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1E936F" w14:textId="77777777" w:rsidR="00DC03A3" w:rsidRDefault="00DC03A3" w:rsidP="00DC03A3"/>
    <w:p w14:paraId="58DA9CEB" w14:textId="77777777" w:rsidR="008436C6" w:rsidRDefault="008436C6" w:rsidP="008436C6">
      <w:pPr>
        <w:pStyle w:val="Fakultt"/>
      </w:pPr>
    </w:p>
    <w:p w14:paraId="222F3E0B" w14:textId="77777777" w:rsidR="008436C6" w:rsidRDefault="008436C6" w:rsidP="008436C6">
      <w:pPr>
        <w:pStyle w:val="Fakultt"/>
      </w:pPr>
      <w:r>
        <w:t>Fakultät für Technik</w:t>
      </w:r>
      <w:r>
        <w:br/>
      </w:r>
      <w:r>
        <w:br/>
        <w:t xml:space="preserve">Studiengang Wirtschaftsingenieurwesen </w:t>
      </w:r>
    </w:p>
    <w:p w14:paraId="55C2C5E7" w14:textId="685BBB59" w:rsidR="008436C6" w:rsidRDefault="008436C6" w:rsidP="008436C6">
      <w:pPr>
        <w:pStyle w:val="Fakultt"/>
      </w:pPr>
      <w:r>
        <w:t>Global Process Management</w:t>
      </w:r>
    </w:p>
    <w:p w14:paraId="2C2F034A" w14:textId="77777777" w:rsidR="008436C6" w:rsidRDefault="008436C6" w:rsidP="008436C6">
      <w:pPr>
        <w:pStyle w:val="StandardWeb"/>
        <w:keepNext/>
        <w:spacing w:before="567" w:after="170" w:line="227" w:lineRule="atLeast"/>
        <w:jc w:val="center"/>
        <w:rPr>
          <w:b/>
          <w:bCs/>
          <w:sz w:val="32"/>
          <w:szCs w:val="27"/>
        </w:rPr>
      </w:pPr>
    </w:p>
    <w:p w14:paraId="20E3752E" w14:textId="2619614E" w:rsidR="008436C6" w:rsidRPr="001552E5" w:rsidRDefault="00646EF2" w:rsidP="001552E5">
      <w:pPr>
        <w:pStyle w:val="StandardWeb"/>
        <w:keepNext/>
        <w:spacing w:before="567" w:after="170" w:line="227" w:lineRule="atLeast"/>
        <w:jc w:val="center"/>
        <w:rPr>
          <w:b/>
          <w:bCs/>
          <w:sz w:val="32"/>
          <w:szCs w:val="27"/>
        </w:rPr>
      </w:pPr>
      <w:r>
        <w:rPr>
          <w:b/>
          <w:bCs/>
          <w:sz w:val="32"/>
          <w:szCs w:val="27"/>
        </w:rPr>
        <w:t>Virtual Reality: Produktanalyse</w:t>
      </w:r>
      <w:r w:rsidR="001552E5">
        <w:rPr>
          <w:b/>
          <w:bCs/>
          <w:sz w:val="32"/>
          <w:szCs w:val="27"/>
        </w:rPr>
        <w:t xml:space="preserve"> und Konzipierung einer Laborübung zum Thema Head-Mounted Displays für eine Bildungseinrichtung</w:t>
      </w:r>
    </w:p>
    <w:p w14:paraId="5166D88A" w14:textId="77777777" w:rsidR="001552E5" w:rsidRDefault="001552E5" w:rsidP="008436C6">
      <w:pPr>
        <w:pStyle w:val="StandardWeb"/>
        <w:keepNext/>
        <w:spacing w:before="119" w:after="119"/>
        <w:jc w:val="center"/>
        <w:rPr>
          <w:rStyle w:val="Fett"/>
        </w:rPr>
      </w:pPr>
    </w:p>
    <w:p w14:paraId="60FB7099" w14:textId="77777777" w:rsidR="001552E5" w:rsidRDefault="001552E5" w:rsidP="008436C6">
      <w:pPr>
        <w:pStyle w:val="StandardWeb"/>
        <w:keepNext/>
        <w:spacing w:before="119" w:after="119"/>
        <w:jc w:val="center"/>
        <w:rPr>
          <w:rStyle w:val="Fett"/>
        </w:rPr>
      </w:pPr>
    </w:p>
    <w:p w14:paraId="51131896" w14:textId="4D6D0840" w:rsidR="008436C6" w:rsidRDefault="008436C6" w:rsidP="008436C6">
      <w:pPr>
        <w:pStyle w:val="StandardWeb"/>
        <w:keepNext/>
        <w:spacing w:before="119" w:after="119"/>
        <w:jc w:val="center"/>
      </w:pPr>
      <w:r>
        <w:rPr>
          <w:rStyle w:val="Fett"/>
        </w:rPr>
        <w:t>Bachelor-Thesis</w:t>
      </w:r>
    </w:p>
    <w:p w14:paraId="64A31924" w14:textId="77777777" w:rsidR="008436C6" w:rsidRDefault="008436C6" w:rsidP="008436C6">
      <w:pPr>
        <w:pStyle w:val="StandardWeb"/>
        <w:keepNext/>
        <w:spacing w:before="119" w:after="240"/>
      </w:pPr>
    </w:p>
    <w:p w14:paraId="6008746F" w14:textId="77777777" w:rsidR="008436C6" w:rsidRDefault="008436C6" w:rsidP="008436C6">
      <w:pPr>
        <w:pStyle w:val="StandardWeb"/>
        <w:keepNext/>
        <w:spacing w:before="119" w:after="240"/>
      </w:pPr>
    </w:p>
    <w:p w14:paraId="3F67B7EA" w14:textId="77777777" w:rsidR="008436C6" w:rsidRDefault="008436C6" w:rsidP="008436C6">
      <w:pPr>
        <w:pStyle w:val="StandardWeb"/>
        <w:spacing w:after="0"/>
        <w:ind w:left="2268" w:hanging="2268"/>
      </w:pPr>
    </w:p>
    <w:tbl>
      <w:tblPr>
        <w:tblW w:w="0" w:type="auto"/>
        <w:jc w:val="center"/>
        <w:tblLook w:val="04A0" w:firstRow="1" w:lastRow="0" w:firstColumn="1" w:lastColumn="0" w:noHBand="0" w:noVBand="1"/>
      </w:tblPr>
      <w:tblGrid>
        <w:gridCol w:w="1668"/>
        <w:gridCol w:w="4785"/>
      </w:tblGrid>
      <w:tr w:rsidR="008436C6" w14:paraId="18717CB3" w14:textId="77777777" w:rsidTr="008436C6">
        <w:trPr>
          <w:jc w:val="center"/>
        </w:trPr>
        <w:tc>
          <w:tcPr>
            <w:tcW w:w="1668" w:type="dxa"/>
          </w:tcPr>
          <w:p w14:paraId="090773F0" w14:textId="77777777" w:rsidR="008436C6" w:rsidRDefault="008436C6" w:rsidP="008436C6">
            <w:pPr>
              <w:pStyle w:val="StandardWeb"/>
              <w:spacing w:after="0"/>
              <w:rPr>
                <w:rStyle w:val="Fett"/>
              </w:rPr>
            </w:pPr>
            <w:r>
              <w:rPr>
                <w:rStyle w:val="Fett"/>
              </w:rPr>
              <w:t>Erstprüfer</w:t>
            </w:r>
          </w:p>
        </w:tc>
        <w:tc>
          <w:tcPr>
            <w:tcW w:w="4785" w:type="dxa"/>
          </w:tcPr>
          <w:p w14:paraId="7DF76F30" w14:textId="2FDC8E96" w:rsidR="008436C6" w:rsidRPr="00A42239" w:rsidRDefault="00D155F2" w:rsidP="008436C6">
            <w:pPr>
              <w:pStyle w:val="StandardWeb"/>
              <w:spacing w:after="0"/>
              <w:rPr>
                <w:rStyle w:val="Fett"/>
                <w:b w:val="0"/>
              </w:rPr>
            </w:pPr>
            <w:r>
              <w:rPr>
                <w:rStyle w:val="Fett"/>
              </w:rPr>
              <w:t>Prof. Dr. Rer. Pol. Raphael Volz</w:t>
            </w:r>
          </w:p>
        </w:tc>
      </w:tr>
      <w:tr w:rsidR="008436C6" w14:paraId="13DE2734" w14:textId="77777777" w:rsidTr="008436C6">
        <w:trPr>
          <w:jc w:val="center"/>
        </w:trPr>
        <w:tc>
          <w:tcPr>
            <w:tcW w:w="1668" w:type="dxa"/>
          </w:tcPr>
          <w:p w14:paraId="54C9A708" w14:textId="77777777" w:rsidR="008436C6" w:rsidRDefault="008436C6" w:rsidP="008436C6">
            <w:pPr>
              <w:pStyle w:val="StandardWeb"/>
              <w:spacing w:after="0"/>
              <w:rPr>
                <w:rStyle w:val="Fett"/>
              </w:rPr>
            </w:pPr>
            <w:r>
              <w:rPr>
                <w:rStyle w:val="Fett"/>
              </w:rPr>
              <w:t>Zweitprüfer</w:t>
            </w:r>
          </w:p>
        </w:tc>
        <w:tc>
          <w:tcPr>
            <w:tcW w:w="4785" w:type="dxa"/>
          </w:tcPr>
          <w:p w14:paraId="5719CD19" w14:textId="4DBF2D4E" w:rsidR="008436C6" w:rsidRDefault="00D155F2" w:rsidP="008436C6">
            <w:pPr>
              <w:pStyle w:val="StandardWeb"/>
              <w:spacing w:after="0"/>
              <w:rPr>
                <w:rStyle w:val="Fett"/>
              </w:rPr>
            </w:pPr>
            <w:r>
              <w:rPr>
                <w:rStyle w:val="Fett"/>
              </w:rPr>
              <w:t>Prof. Alfred Schätter</w:t>
            </w:r>
          </w:p>
        </w:tc>
      </w:tr>
      <w:tr w:rsidR="008436C6" w14:paraId="35B0EECC" w14:textId="77777777" w:rsidTr="008436C6">
        <w:trPr>
          <w:jc w:val="center"/>
        </w:trPr>
        <w:tc>
          <w:tcPr>
            <w:tcW w:w="1668" w:type="dxa"/>
          </w:tcPr>
          <w:p w14:paraId="4C92B7AD" w14:textId="77777777" w:rsidR="008436C6" w:rsidRDefault="008436C6" w:rsidP="008436C6">
            <w:pPr>
              <w:pStyle w:val="StandardWeb"/>
              <w:spacing w:after="0"/>
              <w:rPr>
                <w:rStyle w:val="Fett"/>
              </w:rPr>
            </w:pPr>
          </w:p>
        </w:tc>
        <w:tc>
          <w:tcPr>
            <w:tcW w:w="4785" w:type="dxa"/>
          </w:tcPr>
          <w:p w14:paraId="339D541F" w14:textId="77777777" w:rsidR="008436C6" w:rsidRDefault="008436C6" w:rsidP="008436C6">
            <w:pPr>
              <w:pStyle w:val="StandardWeb"/>
              <w:spacing w:after="0"/>
              <w:rPr>
                <w:rStyle w:val="Fett"/>
              </w:rPr>
            </w:pPr>
          </w:p>
        </w:tc>
      </w:tr>
      <w:tr w:rsidR="008436C6" w14:paraId="75B3B428" w14:textId="77777777" w:rsidTr="008436C6">
        <w:trPr>
          <w:jc w:val="center"/>
        </w:trPr>
        <w:tc>
          <w:tcPr>
            <w:tcW w:w="1668" w:type="dxa"/>
          </w:tcPr>
          <w:p w14:paraId="5FC5D12A" w14:textId="77777777" w:rsidR="008436C6" w:rsidRDefault="008436C6" w:rsidP="008436C6">
            <w:pPr>
              <w:pStyle w:val="StandardWeb"/>
              <w:spacing w:after="0"/>
              <w:rPr>
                <w:rStyle w:val="Fett"/>
              </w:rPr>
            </w:pPr>
            <w:r>
              <w:rPr>
                <w:rStyle w:val="Fett"/>
              </w:rPr>
              <w:t>vorgelegt von</w:t>
            </w:r>
          </w:p>
        </w:tc>
        <w:tc>
          <w:tcPr>
            <w:tcW w:w="4785" w:type="dxa"/>
          </w:tcPr>
          <w:p w14:paraId="42F615EB" w14:textId="6F98FE56" w:rsidR="008436C6" w:rsidRDefault="008436C6" w:rsidP="008436C6">
            <w:pPr>
              <w:pStyle w:val="StandardWeb"/>
              <w:spacing w:after="0"/>
              <w:rPr>
                <w:rStyle w:val="Fett"/>
              </w:rPr>
            </w:pPr>
            <w:r>
              <w:t>Nicklas Trier</w:t>
            </w:r>
          </w:p>
        </w:tc>
      </w:tr>
      <w:tr w:rsidR="008436C6" w14:paraId="462C0BED" w14:textId="77777777" w:rsidTr="008436C6">
        <w:trPr>
          <w:jc w:val="center"/>
        </w:trPr>
        <w:tc>
          <w:tcPr>
            <w:tcW w:w="1668" w:type="dxa"/>
          </w:tcPr>
          <w:p w14:paraId="0A134FEE" w14:textId="77777777" w:rsidR="008436C6" w:rsidRDefault="008436C6" w:rsidP="008436C6">
            <w:pPr>
              <w:pStyle w:val="StandardWeb"/>
              <w:spacing w:after="0"/>
              <w:rPr>
                <w:rStyle w:val="Fett"/>
              </w:rPr>
            </w:pPr>
            <w:r>
              <w:rPr>
                <w:rStyle w:val="Fett"/>
              </w:rPr>
              <w:t>Matrikelnummer</w:t>
            </w:r>
          </w:p>
        </w:tc>
        <w:tc>
          <w:tcPr>
            <w:tcW w:w="4785" w:type="dxa"/>
          </w:tcPr>
          <w:p w14:paraId="21EE186F" w14:textId="6D8F650D" w:rsidR="008436C6" w:rsidRPr="00A138BF" w:rsidRDefault="008436C6" w:rsidP="008436C6">
            <w:pPr>
              <w:pStyle w:val="StandardWeb"/>
              <w:spacing w:after="0"/>
              <w:rPr>
                <w:highlight w:val="yellow"/>
              </w:rPr>
            </w:pPr>
            <w:r>
              <w:t>307137</w:t>
            </w:r>
          </w:p>
        </w:tc>
      </w:tr>
      <w:tr w:rsidR="008436C6" w14:paraId="4954D389" w14:textId="77777777" w:rsidTr="008436C6">
        <w:trPr>
          <w:jc w:val="center"/>
        </w:trPr>
        <w:tc>
          <w:tcPr>
            <w:tcW w:w="1668" w:type="dxa"/>
          </w:tcPr>
          <w:p w14:paraId="22D26661" w14:textId="77777777" w:rsidR="008436C6" w:rsidRDefault="008436C6" w:rsidP="008436C6">
            <w:pPr>
              <w:pStyle w:val="StandardWeb"/>
              <w:spacing w:after="0"/>
              <w:rPr>
                <w:rStyle w:val="Fett"/>
              </w:rPr>
            </w:pPr>
          </w:p>
        </w:tc>
        <w:tc>
          <w:tcPr>
            <w:tcW w:w="4785" w:type="dxa"/>
          </w:tcPr>
          <w:p w14:paraId="7CAE6490" w14:textId="77777777" w:rsidR="008436C6" w:rsidRPr="00A138BF" w:rsidRDefault="008436C6" w:rsidP="008436C6">
            <w:pPr>
              <w:pStyle w:val="StandardWeb"/>
              <w:spacing w:after="0"/>
              <w:rPr>
                <w:highlight w:val="yellow"/>
              </w:rPr>
            </w:pPr>
          </w:p>
        </w:tc>
      </w:tr>
      <w:tr w:rsidR="008436C6" w14:paraId="4217974B" w14:textId="77777777" w:rsidTr="008436C6">
        <w:trPr>
          <w:jc w:val="center"/>
        </w:trPr>
        <w:tc>
          <w:tcPr>
            <w:tcW w:w="1668" w:type="dxa"/>
          </w:tcPr>
          <w:p w14:paraId="564405E9" w14:textId="77777777" w:rsidR="008436C6" w:rsidRDefault="008436C6" w:rsidP="008436C6">
            <w:pPr>
              <w:pStyle w:val="StandardWeb"/>
              <w:spacing w:after="0"/>
              <w:rPr>
                <w:rStyle w:val="Fett"/>
              </w:rPr>
            </w:pPr>
          </w:p>
        </w:tc>
        <w:tc>
          <w:tcPr>
            <w:tcW w:w="4785" w:type="dxa"/>
          </w:tcPr>
          <w:p w14:paraId="0AA39F01" w14:textId="77777777" w:rsidR="008436C6" w:rsidRPr="00A138BF" w:rsidRDefault="008436C6" w:rsidP="008436C6">
            <w:pPr>
              <w:pStyle w:val="StandardWeb"/>
              <w:tabs>
                <w:tab w:val="right" w:leader="dot" w:pos="8505"/>
              </w:tabs>
              <w:spacing w:after="0"/>
              <w:ind w:left="680" w:right="425" w:hanging="680"/>
              <w:rPr>
                <w:highlight w:val="yellow"/>
              </w:rPr>
            </w:pPr>
          </w:p>
        </w:tc>
      </w:tr>
      <w:tr w:rsidR="008436C6" w14:paraId="785114CB" w14:textId="77777777" w:rsidTr="008436C6">
        <w:trPr>
          <w:trHeight w:val="80"/>
          <w:jc w:val="center"/>
        </w:trPr>
        <w:tc>
          <w:tcPr>
            <w:tcW w:w="1668" w:type="dxa"/>
          </w:tcPr>
          <w:p w14:paraId="1E13FF5A" w14:textId="77777777" w:rsidR="008436C6" w:rsidRDefault="008436C6" w:rsidP="008436C6">
            <w:pPr>
              <w:pStyle w:val="StandardWeb"/>
              <w:spacing w:after="0"/>
              <w:rPr>
                <w:rStyle w:val="Fett"/>
              </w:rPr>
            </w:pPr>
          </w:p>
        </w:tc>
        <w:tc>
          <w:tcPr>
            <w:tcW w:w="4785" w:type="dxa"/>
          </w:tcPr>
          <w:p w14:paraId="0037D0C7" w14:textId="77777777" w:rsidR="008436C6" w:rsidRPr="00A138BF" w:rsidRDefault="008436C6" w:rsidP="008436C6">
            <w:pPr>
              <w:pStyle w:val="StandardWeb"/>
              <w:tabs>
                <w:tab w:val="right" w:leader="dot" w:pos="8505"/>
              </w:tabs>
              <w:spacing w:after="0"/>
              <w:ind w:left="680" w:right="425" w:hanging="680"/>
              <w:rPr>
                <w:highlight w:val="yellow"/>
              </w:rPr>
            </w:pPr>
          </w:p>
        </w:tc>
      </w:tr>
      <w:tr w:rsidR="008436C6" w14:paraId="0D6E44DB" w14:textId="77777777" w:rsidTr="008436C6">
        <w:trPr>
          <w:trHeight w:val="80"/>
          <w:jc w:val="center"/>
        </w:trPr>
        <w:tc>
          <w:tcPr>
            <w:tcW w:w="1668" w:type="dxa"/>
          </w:tcPr>
          <w:p w14:paraId="599799EB" w14:textId="77777777" w:rsidR="008436C6" w:rsidRDefault="008436C6" w:rsidP="008436C6">
            <w:pPr>
              <w:pStyle w:val="StandardWeb"/>
              <w:spacing w:after="0"/>
              <w:rPr>
                <w:rStyle w:val="Fett"/>
              </w:rPr>
            </w:pPr>
            <w:r>
              <w:rPr>
                <w:rStyle w:val="Fett"/>
              </w:rPr>
              <w:t>Abgabetermin</w:t>
            </w:r>
          </w:p>
        </w:tc>
        <w:tc>
          <w:tcPr>
            <w:tcW w:w="4785" w:type="dxa"/>
          </w:tcPr>
          <w:p w14:paraId="27F8C36F" w14:textId="72ABF486" w:rsidR="008436C6" w:rsidRDefault="008436C6" w:rsidP="008436C6">
            <w:pPr>
              <w:pStyle w:val="StandardWeb"/>
              <w:spacing w:after="0"/>
            </w:pPr>
            <w:r>
              <w:t>21.06.2016</w:t>
            </w:r>
          </w:p>
        </w:tc>
      </w:tr>
    </w:tbl>
    <w:p w14:paraId="5A543CA1" w14:textId="77777777" w:rsidR="008436C6" w:rsidRDefault="008436C6" w:rsidP="008436C6">
      <w:pPr>
        <w:rPr>
          <w:b/>
          <w:sz w:val="32"/>
        </w:rPr>
        <w:sectPr w:rsidR="008436C6" w:rsidSect="008436C6">
          <w:headerReference w:type="default" r:id="rId8"/>
          <w:headerReference w:type="first" r:id="rId9"/>
          <w:pgSz w:w="11906" w:h="16838" w:code="9"/>
          <w:pgMar w:top="1418" w:right="1418" w:bottom="1134" w:left="1985" w:header="720" w:footer="720" w:gutter="0"/>
          <w:cols w:space="720"/>
          <w:titlePg/>
          <w:docGrid w:linePitch="326"/>
        </w:sectPr>
      </w:pPr>
    </w:p>
    <w:p w14:paraId="259F5E13" w14:textId="02D2AB36" w:rsidR="00DC03A3" w:rsidRDefault="00DC03A3">
      <w:pPr>
        <w:spacing w:line="259" w:lineRule="auto"/>
        <w:jc w:val="left"/>
      </w:pPr>
    </w:p>
    <w:p w14:paraId="34DE5C23" w14:textId="130AEFD4" w:rsidR="00DC03A3" w:rsidRPr="001552E5" w:rsidRDefault="00DC03A3" w:rsidP="00DC03A3">
      <w:pPr>
        <w:rPr>
          <w:b/>
          <w:sz w:val="32"/>
          <w:szCs w:val="32"/>
        </w:rPr>
      </w:pPr>
      <w:r w:rsidRPr="001552E5">
        <w:rPr>
          <w:b/>
          <w:sz w:val="32"/>
          <w:szCs w:val="32"/>
        </w:rPr>
        <w:t>Eidesstattliche Erklärung:</w:t>
      </w:r>
    </w:p>
    <w:p w14:paraId="51818C58" w14:textId="77777777" w:rsidR="00DC03A3" w:rsidRPr="00DC03A3" w:rsidRDefault="00DC03A3" w:rsidP="00DC03A3">
      <w:r w:rsidRPr="00DC03A3">
        <w:t>Ich versichere, die beiliegende Thesis selbständig verfasst, keine anderen als</w:t>
      </w:r>
    </w:p>
    <w:p w14:paraId="71F1FFCE" w14:textId="77777777" w:rsidR="00DC03A3" w:rsidRPr="00DC03A3" w:rsidRDefault="00DC03A3" w:rsidP="00DC03A3">
      <w:r w:rsidRPr="00DC03A3">
        <w:t>die angegebenen Quellen und Hilfsmittel benutzt zu haben, sowie alle wörtlichen</w:t>
      </w:r>
    </w:p>
    <w:p w14:paraId="6BEF7AFE" w14:textId="77777777" w:rsidR="00DC03A3" w:rsidRPr="00DC03A3" w:rsidRDefault="00DC03A3" w:rsidP="00DC03A3">
      <w:r w:rsidRPr="00DC03A3">
        <w:t>und sinngemäß übernommenen Stellen in der Arbeit gekennzeichnet zu</w:t>
      </w:r>
    </w:p>
    <w:p w14:paraId="5D4E5789" w14:textId="57216F37" w:rsidR="00DC03A3" w:rsidRDefault="00DC03A3" w:rsidP="00DC03A3">
      <w:r w:rsidRPr="00DC03A3">
        <w:t>haben.</w:t>
      </w:r>
    </w:p>
    <w:p w14:paraId="053260B3" w14:textId="77777777" w:rsidR="001552E5" w:rsidRDefault="00DC03A3" w:rsidP="00DC03A3">
      <w:r w:rsidRPr="00DC03A3">
        <w:t>Pforzhe</w:t>
      </w:r>
      <w:r w:rsidR="001552E5">
        <w:t>im, den 21.06.2016</w:t>
      </w:r>
      <w:r>
        <w:t xml:space="preserve"> </w:t>
      </w:r>
    </w:p>
    <w:p w14:paraId="53DC797E" w14:textId="77777777" w:rsidR="001552E5" w:rsidRDefault="001552E5" w:rsidP="00DC03A3"/>
    <w:p w14:paraId="74AFE323" w14:textId="6379D490" w:rsidR="00DC03A3" w:rsidRDefault="00DC03A3" w:rsidP="00DC03A3">
      <w:r>
        <w:t>Nicklas Trier</w:t>
      </w:r>
    </w:p>
    <w:p w14:paraId="6F5286F2" w14:textId="4C0FD259" w:rsidR="00DC03A3" w:rsidRDefault="00DC03A3" w:rsidP="00DC03A3"/>
    <w:p w14:paraId="1605717B" w14:textId="69DF4AA8" w:rsidR="00DC03A3" w:rsidRDefault="00DC03A3" w:rsidP="00DC03A3"/>
    <w:p w14:paraId="363FFA1B" w14:textId="4F6AA6F0" w:rsidR="00DC03A3" w:rsidRDefault="00DC03A3" w:rsidP="00DC03A3"/>
    <w:p w14:paraId="499329D1" w14:textId="53B6CE6C" w:rsidR="001552E5" w:rsidRDefault="001552E5" w:rsidP="00DC03A3"/>
    <w:p w14:paraId="2719E7FE" w14:textId="77777777" w:rsidR="001552E5" w:rsidRDefault="001552E5">
      <w:pPr>
        <w:spacing w:line="259" w:lineRule="auto"/>
        <w:jc w:val="left"/>
      </w:pPr>
      <w:r>
        <w:br w:type="page"/>
      </w:r>
    </w:p>
    <w:p w14:paraId="0A1B4871" w14:textId="64789955" w:rsidR="00DC03A3" w:rsidRPr="001552E5" w:rsidRDefault="001552E5" w:rsidP="00DC03A3">
      <w:pPr>
        <w:rPr>
          <w:b/>
          <w:sz w:val="32"/>
          <w:szCs w:val="32"/>
        </w:rPr>
      </w:pPr>
      <w:r w:rsidRPr="001552E5">
        <w:rPr>
          <w:b/>
          <w:sz w:val="32"/>
          <w:szCs w:val="32"/>
        </w:rPr>
        <w:lastRenderedPageBreak/>
        <w:t>Danksagung</w:t>
      </w:r>
    </w:p>
    <w:p w14:paraId="0914A4A1" w14:textId="2102A145" w:rsidR="00DC03A3" w:rsidRDefault="004959A9" w:rsidP="00DC03A3">
      <w:r>
        <w:t xml:space="preserve">Für die erbrachte Hilfe in Rat und Tat bedanke ich mich bei meinem Erstprüfer </w:t>
      </w:r>
      <w:r w:rsidRPr="004959A9">
        <w:t>Prof. Dr. Rer. Pol. Raphael Volz</w:t>
      </w:r>
      <w:r>
        <w:t>. Mein besonderer Dank gilt meinem Betreuer</w:t>
      </w:r>
      <w:r w:rsidR="00D27E89">
        <w:t xml:space="preserve"> Sascha Friedrich</w:t>
      </w:r>
      <w:r>
        <w:t xml:space="preserve"> für seine umfassende und stets hilfreiche fachliche Unterstützung.</w:t>
      </w:r>
      <w:r w:rsidR="00D27E89">
        <w:t xml:space="preserve"> Weiterhin gebührt mein Dank allen befragten Personen, die mit ihrer persönlichen Meinung einen wertvollen Teil zur Arbeit beigetragen haben.</w:t>
      </w:r>
    </w:p>
    <w:p w14:paraId="29C5998D" w14:textId="1CA07517" w:rsidR="00DC03A3" w:rsidRDefault="00DC03A3" w:rsidP="00DC03A3"/>
    <w:p w14:paraId="52B8B60A" w14:textId="132C90CD" w:rsidR="00DC03A3" w:rsidRDefault="00DC03A3" w:rsidP="00DC03A3"/>
    <w:p w14:paraId="2FBBC2EB" w14:textId="51317EEC" w:rsidR="00DC03A3" w:rsidRDefault="00DC03A3" w:rsidP="00DC03A3"/>
    <w:p w14:paraId="72DEFD7F" w14:textId="77777777" w:rsidR="00DC03A3" w:rsidRPr="00DC03A3" w:rsidRDefault="00DC03A3" w:rsidP="00DC03A3"/>
    <w:p w14:paraId="780034CB" w14:textId="77777777" w:rsidR="00DC03A3" w:rsidRDefault="00DC03A3">
      <w:pPr>
        <w:spacing w:line="259" w:lineRule="auto"/>
        <w:jc w:val="left"/>
      </w:pPr>
      <w:r>
        <w:br w:type="page"/>
      </w:r>
    </w:p>
    <w:sdt>
      <w:sdtPr>
        <w:rPr>
          <w:rFonts w:ascii="Times New Roman" w:eastAsiaTheme="minorHAnsi" w:hAnsi="Times New Roman" w:cstheme="minorBidi"/>
          <w:color w:val="auto"/>
          <w:sz w:val="24"/>
          <w:szCs w:val="22"/>
          <w:lang w:eastAsia="en-US"/>
        </w:rPr>
        <w:id w:val="1032154291"/>
        <w:docPartObj>
          <w:docPartGallery w:val="Table of Contents"/>
          <w:docPartUnique/>
        </w:docPartObj>
      </w:sdtPr>
      <w:sdtEndPr>
        <w:rPr>
          <w:b/>
          <w:bCs/>
        </w:rPr>
      </w:sdtEndPr>
      <w:sdtContent>
        <w:p w14:paraId="13620995" w14:textId="1AA99D32" w:rsidR="00DA2D4B" w:rsidRPr="00DC03A3" w:rsidRDefault="00DA2D4B">
          <w:pPr>
            <w:pStyle w:val="Inhaltsverzeichnisberschrift"/>
          </w:pPr>
          <w:r w:rsidRPr="00E458AB">
            <w:rPr>
              <w:rFonts w:ascii="Times New Roman" w:hAnsi="Times New Roman" w:cs="Times New Roman"/>
              <w:color w:val="auto"/>
            </w:rPr>
            <w:t>Inhalt</w:t>
          </w:r>
        </w:p>
        <w:p w14:paraId="33165346" w14:textId="77777777" w:rsidR="00DA2D4B" w:rsidRPr="006A610F" w:rsidRDefault="00DA2D4B" w:rsidP="004731EF">
          <w:pPr>
            <w:jc w:val="left"/>
            <w:rPr>
              <w:lang w:eastAsia="de-DE"/>
            </w:rPr>
          </w:pPr>
        </w:p>
        <w:p w14:paraId="51592A66" w14:textId="1C54C130" w:rsidR="004A5ED4" w:rsidRDefault="003C2F28">
          <w:pPr>
            <w:pStyle w:val="Verzeichnis1"/>
            <w:tabs>
              <w:tab w:val="left" w:pos="480"/>
            </w:tabs>
            <w:rPr>
              <w:rFonts w:asciiTheme="minorHAnsi" w:eastAsiaTheme="minorEastAsia" w:hAnsiTheme="minorHAnsi"/>
              <w:noProof/>
              <w:sz w:val="22"/>
              <w:lang w:eastAsia="de-DE"/>
            </w:rPr>
          </w:pPr>
          <w:r>
            <w:fldChar w:fldCharType="begin"/>
          </w:r>
          <w:r>
            <w:instrText xml:space="preserve"> TOC \o "1-4" \h \z \u </w:instrText>
          </w:r>
          <w:r>
            <w:fldChar w:fldCharType="separate"/>
          </w:r>
          <w:hyperlink w:anchor="_Toc453247639" w:history="1">
            <w:r w:rsidR="004A5ED4" w:rsidRPr="005E3241">
              <w:rPr>
                <w:rStyle w:val="Hyperlink"/>
                <w:rFonts w:eastAsia="Times New Roman"/>
                <w:noProof/>
                <w:lang w:eastAsia="de-DE"/>
              </w:rPr>
              <w:t>1</w:t>
            </w:r>
            <w:r w:rsidR="004A5ED4">
              <w:rPr>
                <w:rFonts w:asciiTheme="minorHAnsi" w:eastAsiaTheme="minorEastAsia" w:hAnsiTheme="minorHAnsi"/>
                <w:noProof/>
                <w:sz w:val="22"/>
                <w:lang w:eastAsia="de-DE"/>
              </w:rPr>
              <w:tab/>
            </w:r>
            <w:r w:rsidR="004A5ED4" w:rsidRPr="005E3241">
              <w:rPr>
                <w:rStyle w:val="Hyperlink"/>
                <w:rFonts w:eastAsia="Times New Roman"/>
                <w:noProof/>
                <w:lang w:eastAsia="de-DE"/>
              </w:rPr>
              <w:t>Einführung</w:t>
            </w:r>
            <w:r w:rsidR="004A5ED4">
              <w:rPr>
                <w:noProof/>
                <w:webHidden/>
              </w:rPr>
              <w:tab/>
            </w:r>
            <w:r w:rsidR="004A5ED4">
              <w:rPr>
                <w:noProof/>
                <w:webHidden/>
              </w:rPr>
              <w:fldChar w:fldCharType="begin"/>
            </w:r>
            <w:r w:rsidR="004A5ED4">
              <w:rPr>
                <w:noProof/>
                <w:webHidden/>
              </w:rPr>
              <w:instrText xml:space="preserve"> PAGEREF _Toc453247639 \h </w:instrText>
            </w:r>
            <w:r w:rsidR="004A5ED4">
              <w:rPr>
                <w:noProof/>
                <w:webHidden/>
              </w:rPr>
            </w:r>
            <w:r w:rsidR="004A5ED4">
              <w:rPr>
                <w:noProof/>
                <w:webHidden/>
              </w:rPr>
              <w:fldChar w:fldCharType="separate"/>
            </w:r>
            <w:r w:rsidR="000C7041">
              <w:rPr>
                <w:noProof/>
                <w:webHidden/>
              </w:rPr>
              <w:t>1</w:t>
            </w:r>
            <w:r w:rsidR="004A5ED4">
              <w:rPr>
                <w:noProof/>
                <w:webHidden/>
              </w:rPr>
              <w:fldChar w:fldCharType="end"/>
            </w:r>
          </w:hyperlink>
        </w:p>
        <w:p w14:paraId="64BC6019" w14:textId="1D330092" w:rsidR="004A5ED4" w:rsidRDefault="004A5ED4">
          <w:pPr>
            <w:pStyle w:val="Verzeichnis1"/>
            <w:tabs>
              <w:tab w:val="left" w:pos="480"/>
            </w:tabs>
            <w:rPr>
              <w:rFonts w:asciiTheme="minorHAnsi" w:eastAsiaTheme="minorEastAsia" w:hAnsiTheme="minorHAnsi"/>
              <w:noProof/>
              <w:sz w:val="22"/>
              <w:lang w:eastAsia="de-DE"/>
            </w:rPr>
          </w:pPr>
          <w:hyperlink w:anchor="_Toc453247640" w:history="1">
            <w:r w:rsidRPr="005E3241">
              <w:rPr>
                <w:rStyle w:val="Hyperlink"/>
                <w:rFonts w:eastAsia="Times New Roman"/>
                <w:noProof/>
                <w:lang w:eastAsia="de-DE"/>
              </w:rPr>
              <w:t>2</w:t>
            </w:r>
            <w:r>
              <w:rPr>
                <w:rFonts w:asciiTheme="minorHAnsi" w:eastAsiaTheme="minorEastAsia" w:hAnsiTheme="minorHAnsi"/>
                <w:noProof/>
                <w:sz w:val="22"/>
                <w:lang w:eastAsia="de-DE"/>
              </w:rPr>
              <w:tab/>
            </w:r>
            <w:r w:rsidRPr="005E3241">
              <w:rPr>
                <w:rStyle w:val="Hyperlink"/>
                <w:rFonts w:eastAsia="Times New Roman"/>
                <w:noProof/>
                <w:lang w:eastAsia="de-DE"/>
              </w:rPr>
              <w:t>Grundlagen</w:t>
            </w:r>
            <w:r>
              <w:rPr>
                <w:noProof/>
                <w:webHidden/>
              </w:rPr>
              <w:tab/>
            </w:r>
            <w:r>
              <w:rPr>
                <w:noProof/>
                <w:webHidden/>
              </w:rPr>
              <w:fldChar w:fldCharType="begin"/>
            </w:r>
            <w:r>
              <w:rPr>
                <w:noProof/>
                <w:webHidden/>
              </w:rPr>
              <w:instrText xml:space="preserve"> PAGEREF _Toc453247640 \h </w:instrText>
            </w:r>
            <w:r>
              <w:rPr>
                <w:noProof/>
                <w:webHidden/>
              </w:rPr>
            </w:r>
            <w:r>
              <w:rPr>
                <w:noProof/>
                <w:webHidden/>
              </w:rPr>
              <w:fldChar w:fldCharType="separate"/>
            </w:r>
            <w:r w:rsidR="000C7041">
              <w:rPr>
                <w:noProof/>
                <w:webHidden/>
              </w:rPr>
              <w:t>3</w:t>
            </w:r>
            <w:r>
              <w:rPr>
                <w:noProof/>
                <w:webHidden/>
              </w:rPr>
              <w:fldChar w:fldCharType="end"/>
            </w:r>
          </w:hyperlink>
        </w:p>
        <w:p w14:paraId="29BF7F24" w14:textId="2D6E3538"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41" w:history="1">
            <w:r w:rsidRPr="005E3241">
              <w:rPr>
                <w:rStyle w:val="Hyperlink"/>
                <w:rFonts w:eastAsia="Times New Roman"/>
                <w:noProof/>
                <w:lang w:eastAsia="de-DE"/>
              </w:rPr>
              <w:t>2.1</w:t>
            </w:r>
            <w:r>
              <w:rPr>
                <w:rFonts w:asciiTheme="minorHAnsi" w:eastAsiaTheme="minorEastAsia" w:hAnsiTheme="minorHAnsi"/>
                <w:noProof/>
                <w:sz w:val="22"/>
                <w:lang w:eastAsia="de-DE"/>
              </w:rPr>
              <w:tab/>
            </w:r>
            <w:r w:rsidRPr="005E3241">
              <w:rPr>
                <w:rStyle w:val="Hyperlink"/>
                <w:rFonts w:eastAsia="Times New Roman"/>
                <w:noProof/>
                <w:lang w:eastAsia="de-DE"/>
              </w:rPr>
              <w:t>Virtual Reality</w:t>
            </w:r>
            <w:r>
              <w:rPr>
                <w:noProof/>
                <w:webHidden/>
              </w:rPr>
              <w:tab/>
            </w:r>
            <w:r>
              <w:rPr>
                <w:noProof/>
                <w:webHidden/>
              </w:rPr>
              <w:fldChar w:fldCharType="begin"/>
            </w:r>
            <w:r>
              <w:rPr>
                <w:noProof/>
                <w:webHidden/>
              </w:rPr>
              <w:instrText xml:space="preserve"> PAGEREF _Toc453247641 \h </w:instrText>
            </w:r>
            <w:r>
              <w:rPr>
                <w:noProof/>
                <w:webHidden/>
              </w:rPr>
            </w:r>
            <w:r>
              <w:rPr>
                <w:noProof/>
                <w:webHidden/>
              </w:rPr>
              <w:fldChar w:fldCharType="separate"/>
            </w:r>
            <w:r w:rsidR="000C7041">
              <w:rPr>
                <w:noProof/>
                <w:webHidden/>
              </w:rPr>
              <w:t>5</w:t>
            </w:r>
            <w:r>
              <w:rPr>
                <w:noProof/>
                <w:webHidden/>
              </w:rPr>
              <w:fldChar w:fldCharType="end"/>
            </w:r>
          </w:hyperlink>
        </w:p>
        <w:p w14:paraId="327D5CAC" w14:textId="2CB09F5C"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42" w:history="1">
            <w:r w:rsidRPr="005E3241">
              <w:rPr>
                <w:rStyle w:val="Hyperlink"/>
                <w:rFonts w:eastAsia="Times New Roman"/>
                <w:noProof/>
                <w:lang w:eastAsia="de-DE"/>
              </w:rPr>
              <w:t>2.2</w:t>
            </w:r>
            <w:r>
              <w:rPr>
                <w:rFonts w:asciiTheme="minorHAnsi" w:eastAsiaTheme="minorEastAsia" w:hAnsiTheme="minorHAnsi"/>
                <w:noProof/>
                <w:sz w:val="22"/>
                <w:lang w:eastAsia="de-DE"/>
              </w:rPr>
              <w:tab/>
            </w:r>
            <w:r w:rsidRPr="005E3241">
              <w:rPr>
                <w:rStyle w:val="Hyperlink"/>
                <w:rFonts w:eastAsia="Times New Roman"/>
                <w:noProof/>
                <w:lang w:eastAsia="de-DE"/>
              </w:rPr>
              <w:t>Augmented Reality</w:t>
            </w:r>
            <w:r>
              <w:rPr>
                <w:noProof/>
                <w:webHidden/>
              </w:rPr>
              <w:tab/>
            </w:r>
            <w:r>
              <w:rPr>
                <w:noProof/>
                <w:webHidden/>
              </w:rPr>
              <w:fldChar w:fldCharType="begin"/>
            </w:r>
            <w:r>
              <w:rPr>
                <w:noProof/>
                <w:webHidden/>
              </w:rPr>
              <w:instrText xml:space="preserve"> PAGEREF _Toc453247642 \h </w:instrText>
            </w:r>
            <w:r>
              <w:rPr>
                <w:noProof/>
                <w:webHidden/>
              </w:rPr>
            </w:r>
            <w:r>
              <w:rPr>
                <w:noProof/>
                <w:webHidden/>
              </w:rPr>
              <w:fldChar w:fldCharType="separate"/>
            </w:r>
            <w:r w:rsidR="000C7041">
              <w:rPr>
                <w:noProof/>
                <w:webHidden/>
              </w:rPr>
              <w:t>8</w:t>
            </w:r>
            <w:r>
              <w:rPr>
                <w:noProof/>
                <w:webHidden/>
              </w:rPr>
              <w:fldChar w:fldCharType="end"/>
            </w:r>
          </w:hyperlink>
        </w:p>
        <w:p w14:paraId="0E590F19" w14:textId="031D4000"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43" w:history="1">
            <w:r w:rsidRPr="005E3241">
              <w:rPr>
                <w:rStyle w:val="Hyperlink"/>
                <w:rFonts w:eastAsia="Times New Roman"/>
                <w:noProof/>
                <w:lang w:eastAsia="de-DE"/>
              </w:rPr>
              <w:t>2.3</w:t>
            </w:r>
            <w:r>
              <w:rPr>
                <w:rFonts w:asciiTheme="minorHAnsi" w:eastAsiaTheme="minorEastAsia" w:hAnsiTheme="minorHAnsi"/>
                <w:noProof/>
                <w:sz w:val="22"/>
                <w:lang w:eastAsia="de-DE"/>
              </w:rPr>
              <w:tab/>
            </w:r>
            <w:r w:rsidRPr="005E3241">
              <w:rPr>
                <w:rStyle w:val="Hyperlink"/>
                <w:rFonts w:eastAsia="Times New Roman"/>
                <w:noProof/>
                <w:lang w:eastAsia="de-DE"/>
              </w:rPr>
              <w:t>Head-Mounted Displays</w:t>
            </w:r>
            <w:r>
              <w:rPr>
                <w:noProof/>
                <w:webHidden/>
              </w:rPr>
              <w:tab/>
            </w:r>
            <w:r>
              <w:rPr>
                <w:noProof/>
                <w:webHidden/>
              </w:rPr>
              <w:fldChar w:fldCharType="begin"/>
            </w:r>
            <w:r>
              <w:rPr>
                <w:noProof/>
                <w:webHidden/>
              </w:rPr>
              <w:instrText xml:space="preserve"> PAGEREF _Toc453247643 \h </w:instrText>
            </w:r>
            <w:r>
              <w:rPr>
                <w:noProof/>
                <w:webHidden/>
              </w:rPr>
            </w:r>
            <w:r>
              <w:rPr>
                <w:noProof/>
                <w:webHidden/>
              </w:rPr>
              <w:fldChar w:fldCharType="separate"/>
            </w:r>
            <w:r w:rsidR="000C7041">
              <w:rPr>
                <w:noProof/>
                <w:webHidden/>
              </w:rPr>
              <w:t>11</w:t>
            </w:r>
            <w:r>
              <w:rPr>
                <w:noProof/>
                <w:webHidden/>
              </w:rPr>
              <w:fldChar w:fldCharType="end"/>
            </w:r>
          </w:hyperlink>
        </w:p>
        <w:p w14:paraId="09A4F90B" w14:textId="1CF55071"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44" w:history="1">
            <w:r w:rsidRPr="005E3241">
              <w:rPr>
                <w:rStyle w:val="Hyperlink"/>
                <w:noProof/>
              </w:rPr>
              <w:t>2.3.1</w:t>
            </w:r>
            <w:r>
              <w:rPr>
                <w:rFonts w:asciiTheme="minorHAnsi" w:eastAsiaTheme="minorEastAsia" w:hAnsiTheme="minorHAnsi"/>
                <w:noProof/>
                <w:sz w:val="22"/>
                <w:lang w:eastAsia="de-DE"/>
              </w:rPr>
              <w:tab/>
            </w:r>
            <w:r w:rsidRPr="005E3241">
              <w:rPr>
                <w:rStyle w:val="Hyperlink"/>
                <w:noProof/>
              </w:rPr>
              <w:t>Direktsicht HMD</w:t>
            </w:r>
            <w:r>
              <w:rPr>
                <w:noProof/>
                <w:webHidden/>
              </w:rPr>
              <w:tab/>
            </w:r>
            <w:r>
              <w:rPr>
                <w:noProof/>
                <w:webHidden/>
              </w:rPr>
              <w:fldChar w:fldCharType="begin"/>
            </w:r>
            <w:r>
              <w:rPr>
                <w:noProof/>
                <w:webHidden/>
              </w:rPr>
              <w:instrText xml:space="preserve"> PAGEREF _Toc453247644 \h </w:instrText>
            </w:r>
            <w:r>
              <w:rPr>
                <w:noProof/>
                <w:webHidden/>
              </w:rPr>
            </w:r>
            <w:r>
              <w:rPr>
                <w:noProof/>
                <w:webHidden/>
              </w:rPr>
              <w:fldChar w:fldCharType="separate"/>
            </w:r>
            <w:r w:rsidR="000C7041">
              <w:rPr>
                <w:noProof/>
                <w:webHidden/>
              </w:rPr>
              <w:t>12</w:t>
            </w:r>
            <w:r>
              <w:rPr>
                <w:noProof/>
                <w:webHidden/>
              </w:rPr>
              <w:fldChar w:fldCharType="end"/>
            </w:r>
          </w:hyperlink>
        </w:p>
        <w:p w14:paraId="18F2CF00" w14:textId="686DDF3B"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45" w:history="1">
            <w:r w:rsidRPr="005E3241">
              <w:rPr>
                <w:rStyle w:val="Hyperlink"/>
                <w:noProof/>
              </w:rPr>
              <w:t>2.3.2</w:t>
            </w:r>
            <w:r>
              <w:rPr>
                <w:rFonts w:asciiTheme="minorHAnsi" w:eastAsiaTheme="minorEastAsia" w:hAnsiTheme="minorHAnsi"/>
                <w:noProof/>
                <w:sz w:val="22"/>
                <w:lang w:eastAsia="de-DE"/>
              </w:rPr>
              <w:tab/>
            </w:r>
            <w:r w:rsidRPr="005E3241">
              <w:rPr>
                <w:rStyle w:val="Hyperlink"/>
                <w:noProof/>
              </w:rPr>
              <w:t>Video HMD</w:t>
            </w:r>
            <w:r>
              <w:rPr>
                <w:noProof/>
                <w:webHidden/>
              </w:rPr>
              <w:tab/>
            </w:r>
            <w:r>
              <w:rPr>
                <w:noProof/>
                <w:webHidden/>
              </w:rPr>
              <w:fldChar w:fldCharType="begin"/>
            </w:r>
            <w:r>
              <w:rPr>
                <w:noProof/>
                <w:webHidden/>
              </w:rPr>
              <w:instrText xml:space="preserve"> PAGEREF _Toc453247645 \h </w:instrText>
            </w:r>
            <w:r>
              <w:rPr>
                <w:noProof/>
                <w:webHidden/>
              </w:rPr>
            </w:r>
            <w:r>
              <w:rPr>
                <w:noProof/>
                <w:webHidden/>
              </w:rPr>
              <w:fldChar w:fldCharType="separate"/>
            </w:r>
            <w:r w:rsidR="000C7041">
              <w:rPr>
                <w:noProof/>
                <w:webHidden/>
              </w:rPr>
              <w:t>12</w:t>
            </w:r>
            <w:r>
              <w:rPr>
                <w:noProof/>
                <w:webHidden/>
              </w:rPr>
              <w:fldChar w:fldCharType="end"/>
            </w:r>
          </w:hyperlink>
        </w:p>
        <w:p w14:paraId="35FBE8B9" w14:textId="2C58973A"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46" w:history="1">
            <w:r w:rsidRPr="005E3241">
              <w:rPr>
                <w:rStyle w:val="Hyperlink"/>
                <w:noProof/>
              </w:rPr>
              <w:t>2.3.3</w:t>
            </w:r>
            <w:r>
              <w:rPr>
                <w:rFonts w:asciiTheme="minorHAnsi" w:eastAsiaTheme="minorEastAsia" w:hAnsiTheme="minorHAnsi"/>
                <w:noProof/>
                <w:sz w:val="22"/>
                <w:lang w:eastAsia="de-DE"/>
              </w:rPr>
              <w:tab/>
            </w:r>
            <w:r w:rsidRPr="005E3241">
              <w:rPr>
                <w:rStyle w:val="Hyperlink"/>
                <w:noProof/>
              </w:rPr>
              <w:t>See-Through HMD</w:t>
            </w:r>
            <w:r>
              <w:rPr>
                <w:noProof/>
                <w:webHidden/>
              </w:rPr>
              <w:tab/>
            </w:r>
            <w:r>
              <w:rPr>
                <w:noProof/>
                <w:webHidden/>
              </w:rPr>
              <w:fldChar w:fldCharType="begin"/>
            </w:r>
            <w:r>
              <w:rPr>
                <w:noProof/>
                <w:webHidden/>
              </w:rPr>
              <w:instrText xml:space="preserve"> PAGEREF _Toc453247646 \h </w:instrText>
            </w:r>
            <w:r>
              <w:rPr>
                <w:noProof/>
                <w:webHidden/>
              </w:rPr>
            </w:r>
            <w:r>
              <w:rPr>
                <w:noProof/>
                <w:webHidden/>
              </w:rPr>
              <w:fldChar w:fldCharType="separate"/>
            </w:r>
            <w:r w:rsidR="000C7041">
              <w:rPr>
                <w:noProof/>
                <w:webHidden/>
              </w:rPr>
              <w:t>12</w:t>
            </w:r>
            <w:r>
              <w:rPr>
                <w:noProof/>
                <w:webHidden/>
              </w:rPr>
              <w:fldChar w:fldCharType="end"/>
            </w:r>
          </w:hyperlink>
        </w:p>
        <w:p w14:paraId="1C1BE41D" w14:textId="023B7EDA"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47" w:history="1">
            <w:r w:rsidRPr="005E3241">
              <w:rPr>
                <w:rStyle w:val="Hyperlink"/>
                <w:noProof/>
              </w:rPr>
              <w:t>2.3.4</w:t>
            </w:r>
            <w:r>
              <w:rPr>
                <w:rFonts w:asciiTheme="minorHAnsi" w:eastAsiaTheme="minorEastAsia" w:hAnsiTheme="minorHAnsi"/>
                <w:noProof/>
                <w:sz w:val="22"/>
                <w:lang w:eastAsia="de-DE"/>
              </w:rPr>
              <w:tab/>
            </w:r>
            <w:r w:rsidRPr="005E3241">
              <w:rPr>
                <w:rStyle w:val="Hyperlink"/>
                <w:noProof/>
              </w:rPr>
              <w:t>Interaktives HMD</w:t>
            </w:r>
            <w:r>
              <w:rPr>
                <w:noProof/>
                <w:webHidden/>
              </w:rPr>
              <w:tab/>
            </w:r>
            <w:r>
              <w:rPr>
                <w:noProof/>
                <w:webHidden/>
              </w:rPr>
              <w:fldChar w:fldCharType="begin"/>
            </w:r>
            <w:r>
              <w:rPr>
                <w:noProof/>
                <w:webHidden/>
              </w:rPr>
              <w:instrText xml:space="preserve"> PAGEREF _Toc453247647 \h </w:instrText>
            </w:r>
            <w:r>
              <w:rPr>
                <w:noProof/>
                <w:webHidden/>
              </w:rPr>
            </w:r>
            <w:r>
              <w:rPr>
                <w:noProof/>
                <w:webHidden/>
              </w:rPr>
              <w:fldChar w:fldCharType="separate"/>
            </w:r>
            <w:r w:rsidR="000C7041">
              <w:rPr>
                <w:noProof/>
                <w:webHidden/>
              </w:rPr>
              <w:t>13</w:t>
            </w:r>
            <w:r>
              <w:rPr>
                <w:noProof/>
                <w:webHidden/>
              </w:rPr>
              <w:fldChar w:fldCharType="end"/>
            </w:r>
          </w:hyperlink>
        </w:p>
        <w:p w14:paraId="750AFD61" w14:textId="6612437E"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48" w:history="1">
            <w:r w:rsidRPr="005E3241">
              <w:rPr>
                <w:rStyle w:val="Hyperlink"/>
                <w:rFonts w:eastAsia="Times New Roman"/>
                <w:noProof/>
                <w:lang w:eastAsia="de-DE"/>
              </w:rPr>
              <w:t>2.4</w:t>
            </w:r>
            <w:r>
              <w:rPr>
                <w:rFonts w:asciiTheme="minorHAnsi" w:eastAsiaTheme="minorEastAsia" w:hAnsiTheme="minorHAnsi"/>
                <w:noProof/>
                <w:sz w:val="22"/>
                <w:lang w:eastAsia="de-DE"/>
              </w:rPr>
              <w:tab/>
            </w:r>
            <w:r w:rsidRPr="005E3241">
              <w:rPr>
                <w:rStyle w:val="Hyperlink"/>
                <w:rFonts w:eastAsia="Times New Roman"/>
                <w:noProof/>
                <w:lang w:eastAsia="de-DE"/>
              </w:rPr>
              <w:t>Head-Up Displays</w:t>
            </w:r>
            <w:r>
              <w:rPr>
                <w:noProof/>
                <w:webHidden/>
              </w:rPr>
              <w:tab/>
            </w:r>
            <w:r>
              <w:rPr>
                <w:noProof/>
                <w:webHidden/>
              </w:rPr>
              <w:fldChar w:fldCharType="begin"/>
            </w:r>
            <w:r>
              <w:rPr>
                <w:noProof/>
                <w:webHidden/>
              </w:rPr>
              <w:instrText xml:space="preserve"> PAGEREF _Toc453247648 \h </w:instrText>
            </w:r>
            <w:r>
              <w:rPr>
                <w:noProof/>
                <w:webHidden/>
              </w:rPr>
            </w:r>
            <w:r>
              <w:rPr>
                <w:noProof/>
                <w:webHidden/>
              </w:rPr>
              <w:fldChar w:fldCharType="separate"/>
            </w:r>
            <w:r w:rsidR="000C7041">
              <w:rPr>
                <w:noProof/>
                <w:webHidden/>
              </w:rPr>
              <w:t>14</w:t>
            </w:r>
            <w:r>
              <w:rPr>
                <w:noProof/>
                <w:webHidden/>
              </w:rPr>
              <w:fldChar w:fldCharType="end"/>
            </w:r>
          </w:hyperlink>
        </w:p>
        <w:p w14:paraId="41A77211" w14:textId="4A79C8D7"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49" w:history="1">
            <w:r w:rsidRPr="005E3241">
              <w:rPr>
                <w:rStyle w:val="Hyperlink"/>
                <w:noProof/>
              </w:rPr>
              <w:t>2.5</w:t>
            </w:r>
            <w:r>
              <w:rPr>
                <w:rFonts w:asciiTheme="minorHAnsi" w:eastAsiaTheme="minorEastAsia" w:hAnsiTheme="minorHAnsi"/>
                <w:noProof/>
                <w:sz w:val="22"/>
                <w:lang w:eastAsia="de-DE"/>
              </w:rPr>
              <w:tab/>
            </w:r>
            <w:r w:rsidRPr="005E3241">
              <w:rPr>
                <w:rStyle w:val="Hyperlink"/>
                <w:noProof/>
              </w:rPr>
              <w:t>Zusammenfassung</w:t>
            </w:r>
            <w:r>
              <w:rPr>
                <w:noProof/>
                <w:webHidden/>
              </w:rPr>
              <w:tab/>
            </w:r>
            <w:r>
              <w:rPr>
                <w:noProof/>
                <w:webHidden/>
              </w:rPr>
              <w:fldChar w:fldCharType="begin"/>
            </w:r>
            <w:r>
              <w:rPr>
                <w:noProof/>
                <w:webHidden/>
              </w:rPr>
              <w:instrText xml:space="preserve"> PAGEREF _Toc453247649 \h </w:instrText>
            </w:r>
            <w:r>
              <w:rPr>
                <w:noProof/>
                <w:webHidden/>
              </w:rPr>
            </w:r>
            <w:r>
              <w:rPr>
                <w:noProof/>
                <w:webHidden/>
              </w:rPr>
              <w:fldChar w:fldCharType="separate"/>
            </w:r>
            <w:r w:rsidR="000C7041">
              <w:rPr>
                <w:noProof/>
                <w:webHidden/>
              </w:rPr>
              <w:t>15</w:t>
            </w:r>
            <w:r>
              <w:rPr>
                <w:noProof/>
                <w:webHidden/>
              </w:rPr>
              <w:fldChar w:fldCharType="end"/>
            </w:r>
          </w:hyperlink>
        </w:p>
        <w:p w14:paraId="4FCFCB85" w14:textId="4841E938" w:rsidR="004A5ED4" w:rsidRDefault="004A5ED4">
          <w:pPr>
            <w:pStyle w:val="Verzeichnis1"/>
            <w:tabs>
              <w:tab w:val="left" w:pos="480"/>
            </w:tabs>
            <w:rPr>
              <w:rFonts w:asciiTheme="minorHAnsi" w:eastAsiaTheme="minorEastAsia" w:hAnsiTheme="minorHAnsi"/>
              <w:noProof/>
              <w:sz w:val="22"/>
              <w:lang w:eastAsia="de-DE"/>
            </w:rPr>
          </w:pPr>
          <w:hyperlink w:anchor="_Toc453247650" w:history="1">
            <w:r w:rsidRPr="005E3241">
              <w:rPr>
                <w:rStyle w:val="Hyperlink"/>
                <w:rFonts w:eastAsia="Times New Roman"/>
                <w:noProof/>
                <w:lang w:eastAsia="de-DE"/>
              </w:rPr>
              <w:t>3</w:t>
            </w:r>
            <w:r>
              <w:rPr>
                <w:rFonts w:asciiTheme="minorHAnsi" w:eastAsiaTheme="minorEastAsia" w:hAnsiTheme="minorHAnsi"/>
                <w:noProof/>
                <w:sz w:val="22"/>
                <w:lang w:eastAsia="de-DE"/>
              </w:rPr>
              <w:tab/>
            </w:r>
            <w:r w:rsidRPr="005E3241">
              <w:rPr>
                <w:rStyle w:val="Hyperlink"/>
                <w:rFonts w:eastAsia="Times New Roman"/>
                <w:noProof/>
                <w:lang w:eastAsia="de-DE"/>
              </w:rPr>
              <w:t>Anwendungsgebiete von HMDs</w:t>
            </w:r>
            <w:r>
              <w:rPr>
                <w:noProof/>
                <w:webHidden/>
              </w:rPr>
              <w:tab/>
            </w:r>
            <w:r>
              <w:rPr>
                <w:noProof/>
                <w:webHidden/>
              </w:rPr>
              <w:fldChar w:fldCharType="begin"/>
            </w:r>
            <w:r>
              <w:rPr>
                <w:noProof/>
                <w:webHidden/>
              </w:rPr>
              <w:instrText xml:space="preserve"> PAGEREF _Toc453247650 \h </w:instrText>
            </w:r>
            <w:r>
              <w:rPr>
                <w:noProof/>
                <w:webHidden/>
              </w:rPr>
            </w:r>
            <w:r>
              <w:rPr>
                <w:noProof/>
                <w:webHidden/>
              </w:rPr>
              <w:fldChar w:fldCharType="separate"/>
            </w:r>
            <w:r w:rsidR="000C7041">
              <w:rPr>
                <w:noProof/>
                <w:webHidden/>
              </w:rPr>
              <w:t>16</w:t>
            </w:r>
            <w:r>
              <w:rPr>
                <w:noProof/>
                <w:webHidden/>
              </w:rPr>
              <w:fldChar w:fldCharType="end"/>
            </w:r>
          </w:hyperlink>
        </w:p>
        <w:p w14:paraId="71BF82E2" w14:textId="5656C1A4"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51" w:history="1">
            <w:r w:rsidRPr="005E3241">
              <w:rPr>
                <w:rStyle w:val="Hyperlink"/>
                <w:rFonts w:eastAsia="Times New Roman"/>
                <w:noProof/>
                <w:lang w:eastAsia="de-DE"/>
              </w:rPr>
              <w:t>3.1</w:t>
            </w:r>
            <w:r>
              <w:rPr>
                <w:rFonts w:asciiTheme="minorHAnsi" w:eastAsiaTheme="minorEastAsia" w:hAnsiTheme="minorHAnsi"/>
                <w:noProof/>
                <w:sz w:val="22"/>
                <w:lang w:eastAsia="de-DE"/>
              </w:rPr>
              <w:tab/>
            </w:r>
            <w:r w:rsidRPr="005E3241">
              <w:rPr>
                <w:rStyle w:val="Hyperlink"/>
                <w:rFonts w:eastAsia="Times New Roman"/>
                <w:noProof/>
                <w:lang w:eastAsia="de-DE"/>
              </w:rPr>
              <w:t>PLM-Zyklus der Unternehmen</w:t>
            </w:r>
            <w:r>
              <w:rPr>
                <w:noProof/>
                <w:webHidden/>
              </w:rPr>
              <w:tab/>
            </w:r>
            <w:r>
              <w:rPr>
                <w:noProof/>
                <w:webHidden/>
              </w:rPr>
              <w:fldChar w:fldCharType="begin"/>
            </w:r>
            <w:r>
              <w:rPr>
                <w:noProof/>
                <w:webHidden/>
              </w:rPr>
              <w:instrText xml:space="preserve"> PAGEREF _Toc453247651 \h </w:instrText>
            </w:r>
            <w:r>
              <w:rPr>
                <w:noProof/>
                <w:webHidden/>
              </w:rPr>
            </w:r>
            <w:r>
              <w:rPr>
                <w:noProof/>
                <w:webHidden/>
              </w:rPr>
              <w:fldChar w:fldCharType="separate"/>
            </w:r>
            <w:r w:rsidR="000C7041">
              <w:rPr>
                <w:noProof/>
                <w:webHidden/>
              </w:rPr>
              <w:t>17</w:t>
            </w:r>
            <w:r>
              <w:rPr>
                <w:noProof/>
                <w:webHidden/>
              </w:rPr>
              <w:fldChar w:fldCharType="end"/>
            </w:r>
          </w:hyperlink>
        </w:p>
        <w:p w14:paraId="5B0D0293" w14:textId="5B333FE7"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52" w:history="1">
            <w:r w:rsidRPr="005E3241">
              <w:rPr>
                <w:rStyle w:val="Hyperlink"/>
                <w:rFonts w:eastAsia="Times New Roman"/>
                <w:noProof/>
                <w:lang w:eastAsia="de-DE"/>
              </w:rPr>
              <w:t>3.2</w:t>
            </w:r>
            <w:r>
              <w:rPr>
                <w:rFonts w:asciiTheme="minorHAnsi" w:eastAsiaTheme="minorEastAsia" w:hAnsiTheme="minorHAnsi"/>
                <w:noProof/>
                <w:sz w:val="22"/>
                <w:lang w:eastAsia="de-DE"/>
              </w:rPr>
              <w:tab/>
            </w:r>
            <w:r w:rsidRPr="005E3241">
              <w:rPr>
                <w:rStyle w:val="Hyperlink"/>
                <w:rFonts w:eastAsia="Times New Roman"/>
                <w:noProof/>
                <w:lang w:eastAsia="de-DE"/>
              </w:rPr>
              <w:t>Privates Umfeld</w:t>
            </w:r>
            <w:r>
              <w:rPr>
                <w:noProof/>
                <w:webHidden/>
              </w:rPr>
              <w:tab/>
            </w:r>
            <w:r>
              <w:rPr>
                <w:noProof/>
                <w:webHidden/>
              </w:rPr>
              <w:fldChar w:fldCharType="begin"/>
            </w:r>
            <w:r>
              <w:rPr>
                <w:noProof/>
                <w:webHidden/>
              </w:rPr>
              <w:instrText xml:space="preserve"> PAGEREF _Toc453247652 \h </w:instrText>
            </w:r>
            <w:r>
              <w:rPr>
                <w:noProof/>
                <w:webHidden/>
              </w:rPr>
            </w:r>
            <w:r>
              <w:rPr>
                <w:noProof/>
                <w:webHidden/>
              </w:rPr>
              <w:fldChar w:fldCharType="separate"/>
            </w:r>
            <w:r w:rsidR="000C7041">
              <w:rPr>
                <w:noProof/>
                <w:webHidden/>
              </w:rPr>
              <w:t>19</w:t>
            </w:r>
            <w:r>
              <w:rPr>
                <w:noProof/>
                <w:webHidden/>
              </w:rPr>
              <w:fldChar w:fldCharType="end"/>
            </w:r>
          </w:hyperlink>
        </w:p>
        <w:p w14:paraId="1D289F97" w14:textId="7D4F626A"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53" w:history="1">
            <w:r w:rsidRPr="005E3241">
              <w:rPr>
                <w:rStyle w:val="Hyperlink"/>
                <w:noProof/>
                <w:lang w:eastAsia="de-DE"/>
              </w:rPr>
              <w:t>3.3</w:t>
            </w:r>
            <w:r>
              <w:rPr>
                <w:rFonts w:asciiTheme="minorHAnsi" w:eastAsiaTheme="minorEastAsia" w:hAnsiTheme="minorHAnsi"/>
                <w:noProof/>
                <w:sz w:val="22"/>
                <w:lang w:eastAsia="de-DE"/>
              </w:rPr>
              <w:tab/>
            </w:r>
            <w:r w:rsidRPr="005E3241">
              <w:rPr>
                <w:rStyle w:val="Hyperlink"/>
                <w:noProof/>
                <w:lang w:eastAsia="de-DE"/>
              </w:rPr>
              <w:t>Zusammenfassung</w:t>
            </w:r>
            <w:r>
              <w:rPr>
                <w:noProof/>
                <w:webHidden/>
              </w:rPr>
              <w:tab/>
            </w:r>
            <w:r>
              <w:rPr>
                <w:noProof/>
                <w:webHidden/>
              </w:rPr>
              <w:fldChar w:fldCharType="begin"/>
            </w:r>
            <w:r>
              <w:rPr>
                <w:noProof/>
                <w:webHidden/>
              </w:rPr>
              <w:instrText xml:space="preserve"> PAGEREF _Toc453247653 \h </w:instrText>
            </w:r>
            <w:r>
              <w:rPr>
                <w:noProof/>
                <w:webHidden/>
              </w:rPr>
            </w:r>
            <w:r>
              <w:rPr>
                <w:noProof/>
                <w:webHidden/>
              </w:rPr>
              <w:fldChar w:fldCharType="separate"/>
            </w:r>
            <w:r w:rsidR="000C7041">
              <w:rPr>
                <w:noProof/>
                <w:webHidden/>
              </w:rPr>
              <w:t>19</w:t>
            </w:r>
            <w:r>
              <w:rPr>
                <w:noProof/>
                <w:webHidden/>
              </w:rPr>
              <w:fldChar w:fldCharType="end"/>
            </w:r>
          </w:hyperlink>
        </w:p>
        <w:p w14:paraId="3A7F23B2" w14:textId="5AFCE292" w:rsidR="004A5ED4" w:rsidRDefault="004A5ED4">
          <w:pPr>
            <w:pStyle w:val="Verzeichnis1"/>
            <w:tabs>
              <w:tab w:val="left" w:pos="480"/>
            </w:tabs>
            <w:rPr>
              <w:rFonts w:asciiTheme="minorHAnsi" w:eastAsiaTheme="minorEastAsia" w:hAnsiTheme="minorHAnsi"/>
              <w:noProof/>
              <w:sz w:val="22"/>
              <w:lang w:eastAsia="de-DE"/>
            </w:rPr>
          </w:pPr>
          <w:hyperlink w:anchor="_Toc453247654" w:history="1">
            <w:r w:rsidRPr="005E3241">
              <w:rPr>
                <w:rStyle w:val="Hyperlink"/>
                <w:rFonts w:eastAsia="Times New Roman"/>
                <w:noProof/>
                <w:lang w:eastAsia="de-DE"/>
              </w:rPr>
              <w:t>4</w:t>
            </w:r>
            <w:r>
              <w:rPr>
                <w:rFonts w:asciiTheme="minorHAnsi" w:eastAsiaTheme="minorEastAsia" w:hAnsiTheme="minorHAnsi"/>
                <w:noProof/>
                <w:sz w:val="22"/>
                <w:lang w:eastAsia="de-DE"/>
              </w:rPr>
              <w:tab/>
            </w:r>
            <w:r w:rsidRPr="005E3241">
              <w:rPr>
                <w:rStyle w:val="Hyperlink"/>
                <w:rFonts w:eastAsia="Times New Roman"/>
                <w:noProof/>
                <w:lang w:eastAsia="de-DE"/>
              </w:rPr>
              <w:t>Oculus Rift Development Kit 2</w:t>
            </w:r>
            <w:r>
              <w:rPr>
                <w:noProof/>
                <w:webHidden/>
              </w:rPr>
              <w:tab/>
            </w:r>
            <w:r>
              <w:rPr>
                <w:noProof/>
                <w:webHidden/>
              </w:rPr>
              <w:fldChar w:fldCharType="begin"/>
            </w:r>
            <w:r>
              <w:rPr>
                <w:noProof/>
                <w:webHidden/>
              </w:rPr>
              <w:instrText xml:space="preserve"> PAGEREF _Toc453247654 \h </w:instrText>
            </w:r>
            <w:r>
              <w:rPr>
                <w:noProof/>
                <w:webHidden/>
              </w:rPr>
            </w:r>
            <w:r>
              <w:rPr>
                <w:noProof/>
                <w:webHidden/>
              </w:rPr>
              <w:fldChar w:fldCharType="separate"/>
            </w:r>
            <w:r w:rsidR="000C7041">
              <w:rPr>
                <w:noProof/>
                <w:webHidden/>
              </w:rPr>
              <w:t>20</w:t>
            </w:r>
            <w:r>
              <w:rPr>
                <w:noProof/>
                <w:webHidden/>
              </w:rPr>
              <w:fldChar w:fldCharType="end"/>
            </w:r>
          </w:hyperlink>
        </w:p>
        <w:p w14:paraId="3A893436" w14:textId="605C6712"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55" w:history="1">
            <w:r w:rsidRPr="005E3241">
              <w:rPr>
                <w:rStyle w:val="Hyperlink"/>
                <w:noProof/>
              </w:rPr>
              <w:t>4.1</w:t>
            </w:r>
            <w:r>
              <w:rPr>
                <w:rFonts w:asciiTheme="minorHAnsi" w:eastAsiaTheme="minorEastAsia" w:hAnsiTheme="minorHAnsi"/>
                <w:noProof/>
                <w:sz w:val="22"/>
                <w:lang w:eastAsia="de-DE"/>
              </w:rPr>
              <w:tab/>
            </w:r>
            <w:r w:rsidRPr="005E3241">
              <w:rPr>
                <w:rStyle w:val="Hyperlink"/>
                <w:noProof/>
              </w:rPr>
              <w:t>Zusammenfassung</w:t>
            </w:r>
            <w:r>
              <w:rPr>
                <w:noProof/>
                <w:webHidden/>
              </w:rPr>
              <w:tab/>
            </w:r>
            <w:r>
              <w:rPr>
                <w:noProof/>
                <w:webHidden/>
              </w:rPr>
              <w:fldChar w:fldCharType="begin"/>
            </w:r>
            <w:r>
              <w:rPr>
                <w:noProof/>
                <w:webHidden/>
              </w:rPr>
              <w:instrText xml:space="preserve"> PAGEREF _Toc453247655 \h </w:instrText>
            </w:r>
            <w:r>
              <w:rPr>
                <w:noProof/>
                <w:webHidden/>
              </w:rPr>
            </w:r>
            <w:r>
              <w:rPr>
                <w:noProof/>
                <w:webHidden/>
              </w:rPr>
              <w:fldChar w:fldCharType="separate"/>
            </w:r>
            <w:r w:rsidR="000C7041">
              <w:rPr>
                <w:noProof/>
                <w:webHidden/>
              </w:rPr>
              <w:t>22</w:t>
            </w:r>
            <w:r>
              <w:rPr>
                <w:noProof/>
                <w:webHidden/>
              </w:rPr>
              <w:fldChar w:fldCharType="end"/>
            </w:r>
          </w:hyperlink>
        </w:p>
        <w:p w14:paraId="3CA4DF92" w14:textId="7C4B85ED" w:rsidR="004A5ED4" w:rsidRDefault="004A5ED4">
          <w:pPr>
            <w:pStyle w:val="Verzeichnis1"/>
            <w:tabs>
              <w:tab w:val="left" w:pos="480"/>
            </w:tabs>
            <w:rPr>
              <w:rFonts w:asciiTheme="minorHAnsi" w:eastAsiaTheme="minorEastAsia" w:hAnsiTheme="minorHAnsi"/>
              <w:noProof/>
              <w:sz w:val="22"/>
              <w:lang w:eastAsia="de-DE"/>
            </w:rPr>
          </w:pPr>
          <w:hyperlink w:anchor="_Toc453247656" w:history="1">
            <w:r w:rsidRPr="005E3241">
              <w:rPr>
                <w:rStyle w:val="Hyperlink"/>
                <w:rFonts w:eastAsia="Times New Roman"/>
                <w:noProof/>
                <w:lang w:eastAsia="de-DE"/>
              </w:rPr>
              <w:t>5</w:t>
            </w:r>
            <w:r>
              <w:rPr>
                <w:rFonts w:asciiTheme="minorHAnsi" w:eastAsiaTheme="minorEastAsia" w:hAnsiTheme="minorHAnsi"/>
                <w:noProof/>
                <w:sz w:val="22"/>
                <w:lang w:eastAsia="de-DE"/>
              </w:rPr>
              <w:tab/>
            </w:r>
            <w:r w:rsidRPr="005E3241">
              <w:rPr>
                <w:rStyle w:val="Hyperlink"/>
                <w:rFonts w:eastAsia="Times New Roman"/>
                <w:noProof/>
                <w:lang w:eastAsia="de-DE"/>
              </w:rPr>
              <w:t>Das Google Cardboard Konzept</w:t>
            </w:r>
            <w:r>
              <w:rPr>
                <w:noProof/>
                <w:webHidden/>
              </w:rPr>
              <w:tab/>
            </w:r>
            <w:r>
              <w:rPr>
                <w:noProof/>
                <w:webHidden/>
              </w:rPr>
              <w:fldChar w:fldCharType="begin"/>
            </w:r>
            <w:r>
              <w:rPr>
                <w:noProof/>
                <w:webHidden/>
              </w:rPr>
              <w:instrText xml:space="preserve"> PAGEREF _Toc453247656 \h </w:instrText>
            </w:r>
            <w:r>
              <w:rPr>
                <w:noProof/>
                <w:webHidden/>
              </w:rPr>
            </w:r>
            <w:r>
              <w:rPr>
                <w:noProof/>
                <w:webHidden/>
              </w:rPr>
              <w:fldChar w:fldCharType="separate"/>
            </w:r>
            <w:r w:rsidR="000C7041">
              <w:rPr>
                <w:noProof/>
                <w:webHidden/>
              </w:rPr>
              <w:t>23</w:t>
            </w:r>
            <w:r>
              <w:rPr>
                <w:noProof/>
                <w:webHidden/>
              </w:rPr>
              <w:fldChar w:fldCharType="end"/>
            </w:r>
          </w:hyperlink>
        </w:p>
        <w:p w14:paraId="1C21C9B8" w14:textId="439313B9"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57" w:history="1">
            <w:r w:rsidRPr="005E3241">
              <w:rPr>
                <w:rStyle w:val="Hyperlink"/>
                <w:noProof/>
                <w:lang w:eastAsia="de-DE"/>
              </w:rPr>
              <w:t>5.1</w:t>
            </w:r>
            <w:r>
              <w:rPr>
                <w:rFonts w:asciiTheme="minorHAnsi" w:eastAsiaTheme="minorEastAsia" w:hAnsiTheme="minorHAnsi"/>
                <w:noProof/>
                <w:sz w:val="22"/>
                <w:lang w:eastAsia="de-DE"/>
              </w:rPr>
              <w:tab/>
            </w:r>
            <w:r w:rsidRPr="005E3241">
              <w:rPr>
                <w:rStyle w:val="Hyperlink"/>
                <w:noProof/>
                <w:lang w:eastAsia="de-DE"/>
              </w:rPr>
              <w:t>Zusammenfassung</w:t>
            </w:r>
            <w:r>
              <w:rPr>
                <w:noProof/>
                <w:webHidden/>
              </w:rPr>
              <w:tab/>
            </w:r>
            <w:r>
              <w:rPr>
                <w:noProof/>
                <w:webHidden/>
              </w:rPr>
              <w:fldChar w:fldCharType="begin"/>
            </w:r>
            <w:r>
              <w:rPr>
                <w:noProof/>
                <w:webHidden/>
              </w:rPr>
              <w:instrText xml:space="preserve"> PAGEREF _Toc453247657 \h </w:instrText>
            </w:r>
            <w:r>
              <w:rPr>
                <w:noProof/>
                <w:webHidden/>
              </w:rPr>
            </w:r>
            <w:r>
              <w:rPr>
                <w:noProof/>
                <w:webHidden/>
              </w:rPr>
              <w:fldChar w:fldCharType="separate"/>
            </w:r>
            <w:r w:rsidR="000C7041">
              <w:rPr>
                <w:noProof/>
                <w:webHidden/>
              </w:rPr>
              <w:t>23</w:t>
            </w:r>
            <w:r>
              <w:rPr>
                <w:noProof/>
                <w:webHidden/>
              </w:rPr>
              <w:fldChar w:fldCharType="end"/>
            </w:r>
          </w:hyperlink>
        </w:p>
        <w:p w14:paraId="57445DFA" w14:textId="4CB20BF7" w:rsidR="004A5ED4" w:rsidRDefault="004A5ED4">
          <w:pPr>
            <w:pStyle w:val="Verzeichnis1"/>
            <w:tabs>
              <w:tab w:val="left" w:pos="480"/>
            </w:tabs>
            <w:rPr>
              <w:rFonts w:asciiTheme="minorHAnsi" w:eastAsiaTheme="minorEastAsia" w:hAnsiTheme="minorHAnsi"/>
              <w:noProof/>
              <w:sz w:val="22"/>
              <w:lang w:eastAsia="de-DE"/>
            </w:rPr>
          </w:pPr>
          <w:hyperlink w:anchor="_Toc453247658" w:history="1">
            <w:r w:rsidRPr="005E3241">
              <w:rPr>
                <w:rStyle w:val="Hyperlink"/>
                <w:rFonts w:eastAsia="Times New Roman"/>
                <w:noProof/>
                <w:lang w:eastAsia="de-DE"/>
              </w:rPr>
              <w:t>6</w:t>
            </w:r>
            <w:r>
              <w:rPr>
                <w:rFonts w:asciiTheme="minorHAnsi" w:eastAsiaTheme="minorEastAsia" w:hAnsiTheme="minorHAnsi"/>
                <w:noProof/>
                <w:sz w:val="22"/>
                <w:lang w:eastAsia="de-DE"/>
              </w:rPr>
              <w:tab/>
            </w:r>
            <w:r w:rsidRPr="005E3241">
              <w:rPr>
                <w:rStyle w:val="Hyperlink"/>
                <w:rFonts w:eastAsia="Times New Roman"/>
                <w:noProof/>
                <w:lang w:eastAsia="de-DE"/>
              </w:rPr>
              <w:t>Genutzte Google Cardboard Geräte</w:t>
            </w:r>
            <w:r>
              <w:rPr>
                <w:noProof/>
                <w:webHidden/>
              </w:rPr>
              <w:tab/>
            </w:r>
            <w:r>
              <w:rPr>
                <w:noProof/>
                <w:webHidden/>
              </w:rPr>
              <w:fldChar w:fldCharType="begin"/>
            </w:r>
            <w:r>
              <w:rPr>
                <w:noProof/>
                <w:webHidden/>
              </w:rPr>
              <w:instrText xml:space="preserve"> PAGEREF _Toc453247658 \h </w:instrText>
            </w:r>
            <w:r>
              <w:rPr>
                <w:noProof/>
                <w:webHidden/>
              </w:rPr>
            </w:r>
            <w:r>
              <w:rPr>
                <w:noProof/>
                <w:webHidden/>
              </w:rPr>
              <w:fldChar w:fldCharType="separate"/>
            </w:r>
            <w:r w:rsidR="000C7041">
              <w:rPr>
                <w:noProof/>
                <w:webHidden/>
              </w:rPr>
              <w:t>24</w:t>
            </w:r>
            <w:r>
              <w:rPr>
                <w:noProof/>
                <w:webHidden/>
              </w:rPr>
              <w:fldChar w:fldCharType="end"/>
            </w:r>
          </w:hyperlink>
        </w:p>
        <w:p w14:paraId="74D61A42" w14:textId="431711C7"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59" w:history="1">
            <w:r w:rsidRPr="005E3241">
              <w:rPr>
                <w:rStyle w:val="Hyperlink"/>
                <w:noProof/>
                <w:lang w:eastAsia="de-DE"/>
              </w:rPr>
              <w:t>6.1</w:t>
            </w:r>
            <w:r>
              <w:rPr>
                <w:rFonts w:asciiTheme="minorHAnsi" w:eastAsiaTheme="minorEastAsia" w:hAnsiTheme="minorHAnsi"/>
                <w:noProof/>
                <w:sz w:val="22"/>
                <w:lang w:eastAsia="de-DE"/>
              </w:rPr>
              <w:tab/>
            </w:r>
            <w:r w:rsidRPr="005E3241">
              <w:rPr>
                <w:rStyle w:val="Hyperlink"/>
                <w:noProof/>
                <w:lang w:eastAsia="de-DE"/>
              </w:rPr>
              <w:t>Dark Shader von ZAAK ZURICH BERLIN – Cardboard Kits Europe</w:t>
            </w:r>
            <w:r>
              <w:rPr>
                <w:noProof/>
                <w:webHidden/>
              </w:rPr>
              <w:tab/>
            </w:r>
            <w:r>
              <w:rPr>
                <w:noProof/>
                <w:webHidden/>
              </w:rPr>
              <w:fldChar w:fldCharType="begin"/>
            </w:r>
            <w:r>
              <w:rPr>
                <w:noProof/>
                <w:webHidden/>
              </w:rPr>
              <w:instrText xml:space="preserve"> PAGEREF _Toc453247659 \h </w:instrText>
            </w:r>
            <w:r>
              <w:rPr>
                <w:noProof/>
                <w:webHidden/>
              </w:rPr>
            </w:r>
            <w:r>
              <w:rPr>
                <w:noProof/>
                <w:webHidden/>
              </w:rPr>
              <w:fldChar w:fldCharType="separate"/>
            </w:r>
            <w:r w:rsidR="000C7041">
              <w:rPr>
                <w:noProof/>
                <w:webHidden/>
              </w:rPr>
              <w:t>24</w:t>
            </w:r>
            <w:r>
              <w:rPr>
                <w:noProof/>
                <w:webHidden/>
              </w:rPr>
              <w:fldChar w:fldCharType="end"/>
            </w:r>
          </w:hyperlink>
        </w:p>
        <w:p w14:paraId="54BA3908" w14:textId="342DEEBB"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60" w:history="1">
            <w:r w:rsidRPr="005E3241">
              <w:rPr>
                <w:rStyle w:val="Hyperlink"/>
                <w:rFonts w:eastAsia="Times New Roman"/>
                <w:noProof/>
                <w:lang w:eastAsia="de-DE"/>
              </w:rPr>
              <w:t>6.2</w:t>
            </w:r>
            <w:r>
              <w:rPr>
                <w:rFonts w:asciiTheme="minorHAnsi" w:eastAsiaTheme="minorEastAsia" w:hAnsiTheme="minorHAnsi"/>
                <w:noProof/>
                <w:sz w:val="22"/>
                <w:lang w:eastAsia="de-DE"/>
              </w:rPr>
              <w:tab/>
            </w:r>
            <w:r w:rsidRPr="005E3241">
              <w:rPr>
                <w:rStyle w:val="Hyperlink"/>
                <w:rFonts w:eastAsia="Times New Roman"/>
                <w:noProof/>
                <w:lang w:eastAsia="de-DE"/>
              </w:rPr>
              <w:t>Zeiss VR One</w:t>
            </w:r>
            <w:r>
              <w:rPr>
                <w:noProof/>
                <w:webHidden/>
              </w:rPr>
              <w:tab/>
            </w:r>
            <w:r>
              <w:rPr>
                <w:noProof/>
                <w:webHidden/>
              </w:rPr>
              <w:fldChar w:fldCharType="begin"/>
            </w:r>
            <w:r>
              <w:rPr>
                <w:noProof/>
                <w:webHidden/>
              </w:rPr>
              <w:instrText xml:space="preserve"> PAGEREF _Toc453247660 \h </w:instrText>
            </w:r>
            <w:r>
              <w:rPr>
                <w:noProof/>
                <w:webHidden/>
              </w:rPr>
            </w:r>
            <w:r>
              <w:rPr>
                <w:noProof/>
                <w:webHidden/>
              </w:rPr>
              <w:fldChar w:fldCharType="separate"/>
            </w:r>
            <w:r w:rsidR="000C7041">
              <w:rPr>
                <w:noProof/>
                <w:webHidden/>
              </w:rPr>
              <w:t>26</w:t>
            </w:r>
            <w:r>
              <w:rPr>
                <w:noProof/>
                <w:webHidden/>
              </w:rPr>
              <w:fldChar w:fldCharType="end"/>
            </w:r>
          </w:hyperlink>
        </w:p>
        <w:p w14:paraId="072AC6D8" w14:textId="79BE82CF"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61" w:history="1">
            <w:r w:rsidRPr="005E3241">
              <w:rPr>
                <w:rStyle w:val="Hyperlink"/>
                <w:noProof/>
                <w:lang w:eastAsia="de-DE"/>
              </w:rPr>
              <w:t>6.3</w:t>
            </w:r>
            <w:r>
              <w:rPr>
                <w:rFonts w:asciiTheme="minorHAnsi" w:eastAsiaTheme="minorEastAsia" w:hAnsiTheme="minorHAnsi"/>
                <w:noProof/>
                <w:sz w:val="22"/>
                <w:lang w:eastAsia="de-DE"/>
              </w:rPr>
              <w:tab/>
            </w:r>
            <w:r w:rsidRPr="005E3241">
              <w:rPr>
                <w:rStyle w:val="Hyperlink"/>
                <w:noProof/>
                <w:lang w:eastAsia="de-DE"/>
              </w:rPr>
              <w:t>Zusammenfassung</w:t>
            </w:r>
            <w:r>
              <w:rPr>
                <w:noProof/>
                <w:webHidden/>
              </w:rPr>
              <w:tab/>
            </w:r>
            <w:r>
              <w:rPr>
                <w:noProof/>
                <w:webHidden/>
              </w:rPr>
              <w:fldChar w:fldCharType="begin"/>
            </w:r>
            <w:r>
              <w:rPr>
                <w:noProof/>
                <w:webHidden/>
              </w:rPr>
              <w:instrText xml:space="preserve"> PAGEREF _Toc453247661 \h </w:instrText>
            </w:r>
            <w:r>
              <w:rPr>
                <w:noProof/>
                <w:webHidden/>
              </w:rPr>
            </w:r>
            <w:r>
              <w:rPr>
                <w:noProof/>
                <w:webHidden/>
              </w:rPr>
              <w:fldChar w:fldCharType="separate"/>
            </w:r>
            <w:r w:rsidR="000C7041">
              <w:rPr>
                <w:noProof/>
                <w:webHidden/>
              </w:rPr>
              <w:t>28</w:t>
            </w:r>
            <w:r>
              <w:rPr>
                <w:noProof/>
                <w:webHidden/>
              </w:rPr>
              <w:fldChar w:fldCharType="end"/>
            </w:r>
          </w:hyperlink>
        </w:p>
        <w:p w14:paraId="0F1B0545" w14:textId="3DC7DFC5" w:rsidR="004A5ED4" w:rsidRDefault="004A5ED4">
          <w:pPr>
            <w:pStyle w:val="Verzeichnis1"/>
            <w:tabs>
              <w:tab w:val="left" w:pos="480"/>
            </w:tabs>
            <w:rPr>
              <w:rFonts w:asciiTheme="minorHAnsi" w:eastAsiaTheme="minorEastAsia" w:hAnsiTheme="minorHAnsi"/>
              <w:noProof/>
              <w:sz w:val="22"/>
              <w:lang w:eastAsia="de-DE"/>
            </w:rPr>
          </w:pPr>
          <w:hyperlink w:anchor="_Toc453247662" w:history="1">
            <w:r w:rsidRPr="005E3241">
              <w:rPr>
                <w:rStyle w:val="Hyperlink"/>
                <w:rFonts w:eastAsia="Times New Roman"/>
                <w:noProof/>
                <w:lang w:eastAsia="de-DE"/>
              </w:rPr>
              <w:t>7</w:t>
            </w:r>
            <w:r>
              <w:rPr>
                <w:rFonts w:asciiTheme="minorHAnsi" w:eastAsiaTheme="minorEastAsia" w:hAnsiTheme="minorHAnsi"/>
                <w:noProof/>
                <w:sz w:val="22"/>
                <w:lang w:eastAsia="de-DE"/>
              </w:rPr>
              <w:tab/>
            </w:r>
            <w:r w:rsidRPr="005E3241">
              <w:rPr>
                <w:rStyle w:val="Hyperlink"/>
                <w:rFonts w:eastAsia="Times New Roman"/>
                <w:noProof/>
                <w:lang w:eastAsia="de-DE"/>
              </w:rPr>
              <w:t>HMD Development</w:t>
            </w:r>
            <w:r>
              <w:rPr>
                <w:noProof/>
                <w:webHidden/>
              </w:rPr>
              <w:tab/>
            </w:r>
            <w:r>
              <w:rPr>
                <w:noProof/>
                <w:webHidden/>
              </w:rPr>
              <w:fldChar w:fldCharType="begin"/>
            </w:r>
            <w:r>
              <w:rPr>
                <w:noProof/>
                <w:webHidden/>
              </w:rPr>
              <w:instrText xml:space="preserve"> PAGEREF _Toc453247662 \h </w:instrText>
            </w:r>
            <w:r>
              <w:rPr>
                <w:noProof/>
                <w:webHidden/>
              </w:rPr>
            </w:r>
            <w:r>
              <w:rPr>
                <w:noProof/>
                <w:webHidden/>
              </w:rPr>
              <w:fldChar w:fldCharType="separate"/>
            </w:r>
            <w:r w:rsidR="000C7041">
              <w:rPr>
                <w:noProof/>
                <w:webHidden/>
              </w:rPr>
              <w:t>29</w:t>
            </w:r>
            <w:r>
              <w:rPr>
                <w:noProof/>
                <w:webHidden/>
              </w:rPr>
              <w:fldChar w:fldCharType="end"/>
            </w:r>
          </w:hyperlink>
        </w:p>
        <w:p w14:paraId="1AA5CF68" w14:textId="33660166"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63" w:history="1">
            <w:r w:rsidRPr="005E3241">
              <w:rPr>
                <w:rStyle w:val="Hyperlink"/>
                <w:rFonts w:eastAsia="Times New Roman"/>
                <w:noProof/>
                <w:lang w:eastAsia="de-DE"/>
              </w:rPr>
              <w:t>7.1</w:t>
            </w:r>
            <w:r>
              <w:rPr>
                <w:rFonts w:asciiTheme="minorHAnsi" w:eastAsiaTheme="minorEastAsia" w:hAnsiTheme="minorHAnsi"/>
                <w:noProof/>
                <w:sz w:val="22"/>
                <w:lang w:eastAsia="de-DE"/>
              </w:rPr>
              <w:tab/>
            </w:r>
            <w:r w:rsidRPr="005E3241">
              <w:rPr>
                <w:rStyle w:val="Hyperlink"/>
                <w:rFonts w:eastAsia="Times New Roman"/>
                <w:noProof/>
                <w:lang w:eastAsia="de-DE"/>
              </w:rPr>
              <w:t>Native HMD Development</w:t>
            </w:r>
            <w:r>
              <w:rPr>
                <w:noProof/>
                <w:webHidden/>
              </w:rPr>
              <w:tab/>
            </w:r>
            <w:r>
              <w:rPr>
                <w:noProof/>
                <w:webHidden/>
              </w:rPr>
              <w:fldChar w:fldCharType="begin"/>
            </w:r>
            <w:r>
              <w:rPr>
                <w:noProof/>
                <w:webHidden/>
              </w:rPr>
              <w:instrText xml:space="preserve"> PAGEREF _Toc453247663 \h </w:instrText>
            </w:r>
            <w:r>
              <w:rPr>
                <w:noProof/>
                <w:webHidden/>
              </w:rPr>
            </w:r>
            <w:r>
              <w:rPr>
                <w:noProof/>
                <w:webHidden/>
              </w:rPr>
              <w:fldChar w:fldCharType="separate"/>
            </w:r>
            <w:r w:rsidR="000C7041">
              <w:rPr>
                <w:noProof/>
                <w:webHidden/>
              </w:rPr>
              <w:t>30</w:t>
            </w:r>
            <w:r>
              <w:rPr>
                <w:noProof/>
                <w:webHidden/>
              </w:rPr>
              <w:fldChar w:fldCharType="end"/>
            </w:r>
          </w:hyperlink>
        </w:p>
        <w:p w14:paraId="66128A1E" w14:textId="0787058D"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64" w:history="1">
            <w:r w:rsidRPr="005E3241">
              <w:rPr>
                <w:rStyle w:val="Hyperlink"/>
                <w:rFonts w:eastAsia="Times New Roman"/>
                <w:noProof/>
                <w:lang w:eastAsia="de-DE"/>
              </w:rPr>
              <w:t>7.1.1</w:t>
            </w:r>
            <w:r>
              <w:rPr>
                <w:rFonts w:asciiTheme="minorHAnsi" w:eastAsiaTheme="minorEastAsia" w:hAnsiTheme="minorHAnsi"/>
                <w:noProof/>
                <w:sz w:val="22"/>
                <w:lang w:eastAsia="de-DE"/>
              </w:rPr>
              <w:tab/>
            </w:r>
            <w:r w:rsidRPr="005E3241">
              <w:rPr>
                <w:rStyle w:val="Hyperlink"/>
                <w:rFonts w:eastAsia="Times New Roman"/>
                <w:noProof/>
                <w:lang w:eastAsia="de-DE"/>
              </w:rPr>
              <w:t>Rift von Oculus</w:t>
            </w:r>
            <w:r>
              <w:rPr>
                <w:noProof/>
                <w:webHidden/>
              </w:rPr>
              <w:tab/>
            </w:r>
            <w:r>
              <w:rPr>
                <w:noProof/>
                <w:webHidden/>
              </w:rPr>
              <w:fldChar w:fldCharType="begin"/>
            </w:r>
            <w:r>
              <w:rPr>
                <w:noProof/>
                <w:webHidden/>
              </w:rPr>
              <w:instrText xml:space="preserve"> PAGEREF _Toc453247664 \h </w:instrText>
            </w:r>
            <w:r>
              <w:rPr>
                <w:noProof/>
                <w:webHidden/>
              </w:rPr>
            </w:r>
            <w:r>
              <w:rPr>
                <w:noProof/>
                <w:webHidden/>
              </w:rPr>
              <w:fldChar w:fldCharType="separate"/>
            </w:r>
            <w:r w:rsidR="000C7041">
              <w:rPr>
                <w:noProof/>
                <w:webHidden/>
              </w:rPr>
              <w:t>30</w:t>
            </w:r>
            <w:r>
              <w:rPr>
                <w:noProof/>
                <w:webHidden/>
              </w:rPr>
              <w:fldChar w:fldCharType="end"/>
            </w:r>
          </w:hyperlink>
        </w:p>
        <w:p w14:paraId="704989B8" w14:textId="5063C144"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65" w:history="1">
            <w:r w:rsidRPr="005E3241">
              <w:rPr>
                <w:rStyle w:val="Hyperlink"/>
                <w:rFonts w:eastAsia="Times New Roman"/>
                <w:noProof/>
                <w:lang w:val="en-US" w:eastAsia="de-DE"/>
              </w:rPr>
              <w:t>7.1.2</w:t>
            </w:r>
            <w:r>
              <w:rPr>
                <w:rFonts w:asciiTheme="minorHAnsi" w:eastAsiaTheme="minorEastAsia" w:hAnsiTheme="minorHAnsi"/>
                <w:noProof/>
                <w:sz w:val="22"/>
                <w:lang w:eastAsia="de-DE"/>
              </w:rPr>
              <w:tab/>
            </w:r>
            <w:r w:rsidRPr="005E3241">
              <w:rPr>
                <w:rStyle w:val="Hyperlink"/>
                <w:rFonts w:eastAsia="Times New Roman"/>
                <w:noProof/>
                <w:lang w:val="en-US" w:eastAsia="de-DE"/>
              </w:rPr>
              <w:t>Google Cardboard Apps</w:t>
            </w:r>
            <w:r>
              <w:rPr>
                <w:noProof/>
                <w:webHidden/>
              </w:rPr>
              <w:tab/>
            </w:r>
            <w:r>
              <w:rPr>
                <w:noProof/>
                <w:webHidden/>
              </w:rPr>
              <w:fldChar w:fldCharType="begin"/>
            </w:r>
            <w:r>
              <w:rPr>
                <w:noProof/>
                <w:webHidden/>
              </w:rPr>
              <w:instrText xml:space="preserve"> PAGEREF _Toc453247665 \h </w:instrText>
            </w:r>
            <w:r>
              <w:rPr>
                <w:noProof/>
                <w:webHidden/>
              </w:rPr>
            </w:r>
            <w:r>
              <w:rPr>
                <w:noProof/>
                <w:webHidden/>
              </w:rPr>
              <w:fldChar w:fldCharType="separate"/>
            </w:r>
            <w:r w:rsidR="000C7041">
              <w:rPr>
                <w:noProof/>
                <w:webHidden/>
              </w:rPr>
              <w:t>31</w:t>
            </w:r>
            <w:r>
              <w:rPr>
                <w:noProof/>
                <w:webHidden/>
              </w:rPr>
              <w:fldChar w:fldCharType="end"/>
            </w:r>
          </w:hyperlink>
        </w:p>
        <w:p w14:paraId="50355C77" w14:textId="20E2D023"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66" w:history="1">
            <w:r w:rsidRPr="005E3241">
              <w:rPr>
                <w:rStyle w:val="Hyperlink"/>
                <w:rFonts w:eastAsia="Times New Roman"/>
                <w:noProof/>
                <w:lang w:val="en-US" w:eastAsia="de-DE"/>
              </w:rPr>
              <w:t>7.2</w:t>
            </w:r>
            <w:r>
              <w:rPr>
                <w:rFonts w:asciiTheme="minorHAnsi" w:eastAsiaTheme="minorEastAsia" w:hAnsiTheme="minorHAnsi"/>
                <w:noProof/>
                <w:sz w:val="22"/>
                <w:lang w:eastAsia="de-DE"/>
              </w:rPr>
              <w:tab/>
            </w:r>
            <w:r w:rsidRPr="005E3241">
              <w:rPr>
                <w:rStyle w:val="Hyperlink"/>
                <w:rFonts w:eastAsia="Times New Roman"/>
                <w:noProof/>
                <w:lang w:val="en-US" w:eastAsia="de-DE"/>
              </w:rPr>
              <w:t>HMD Web Development</w:t>
            </w:r>
            <w:r>
              <w:rPr>
                <w:noProof/>
                <w:webHidden/>
              </w:rPr>
              <w:tab/>
            </w:r>
            <w:r>
              <w:rPr>
                <w:noProof/>
                <w:webHidden/>
              </w:rPr>
              <w:fldChar w:fldCharType="begin"/>
            </w:r>
            <w:r>
              <w:rPr>
                <w:noProof/>
                <w:webHidden/>
              </w:rPr>
              <w:instrText xml:space="preserve"> PAGEREF _Toc453247666 \h </w:instrText>
            </w:r>
            <w:r>
              <w:rPr>
                <w:noProof/>
                <w:webHidden/>
              </w:rPr>
            </w:r>
            <w:r>
              <w:rPr>
                <w:noProof/>
                <w:webHidden/>
              </w:rPr>
              <w:fldChar w:fldCharType="separate"/>
            </w:r>
            <w:r w:rsidR="000C7041">
              <w:rPr>
                <w:noProof/>
                <w:webHidden/>
              </w:rPr>
              <w:t>32</w:t>
            </w:r>
            <w:r>
              <w:rPr>
                <w:noProof/>
                <w:webHidden/>
              </w:rPr>
              <w:fldChar w:fldCharType="end"/>
            </w:r>
          </w:hyperlink>
        </w:p>
        <w:p w14:paraId="2A292E8D" w14:textId="10E81AF1"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67" w:history="1">
            <w:r w:rsidRPr="005E3241">
              <w:rPr>
                <w:rStyle w:val="Hyperlink"/>
                <w:noProof/>
                <w:lang w:eastAsia="de-DE"/>
              </w:rPr>
              <w:t>7.2.1</w:t>
            </w:r>
            <w:r>
              <w:rPr>
                <w:rFonts w:asciiTheme="minorHAnsi" w:eastAsiaTheme="minorEastAsia" w:hAnsiTheme="minorHAnsi"/>
                <w:noProof/>
                <w:sz w:val="22"/>
                <w:lang w:eastAsia="de-DE"/>
              </w:rPr>
              <w:tab/>
            </w:r>
            <w:r w:rsidRPr="005E3241">
              <w:rPr>
                <w:rStyle w:val="Hyperlink"/>
                <w:rFonts w:eastAsia="Times New Roman"/>
                <w:noProof/>
                <w:lang w:eastAsia="de-DE"/>
              </w:rPr>
              <w:t>WebGL</w:t>
            </w:r>
            <w:r>
              <w:rPr>
                <w:noProof/>
                <w:webHidden/>
              </w:rPr>
              <w:tab/>
            </w:r>
            <w:r>
              <w:rPr>
                <w:noProof/>
                <w:webHidden/>
              </w:rPr>
              <w:fldChar w:fldCharType="begin"/>
            </w:r>
            <w:r>
              <w:rPr>
                <w:noProof/>
                <w:webHidden/>
              </w:rPr>
              <w:instrText xml:space="preserve"> PAGEREF _Toc453247667 \h </w:instrText>
            </w:r>
            <w:r>
              <w:rPr>
                <w:noProof/>
                <w:webHidden/>
              </w:rPr>
            </w:r>
            <w:r>
              <w:rPr>
                <w:noProof/>
                <w:webHidden/>
              </w:rPr>
              <w:fldChar w:fldCharType="separate"/>
            </w:r>
            <w:r w:rsidR="000C7041">
              <w:rPr>
                <w:noProof/>
                <w:webHidden/>
              </w:rPr>
              <w:t>33</w:t>
            </w:r>
            <w:r>
              <w:rPr>
                <w:noProof/>
                <w:webHidden/>
              </w:rPr>
              <w:fldChar w:fldCharType="end"/>
            </w:r>
          </w:hyperlink>
        </w:p>
        <w:p w14:paraId="08EBB197" w14:textId="41A8BBF1"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68" w:history="1">
            <w:r w:rsidRPr="005E3241">
              <w:rPr>
                <w:rStyle w:val="Hyperlink"/>
                <w:rFonts w:eastAsia="Times New Roman"/>
                <w:noProof/>
                <w:lang w:eastAsia="de-DE"/>
              </w:rPr>
              <w:t>7.2.2</w:t>
            </w:r>
            <w:r>
              <w:rPr>
                <w:rFonts w:asciiTheme="minorHAnsi" w:eastAsiaTheme="minorEastAsia" w:hAnsiTheme="minorHAnsi"/>
                <w:noProof/>
                <w:sz w:val="22"/>
                <w:lang w:eastAsia="de-DE"/>
              </w:rPr>
              <w:tab/>
            </w:r>
            <w:r w:rsidRPr="005E3241">
              <w:rPr>
                <w:rStyle w:val="Hyperlink"/>
                <w:rFonts w:eastAsia="Times New Roman"/>
                <w:noProof/>
                <w:lang w:eastAsia="de-DE"/>
              </w:rPr>
              <w:t>WebVR</w:t>
            </w:r>
            <w:r>
              <w:rPr>
                <w:noProof/>
                <w:webHidden/>
              </w:rPr>
              <w:tab/>
            </w:r>
            <w:r>
              <w:rPr>
                <w:noProof/>
                <w:webHidden/>
              </w:rPr>
              <w:fldChar w:fldCharType="begin"/>
            </w:r>
            <w:r>
              <w:rPr>
                <w:noProof/>
                <w:webHidden/>
              </w:rPr>
              <w:instrText xml:space="preserve"> PAGEREF _Toc453247668 \h </w:instrText>
            </w:r>
            <w:r>
              <w:rPr>
                <w:noProof/>
                <w:webHidden/>
              </w:rPr>
            </w:r>
            <w:r>
              <w:rPr>
                <w:noProof/>
                <w:webHidden/>
              </w:rPr>
              <w:fldChar w:fldCharType="separate"/>
            </w:r>
            <w:r w:rsidR="000C7041">
              <w:rPr>
                <w:noProof/>
                <w:webHidden/>
              </w:rPr>
              <w:t>33</w:t>
            </w:r>
            <w:r>
              <w:rPr>
                <w:noProof/>
                <w:webHidden/>
              </w:rPr>
              <w:fldChar w:fldCharType="end"/>
            </w:r>
          </w:hyperlink>
        </w:p>
        <w:p w14:paraId="5508A394" w14:textId="62A6B831"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69" w:history="1">
            <w:r w:rsidRPr="005E3241">
              <w:rPr>
                <w:rStyle w:val="Hyperlink"/>
                <w:rFonts w:eastAsia="Times New Roman"/>
                <w:noProof/>
                <w:lang w:eastAsia="de-DE"/>
              </w:rPr>
              <w:t>7.2.3</w:t>
            </w:r>
            <w:r>
              <w:rPr>
                <w:rFonts w:asciiTheme="minorHAnsi" w:eastAsiaTheme="minorEastAsia" w:hAnsiTheme="minorHAnsi"/>
                <w:noProof/>
                <w:sz w:val="22"/>
                <w:lang w:eastAsia="de-DE"/>
              </w:rPr>
              <w:tab/>
            </w:r>
            <w:r w:rsidRPr="005E3241">
              <w:rPr>
                <w:rStyle w:val="Hyperlink"/>
                <w:rFonts w:eastAsia="Times New Roman"/>
                <w:noProof/>
                <w:lang w:eastAsia="de-DE"/>
              </w:rPr>
              <w:t>Three.js</w:t>
            </w:r>
            <w:r>
              <w:rPr>
                <w:noProof/>
                <w:webHidden/>
              </w:rPr>
              <w:tab/>
            </w:r>
            <w:r>
              <w:rPr>
                <w:noProof/>
                <w:webHidden/>
              </w:rPr>
              <w:fldChar w:fldCharType="begin"/>
            </w:r>
            <w:r>
              <w:rPr>
                <w:noProof/>
                <w:webHidden/>
              </w:rPr>
              <w:instrText xml:space="preserve"> PAGEREF _Toc453247669 \h </w:instrText>
            </w:r>
            <w:r>
              <w:rPr>
                <w:noProof/>
                <w:webHidden/>
              </w:rPr>
            </w:r>
            <w:r>
              <w:rPr>
                <w:noProof/>
                <w:webHidden/>
              </w:rPr>
              <w:fldChar w:fldCharType="separate"/>
            </w:r>
            <w:r w:rsidR="000C7041">
              <w:rPr>
                <w:noProof/>
                <w:webHidden/>
              </w:rPr>
              <w:t>34</w:t>
            </w:r>
            <w:r>
              <w:rPr>
                <w:noProof/>
                <w:webHidden/>
              </w:rPr>
              <w:fldChar w:fldCharType="end"/>
            </w:r>
          </w:hyperlink>
        </w:p>
        <w:p w14:paraId="477847AC" w14:textId="45D59AD0"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70" w:history="1">
            <w:r w:rsidRPr="005E3241">
              <w:rPr>
                <w:rStyle w:val="Hyperlink"/>
                <w:noProof/>
                <w:lang w:eastAsia="de-DE"/>
              </w:rPr>
              <w:t>7.2.4</w:t>
            </w:r>
            <w:r>
              <w:rPr>
                <w:rFonts w:asciiTheme="minorHAnsi" w:eastAsiaTheme="minorEastAsia" w:hAnsiTheme="minorHAnsi"/>
                <w:noProof/>
                <w:sz w:val="22"/>
                <w:lang w:eastAsia="de-DE"/>
              </w:rPr>
              <w:tab/>
            </w:r>
            <w:r w:rsidRPr="005E3241">
              <w:rPr>
                <w:rStyle w:val="Hyperlink"/>
                <w:noProof/>
                <w:lang w:eastAsia="de-DE"/>
              </w:rPr>
              <w:t>A-Frame von Mozilla und GLAM</w:t>
            </w:r>
            <w:r>
              <w:rPr>
                <w:noProof/>
                <w:webHidden/>
              </w:rPr>
              <w:tab/>
            </w:r>
            <w:r>
              <w:rPr>
                <w:noProof/>
                <w:webHidden/>
              </w:rPr>
              <w:fldChar w:fldCharType="begin"/>
            </w:r>
            <w:r>
              <w:rPr>
                <w:noProof/>
                <w:webHidden/>
              </w:rPr>
              <w:instrText xml:space="preserve"> PAGEREF _Toc453247670 \h </w:instrText>
            </w:r>
            <w:r>
              <w:rPr>
                <w:noProof/>
                <w:webHidden/>
              </w:rPr>
            </w:r>
            <w:r>
              <w:rPr>
                <w:noProof/>
                <w:webHidden/>
              </w:rPr>
              <w:fldChar w:fldCharType="separate"/>
            </w:r>
            <w:r w:rsidR="000C7041">
              <w:rPr>
                <w:noProof/>
                <w:webHidden/>
              </w:rPr>
              <w:t>35</w:t>
            </w:r>
            <w:r>
              <w:rPr>
                <w:noProof/>
                <w:webHidden/>
              </w:rPr>
              <w:fldChar w:fldCharType="end"/>
            </w:r>
          </w:hyperlink>
        </w:p>
        <w:p w14:paraId="6C626254" w14:textId="72C0FF3F"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71" w:history="1">
            <w:r w:rsidRPr="005E3241">
              <w:rPr>
                <w:rStyle w:val="Hyperlink"/>
                <w:noProof/>
              </w:rPr>
              <w:t>7.3</w:t>
            </w:r>
            <w:r>
              <w:rPr>
                <w:rFonts w:asciiTheme="minorHAnsi" w:eastAsiaTheme="minorEastAsia" w:hAnsiTheme="minorHAnsi"/>
                <w:noProof/>
                <w:sz w:val="22"/>
                <w:lang w:eastAsia="de-DE"/>
              </w:rPr>
              <w:tab/>
            </w:r>
            <w:r w:rsidRPr="005E3241">
              <w:rPr>
                <w:rStyle w:val="Hyperlink"/>
                <w:noProof/>
              </w:rPr>
              <w:t>Zusammenfassung</w:t>
            </w:r>
            <w:r>
              <w:rPr>
                <w:noProof/>
                <w:webHidden/>
              </w:rPr>
              <w:tab/>
            </w:r>
            <w:r>
              <w:rPr>
                <w:noProof/>
                <w:webHidden/>
              </w:rPr>
              <w:fldChar w:fldCharType="begin"/>
            </w:r>
            <w:r>
              <w:rPr>
                <w:noProof/>
                <w:webHidden/>
              </w:rPr>
              <w:instrText xml:space="preserve"> PAGEREF _Toc453247671 \h </w:instrText>
            </w:r>
            <w:r>
              <w:rPr>
                <w:noProof/>
                <w:webHidden/>
              </w:rPr>
            </w:r>
            <w:r>
              <w:rPr>
                <w:noProof/>
                <w:webHidden/>
              </w:rPr>
              <w:fldChar w:fldCharType="separate"/>
            </w:r>
            <w:r w:rsidR="000C7041">
              <w:rPr>
                <w:noProof/>
                <w:webHidden/>
              </w:rPr>
              <w:t>36</w:t>
            </w:r>
            <w:r>
              <w:rPr>
                <w:noProof/>
                <w:webHidden/>
              </w:rPr>
              <w:fldChar w:fldCharType="end"/>
            </w:r>
          </w:hyperlink>
        </w:p>
        <w:p w14:paraId="15633059" w14:textId="1DF965D5" w:rsidR="004A5ED4" w:rsidRDefault="004A5ED4">
          <w:pPr>
            <w:pStyle w:val="Verzeichnis1"/>
            <w:tabs>
              <w:tab w:val="left" w:pos="480"/>
            </w:tabs>
            <w:rPr>
              <w:rFonts w:asciiTheme="minorHAnsi" w:eastAsiaTheme="minorEastAsia" w:hAnsiTheme="minorHAnsi"/>
              <w:noProof/>
              <w:sz w:val="22"/>
              <w:lang w:eastAsia="de-DE"/>
            </w:rPr>
          </w:pPr>
          <w:hyperlink w:anchor="_Toc453247672" w:history="1">
            <w:r w:rsidRPr="005E3241">
              <w:rPr>
                <w:rStyle w:val="Hyperlink"/>
                <w:rFonts w:eastAsia="Times New Roman"/>
                <w:noProof/>
                <w:lang w:eastAsia="de-DE"/>
              </w:rPr>
              <w:t>8</w:t>
            </w:r>
            <w:r>
              <w:rPr>
                <w:rFonts w:asciiTheme="minorHAnsi" w:eastAsiaTheme="minorEastAsia" w:hAnsiTheme="minorHAnsi"/>
                <w:noProof/>
                <w:sz w:val="22"/>
                <w:lang w:eastAsia="de-DE"/>
              </w:rPr>
              <w:tab/>
            </w:r>
            <w:r w:rsidRPr="005E3241">
              <w:rPr>
                <w:rStyle w:val="Hyperlink"/>
                <w:rFonts w:eastAsia="Times New Roman"/>
                <w:noProof/>
                <w:lang w:eastAsia="de-DE"/>
              </w:rPr>
              <w:t>Produktanalyse zur Anschaffung eines HMDs für Lehrzwecke in einer Bildungseinrichtung</w:t>
            </w:r>
            <w:r>
              <w:rPr>
                <w:noProof/>
                <w:webHidden/>
              </w:rPr>
              <w:tab/>
            </w:r>
            <w:r>
              <w:rPr>
                <w:noProof/>
                <w:webHidden/>
              </w:rPr>
              <w:fldChar w:fldCharType="begin"/>
            </w:r>
            <w:r>
              <w:rPr>
                <w:noProof/>
                <w:webHidden/>
              </w:rPr>
              <w:instrText xml:space="preserve"> PAGEREF _Toc453247672 \h </w:instrText>
            </w:r>
            <w:r>
              <w:rPr>
                <w:noProof/>
                <w:webHidden/>
              </w:rPr>
            </w:r>
            <w:r>
              <w:rPr>
                <w:noProof/>
                <w:webHidden/>
              </w:rPr>
              <w:fldChar w:fldCharType="separate"/>
            </w:r>
            <w:r w:rsidR="000C7041">
              <w:rPr>
                <w:noProof/>
                <w:webHidden/>
              </w:rPr>
              <w:t>37</w:t>
            </w:r>
            <w:r>
              <w:rPr>
                <w:noProof/>
                <w:webHidden/>
              </w:rPr>
              <w:fldChar w:fldCharType="end"/>
            </w:r>
          </w:hyperlink>
        </w:p>
        <w:p w14:paraId="19427551" w14:textId="1E29CB5F"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73" w:history="1">
            <w:r w:rsidRPr="005E3241">
              <w:rPr>
                <w:rStyle w:val="Hyperlink"/>
                <w:rFonts w:eastAsia="Times New Roman"/>
                <w:noProof/>
                <w:lang w:eastAsia="de-DE"/>
              </w:rPr>
              <w:t>8.1</w:t>
            </w:r>
            <w:r>
              <w:rPr>
                <w:rFonts w:asciiTheme="minorHAnsi" w:eastAsiaTheme="minorEastAsia" w:hAnsiTheme="minorHAnsi"/>
                <w:noProof/>
                <w:sz w:val="22"/>
                <w:lang w:eastAsia="de-DE"/>
              </w:rPr>
              <w:tab/>
            </w:r>
            <w:r w:rsidRPr="005E3241">
              <w:rPr>
                <w:rStyle w:val="Hyperlink"/>
                <w:rFonts w:eastAsia="Times New Roman"/>
                <w:noProof/>
                <w:lang w:eastAsia="de-DE"/>
              </w:rPr>
              <w:t>Festlegung und Definition der Kriterien für die Anschaffungsempfehlung</w:t>
            </w:r>
            <w:r>
              <w:rPr>
                <w:noProof/>
                <w:webHidden/>
              </w:rPr>
              <w:tab/>
            </w:r>
            <w:r>
              <w:rPr>
                <w:noProof/>
                <w:webHidden/>
              </w:rPr>
              <w:fldChar w:fldCharType="begin"/>
            </w:r>
            <w:r>
              <w:rPr>
                <w:noProof/>
                <w:webHidden/>
              </w:rPr>
              <w:instrText xml:space="preserve"> PAGEREF _Toc453247673 \h </w:instrText>
            </w:r>
            <w:r>
              <w:rPr>
                <w:noProof/>
                <w:webHidden/>
              </w:rPr>
            </w:r>
            <w:r>
              <w:rPr>
                <w:noProof/>
                <w:webHidden/>
              </w:rPr>
              <w:fldChar w:fldCharType="separate"/>
            </w:r>
            <w:r w:rsidR="000C7041">
              <w:rPr>
                <w:noProof/>
                <w:webHidden/>
              </w:rPr>
              <w:t>38</w:t>
            </w:r>
            <w:r>
              <w:rPr>
                <w:noProof/>
                <w:webHidden/>
              </w:rPr>
              <w:fldChar w:fldCharType="end"/>
            </w:r>
          </w:hyperlink>
        </w:p>
        <w:p w14:paraId="259B53A2" w14:textId="71F133E8"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74" w:history="1">
            <w:r w:rsidRPr="005E3241">
              <w:rPr>
                <w:rStyle w:val="Hyperlink"/>
                <w:noProof/>
              </w:rPr>
              <w:t>8.2</w:t>
            </w:r>
            <w:r>
              <w:rPr>
                <w:rFonts w:asciiTheme="minorHAnsi" w:eastAsiaTheme="minorEastAsia" w:hAnsiTheme="minorHAnsi"/>
                <w:noProof/>
                <w:sz w:val="22"/>
                <w:lang w:eastAsia="de-DE"/>
              </w:rPr>
              <w:tab/>
            </w:r>
            <w:r w:rsidRPr="005E3241">
              <w:rPr>
                <w:rStyle w:val="Hyperlink"/>
                <w:noProof/>
              </w:rPr>
              <w:t>Formulierung des Entscheidungsproblems</w:t>
            </w:r>
            <w:r>
              <w:rPr>
                <w:noProof/>
                <w:webHidden/>
              </w:rPr>
              <w:tab/>
            </w:r>
            <w:r>
              <w:rPr>
                <w:noProof/>
                <w:webHidden/>
              </w:rPr>
              <w:fldChar w:fldCharType="begin"/>
            </w:r>
            <w:r>
              <w:rPr>
                <w:noProof/>
                <w:webHidden/>
              </w:rPr>
              <w:instrText xml:space="preserve"> PAGEREF _Toc453247674 \h </w:instrText>
            </w:r>
            <w:r>
              <w:rPr>
                <w:noProof/>
                <w:webHidden/>
              </w:rPr>
            </w:r>
            <w:r>
              <w:rPr>
                <w:noProof/>
                <w:webHidden/>
              </w:rPr>
              <w:fldChar w:fldCharType="separate"/>
            </w:r>
            <w:r w:rsidR="000C7041">
              <w:rPr>
                <w:noProof/>
                <w:webHidden/>
              </w:rPr>
              <w:t>42</w:t>
            </w:r>
            <w:r>
              <w:rPr>
                <w:noProof/>
                <w:webHidden/>
              </w:rPr>
              <w:fldChar w:fldCharType="end"/>
            </w:r>
          </w:hyperlink>
        </w:p>
        <w:p w14:paraId="52E431F6" w14:textId="2826AAF8"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75" w:history="1">
            <w:r w:rsidRPr="005E3241">
              <w:rPr>
                <w:rStyle w:val="Hyperlink"/>
                <w:noProof/>
                <w:lang w:eastAsia="de-DE"/>
              </w:rPr>
              <w:t>8.3</w:t>
            </w:r>
            <w:r>
              <w:rPr>
                <w:rFonts w:asciiTheme="minorHAnsi" w:eastAsiaTheme="minorEastAsia" w:hAnsiTheme="minorHAnsi"/>
                <w:noProof/>
                <w:sz w:val="22"/>
                <w:lang w:eastAsia="de-DE"/>
              </w:rPr>
              <w:tab/>
            </w:r>
            <w:r w:rsidRPr="005E3241">
              <w:rPr>
                <w:rStyle w:val="Hyperlink"/>
                <w:noProof/>
                <w:lang w:eastAsia="de-DE"/>
              </w:rPr>
              <w:t>Vorstellung der Verfahren</w:t>
            </w:r>
            <w:r>
              <w:rPr>
                <w:noProof/>
                <w:webHidden/>
              </w:rPr>
              <w:tab/>
            </w:r>
            <w:r>
              <w:rPr>
                <w:noProof/>
                <w:webHidden/>
              </w:rPr>
              <w:fldChar w:fldCharType="begin"/>
            </w:r>
            <w:r>
              <w:rPr>
                <w:noProof/>
                <w:webHidden/>
              </w:rPr>
              <w:instrText xml:space="preserve"> PAGEREF _Toc453247675 \h </w:instrText>
            </w:r>
            <w:r>
              <w:rPr>
                <w:noProof/>
                <w:webHidden/>
              </w:rPr>
            </w:r>
            <w:r>
              <w:rPr>
                <w:noProof/>
                <w:webHidden/>
              </w:rPr>
              <w:fldChar w:fldCharType="separate"/>
            </w:r>
            <w:r w:rsidR="000C7041">
              <w:rPr>
                <w:noProof/>
                <w:webHidden/>
              </w:rPr>
              <w:t>43</w:t>
            </w:r>
            <w:r>
              <w:rPr>
                <w:noProof/>
                <w:webHidden/>
              </w:rPr>
              <w:fldChar w:fldCharType="end"/>
            </w:r>
          </w:hyperlink>
        </w:p>
        <w:p w14:paraId="175D887B" w14:textId="4D9A76CD"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76" w:history="1">
            <w:r w:rsidRPr="005E3241">
              <w:rPr>
                <w:rStyle w:val="Hyperlink"/>
                <w:rFonts w:eastAsia="Times New Roman"/>
                <w:noProof/>
                <w:lang w:eastAsia="de-DE"/>
              </w:rPr>
              <w:t>8.3.1</w:t>
            </w:r>
            <w:r>
              <w:rPr>
                <w:rFonts w:asciiTheme="minorHAnsi" w:eastAsiaTheme="minorEastAsia" w:hAnsiTheme="minorHAnsi"/>
                <w:noProof/>
                <w:sz w:val="22"/>
                <w:lang w:eastAsia="de-DE"/>
              </w:rPr>
              <w:tab/>
            </w:r>
            <w:r w:rsidRPr="005E3241">
              <w:rPr>
                <w:rStyle w:val="Hyperlink"/>
                <w:rFonts w:eastAsia="Times New Roman"/>
                <w:noProof/>
                <w:lang w:eastAsia="de-DE"/>
              </w:rPr>
              <w:t>Nutzwertanalyse</w:t>
            </w:r>
            <w:r>
              <w:rPr>
                <w:noProof/>
                <w:webHidden/>
              </w:rPr>
              <w:tab/>
            </w:r>
            <w:r>
              <w:rPr>
                <w:noProof/>
                <w:webHidden/>
              </w:rPr>
              <w:fldChar w:fldCharType="begin"/>
            </w:r>
            <w:r>
              <w:rPr>
                <w:noProof/>
                <w:webHidden/>
              </w:rPr>
              <w:instrText xml:space="preserve"> PAGEREF _Toc453247676 \h </w:instrText>
            </w:r>
            <w:r>
              <w:rPr>
                <w:noProof/>
                <w:webHidden/>
              </w:rPr>
            </w:r>
            <w:r>
              <w:rPr>
                <w:noProof/>
                <w:webHidden/>
              </w:rPr>
              <w:fldChar w:fldCharType="separate"/>
            </w:r>
            <w:r w:rsidR="000C7041">
              <w:rPr>
                <w:noProof/>
                <w:webHidden/>
              </w:rPr>
              <w:t>43</w:t>
            </w:r>
            <w:r>
              <w:rPr>
                <w:noProof/>
                <w:webHidden/>
              </w:rPr>
              <w:fldChar w:fldCharType="end"/>
            </w:r>
          </w:hyperlink>
        </w:p>
        <w:p w14:paraId="7A498F8D" w14:textId="74CF29C8"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77" w:history="1">
            <w:r w:rsidRPr="005E3241">
              <w:rPr>
                <w:rStyle w:val="Hyperlink"/>
                <w:noProof/>
                <w:lang w:eastAsia="de-DE"/>
              </w:rPr>
              <w:t>8.3.2</w:t>
            </w:r>
            <w:r>
              <w:rPr>
                <w:rFonts w:asciiTheme="minorHAnsi" w:eastAsiaTheme="minorEastAsia" w:hAnsiTheme="minorHAnsi"/>
                <w:noProof/>
                <w:sz w:val="22"/>
                <w:lang w:eastAsia="de-DE"/>
              </w:rPr>
              <w:tab/>
            </w:r>
            <w:r w:rsidRPr="005E3241">
              <w:rPr>
                <w:rStyle w:val="Hyperlink"/>
                <w:noProof/>
                <w:lang w:eastAsia="de-DE"/>
              </w:rPr>
              <w:t>Analytical Hierarchy Process</w:t>
            </w:r>
            <w:r>
              <w:rPr>
                <w:noProof/>
                <w:webHidden/>
              </w:rPr>
              <w:tab/>
            </w:r>
            <w:r>
              <w:rPr>
                <w:noProof/>
                <w:webHidden/>
              </w:rPr>
              <w:fldChar w:fldCharType="begin"/>
            </w:r>
            <w:r>
              <w:rPr>
                <w:noProof/>
                <w:webHidden/>
              </w:rPr>
              <w:instrText xml:space="preserve"> PAGEREF _Toc453247677 \h </w:instrText>
            </w:r>
            <w:r>
              <w:rPr>
                <w:noProof/>
                <w:webHidden/>
              </w:rPr>
            </w:r>
            <w:r>
              <w:rPr>
                <w:noProof/>
                <w:webHidden/>
              </w:rPr>
              <w:fldChar w:fldCharType="separate"/>
            </w:r>
            <w:r w:rsidR="000C7041">
              <w:rPr>
                <w:noProof/>
                <w:webHidden/>
              </w:rPr>
              <w:t>43</w:t>
            </w:r>
            <w:r>
              <w:rPr>
                <w:noProof/>
                <w:webHidden/>
              </w:rPr>
              <w:fldChar w:fldCharType="end"/>
            </w:r>
          </w:hyperlink>
        </w:p>
        <w:p w14:paraId="73150F41" w14:textId="1724AE17"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78" w:history="1">
            <w:r w:rsidRPr="005E3241">
              <w:rPr>
                <w:rStyle w:val="Hyperlink"/>
                <w:noProof/>
              </w:rPr>
              <w:t>8.4</w:t>
            </w:r>
            <w:r>
              <w:rPr>
                <w:rFonts w:asciiTheme="minorHAnsi" w:eastAsiaTheme="minorEastAsia" w:hAnsiTheme="minorHAnsi"/>
                <w:noProof/>
                <w:sz w:val="22"/>
                <w:lang w:eastAsia="de-DE"/>
              </w:rPr>
              <w:tab/>
            </w:r>
            <w:r w:rsidRPr="005E3241">
              <w:rPr>
                <w:rStyle w:val="Hyperlink"/>
                <w:noProof/>
              </w:rPr>
              <w:t>Gewichtung der Entscheidungskriterien</w:t>
            </w:r>
            <w:r>
              <w:rPr>
                <w:noProof/>
                <w:webHidden/>
              </w:rPr>
              <w:tab/>
            </w:r>
            <w:r>
              <w:rPr>
                <w:noProof/>
                <w:webHidden/>
              </w:rPr>
              <w:fldChar w:fldCharType="begin"/>
            </w:r>
            <w:r>
              <w:rPr>
                <w:noProof/>
                <w:webHidden/>
              </w:rPr>
              <w:instrText xml:space="preserve"> PAGEREF _Toc453247678 \h </w:instrText>
            </w:r>
            <w:r>
              <w:rPr>
                <w:noProof/>
                <w:webHidden/>
              </w:rPr>
            </w:r>
            <w:r>
              <w:rPr>
                <w:noProof/>
                <w:webHidden/>
              </w:rPr>
              <w:fldChar w:fldCharType="separate"/>
            </w:r>
            <w:r w:rsidR="000C7041">
              <w:rPr>
                <w:noProof/>
                <w:webHidden/>
              </w:rPr>
              <w:t>45</w:t>
            </w:r>
            <w:r>
              <w:rPr>
                <w:noProof/>
                <w:webHidden/>
              </w:rPr>
              <w:fldChar w:fldCharType="end"/>
            </w:r>
          </w:hyperlink>
        </w:p>
        <w:p w14:paraId="09F71459" w14:textId="67776FCD"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79" w:history="1">
            <w:r w:rsidRPr="005E3241">
              <w:rPr>
                <w:rStyle w:val="Hyperlink"/>
                <w:noProof/>
              </w:rPr>
              <w:t>8.4.1</w:t>
            </w:r>
            <w:r>
              <w:rPr>
                <w:rFonts w:asciiTheme="minorHAnsi" w:eastAsiaTheme="minorEastAsia" w:hAnsiTheme="minorHAnsi"/>
                <w:noProof/>
                <w:sz w:val="22"/>
                <w:lang w:eastAsia="de-DE"/>
              </w:rPr>
              <w:tab/>
            </w:r>
            <w:r w:rsidRPr="005E3241">
              <w:rPr>
                <w:rStyle w:val="Hyperlink"/>
                <w:noProof/>
                <w:lang w:eastAsia="de-DE"/>
              </w:rPr>
              <w:t>Ge</w:t>
            </w:r>
            <w:r w:rsidRPr="005E3241">
              <w:rPr>
                <w:rStyle w:val="Hyperlink"/>
                <w:noProof/>
              </w:rPr>
              <w:t>wichtung der Entscheidungskriterien mit der Nutzwertanalyse</w:t>
            </w:r>
            <w:r>
              <w:rPr>
                <w:noProof/>
                <w:webHidden/>
              </w:rPr>
              <w:tab/>
            </w:r>
            <w:r>
              <w:rPr>
                <w:noProof/>
                <w:webHidden/>
              </w:rPr>
              <w:fldChar w:fldCharType="begin"/>
            </w:r>
            <w:r>
              <w:rPr>
                <w:noProof/>
                <w:webHidden/>
              </w:rPr>
              <w:instrText xml:space="preserve"> PAGEREF _Toc453247679 \h </w:instrText>
            </w:r>
            <w:r>
              <w:rPr>
                <w:noProof/>
                <w:webHidden/>
              </w:rPr>
            </w:r>
            <w:r>
              <w:rPr>
                <w:noProof/>
                <w:webHidden/>
              </w:rPr>
              <w:fldChar w:fldCharType="separate"/>
            </w:r>
            <w:r w:rsidR="000C7041">
              <w:rPr>
                <w:noProof/>
                <w:webHidden/>
              </w:rPr>
              <w:t>45</w:t>
            </w:r>
            <w:r>
              <w:rPr>
                <w:noProof/>
                <w:webHidden/>
              </w:rPr>
              <w:fldChar w:fldCharType="end"/>
            </w:r>
          </w:hyperlink>
        </w:p>
        <w:p w14:paraId="66D444D0" w14:textId="2CED38C1"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80" w:history="1">
            <w:r w:rsidRPr="005E3241">
              <w:rPr>
                <w:rStyle w:val="Hyperlink"/>
                <w:noProof/>
              </w:rPr>
              <w:t>8.4.2</w:t>
            </w:r>
            <w:r>
              <w:rPr>
                <w:rFonts w:asciiTheme="minorHAnsi" w:eastAsiaTheme="minorEastAsia" w:hAnsiTheme="minorHAnsi"/>
                <w:noProof/>
                <w:sz w:val="22"/>
                <w:lang w:eastAsia="de-DE"/>
              </w:rPr>
              <w:tab/>
            </w:r>
            <w:r w:rsidRPr="005E3241">
              <w:rPr>
                <w:rStyle w:val="Hyperlink"/>
                <w:noProof/>
              </w:rPr>
              <w:t>Ergebnisse aus der Paarvergleichsmethode mit der Nutzwertanalyse</w:t>
            </w:r>
            <w:r>
              <w:rPr>
                <w:noProof/>
                <w:webHidden/>
              </w:rPr>
              <w:tab/>
            </w:r>
            <w:r>
              <w:rPr>
                <w:noProof/>
                <w:webHidden/>
              </w:rPr>
              <w:fldChar w:fldCharType="begin"/>
            </w:r>
            <w:r>
              <w:rPr>
                <w:noProof/>
                <w:webHidden/>
              </w:rPr>
              <w:instrText xml:space="preserve"> PAGEREF _Toc453247680 \h </w:instrText>
            </w:r>
            <w:r>
              <w:rPr>
                <w:noProof/>
                <w:webHidden/>
              </w:rPr>
            </w:r>
            <w:r>
              <w:rPr>
                <w:noProof/>
                <w:webHidden/>
              </w:rPr>
              <w:fldChar w:fldCharType="separate"/>
            </w:r>
            <w:r w:rsidR="000C7041">
              <w:rPr>
                <w:noProof/>
                <w:webHidden/>
              </w:rPr>
              <w:t>47</w:t>
            </w:r>
            <w:r>
              <w:rPr>
                <w:noProof/>
                <w:webHidden/>
              </w:rPr>
              <w:fldChar w:fldCharType="end"/>
            </w:r>
          </w:hyperlink>
        </w:p>
        <w:p w14:paraId="7860DF63" w14:textId="5889211C"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81" w:history="1">
            <w:r w:rsidRPr="005E3241">
              <w:rPr>
                <w:rStyle w:val="Hyperlink"/>
                <w:noProof/>
              </w:rPr>
              <w:t>8.4.3</w:t>
            </w:r>
            <w:r>
              <w:rPr>
                <w:rFonts w:asciiTheme="minorHAnsi" w:eastAsiaTheme="minorEastAsia" w:hAnsiTheme="minorHAnsi"/>
                <w:noProof/>
                <w:sz w:val="22"/>
                <w:lang w:eastAsia="de-DE"/>
              </w:rPr>
              <w:tab/>
            </w:r>
            <w:r w:rsidRPr="005E3241">
              <w:rPr>
                <w:rStyle w:val="Hyperlink"/>
                <w:noProof/>
              </w:rPr>
              <w:t>Gewichtung der Entscheidungskriterien mit dem AHP</w:t>
            </w:r>
            <w:r>
              <w:rPr>
                <w:noProof/>
                <w:webHidden/>
              </w:rPr>
              <w:tab/>
            </w:r>
            <w:r>
              <w:rPr>
                <w:noProof/>
                <w:webHidden/>
              </w:rPr>
              <w:fldChar w:fldCharType="begin"/>
            </w:r>
            <w:r>
              <w:rPr>
                <w:noProof/>
                <w:webHidden/>
              </w:rPr>
              <w:instrText xml:space="preserve"> PAGEREF _Toc453247681 \h </w:instrText>
            </w:r>
            <w:r>
              <w:rPr>
                <w:noProof/>
                <w:webHidden/>
              </w:rPr>
            </w:r>
            <w:r>
              <w:rPr>
                <w:noProof/>
                <w:webHidden/>
              </w:rPr>
              <w:fldChar w:fldCharType="separate"/>
            </w:r>
            <w:r w:rsidR="000C7041">
              <w:rPr>
                <w:noProof/>
                <w:webHidden/>
              </w:rPr>
              <w:t>52</w:t>
            </w:r>
            <w:r>
              <w:rPr>
                <w:noProof/>
                <w:webHidden/>
              </w:rPr>
              <w:fldChar w:fldCharType="end"/>
            </w:r>
          </w:hyperlink>
        </w:p>
        <w:p w14:paraId="3766D486" w14:textId="5BF11D03"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82" w:history="1">
            <w:r w:rsidRPr="005E3241">
              <w:rPr>
                <w:rStyle w:val="Hyperlink"/>
                <w:noProof/>
              </w:rPr>
              <w:t>8.4.4</w:t>
            </w:r>
            <w:r>
              <w:rPr>
                <w:rFonts w:asciiTheme="minorHAnsi" w:eastAsiaTheme="minorEastAsia" w:hAnsiTheme="minorHAnsi"/>
                <w:noProof/>
                <w:sz w:val="22"/>
                <w:lang w:eastAsia="de-DE"/>
              </w:rPr>
              <w:tab/>
            </w:r>
            <w:r w:rsidRPr="005E3241">
              <w:rPr>
                <w:rStyle w:val="Hyperlink"/>
                <w:noProof/>
              </w:rPr>
              <w:t>Ergebnisse aus der Paarvergleichsmethode mit dem AHP</w:t>
            </w:r>
            <w:r>
              <w:rPr>
                <w:noProof/>
                <w:webHidden/>
              </w:rPr>
              <w:tab/>
            </w:r>
            <w:r>
              <w:rPr>
                <w:noProof/>
                <w:webHidden/>
              </w:rPr>
              <w:fldChar w:fldCharType="begin"/>
            </w:r>
            <w:r>
              <w:rPr>
                <w:noProof/>
                <w:webHidden/>
              </w:rPr>
              <w:instrText xml:space="preserve"> PAGEREF _Toc453247682 \h </w:instrText>
            </w:r>
            <w:r>
              <w:rPr>
                <w:noProof/>
                <w:webHidden/>
              </w:rPr>
            </w:r>
            <w:r>
              <w:rPr>
                <w:noProof/>
                <w:webHidden/>
              </w:rPr>
              <w:fldChar w:fldCharType="separate"/>
            </w:r>
            <w:r w:rsidR="000C7041">
              <w:rPr>
                <w:noProof/>
                <w:webHidden/>
              </w:rPr>
              <w:t>55</w:t>
            </w:r>
            <w:r>
              <w:rPr>
                <w:noProof/>
                <w:webHidden/>
              </w:rPr>
              <w:fldChar w:fldCharType="end"/>
            </w:r>
          </w:hyperlink>
        </w:p>
        <w:p w14:paraId="7EF3E062" w14:textId="42BD26D1"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83" w:history="1">
            <w:r w:rsidRPr="005E3241">
              <w:rPr>
                <w:rStyle w:val="Hyperlink"/>
                <w:noProof/>
              </w:rPr>
              <w:t>8.4.5</w:t>
            </w:r>
            <w:r>
              <w:rPr>
                <w:rFonts w:asciiTheme="minorHAnsi" w:eastAsiaTheme="minorEastAsia" w:hAnsiTheme="minorHAnsi"/>
                <w:noProof/>
                <w:sz w:val="22"/>
                <w:lang w:eastAsia="de-DE"/>
              </w:rPr>
              <w:tab/>
            </w:r>
            <w:r w:rsidRPr="005E3241">
              <w:rPr>
                <w:rStyle w:val="Hyperlink"/>
                <w:noProof/>
              </w:rPr>
              <w:t>Vergleich: Gewichtung der Kriterien mit der Nutzwertanalyse gegen Gewichtung der Kriterien mit dem AHP</w:t>
            </w:r>
            <w:r>
              <w:rPr>
                <w:noProof/>
                <w:webHidden/>
              </w:rPr>
              <w:tab/>
            </w:r>
            <w:r>
              <w:rPr>
                <w:noProof/>
                <w:webHidden/>
              </w:rPr>
              <w:fldChar w:fldCharType="begin"/>
            </w:r>
            <w:r>
              <w:rPr>
                <w:noProof/>
                <w:webHidden/>
              </w:rPr>
              <w:instrText xml:space="preserve"> PAGEREF _Toc453247683 \h </w:instrText>
            </w:r>
            <w:r>
              <w:rPr>
                <w:noProof/>
                <w:webHidden/>
              </w:rPr>
            </w:r>
            <w:r>
              <w:rPr>
                <w:noProof/>
                <w:webHidden/>
              </w:rPr>
              <w:fldChar w:fldCharType="separate"/>
            </w:r>
            <w:r w:rsidR="000C7041">
              <w:rPr>
                <w:noProof/>
                <w:webHidden/>
              </w:rPr>
              <w:t>68</w:t>
            </w:r>
            <w:r>
              <w:rPr>
                <w:noProof/>
                <w:webHidden/>
              </w:rPr>
              <w:fldChar w:fldCharType="end"/>
            </w:r>
          </w:hyperlink>
        </w:p>
        <w:p w14:paraId="6CF40948" w14:textId="6D6AEE68"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84" w:history="1">
            <w:r w:rsidRPr="005E3241">
              <w:rPr>
                <w:rStyle w:val="Hyperlink"/>
                <w:noProof/>
              </w:rPr>
              <w:t>8.5</w:t>
            </w:r>
            <w:r>
              <w:rPr>
                <w:rFonts w:asciiTheme="minorHAnsi" w:eastAsiaTheme="minorEastAsia" w:hAnsiTheme="minorHAnsi"/>
                <w:noProof/>
                <w:sz w:val="22"/>
                <w:lang w:eastAsia="de-DE"/>
              </w:rPr>
              <w:tab/>
            </w:r>
            <w:r w:rsidRPr="005E3241">
              <w:rPr>
                <w:rStyle w:val="Hyperlink"/>
                <w:noProof/>
              </w:rPr>
              <w:t>Bewertung der Entscheidungsalternativen</w:t>
            </w:r>
            <w:r>
              <w:rPr>
                <w:noProof/>
                <w:webHidden/>
              </w:rPr>
              <w:tab/>
            </w:r>
            <w:r>
              <w:rPr>
                <w:noProof/>
                <w:webHidden/>
              </w:rPr>
              <w:fldChar w:fldCharType="begin"/>
            </w:r>
            <w:r>
              <w:rPr>
                <w:noProof/>
                <w:webHidden/>
              </w:rPr>
              <w:instrText xml:space="preserve"> PAGEREF _Toc453247684 \h </w:instrText>
            </w:r>
            <w:r>
              <w:rPr>
                <w:noProof/>
                <w:webHidden/>
              </w:rPr>
            </w:r>
            <w:r>
              <w:rPr>
                <w:noProof/>
                <w:webHidden/>
              </w:rPr>
              <w:fldChar w:fldCharType="separate"/>
            </w:r>
            <w:r w:rsidR="000C7041">
              <w:rPr>
                <w:noProof/>
                <w:webHidden/>
              </w:rPr>
              <w:t>71</w:t>
            </w:r>
            <w:r>
              <w:rPr>
                <w:noProof/>
                <w:webHidden/>
              </w:rPr>
              <w:fldChar w:fldCharType="end"/>
            </w:r>
          </w:hyperlink>
        </w:p>
        <w:p w14:paraId="69150EC2" w14:textId="1FD08F1F"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85" w:history="1">
            <w:r w:rsidRPr="005E3241">
              <w:rPr>
                <w:rStyle w:val="Hyperlink"/>
                <w:noProof/>
              </w:rPr>
              <w:t>8.5.1</w:t>
            </w:r>
            <w:r>
              <w:rPr>
                <w:rFonts w:asciiTheme="minorHAnsi" w:eastAsiaTheme="minorEastAsia" w:hAnsiTheme="minorHAnsi"/>
                <w:noProof/>
                <w:sz w:val="22"/>
                <w:lang w:eastAsia="de-DE"/>
              </w:rPr>
              <w:tab/>
            </w:r>
            <w:r w:rsidRPr="005E3241">
              <w:rPr>
                <w:rStyle w:val="Hyperlink"/>
                <w:noProof/>
              </w:rPr>
              <w:t>Gewichtete Bewertung der Entscheidungsalternativen mit der Nutzwertanalyse</w:t>
            </w:r>
            <w:r>
              <w:rPr>
                <w:noProof/>
                <w:webHidden/>
              </w:rPr>
              <w:tab/>
            </w:r>
            <w:r>
              <w:rPr>
                <w:noProof/>
                <w:webHidden/>
              </w:rPr>
              <w:fldChar w:fldCharType="begin"/>
            </w:r>
            <w:r>
              <w:rPr>
                <w:noProof/>
                <w:webHidden/>
              </w:rPr>
              <w:instrText xml:space="preserve"> PAGEREF _Toc453247685 \h </w:instrText>
            </w:r>
            <w:r>
              <w:rPr>
                <w:noProof/>
                <w:webHidden/>
              </w:rPr>
            </w:r>
            <w:r>
              <w:rPr>
                <w:noProof/>
                <w:webHidden/>
              </w:rPr>
              <w:fldChar w:fldCharType="separate"/>
            </w:r>
            <w:r w:rsidR="000C7041">
              <w:rPr>
                <w:noProof/>
                <w:webHidden/>
              </w:rPr>
              <w:t>75</w:t>
            </w:r>
            <w:r>
              <w:rPr>
                <w:noProof/>
                <w:webHidden/>
              </w:rPr>
              <w:fldChar w:fldCharType="end"/>
            </w:r>
          </w:hyperlink>
        </w:p>
        <w:p w14:paraId="67E40F33" w14:textId="2DDE4986"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86" w:history="1">
            <w:r w:rsidRPr="005E3241">
              <w:rPr>
                <w:rStyle w:val="Hyperlink"/>
                <w:noProof/>
              </w:rPr>
              <w:t>8.5.2</w:t>
            </w:r>
            <w:r>
              <w:rPr>
                <w:rFonts w:asciiTheme="minorHAnsi" w:eastAsiaTheme="minorEastAsia" w:hAnsiTheme="minorHAnsi"/>
                <w:noProof/>
                <w:sz w:val="22"/>
                <w:lang w:eastAsia="de-DE"/>
              </w:rPr>
              <w:tab/>
            </w:r>
            <w:r w:rsidRPr="005E3241">
              <w:rPr>
                <w:rStyle w:val="Hyperlink"/>
                <w:noProof/>
              </w:rPr>
              <w:t>Gewichtete Bewertung der Entscheidungsalternativen mit dem AHP</w:t>
            </w:r>
            <w:r>
              <w:rPr>
                <w:noProof/>
                <w:webHidden/>
              </w:rPr>
              <w:tab/>
            </w:r>
            <w:r>
              <w:rPr>
                <w:noProof/>
                <w:webHidden/>
              </w:rPr>
              <w:fldChar w:fldCharType="begin"/>
            </w:r>
            <w:r>
              <w:rPr>
                <w:noProof/>
                <w:webHidden/>
              </w:rPr>
              <w:instrText xml:space="preserve"> PAGEREF _Toc453247686 \h </w:instrText>
            </w:r>
            <w:r>
              <w:rPr>
                <w:noProof/>
                <w:webHidden/>
              </w:rPr>
            </w:r>
            <w:r>
              <w:rPr>
                <w:noProof/>
                <w:webHidden/>
              </w:rPr>
              <w:fldChar w:fldCharType="separate"/>
            </w:r>
            <w:r w:rsidR="000C7041">
              <w:rPr>
                <w:noProof/>
                <w:webHidden/>
              </w:rPr>
              <w:t>77</w:t>
            </w:r>
            <w:r>
              <w:rPr>
                <w:noProof/>
                <w:webHidden/>
              </w:rPr>
              <w:fldChar w:fldCharType="end"/>
            </w:r>
          </w:hyperlink>
        </w:p>
        <w:p w14:paraId="332818DB" w14:textId="6FAC68ED"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87" w:history="1">
            <w:r w:rsidRPr="005E3241">
              <w:rPr>
                <w:rStyle w:val="Hyperlink"/>
                <w:rFonts w:eastAsia="Times New Roman"/>
                <w:noProof/>
                <w:lang w:eastAsia="de-DE"/>
              </w:rPr>
              <w:t>8.6</w:t>
            </w:r>
            <w:r>
              <w:rPr>
                <w:rFonts w:asciiTheme="minorHAnsi" w:eastAsiaTheme="minorEastAsia" w:hAnsiTheme="minorHAnsi"/>
                <w:noProof/>
                <w:sz w:val="22"/>
                <w:lang w:eastAsia="de-DE"/>
              </w:rPr>
              <w:tab/>
            </w:r>
            <w:r w:rsidRPr="005E3241">
              <w:rPr>
                <w:rStyle w:val="Hyperlink"/>
                <w:rFonts w:eastAsia="Times New Roman"/>
                <w:noProof/>
                <w:lang w:eastAsia="de-DE"/>
              </w:rPr>
              <w:t>Fazit der Anschaffungsempfehlung</w:t>
            </w:r>
            <w:r>
              <w:rPr>
                <w:noProof/>
                <w:webHidden/>
              </w:rPr>
              <w:tab/>
            </w:r>
            <w:r>
              <w:rPr>
                <w:noProof/>
                <w:webHidden/>
              </w:rPr>
              <w:fldChar w:fldCharType="begin"/>
            </w:r>
            <w:r>
              <w:rPr>
                <w:noProof/>
                <w:webHidden/>
              </w:rPr>
              <w:instrText xml:space="preserve"> PAGEREF _Toc453247687 \h </w:instrText>
            </w:r>
            <w:r>
              <w:rPr>
                <w:noProof/>
                <w:webHidden/>
              </w:rPr>
            </w:r>
            <w:r>
              <w:rPr>
                <w:noProof/>
                <w:webHidden/>
              </w:rPr>
              <w:fldChar w:fldCharType="separate"/>
            </w:r>
            <w:r w:rsidR="000C7041">
              <w:rPr>
                <w:noProof/>
                <w:webHidden/>
              </w:rPr>
              <w:t>79</w:t>
            </w:r>
            <w:r>
              <w:rPr>
                <w:noProof/>
                <w:webHidden/>
              </w:rPr>
              <w:fldChar w:fldCharType="end"/>
            </w:r>
          </w:hyperlink>
        </w:p>
        <w:p w14:paraId="244E50AB" w14:textId="3C28B24F"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88" w:history="1">
            <w:r w:rsidRPr="005E3241">
              <w:rPr>
                <w:rStyle w:val="Hyperlink"/>
                <w:rFonts w:eastAsia="Times New Roman"/>
                <w:noProof/>
                <w:lang w:eastAsia="de-DE"/>
              </w:rPr>
              <w:t>8.7</w:t>
            </w:r>
            <w:r>
              <w:rPr>
                <w:rFonts w:asciiTheme="minorHAnsi" w:eastAsiaTheme="minorEastAsia" w:hAnsiTheme="minorHAnsi"/>
                <w:noProof/>
                <w:sz w:val="22"/>
                <w:lang w:eastAsia="de-DE"/>
              </w:rPr>
              <w:tab/>
            </w:r>
            <w:r w:rsidRPr="005E3241">
              <w:rPr>
                <w:rStyle w:val="Hyperlink"/>
                <w:rFonts w:eastAsia="Times New Roman"/>
                <w:noProof/>
                <w:lang w:eastAsia="de-DE"/>
              </w:rPr>
              <w:t>Zusammenfassung</w:t>
            </w:r>
            <w:r>
              <w:rPr>
                <w:noProof/>
                <w:webHidden/>
              </w:rPr>
              <w:tab/>
            </w:r>
            <w:r>
              <w:rPr>
                <w:noProof/>
                <w:webHidden/>
              </w:rPr>
              <w:fldChar w:fldCharType="begin"/>
            </w:r>
            <w:r>
              <w:rPr>
                <w:noProof/>
                <w:webHidden/>
              </w:rPr>
              <w:instrText xml:space="preserve"> PAGEREF _Toc453247688 \h </w:instrText>
            </w:r>
            <w:r>
              <w:rPr>
                <w:noProof/>
                <w:webHidden/>
              </w:rPr>
            </w:r>
            <w:r>
              <w:rPr>
                <w:noProof/>
                <w:webHidden/>
              </w:rPr>
              <w:fldChar w:fldCharType="separate"/>
            </w:r>
            <w:r w:rsidR="000C7041">
              <w:rPr>
                <w:noProof/>
                <w:webHidden/>
              </w:rPr>
              <w:t>79</w:t>
            </w:r>
            <w:r>
              <w:rPr>
                <w:noProof/>
                <w:webHidden/>
              </w:rPr>
              <w:fldChar w:fldCharType="end"/>
            </w:r>
          </w:hyperlink>
        </w:p>
        <w:p w14:paraId="6B79720E" w14:textId="2EFC7B52" w:rsidR="004A5ED4" w:rsidRDefault="004A5ED4">
          <w:pPr>
            <w:pStyle w:val="Verzeichnis1"/>
            <w:tabs>
              <w:tab w:val="left" w:pos="480"/>
            </w:tabs>
            <w:rPr>
              <w:rFonts w:asciiTheme="minorHAnsi" w:eastAsiaTheme="minorEastAsia" w:hAnsiTheme="minorHAnsi"/>
              <w:noProof/>
              <w:sz w:val="22"/>
              <w:lang w:eastAsia="de-DE"/>
            </w:rPr>
          </w:pPr>
          <w:hyperlink w:anchor="_Toc453247689" w:history="1">
            <w:r w:rsidRPr="005E3241">
              <w:rPr>
                <w:rStyle w:val="Hyperlink"/>
                <w:rFonts w:eastAsia="Times New Roman"/>
                <w:noProof/>
                <w:lang w:eastAsia="de-DE"/>
              </w:rPr>
              <w:t>9</w:t>
            </w:r>
            <w:r>
              <w:rPr>
                <w:rFonts w:asciiTheme="minorHAnsi" w:eastAsiaTheme="minorEastAsia" w:hAnsiTheme="minorHAnsi"/>
                <w:noProof/>
                <w:sz w:val="22"/>
                <w:lang w:eastAsia="de-DE"/>
              </w:rPr>
              <w:tab/>
            </w:r>
            <w:r w:rsidRPr="005E3241">
              <w:rPr>
                <w:rStyle w:val="Hyperlink"/>
                <w:rFonts w:eastAsia="Times New Roman"/>
                <w:noProof/>
                <w:lang w:eastAsia="de-DE"/>
              </w:rPr>
              <w:t>Konzipierung einer Laborübung zur HMD Einführung und Entwicklung</w:t>
            </w:r>
            <w:r>
              <w:rPr>
                <w:noProof/>
                <w:webHidden/>
              </w:rPr>
              <w:tab/>
            </w:r>
            <w:r>
              <w:rPr>
                <w:noProof/>
                <w:webHidden/>
              </w:rPr>
              <w:fldChar w:fldCharType="begin"/>
            </w:r>
            <w:r>
              <w:rPr>
                <w:noProof/>
                <w:webHidden/>
              </w:rPr>
              <w:instrText xml:space="preserve"> PAGEREF _Toc453247689 \h </w:instrText>
            </w:r>
            <w:r>
              <w:rPr>
                <w:noProof/>
                <w:webHidden/>
              </w:rPr>
            </w:r>
            <w:r>
              <w:rPr>
                <w:noProof/>
                <w:webHidden/>
              </w:rPr>
              <w:fldChar w:fldCharType="separate"/>
            </w:r>
            <w:r w:rsidR="000C7041">
              <w:rPr>
                <w:noProof/>
                <w:webHidden/>
              </w:rPr>
              <w:t>80</w:t>
            </w:r>
            <w:r>
              <w:rPr>
                <w:noProof/>
                <w:webHidden/>
              </w:rPr>
              <w:fldChar w:fldCharType="end"/>
            </w:r>
          </w:hyperlink>
        </w:p>
        <w:p w14:paraId="2D197D4C" w14:textId="3B794D98"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90" w:history="1">
            <w:r w:rsidRPr="005E3241">
              <w:rPr>
                <w:rStyle w:val="Hyperlink"/>
                <w:rFonts w:eastAsia="Times New Roman"/>
                <w:noProof/>
                <w:lang w:eastAsia="de-DE"/>
              </w:rPr>
              <w:t>9.1</w:t>
            </w:r>
            <w:r>
              <w:rPr>
                <w:rFonts w:asciiTheme="minorHAnsi" w:eastAsiaTheme="minorEastAsia" w:hAnsiTheme="minorHAnsi"/>
                <w:noProof/>
                <w:sz w:val="22"/>
                <w:lang w:eastAsia="de-DE"/>
              </w:rPr>
              <w:tab/>
            </w:r>
            <w:r w:rsidRPr="005E3241">
              <w:rPr>
                <w:rStyle w:val="Hyperlink"/>
                <w:rFonts w:eastAsia="Times New Roman"/>
                <w:noProof/>
                <w:lang w:eastAsia="de-DE"/>
              </w:rPr>
              <w:t>Motivation für die Laborübung</w:t>
            </w:r>
            <w:r>
              <w:rPr>
                <w:noProof/>
                <w:webHidden/>
              </w:rPr>
              <w:tab/>
            </w:r>
            <w:r>
              <w:rPr>
                <w:noProof/>
                <w:webHidden/>
              </w:rPr>
              <w:fldChar w:fldCharType="begin"/>
            </w:r>
            <w:r>
              <w:rPr>
                <w:noProof/>
                <w:webHidden/>
              </w:rPr>
              <w:instrText xml:space="preserve"> PAGEREF _Toc453247690 \h </w:instrText>
            </w:r>
            <w:r>
              <w:rPr>
                <w:noProof/>
                <w:webHidden/>
              </w:rPr>
            </w:r>
            <w:r>
              <w:rPr>
                <w:noProof/>
                <w:webHidden/>
              </w:rPr>
              <w:fldChar w:fldCharType="separate"/>
            </w:r>
            <w:r w:rsidR="000C7041">
              <w:rPr>
                <w:noProof/>
                <w:webHidden/>
              </w:rPr>
              <w:t>81</w:t>
            </w:r>
            <w:r>
              <w:rPr>
                <w:noProof/>
                <w:webHidden/>
              </w:rPr>
              <w:fldChar w:fldCharType="end"/>
            </w:r>
          </w:hyperlink>
        </w:p>
        <w:p w14:paraId="45E889FA" w14:textId="73D7A4CD"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91" w:history="1">
            <w:r w:rsidRPr="005E3241">
              <w:rPr>
                <w:rStyle w:val="Hyperlink"/>
                <w:rFonts w:eastAsia="Times New Roman"/>
                <w:noProof/>
                <w:lang w:eastAsia="de-DE"/>
              </w:rPr>
              <w:t>9.2</w:t>
            </w:r>
            <w:r>
              <w:rPr>
                <w:rFonts w:asciiTheme="minorHAnsi" w:eastAsiaTheme="minorEastAsia" w:hAnsiTheme="minorHAnsi"/>
                <w:noProof/>
                <w:sz w:val="22"/>
                <w:lang w:eastAsia="de-DE"/>
              </w:rPr>
              <w:tab/>
            </w:r>
            <w:r w:rsidRPr="005E3241">
              <w:rPr>
                <w:rStyle w:val="Hyperlink"/>
                <w:rFonts w:eastAsia="Times New Roman"/>
                <w:noProof/>
                <w:lang w:eastAsia="de-DE"/>
              </w:rPr>
              <w:t>Vorstellung der genutzten Technologien</w:t>
            </w:r>
            <w:r>
              <w:rPr>
                <w:noProof/>
                <w:webHidden/>
              </w:rPr>
              <w:tab/>
            </w:r>
            <w:r>
              <w:rPr>
                <w:noProof/>
                <w:webHidden/>
              </w:rPr>
              <w:fldChar w:fldCharType="begin"/>
            </w:r>
            <w:r>
              <w:rPr>
                <w:noProof/>
                <w:webHidden/>
              </w:rPr>
              <w:instrText xml:space="preserve"> PAGEREF _Toc453247691 \h </w:instrText>
            </w:r>
            <w:r>
              <w:rPr>
                <w:noProof/>
                <w:webHidden/>
              </w:rPr>
            </w:r>
            <w:r>
              <w:rPr>
                <w:noProof/>
                <w:webHidden/>
              </w:rPr>
              <w:fldChar w:fldCharType="separate"/>
            </w:r>
            <w:r w:rsidR="000C7041">
              <w:rPr>
                <w:noProof/>
                <w:webHidden/>
              </w:rPr>
              <w:t>82</w:t>
            </w:r>
            <w:r>
              <w:rPr>
                <w:noProof/>
                <w:webHidden/>
              </w:rPr>
              <w:fldChar w:fldCharType="end"/>
            </w:r>
          </w:hyperlink>
        </w:p>
        <w:p w14:paraId="05020C99" w14:textId="7832E341"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92" w:history="1">
            <w:r w:rsidRPr="005E3241">
              <w:rPr>
                <w:rStyle w:val="Hyperlink"/>
                <w:rFonts w:eastAsia="Times New Roman"/>
                <w:noProof/>
                <w:lang w:eastAsia="de-DE"/>
              </w:rPr>
              <w:t>9.3</w:t>
            </w:r>
            <w:r>
              <w:rPr>
                <w:rFonts w:asciiTheme="minorHAnsi" w:eastAsiaTheme="minorEastAsia" w:hAnsiTheme="minorHAnsi"/>
                <w:noProof/>
                <w:sz w:val="22"/>
                <w:lang w:eastAsia="de-DE"/>
              </w:rPr>
              <w:tab/>
            </w:r>
            <w:r w:rsidRPr="005E3241">
              <w:rPr>
                <w:rStyle w:val="Hyperlink"/>
                <w:rFonts w:eastAsia="Times New Roman"/>
                <w:noProof/>
                <w:lang w:eastAsia="de-DE"/>
              </w:rPr>
              <w:t>Programmierung der Webanwendung</w:t>
            </w:r>
            <w:r>
              <w:rPr>
                <w:noProof/>
                <w:webHidden/>
              </w:rPr>
              <w:tab/>
            </w:r>
            <w:r>
              <w:rPr>
                <w:noProof/>
                <w:webHidden/>
              </w:rPr>
              <w:fldChar w:fldCharType="begin"/>
            </w:r>
            <w:r>
              <w:rPr>
                <w:noProof/>
                <w:webHidden/>
              </w:rPr>
              <w:instrText xml:space="preserve"> PAGEREF _Toc453247692 \h </w:instrText>
            </w:r>
            <w:r>
              <w:rPr>
                <w:noProof/>
                <w:webHidden/>
              </w:rPr>
            </w:r>
            <w:r>
              <w:rPr>
                <w:noProof/>
                <w:webHidden/>
              </w:rPr>
              <w:fldChar w:fldCharType="separate"/>
            </w:r>
            <w:r w:rsidR="000C7041">
              <w:rPr>
                <w:noProof/>
                <w:webHidden/>
              </w:rPr>
              <w:t>85</w:t>
            </w:r>
            <w:r>
              <w:rPr>
                <w:noProof/>
                <w:webHidden/>
              </w:rPr>
              <w:fldChar w:fldCharType="end"/>
            </w:r>
          </w:hyperlink>
        </w:p>
        <w:p w14:paraId="3AA9F5B7" w14:textId="20083342"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93" w:history="1">
            <w:r w:rsidRPr="005E3241">
              <w:rPr>
                <w:rStyle w:val="Hyperlink"/>
                <w:noProof/>
                <w:lang w:eastAsia="de-DE"/>
              </w:rPr>
              <w:t>9.3.1</w:t>
            </w:r>
            <w:r>
              <w:rPr>
                <w:rFonts w:asciiTheme="minorHAnsi" w:eastAsiaTheme="minorEastAsia" w:hAnsiTheme="minorHAnsi"/>
                <w:noProof/>
                <w:sz w:val="22"/>
                <w:lang w:eastAsia="de-DE"/>
              </w:rPr>
              <w:tab/>
            </w:r>
            <w:r w:rsidRPr="005E3241">
              <w:rPr>
                <w:rStyle w:val="Hyperlink"/>
                <w:noProof/>
                <w:lang w:eastAsia="de-DE"/>
              </w:rPr>
              <w:t>Erste Station</w:t>
            </w:r>
            <w:r>
              <w:rPr>
                <w:noProof/>
                <w:webHidden/>
              </w:rPr>
              <w:tab/>
            </w:r>
            <w:r>
              <w:rPr>
                <w:noProof/>
                <w:webHidden/>
              </w:rPr>
              <w:fldChar w:fldCharType="begin"/>
            </w:r>
            <w:r>
              <w:rPr>
                <w:noProof/>
                <w:webHidden/>
              </w:rPr>
              <w:instrText xml:space="preserve"> PAGEREF _Toc453247693 \h </w:instrText>
            </w:r>
            <w:r>
              <w:rPr>
                <w:noProof/>
                <w:webHidden/>
              </w:rPr>
            </w:r>
            <w:r>
              <w:rPr>
                <w:noProof/>
                <w:webHidden/>
              </w:rPr>
              <w:fldChar w:fldCharType="separate"/>
            </w:r>
            <w:r w:rsidR="000C7041">
              <w:rPr>
                <w:noProof/>
                <w:webHidden/>
              </w:rPr>
              <w:t>85</w:t>
            </w:r>
            <w:r>
              <w:rPr>
                <w:noProof/>
                <w:webHidden/>
              </w:rPr>
              <w:fldChar w:fldCharType="end"/>
            </w:r>
          </w:hyperlink>
        </w:p>
        <w:p w14:paraId="254446CC" w14:textId="13127D6C"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94" w:history="1">
            <w:r w:rsidRPr="005E3241">
              <w:rPr>
                <w:rStyle w:val="Hyperlink"/>
                <w:noProof/>
              </w:rPr>
              <w:t>9.3.2</w:t>
            </w:r>
            <w:r>
              <w:rPr>
                <w:rFonts w:asciiTheme="minorHAnsi" w:eastAsiaTheme="minorEastAsia" w:hAnsiTheme="minorHAnsi"/>
                <w:noProof/>
                <w:sz w:val="22"/>
                <w:lang w:eastAsia="de-DE"/>
              </w:rPr>
              <w:tab/>
            </w:r>
            <w:r w:rsidRPr="005E3241">
              <w:rPr>
                <w:rStyle w:val="Hyperlink"/>
                <w:noProof/>
              </w:rPr>
              <w:t>Zweite Station</w:t>
            </w:r>
            <w:r>
              <w:rPr>
                <w:noProof/>
                <w:webHidden/>
              </w:rPr>
              <w:tab/>
            </w:r>
            <w:r>
              <w:rPr>
                <w:noProof/>
                <w:webHidden/>
              </w:rPr>
              <w:fldChar w:fldCharType="begin"/>
            </w:r>
            <w:r>
              <w:rPr>
                <w:noProof/>
                <w:webHidden/>
              </w:rPr>
              <w:instrText xml:space="preserve"> PAGEREF _Toc453247694 \h </w:instrText>
            </w:r>
            <w:r>
              <w:rPr>
                <w:noProof/>
                <w:webHidden/>
              </w:rPr>
            </w:r>
            <w:r>
              <w:rPr>
                <w:noProof/>
                <w:webHidden/>
              </w:rPr>
              <w:fldChar w:fldCharType="separate"/>
            </w:r>
            <w:r w:rsidR="000C7041">
              <w:rPr>
                <w:noProof/>
                <w:webHidden/>
              </w:rPr>
              <w:t>91</w:t>
            </w:r>
            <w:r>
              <w:rPr>
                <w:noProof/>
                <w:webHidden/>
              </w:rPr>
              <w:fldChar w:fldCharType="end"/>
            </w:r>
          </w:hyperlink>
        </w:p>
        <w:p w14:paraId="475CC75E" w14:textId="1FFCA26E"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95" w:history="1">
            <w:r w:rsidRPr="005E3241">
              <w:rPr>
                <w:rStyle w:val="Hyperlink"/>
                <w:noProof/>
              </w:rPr>
              <w:t>9.3.3</w:t>
            </w:r>
            <w:r>
              <w:rPr>
                <w:rFonts w:asciiTheme="minorHAnsi" w:eastAsiaTheme="minorEastAsia" w:hAnsiTheme="minorHAnsi"/>
                <w:noProof/>
                <w:sz w:val="22"/>
                <w:lang w:eastAsia="de-DE"/>
              </w:rPr>
              <w:tab/>
            </w:r>
            <w:r w:rsidRPr="005E3241">
              <w:rPr>
                <w:rStyle w:val="Hyperlink"/>
                <w:noProof/>
              </w:rPr>
              <w:t>Dritte Station</w:t>
            </w:r>
            <w:r>
              <w:rPr>
                <w:noProof/>
                <w:webHidden/>
              </w:rPr>
              <w:tab/>
            </w:r>
            <w:r>
              <w:rPr>
                <w:noProof/>
                <w:webHidden/>
              </w:rPr>
              <w:fldChar w:fldCharType="begin"/>
            </w:r>
            <w:r>
              <w:rPr>
                <w:noProof/>
                <w:webHidden/>
              </w:rPr>
              <w:instrText xml:space="preserve"> PAGEREF _Toc453247695 \h </w:instrText>
            </w:r>
            <w:r>
              <w:rPr>
                <w:noProof/>
                <w:webHidden/>
              </w:rPr>
            </w:r>
            <w:r>
              <w:rPr>
                <w:noProof/>
                <w:webHidden/>
              </w:rPr>
              <w:fldChar w:fldCharType="separate"/>
            </w:r>
            <w:r w:rsidR="000C7041">
              <w:rPr>
                <w:noProof/>
                <w:webHidden/>
              </w:rPr>
              <w:t>93</w:t>
            </w:r>
            <w:r>
              <w:rPr>
                <w:noProof/>
                <w:webHidden/>
              </w:rPr>
              <w:fldChar w:fldCharType="end"/>
            </w:r>
          </w:hyperlink>
        </w:p>
        <w:p w14:paraId="4D593106" w14:textId="4C6CB3E8"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96" w:history="1">
            <w:r w:rsidRPr="005E3241">
              <w:rPr>
                <w:rStyle w:val="Hyperlink"/>
                <w:noProof/>
              </w:rPr>
              <w:t>9.3.4</w:t>
            </w:r>
            <w:r>
              <w:rPr>
                <w:rFonts w:asciiTheme="minorHAnsi" w:eastAsiaTheme="minorEastAsia" w:hAnsiTheme="minorHAnsi"/>
                <w:noProof/>
                <w:sz w:val="22"/>
                <w:lang w:eastAsia="de-DE"/>
              </w:rPr>
              <w:tab/>
            </w:r>
            <w:r w:rsidRPr="005E3241">
              <w:rPr>
                <w:rStyle w:val="Hyperlink"/>
                <w:noProof/>
              </w:rPr>
              <w:t>Vierte Station</w:t>
            </w:r>
            <w:r>
              <w:rPr>
                <w:noProof/>
                <w:webHidden/>
              </w:rPr>
              <w:tab/>
            </w:r>
            <w:r>
              <w:rPr>
                <w:noProof/>
                <w:webHidden/>
              </w:rPr>
              <w:fldChar w:fldCharType="begin"/>
            </w:r>
            <w:r>
              <w:rPr>
                <w:noProof/>
                <w:webHidden/>
              </w:rPr>
              <w:instrText xml:space="preserve"> PAGEREF _Toc453247696 \h </w:instrText>
            </w:r>
            <w:r>
              <w:rPr>
                <w:noProof/>
                <w:webHidden/>
              </w:rPr>
            </w:r>
            <w:r>
              <w:rPr>
                <w:noProof/>
                <w:webHidden/>
              </w:rPr>
              <w:fldChar w:fldCharType="separate"/>
            </w:r>
            <w:r w:rsidR="000C7041">
              <w:rPr>
                <w:noProof/>
                <w:webHidden/>
              </w:rPr>
              <w:t>97</w:t>
            </w:r>
            <w:r>
              <w:rPr>
                <w:noProof/>
                <w:webHidden/>
              </w:rPr>
              <w:fldChar w:fldCharType="end"/>
            </w:r>
          </w:hyperlink>
        </w:p>
        <w:p w14:paraId="71BA7EC8" w14:textId="5AB62EEA"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97" w:history="1">
            <w:r w:rsidRPr="005E3241">
              <w:rPr>
                <w:rStyle w:val="Hyperlink"/>
                <w:noProof/>
              </w:rPr>
              <w:t>9.3.5</w:t>
            </w:r>
            <w:r>
              <w:rPr>
                <w:rFonts w:asciiTheme="minorHAnsi" w:eastAsiaTheme="minorEastAsia" w:hAnsiTheme="minorHAnsi"/>
                <w:noProof/>
                <w:sz w:val="22"/>
                <w:lang w:eastAsia="de-DE"/>
              </w:rPr>
              <w:tab/>
            </w:r>
            <w:r w:rsidRPr="005E3241">
              <w:rPr>
                <w:rStyle w:val="Hyperlink"/>
                <w:noProof/>
              </w:rPr>
              <w:t>Fünfte Station</w:t>
            </w:r>
            <w:r>
              <w:rPr>
                <w:noProof/>
                <w:webHidden/>
              </w:rPr>
              <w:tab/>
            </w:r>
            <w:r>
              <w:rPr>
                <w:noProof/>
                <w:webHidden/>
              </w:rPr>
              <w:fldChar w:fldCharType="begin"/>
            </w:r>
            <w:r>
              <w:rPr>
                <w:noProof/>
                <w:webHidden/>
              </w:rPr>
              <w:instrText xml:space="preserve"> PAGEREF _Toc453247697 \h </w:instrText>
            </w:r>
            <w:r>
              <w:rPr>
                <w:noProof/>
                <w:webHidden/>
              </w:rPr>
            </w:r>
            <w:r>
              <w:rPr>
                <w:noProof/>
                <w:webHidden/>
              </w:rPr>
              <w:fldChar w:fldCharType="separate"/>
            </w:r>
            <w:r w:rsidR="000C7041">
              <w:rPr>
                <w:noProof/>
                <w:webHidden/>
              </w:rPr>
              <w:t>98</w:t>
            </w:r>
            <w:r>
              <w:rPr>
                <w:noProof/>
                <w:webHidden/>
              </w:rPr>
              <w:fldChar w:fldCharType="end"/>
            </w:r>
          </w:hyperlink>
        </w:p>
        <w:p w14:paraId="1A9EA310" w14:textId="27DACDB9" w:rsidR="004A5ED4" w:rsidRDefault="004A5ED4">
          <w:pPr>
            <w:pStyle w:val="Verzeichnis3"/>
            <w:tabs>
              <w:tab w:val="left" w:pos="1200"/>
              <w:tab w:val="right" w:leader="dot" w:pos="7927"/>
            </w:tabs>
            <w:rPr>
              <w:rFonts w:asciiTheme="minorHAnsi" w:eastAsiaTheme="minorEastAsia" w:hAnsiTheme="minorHAnsi"/>
              <w:noProof/>
              <w:sz w:val="22"/>
              <w:lang w:eastAsia="de-DE"/>
            </w:rPr>
          </w:pPr>
          <w:hyperlink w:anchor="_Toc453247698" w:history="1">
            <w:r w:rsidRPr="005E3241">
              <w:rPr>
                <w:rStyle w:val="Hyperlink"/>
                <w:noProof/>
              </w:rPr>
              <w:t>9.3.6</w:t>
            </w:r>
            <w:r>
              <w:rPr>
                <w:rFonts w:asciiTheme="minorHAnsi" w:eastAsiaTheme="minorEastAsia" w:hAnsiTheme="minorHAnsi"/>
                <w:noProof/>
                <w:sz w:val="22"/>
                <w:lang w:eastAsia="de-DE"/>
              </w:rPr>
              <w:tab/>
            </w:r>
            <w:r w:rsidRPr="005E3241">
              <w:rPr>
                <w:rStyle w:val="Hyperlink"/>
                <w:noProof/>
              </w:rPr>
              <w:t>Andere Inhalte der Laborübung</w:t>
            </w:r>
            <w:r>
              <w:rPr>
                <w:noProof/>
                <w:webHidden/>
              </w:rPr>
              <w:tab/>
            </w:r>
            <w:r>
              <w:rPr>
                <w:noProof/>
                <w:webHidden/>
              </w:rPr>
              <w:fldChar w:fldCharType="begin"/>
            </w:r>
            <w:r>
              <w:rPr>
                <w:noProof/>
                <w:webHidden/>
              </w:rPr>
              <w:instrText xml:space="preserve"> PAGEREF _Toc453247698 \h </w:instrText>
            </w:r>
            <w:r>
              <w:rPr>
                <w:noProof/>
                <w:webHidden/>
              </w:rPr>
            </w:r>
            <w:r>
              <w:rPr>
                <w:noProof/>
                <w:webHidden/>
              </w:rPr>
              <w:fldChar w:fldCharType="separate"/>
            </w:r>
            <w:r w:rsidR="000C7041">
              <w:rPr>
                <w:noProof/>
                <w:webHidden/>
              </w:rPr>
              <w:t>99</w:t>
            </w:r>
            <w:r>
              <w:rPr>
                <w:noProof/>
                <w:webHidden/>
              </w:rPr>
              <w:fldChar w:fldCharType="end"/>
            </w:r>
          </w:hyperlink>
        </w:p>
        <w:p w14:paraId="52E25F93" w14:textId="4232C307" w:rsidR="004A5ED4" w:rsidRDefault="004A5ED4">
          <w:pPr>
            <w:pStyle w:val="Verzeichnis2"/>
            <w:tabs>
              <w:tab w:val="left" w:pos="960"/>
              <w:tab w:val="right" w:leader="dot" w:pos="7927"/>
            </w:tabs>
            <w:rPr>
              <w:rFonts w:asciiTheme="minorHAnsi" w:eastAsiaTheme="minorEastAsia" w:hAnsiTheme="minorHAnsi"/>
              <w:noProof/>
              <w:sz w:val="22"/>
              <w:lang w:eastAsia="de-DE"/>
            </w:rPr>
          </w:pPr>
          <w:hyperlink w:anchor="_Toc453247699" w:history="1">
            <w:r w:rsidRPr="005E3241">
              <w:rPr>
                <w:rStyle w:val="Hyperlink"/>
                <w:rFonts w:eastAsia="Times New Roman"/>
                <w:noProof/>
                <w:lang w:eastAsia="de-DE"/>
              </w:rPr>
              <w:t>9.4</w:t>
            </w:r>
            <w:r>
              <w:rPr>
                <w:rFonts w:asciiTheme="minorHAnsi" w:eastAsiaTheme="minorEastAsia" w:hAnsiTheme="minorHAnsi"/>
                <w:noProof/>
                <w:sz w:val="22"/>
                <w:lang w:eastAsia="de-DE"/>
              </w:rPr>
              <w:tab/>
            </w:r>
            <w:r w:rsidRPr="005E3241">
              <w:rPr>
                <w:rStyle w:val="Hyperlink"/>
                <w:rFonts w:eastAsia="Times New Roman"/>
                <w:noProof/>
                <w:lang w:eastAsia="de-DE"/>
              </w:rPr>
              <w:t>Zusammenfassung</w:t>
            </w:r>
            <w:r>
              <w:rPr>
                <w:noProof/>
                <w:webHidden/>
              </w:rPr>
              <w:tab/>
            </w:r>
            <w:r>
              <w:rPr>
                <w:noProof/>
                <w:webHidden/>
              </w:rPr>
              <w:fldChar w:fldCharType="begin"/>
            </w:r>
            <w:r>
              <w:rPr>
                <w:noProof/>
                <w:webHidden/>
              </w:rPr>
              <w:instrText xml:space="preserve"> PAGEREF _Toc453247699 \h </w:instrText>
            </w:r>
            <w:r>
              <w:rPr>
                <w:noProof/>
                <w:webHidden/>
              </w:rPr>
            </w:r>
            <w:r>
              <w:rPr>
                <w:noProof/>
                <w:webHidden/>
              </w:rPr>
              <w:fldChar w:fldCharType="separate"/>
            </w:r>
            <w:r w:rsidR="000C7041">
              <w:rPr>
                <w:noProof/>
                <w:webHidden/>
              </w:rPr>
              <w:t>101</w:t>
            </w:r>
            <w:r>
              <w:rPr>
                <w:noProof/>
                <w:webHidden/>
              </w:rPr>
              <w:fldChar w:fldCharType="end"/>
            </w:r>
          </w:hyperlink>
        </w:p>
        <w:p w14:paraId="51795E2C" w14:textId="705A878E" w:rsidR="004A5ED4" w:rsidRDefault="004A5ED4">
          <w:pPr>
            <w:pStyle w:val="Verzeichnis1"/>
            <w:tabs>
              <w:tab w:val="left" w:pos="480"/>
            </w:tabs>
            <w:rPr>
              <w:rFonts w:asciiTheme="minorHAnsi" w:eastAsiaTheme="minorEastAsia" w:hAnsiTheme="minorHAnsi"/>
              <w:noProof/>
              <w:sz w:val="22"/>
              <w:lang w:eastAsia="de-DE"/>
            </w:rPr>
          </w:pPr>
          <w:hyperlink w:anchor="_Toc453247700" w:history="1">
            <w:r w:rsidRPr="005E3241">
              <w:rPr>
                <w:rStyle w:val="Hyperlink"/>
                <w:rFonts w:eastAsia="Times New Roman"/>
                <w:noProof/>
                <w:lang w:eastAsia="de-DE"/>
              </w:rPr>
              <w:t>10</w:t>
            </w:r>
            <w:r>
              <w:rPr>
                <w:rFonts w:asciiTheme="minorHAnsi" w:eastAsiaTheme="minorEastAsia" w:hAnsiTheme="minorHAnsi"/>
                <w:noProof/>
                <w:sz w:val="22"/>
                <w:lang w:eastAsia="de-DE"/>
              </w:rPr>
              <w:tab/>
            </w:r>
            <w:r w:rsidRPr="005E3241">
              <w:rPr>
                <w:rStyle w:val="Hyperlink"/>
                <w:rFonts w:eastAsia="Times New Roman"/>
                <w:noProof/>
                <w:lang w:eastAsia="de-DE"/>
              </w:rPr>
              <w:t>Evaluation der Laborübung</w:t>
            </w:r>
            <w:r>
              <w:rPr>
                <w:noProof/>
                <w:webHidden/>
              </w:rPr>
              <w:tab/>
            </w:r>
            <w:r>
              <w:rPr>
                <w:noProof/>
                <w:webHidden/>
              </w:rPr>
              <w:fldChar w:fldCharType="begin"/>
            </w:r>
            <w:r>
              <w:rPr>
                <w:noProof/>
                <w:webHidden/>
              </w:rPr>
              <w:instrText xml:space="preserve"> PAGEREF _Toc453247700 \h </w:instrText>
            </w:r>
            <w:r>
              <w:rPr>
                <w:noProof/>
                <w:webHidden/>
              </w:rPr>
            </w:r>
            <w:r>
              <w:rPr>
                <w:noProof/>
                <w:webHidden/>
              </w:rPr>
              <w:fldChar w:fldCharType="separate"/>
            </w:r>
            <w:r w:rsidR="000C7041">
              <w:rPr>
                <w:noProof/>
                <w:webHidden/>
              </w:rPr>
              <w:t>103</w:t>
            </w:r>
            <w:r>
              <w:rPr>
                <w:noProof/>
                <w:webHidden/>
              </w:rPr>
              <w:fldChar w:fldCharType="end"/>
            </w:r>
          </w:hyperlink>
        </w:p>
        <w:p w14:paraId="381E9AAC" w14:textId="515E12EC" w:rsidR="004A5ED4" w:rsidRDefault="004A5ED4">
          <w:pPr>
            <w:pStyle w:val="Verzeichnis1"/>
            <w:tabs>
              <w:tab w:val="left" w:pos="480"/>
            </w:tabs>
            <w:rPr>
              <w:rFonts w:asciiTheme="minorHAnsi" w:eastAsiaTheme="minorEastAsia" w:hAnsiTheme="minorHAnsi"/>
              <w:noProof/>
              <w:sz w:val="22"/>
              <w:lang w:eastAsia="de-DE"/>
            </w:rPr>
          </w:pPr>
          <w:hyperlink w:anchor="_Toc453247701" w:history="1">
            <w:r w:rsidRPr="005E3241">
              <w:rPr>
                <w:rStyle w:val="Hyperlink"/>
                <w:rFonts w:eastAsia="Times New Roman"/>
                <w:noProof/>
                <w:lang w:eastAsia="de-DE"/>
              </w:rPr>
              <w:t>11</w:t>
            </w:r>
            <w:r>
              <w:rPr>
                <w:rFonts w:asciiTheme="minorHAnsi" w:eastAsiaTheme="minorEastAsia" w:hAnsiTheme="minorHAnsi"/>
                <w:noProof/>
                <w:sz w:val="22"/>
                <w:lang w:eastAsia="de-DE"/>
              </w:rPr>
              <w:tab/>
            </w:r>
            <w:r w:rsidRPr="005E3241">
              <w:rPr>
                <w:rStyle w:val="Hyperlink"/>
                <w:rFonts w:eastAsia="Times New Roman"/>
                <w:noProof/>
                <w:lang w:eastAsia="de-DE"/>
              </w:rPr>
              <w:t>Ausblick</w:t>
            </w:r>
            <w:r>
              <w:rPr>
                <w:noProof/>
                <w:webHidden/>
              </w:rPr>
              <w:tab/>
            </w:r>
            <w:r>
              <w:rPr>
                <w:noProof/>
                <w:webHidden/>
              </w:rPr>
              <w:fldChar w:fldCharType="begin"/>
            </w:r>
            <w:r>
              <w:rPr>
                <w:noProof/>
                <w:webHidden/>
              </w:rPr>
              <w:instrText xml:space="preserve"> PAGEREF _Toc453247701 \h </w:instrText>
            </w:r>
            <w:r>
              <w:rPr>
                <w:noProof/>
                <w:webHidden/>
              </w:rPr>
            </w:r>
            <w:r>
              <w:rPr>
                <w:noProof/>
                <w:webHidden/>
              </w:rPr>
              <w:fldChar w:fldCharType="separate"/>
            </w:r>
            <w:r w:rsidR="000C7041">
              <w:rPr>
                <w:noProof/>
                <w:webHidden/>
              </w:rPr>
              <w:t>104</w:t>
            </w:r>
            <w:r>
              <w:rPr>
                <w:noProof/>
                <w:webHidden/>
              </w:rPr>
              <w:fldChar w:fldCharType="end"/>
            </w:r>
          </w:hyperlink>
        </w:p>
        <w:p w14:paraId="0920866A" w14:textId="685B918C" w:rsidR="004A5ED4" w:rsidRDefault="004A5ED4">
          <w:pPr>
            <w:pStyle w:val="Verzeichnis1"/>
            <w:tabs>
              <w:tab w:val="left" w:pos="480"/>
            </w:tabs>
            <w:rPr>
              <w:rFonts w:asciiTheme="minorHAnsi" w:eastAsiaTheme="minorEastAsia" w:hAnsiTheme="minorHAnsi"/>
              <w:noProof/>
              <w:sz w:val="22"/>
              <w:lang w:eastAsia="de-DE"/>
            </w:rPr>
          </w:pPr>
          <w:hyperlink w:anchor="_Toc453247702" w:history="1">
            <w:r w:rsidRPr="005E3241">
              <w:rPr>
                <w:rStyle w:val="Hyperlink"/>
                <w:noProof/>
                <w:lang w:eastAsia="de-DE"/>
              </w:rPr>
              <w:t>12</w:t>
            </w:r>
            <w:r>
              <w:rPr>
                <w:rFonts w:asciiTheme="minorHAnsi" w:eastAsiaTheme="minorEastAsia" w:hAnsiTheme="minorHAnsi"/>
                <w:noProof/>
                <w:sz w:val="22"/>
                <w:lang w:eastAsia="de-DE"/>
              </w:rPr>
              <w:tab/>
            </w:r>
            <w:r w:rsidRPr="005E3241">
              <w:rPr>
                <w:rStyle w:val="Hyperlink"/>
                <w:noProof/>
                <w:lang w:eastAsia="de-DE"/>
              </w:rPr>
              <w:t>Fazit</w:t>
            </w:r>
            <w:r>
              <w:rPr>
                <w:noProof/>
                <w:webHidden/>
              </w:rPr>
              <w:tab/>
            </w:r>
            <w:r>
              <w:rPr>
                <w:noProof/>
                <w:webHidden/>
              </w:rPr>
              <w:fldChar w:fldCharType="begin"/>
            </w:r>
            <w:r>
              <w:rPr>
                <w:noProof/>
                <w:webHidden/>
              </w:rPr>
              <w:instrText xml:space="preserve"> PAGEREF _Toc453247702 \h </w:instrText>
            </w:r>
            <w:r>
              <w:rPr>
                <w:noProof/>
                <w:webHidden/>
              </w:rPr>
            </w:r>
            <w:r>
              <w:rPr>
                <w:noProof/>
                <w:webHidden/>
              </w:rPr>
              <w:fldChar w:fldCharType="separate"/>
            </w:r>
            <w:r w:rsidR="000C7041">
              <w:rPr>
                <w:noProof/>
                <w:webHidden/>
              </w:rPr>
              <w:t>106</w:t>
            </w:r>
            <w:r>
              <w:rPr>
                <w:noProof/>
                <w:webHidden/>
              </w:rPr>
              <w:fldChar w:fldCharType="end"/>
            </w:r>
          </w:hyperlink>
        </w:p>
        <w:p w14:paraId="3FD14063" w14:textId="362BD292" w:rsidR="004A5ED4" w:rsidRDefault="004A5ED4">
          <w:pPr>
            <w:pStyle w:val="Verzeichnis1"/>
            <w:tabs>
              <w:tab w:val="left" w:pos="480"/>
            </w:tabs>
            <w:rPr>
              <w:rFonts w:asciiTheme="minorHAnsi" w:eastAsiaTheme="minorEastAsia" w:hAnsiTheme="minorHAnsi"/>
              <w:noProof/>
              <w:sz w:val="22"/>
              <w:lang w:eastAsia="de-DE"/>
            </w:rPr>
          </w:pPr>
          <w:hyperlink w:anchor="_Toc453247703" w:history="1">
            <w:r w:rsidRPr="005E3241">
              <w:rPr>
                <w:rStyle w:val="Hyperlink"/>
                <w:noProof/>
                <w:lang w:eastAsia="de-DE"/>
              </w:rPr>
              <w:t>13</w:t>
            </w:r>
            <w:r>
              <w:rPr>
                <w:rFonts w:asciiTheme="minorHAnsi" w:eastAsiaTheme="minorEastAsia" w:hAnsiTheme="minorHAnsi"/>
                <w:noProof/>
                <w:sz w:val="22"/>
                <w:lang w:eastAsia="de-DE"/>
              </w:rPr>
              <w:tab/>
            </w:r>
            <w:r w:rsidRPr="005E3241">
              <w:rPr>
                <w:rStyle w:val="Hyperlink"/>
                <w:noProof/>
                <w:lang w:eastAsia="de-DE"/>
              </w:rPr>
              <w:t>Literaturverzeichnis</w:t>
            </w:r>
            <w:r>
              <w:rPr>
                <w:noProof/>
                <w:webHidden/>
              </w:rPr>
              <w:tab/>
            </w:r>
            <w:r>
              <w:rPr>
                <w:noProof/>
                <w:webHidden/>
              </w:rPr>
              <w:fldChar w:fldCharType="begin"/>
            </w:r>
            <w:r>
              <w:rPr>
                <w:noProof/>
                <w:webHidden/>
              </w:rPr>
              <w:instrText xml:space="preserve"> PAGEREF _Toc453247703 \h </w:instrText>
            </w:r>
            <w:r>
              <w:rPr>
                <w:noProof/>
                <w:webHidden/>
              </w:rPr>
            </w:r>
            <w:r>
              <w:rPr>
                <w:noProof/>
                <w:webHidden/>
              </w:rPr>
              <w:fldChar w:fldCharType="separate"/>
            </w:r>
            <w:r w:rsidR="000C7041">
              <w:rPr>
                <w:noProof/>
                <w:webHidden/>
              </w:rPr>
              <w:t>107</w:t>
            </w:r>
            <w:r>
              <w:rPr>
                <w:noProof/>
                <w:webHidden/>
              </w:rPr>
              <w:fldChar w:fldCharType="end"/>
            </w:r>
          </w:hyperlink>
        </w:p>
        <w:p w14:paraId="599FF26D" w14:textId="2B8443D2" w:rsidR="004A5ED4" w:rsidRDefault="004A5ED4">
          <w:pPr>
            <w:pStyle w:val="Verzeichnis1"/>
            <w:tabs>
              <w:tab w:val="left" w:pos="480"/>
            </w:tabs>
            <w:rPr>
              <w:rFonts w:asciiTheme="minorHAnsi" w:eastAsiaTheme="minorEastAsia" w:hAnsiTheme="minorHAnsi"/>
              <w:noProof/>
              <w:sz w:val="22"/>
              <w:lang w:eastAsia="de-DE"/>
            </w:rPr>
          </w:pPr>
          <w:hyperlink w:anchor="_Toc453247704" w:history="1">
            <w:r w:rsidRPr="005E3241">
              <w:rPr>
                <w:rStyle w:val="Hyperlink"/>
                <w:noProof/>
                <w:lang w:eastAsia="de-DE"/>
              </w:rPr>
              <w:t>14</w:t>
            </w:r>
            <w:r>
              <w:rPr>
                <w:rFonts w:asciiTheme="minorHAnsi" w:eastAsiaTheme="minorEastAsia" w:hAnsiTheme="minorHAnsi"/>
                <w:noProof/>
                <w:sz w:val="22"/>
                <w:lang w:eastAsia="de-DE"/>
              </w:rPr>
              <w:tab/>
            </w:r>
            <w:r w:rsidRPr="005E3241">
              <w:rPr>
                <w:rStyle w:val="Hyperlink"/>
                <w:noProof/>
                <w:lang w:eastAsia="de-DE"/>
              </w:rPr>
              <w:t>Anhang</w:t>
            </w:r>
            <w:r>
              <w:rPr>
                <w:noProof/>
                <w:webHidden/>
              </w:rPr>
              <w:tab/>
            </w:r>
            <w:r>
              <w:rPr>
                <w:noProof/>
                <w:webHidden/>
              </w:rPr>
              <w:fldChar w:fldCharType="begin"/>
            </w:r>
            <w:r>
              <w:rPr>
                <w:noProof/>
                <w:webHidden/>
              </w:rPr>
              <w:instrText xml:space="preserve"> PAGEREF _Toc453247704 \h </w:instrText>
            </w:r>
            <w:r>
              <w:rPr>
                <w:noProof/>
                <w:webHidden/>
              </w:rPr>
            </w:r>
            <w:r>
              <w:rPr>
                <w:noProof/>
                <w:webHidden/>
              </w:rPr>
              <w:fldChar w:fldCharType="separate"/>
            </w:r>
            <w:r w:rsidR="000C7041">
              <w:rPr>
                <w:noProof/>
                <w:webHidden/>
              </w:rPr>
              <w:t>112</w:t>
            </w:r>
            <w:r>
              <w:rPr>
                <w:noProof/>
                <w:webHidden/>
              </w:rPr>
              <w:fldChar w:fldCharType="end"/>
            </w:r>
          </w:hyperlink>
        </w:p>
        <w:p w14:paraId="2AB0B82D" w14:textId="6B4F03FE" w:rsidR="00DA2D4B" w:rsidRPr="006A610F" w:rsidRDefault="003C2F28" w:rsidP="000C185D">
          <w:r>
            <w:fldChar w:fldCharType="end"/>
          </w:r>
        </w:p>
      </w:sdtContent>
    </w:sdt>
    <w:p w14:paraId="439AE37F" w14:textId="4D20D807" w:rsidR="00D257F8" w:rsidRDefault="00D257F8">
      <w:pPr>
        <w:spacing w:line="259" w:lineRule="auto"/>
        <w:jc w:val="left"/>
        <w:rPr>
          <w:rFonts w:eastAsia="Times New Roman"/>
          <w:lang w:eastAsia="de-DE"/>
        </w:rPr>
      </w:pPr>
      <w:r>
        <w:rPr>
          <w:rFonts w:eastAsia="Times New Roman"/>
          <w:lang w:eastAsia="de-DE"/>
        </w:rPr>
        <w:br w:type="page"/>
      </w:r>
    </w:p>
    <w:p w14:paraId="50FC3141" w14:textId="1FB79322" w:rsidR="008D5A9A" w:rsidRPr="00595300" w:rsidRDefault="008D5A9A">
      <w:pPr>
        <w:spacing w:line="259" w:lineRule="auto"/>
        <w:jc w:val="left"/>
        <w:rPr>
          <w:rFonts w:eastAsia="Times New Roman"/>
          <w:sz w:val="32"/>
          <w:szCs w:val="32"/>
          <w:lang w:val="en-US" w:eastAsia="de-DE"/>
        </w:rPr>
      </w:pPr>
      <w:r w:rsidRPr="00595300">
        <w:rPr>
          <w:rFonts w:eastAsia="Times New Roman"/>
          <w:sz w:val="32"/>
          <w:szCs w:val="32"/>
          <w:lang w:val="en-US" w:eastAsia="de-DE"/>
        </w:rPr>
        <w:lastRenderedPageBreak/>
        <w:t>Abkürzungen</w:t>
      </w:r>
    </w:p>
    <w:p w14:paraId="0A3F782D" w14:textId="2A630D62" w:rsidR="008D5A9A" w:rsidRDefault="008D5A9A">
      <w:pPr>
        <w:spacing w:line="259" w:lineRule="auto"/>
        <w:jc w:val="left"/>
        <w:rPr>
          <w:rFonts w:eastAsia="Times New Roman"/>
          <w:noProof/>
          <w:sz w:val="32"/>
          <w:szCs w:val="32"/>
          <w:lang w:val="en-US" w:eastAsia="de-DE"/>
        </w:rPr>
        <w:sectPr w:rsidR="008D5A9A" w:rsidSect="009E491C">
          <w:headerReference w:type="default" r:id="rId10"/>
          <w:type w:val="continuous"/>
          <w:pgSz w:w="11906" w:h="16838"/>
          <w:pgMar w:top="1418" w:right="1134" w:bottom="1134" w:left="2835" w:header="709" w:footer="709" w:gutter="0"/>
          <w:pgNumType w:fmt="upperRoman" w:start="1"/>
          <w:cols w:space="708"/>
          <w:docGrid w:linePitch="360"/>
        </w:sectPr>
      </w:pPr>
      <w:r>
        <w:rPr>
          <w:rFonts w:eastAsia="Times New Roman"/>
          <w:sz w:val="32"/>
          <w:szCs w:val="32"/>
          <w:lang w:val="en-US" w:eastAsia="de-DE"/>
        </w:rPr>
        <w:fldChar w:fldCharType="begin"/>
      </w:r>
      <w:r>
        <w:rPr>
          <w:rFonts w:eastAsia="Times New Roman"/>
          <w:sz w:val="32"/>
          <w:szCs w:val="32"/>
          <w:lang w:val="en-US" w:eastAsia="de-DE"/>
        </w:rPr>
        <w:instrText xml:space="preserve"> INDEX \c "1" \z "1033" </w:instrText>
      </w:r>
      <w:r>
        <w:rPr>
          <w:rFonts w:eastAsia="Times New Roman"/>
          <w:sz w:val="32"/>
          <w:szCs w:val="32"/>
          <w:lang w:val="en-US" w:eastAsia="de-DE"/>
        </w:rPr>
        <w:fldChar w:fldCharType="separate"/>
      </w:r>
    </w:p>
    <w:p w14:paraId="3FF215F6" w14:textId="1B5DB796" w:rsidR="008D5A9A" w:rsidRDefault="008D5A9A">
      <w:pPr>
        <w:pStyle w:val="Index1"/>
        <w:tabs>
          <w:tab w:val="right" w:leader="dot" w:pos="7927"/>
        </w:tabs>
        <w:rPr>
          <w:noProof/>
        </w:rPr>
      </w:pPr>
      <w:r>
        <w:rPr>
          <w:noProof/>
          <w:lang w:eastAsia="de-DE"/>
        </w:rPr>
        <w:t>AHP</w:t>
      </w:r>
      <w:r>
        <w:rPr>
          <w:noProof/>
        </w:rPr>
        <w:t xml:space="preserve">  </w:t>
      </w:r>
      <w:r>
        <w:rPr>
          <w:noProof/>
        </w:rPr>
        <w:tab/>
      </w:r>
      <w:r w:rsidRPr="00CB1917">
        <w:rPr>
          <w:i/>
          <w:noProof/>
        </w:rPr>
        <w:t>Analytical Hierarchy Process</w:t>
      </w:r>
    </w:p>
    <w:p w14:paraId="45416060" w14:textId="7E3F37CA" w:rsidR="008D5A9A" w:rsidRDefault="008D5A9A">
      <w:pPr>
        <w:pStyle w:val="Index1"/>
        <w:tabs>
          <w:tab w:val="right" w:leader="dot" w:pos="7927"/>
        </w:tabs>
        <w:rPr>
          <w:noProof/>
        </w:rPr>
      </w:pPr>
      <w:r>
        <w:rPr>
          <w:noProof/>
          <w:lang w:eastAsia="de-DE"/>
        </w:rPr>
        <w:t>AMOLED</w:t>
      </w:r>
      <w:r>
        <w:rPr>
          <w:noProof/>
        </w:rPr>
        <w:t xml:space="preserve">  </w:t>
      </w:r>
      <w:r>
        <w:rPr>
          <w:noProof/>
        </w:rPr>
        <w:tab/>
      </w:r>
      <w:r w:rsidRPr="008D5A9A">
        <w:rPr>
          <w:i/>
          <w:noProof/>
        </w:rPr>
        <w:t>Active Matrix Organic Light Emitting Diode</w:t>
      </w:r>
    </w:p>
    <w:p w14:paraId="781B0CD3" w14:textId="67F995C3" w:rsidR="008D5A9A" w:rsidRDefault="008D5A9A">
      <w:pPr>
        <w:pStyle w:val="Index1"/>
        <w:tabs>
          <w:tab w:val="right" w:leader="dot" w:pos="7927"/>
        </w:tabs>
        <w:rPr>
          <w:noProof/>
        </w:rPr>
      </w:pPr>
      <w:r>
        <w:rPr>
          <w:noProof/>
        </w:rPr>
        <w:t xml:space="preserve">API  </w:t>
      </w:r>
      <w:r>
        <w:rPr>
          <w:noProof/>
        </w:rPr>
        <w:tab/>
      </w:r>
      <w:r w:rsidRPr="00CB1917">
        <w:rPr>
          <w:i/>
          <w:noProof/>
        </w:rPr>
        <w:t>Application Programming Interface</w:t>
      </w:r>
    </w:p>
    <w:p w14:paraId="40C80592" w14:textId="0899C083" w:rsidR="008D5A9A" w:rsidRDefault="008D5A9A">
      <w:pPr>
        <w:pStyle w:val="Index1"/>
        <w:tabs>
          <w:tab w:val="right" w:leader="dot" w:pos="7927"/>
        </w:tabs>
        <w:rPr>
          <w:noProof/>
        </w:rPr>
      </w:pPr>
      <w:r>
        <w:rPr>
          <w:noProof/>
        </w:rPr>
        <w:t xml:space="preserve">AR  </w:t>
      </w:r>
      <w:r>
        <w:rPr>
          <w:noProof/>
        </w:rPr>
        <w:tab/>
      </w:r>
      <w:r w:rsidRPr="00CB1917">
        <w:rPr>
          <w:i/>
          <w:noProof/>
        </w:rPr>
        <w:t>Augmented Reality</w:t>
      </w:r>
    </w:p>
    <w:p w14:paraId="548A82E3" w14:textId="0B4270E5" w:rsidR="008D5A9A" w:rsidRDefault="008D5A9A">
      <w:pPr>
        <w:pStyle w:val="Index1"/>
        <w:tabs>
          <w:tab w:val="right" w:leader="dot" w:pos="7927"/>
        </w:tabs>
        <w:rPr>
          <w:noProof/>
        </w:rPr>
      </w:pPr>
      <w:r>
        <w:rPr>
          <w:noProof/>
        </w:rPr>
        <w:t xml:space="preserve">CPU  </w:t>
      </w:r>
      <w:r>
        <w:rPr>
          <w:noProof/>
        </w:rPr>
        <w:tab/>
      </w:r>
      <w:r w:rsidRPr="00CB1917">
        <w:rPr>
          <w:i/>
          <w:noProof/>
        </w:rPr>
        <w:t>Central Processing Unit</w:t>
      </w:r>
    </w:p>
    <w:p w14:paraId="60CC17ED" w14:textId="0CB6651D" w:rsidR="008D5A9A" w:rsidRDefault="008D5A9A">
      <w:pPr>
        <w:pStyle w:val="Index1"/>
        <w:tabs>
          <w:tab w:val="right" w:leader="dot" w:pos="7927"/>
        </w:tabs>
        <w:rPr>
          <w:noProof/>
        </w:rPr>
      </w:pPr>
      <w:r>
        <w:rPr>
          <w:noProof/>
          <w:lang w:eastAsia="de-DE"/>
        </w:rPr>
        <w:t>CSS</w:t>
      </w:r>
      <w:r>
        <w:rPr>
          <w:noProof/>
        </w:rPr>
        <w:t xml:space="preserve">  </w:t>
      </w:r>
      <w:r>
        <w:rPr>
          <w:noProof/>
        </w:rPr>
        <w:tab/>
      </w:r>
      <w:r w:rsidRPr="00CB1917">
        <w:rPr>
          <w:i/>
          <w:noProof/>
        </w:rPr>
        <w:t>Cascading Style Sheets</w:t>
      </w:r>
    </w:p>
    <w:p w14:paraId="10BEDAA8" w14:textId="20B094A8" w:rsidR="008D5A9A" w:rsidRDefault="008D5A9A">
      <w:pPr>
        <w:pStyle w:val="Index1"/>
        <w:tabs>
          <w:tab w:val="right" w:leader="dot" w:pos="7927"/>
        </w:tabs>
        <w:rPr>
          <w:noProof/>
        </w:rPr>
      </w:pPr>
      <w:r>
        <w:rPr>
          <w:noProof/>
        </w:rPr>
        <w:t xml:space="preserve">DK  </w:t>
      </w:r>
      <w:r>
        <w:rPr>
          <w:noProof/>
        </w:rPr>
        <w:tab/>
      </w:r>
      <w:r w:rsidRPr="00CB1917">
        <w:rPr>
          <w:i/>
          <w:noProof/>
        </w:rPr>
        <w:t>Development Kit</w:t>
      </w:r>
    </w:p>
    <w:p w14:paraId="04D726AB" w14:textId="3297BF3A" w:rsidR="008D5A9A" w:rsidRDefault="008D5A9A">
      <w:pPr>
        <w:pStyle w:val="Index1"/>
        <w:tabs>
          <w:tab w:val="right" w:leader="dot" w:pos="7927"/>
        </w:tabs>
        <w:rPr>
          <w:noProof/>
        </w:rPr>
      </w:pPr>
      <w:r>
        <w:rPr>
          <w:noProof/>
          <w:lang w:eastAsia="de-DE"/>
        </w:rPr>
        <w:t>DOM</w:t>
      </w:r>
      <w:r>
        <w:rPr>
          <w:noProof/>
        </w:rPr>
        <w:t xml:space="preserve">  </w:t>
      </w:r>
      <w:r>
        <w:rPr>
          <w:noProof/>
        </w:rPr>
        <w:tab/>
      </w:r>
      <w:r w:rsidRPr="00CB1917">
        <w:rPr>
          <w:i/>
          <w:noProof/>
        </w:rPr>
        <w:t>Document Object Model</w:t>
      </w:r>
    </w:p>
    <w:p w14:paraId="4CF3141C" w14:textId="7680123E" w:rsidR="008D5A9A" w:rsidRDefault="008D5A9A">
      <w:pPr>
        <w:pStyle w:val="Index1"/>
        <w:tabs>
          <w:tab w:val="right" w:leader="dot" w:pos="7927"/>
        </w:tabs>
        <w:rPr>
          <w:noProof/>
        </w:rPr>
      </w:pPr>
      <w:r>
        <w:rPr>
          <w:noProof/>
        </w:rPr>
        <w:t xml:space="preserve">FOV  </w:t>
      </w:r>
      <w:r>
        <w:rPr>
          <w:noProof/>
        </w:rPr>
        <w:tab/>
      </w:r>
      <w:r w:rsidRPr="00CB1917">
        <w:rPr>
          <w:i/>
          <w:noProof/>
        </w:rPr>
        <w:t>Field of View</w:t>
      </w:r>
    </w:p>
    <w:p w14:paraId="24575389" w14:textId="46B2B592" w:rsidR="008D5A9A" w:rsidRDefault="008D5A9A">
      <w:pPr>
        <w:pStyle w:val="Index1"/>
        <w:tabs>
          <w:tab w:val="right" w:leader="dot" w:pos="7927"/>
        </w:tabs>
        <w:rPr>
          <w:noProof/>
        </w:rPr>
      </w:pPr>
      <w:r>
        <w:rPr>
          <w:noProof/>
        </w:rPr>
        <w:t xml:space="preserve">GPS  </w:t>
      </w:r>
      <w:r>
        <w:rPr>
          <w:noProof/>
        </w:rPr>
        <w:tab/>
        <w:t>Global Positioning System</w:t>
      </w:r>
    </w:p>
    <w:p w14:paraId="452C6EAF" w14:textId="5F370C2A" w:rsidR="008D5A9A" w:rsidRDefault="008D5A9A">
      <w:pPr>
        <w:pStyle w:val="Index1"/>
        <w:tabs>
          <w:tab w:val="right" w:leader="dot" w:pos="7927"/>
        </w:tabs>
        <w:rPr>
          <w:noProof/>
        </w:rPr>
      </w:pPr>
      <w:r>
        <w:rPr>
          <w:noProof/>
        </w:rPr>
        <w:t xml:space="preserve">GPU  </w:t>
      </w:r>
      <w:r>
        <w:rPr>
          <w:noProof/>
        </w:rPr>
        <w:tab/>
      </w:r>
      <w:r w:rsidRPr="00CB1917">
        <w:rPr>
          <w:i/>
          <w:noProof/>
        </w:rPr>
        <w:t>Graphics Processing Unit</w:t>
      </w:r>
    </w:p>
    <w:p w14:paraId="549F0717" w14:textId="2C79C991" w:rsidR="008D5A9A" w:rsidRDefault="008D5A9A">
      <w:pPr>
        <w:pStyle w:val="Index1"/>
        <w:tabs>
          <w:tab w:val="right" w:leader="dot" w:pos="7927"/>
        </w:tabs>
        <w:rPr>
          <w:noProof/>
        </w:rPr>
      </w:pPr>
      <w:r>
        <w:rPr>
          <w:noProof/>
        </w:rPr>
        <w:t xml:space="preserve">HDMI  </w:t>
      </w:r>
      <w:r>
        <w:rPr>
          <w:noProof/>
        </w:rPr>
        <w:tab/>
      </w:r>
      <w:r w:rsidRPr="008D5A9A">
        <w:rPr>
          <w:i/>
          <w:noProof/>
        </w:rPr>
        <w:t>High Definition Multimedia Interface</w:t>
      </w:r>
    </w:p>
    <w:p w14:paraId="73DFDD30" w14:textId="3E9C8EE6" w:rsidR="008D5A9A" w:rsidRDefault="008D5A9A">
      <w:pPr>
        <w:pStyle w:val="Index1"/>
        <w:tabs>
          <w:tab w:val="right" w:leader="dot" w:pos="7927"/>
        </w:tabs>
        <w:rPr>
          <w:noProof/>
        </w:rPr>
      </w:pPr>
      <w:r>
        <w:rPr>
          <w:noProof/>
        </w:rPr>
        <w:t xml:space="preserve">HMD  </w:t>
      </w:r>
      <w:r>
        <w:rPr>
          <w:noProof/>
        </w:rPr>
        <w:tab/>
      </w:r>
      <w:r w:rsidRPr="00CB1917">
        <w:rPr>
          <w:i/>
          <w:noProof/>
        </w:rPr>
        <w:t>Head-Mounted Display</w:t>
      </w:r>
    </w:p>
    <w:p w14:paraId="6E35607D" w14:textId="2CF2EFF5" w:rsidR="008D5A9A" w:rsidRDefault="008D5A9A">
      <w:pPr>
        <w:pStyle w:val="Index1"/>
        <w:tabs>
          <w:tab w:val="right" w:leader="dot" w:pos="7927"/>
        </w:tabs>
        <w:rPr>
          <w:noProof/>
        </w:rPr>
      </w:pPr>
      <w:r>
        <w:rPr>
          <w:noProof/>
          <w:lang w:eastAsia="de-DE"/>
        </w:rPr>
        <w:t>HTML</w:t>
      </w:r>
      <w:r>
        <w:rPr>
          <w:noProof/>
        </w:rPr>
        <w:t xml:space="preserve">  </w:t>
      </w:r>
      <w:r>
        <w:rPr>
          <w:noProof/>
        </w:rPr>
        <w:tab/>
      </w:r>
      <w:r w:rsidRPr="00CB1917">
        <w:rPr>
          <w:i/>
          <w:noProof/>
        </w:rPr>
        <w:t>Hypertext Markup Language</w:t>
      </w:r>
    </w:p>
    <w:p w14:paraId="10C3848A" w14:textId="0E782706" w:rsidR="008D5A9A" w:rsidRDefault="008D5A9A">
      <w:pPr>
        <w:pStyle w:val="Index1"/>
        <w:tabs>
          <w:tab w:val="right" w:leader="dot" w:pos="7927"/>
        </w:tabs>
        <w:rPr>
          <w:noProof/>
        </w:rPr>
      </w:pPr>
      <w:r>
        <w:rPr>
          <w:noProof/>
        </w:rPr>
        <w:t xml:space="preserve">HUD  </w:t>
      </w:r>
      <w:r>
        <w:rPr>
          <w:noProof/>
        </w:rPr>
        <w:tab/>
      </w:r>
      <w:r w:rsidRPr="00CB1917">
        <w:rPr>
          <w:i/>
          <w:noProof/>
        </w:rPr>
        <w:t>Head-Up Display</w:t>
      </w:r>
    </w:p>
    <w:p w14:paraId="37C04F9D" w14:textId="2045C90B" w:rsidR="008D5A9A" w:rsidRDefault="008D5A9A">
      <w:pPr>
        <w:pStyle w:val="Index1"/>
        <w:tabs>
          <w:tab w:val="right" w:leader="dot" w:pos="7927"/>
        </w:tabs>
        <w:rPr>
          <w:noProof/>
        </w:rPr>
      </w:pPr>
      <w:r>
        <w:rPr>
          <w:noProof/>
          <w:lang w:eastAsia="de-DE"/>
        </w:rPr>
        <w:t>MR</w:t>
      </w:r>
      <w:r>
        <w:rPr>
          <w:noProof/>
        </w:rPr>
        <w:t xml:space="preserve">  </w:t>
      </w:r>
      <w:r>
        <w:rPr>
          <w:noProof/>
        </w:rPr>
        <w:tab/>
      </w:r>
      <w:r w:rsidRPr="00CB1917">
        <w:rPr>
          <w:i/>
          <w:noProof/>
        </w:rPr>
        <w:t>Mixed Reality</w:t>
      </w:r>
    </w:p>
    <w:p w14:paraId="67BB1DB0" w14:textId="2A457442" w:rsidR="008D5A9A" w:rsidRDefault="008D5A9A">
      <w:pPr>
        <w:pStyle w:val="Index1"/>
        <w:tabs>
          <w:tab w:val="right" w:leader="dot" w:pos="7927"/>
        </w:tabs>
        <w:rPr>
          <w:noProof/>
        </w:rPr>
      </w:pPr>
      <w:r>
        <w:rPr>
          <w:noProof/>
        </w:rPr>
        <w:t xml:space="preserve">NASA  </w:t>
      </w:r>
      <w:r>
        <w:rPr>
          <w:noProof/>
        </w:rPr>
        <w:tab/>
        <w:t>National Aeronautics and Space Administration</w:t>
      </w:r>
    </w:p>
    <w:p w14:paraId="106ED91C" w14:textId="2FCAC5B9" w:rsidR="008D5A9A" w:rsidRDefault="008D5A9A">
      <w:pPr>
        <w:pStyle w:val="Index1"/>
        <w:tabs>
          <w:tab w:val="right" w:leader="dot" w:pos="7927"/>
        </w:tabs>
        <w:rPr>
          <w:noProof/>
        </w:rPr>
      </w:pPr>
      <w:r>
        <w:rPr>
          <w:noProof/>
        </w:rPr>
        <w:t xml:space="preserve">PC  </w:t>
      </w:r>
      <w:r>
        <w:rPr>
          <w:noProof/>
        </w:rPr>
        <w:tab/>
      </w:r>
      <w:r w:rsidRPr="00CB1917">
        <w:rPr>
          <w:i/>
          <w:noProof/>
        </w:rPr>
        <w:t>Personal Computer</w:t>
      </w:r>
    </w:p>
    <w:p w14:paraId="078BB76E" w14:textId="70D9E55E" w:rsidR="008D5A9A" w:rsidRDefault="008D5A9A">
      <w:pPr>
        <w:pStyle w:val="Index1"/>
        <w:tabs>
          <w:tab w:val="right" w:leader="dot" w:pos="7927"/>
        </w:tabs>
        <w:rPr>
          <w:noProof/>
        </w:rPr>
      </w:pPr>
      <w:r>
        <w:rPr>
          <w:noProof/>
        </w:rPr>
        <w:t xml:space="preserve">PLM  </w:t>
      </w:r>
      <w:r>
        <w:rPr>
          <w:noProof/>
        </w:rPr>
        <w:tab/>
      </w:r>
      <w:r w:rsidRPr="00CB1917">
        <w:rPr>
          <w:i/>
          <w:noProof/>
        </w:rPr>
        <w:t>Product Livecycle Management</w:t>
      </w:r>
    </w:p>
    <w:p w14:paraId="1608A98A" w14:textId="25EF309F" w:rsidR="008D5A9A" w:rsidRDefault="008D5A9A">
      <w:pPr>
        <w:pStyle w:val="Index1"/>
        <w:tabs>
          <w:tab w:val="right" w:leader="dot" w:pos="7927"/>
        </w:tabs>
        <w:rPr>
          <w:noProof/>
        </w:rPr>
      </w:pPr>
      <w:r>
        <w:rPr>
          <w:noProof/>
          <w:lang w:eastAsia="de-DE"/>
        </w:rPr>
        <w:t>QR</w:t>
      </w:r>
      <w:r>
        <w:rPr>
          <w:noProof/>
        </w:rPr>
        <w:t xml:space="preserve">  </w:t>
      </w:r>
      <w:r>
        <w:rPr>
          <w:noProof/>
        </w:rPr>
        <w:tab/>
      </w:r>
      <w:r w:rsidRPr="00CB1917">
        <w:rPr>
          <w:i/>
          <w:noProof/>
        </w:rPr>
        <w:t>Quick Response</w:t>
      </w:r>
    </w:p>
    <w:p w14:paraId="655CDDE9" w14:textId="78146641" w:rsidR="008D5A9A" w:rsidRDefault="008D5A9A">
      <w:pPr>
        <w:pStyle w:val="Index1"/>
        <w:tabs>
          <w:tab w:val="right" w:leader="dot" w:pos="7927"/>
        </w:tabs>
        <w:rPr>
          <w:noProof/>
        </w:rPr>
      </w:pPr>
      <w:r>
        <w:rPr>
          <w:noProof/>
          <w:lang w:eastAsia="de-DE"/>
        </w:rPr>
        <w:t>URL</w:t>
      </w:r>
      <w:r>
        <w:rPr>
          <w:noProof/>
        </w:rPr>
        <w:t xml:space="preserve">  </w:t>
      </w:r>
      <w:r>
        <w:rPr>
          <w:noProof/>
        </w:rPr>
        <w:tab/>
      </w:r>
      <w:r w:rsidRPr="00CB1917">
        <w:rPr>
          <w:i/>
          <w:noProof/>
        </w:rPr>
        <w:t>Uniform Resource Locator</w:t>
      </w:r>
    </w:p>
    <w:p w14:paraId="36BA1820" w14:textId="64B90E4F" w:rsidR="008D5A9A" w:rsidRDefault="008D5A9A">
      <w:pPr>
        <w:pStyle w:val="Index1"/>
        <w:tabs>
          <w:tab w:val="right" w:leader="dot" w:pos="7927"/>
        </w:tabs>
        <w:rPr>
          <w:noProof/>
        </w:rPr>
      </w:pPr>
      <w:r>
        <w:rPr>
          <w:noProof/>
        </w:rPr>
        <w:t xml:space="preserve">USB  </w:t>
      </w:r>
      <w:r>
        <w:rPr>
          <w:noProof/>
        </w:rPr>
        <w:tab/>
      </w:r>
      <w:r w:rsidRPr="00CB1917">
        <w:rPr>
          <w:i/>
          <w:noProof/>
        </w:rPr>
        <w:t>Universal Serial Bus</w:t>
      </w:r>
    </w:p>
    <w:p w14:paraId="1C3C4D5B" w14:textId="1F46021E" w:rsidR="008D5A9A" w:rsidRDefault="008D5A9A">
      <w:pPr>
        <w:pStyle w:val="Index1"/>
        <w:tabs>
          <w:tab w:val="right" w:leader="dot" w:pos="7927"/>
        </w:tabs>
        <w:rPr>
          <w:noProof/>
        </w:rPr>
      </w:pPr>
      <w:r>
        <w:rPr>
          <w:noProof/>
          <w:lang w:eastAsia="de-DE"/>
        </w:rPr>
        <w:t>VR</w:t>
      </w:r>
      <w:r>
        <w:rPr>
          <w:noProof/>
        </w:rPr>
        <w:t xml:space="preserve">  </w:t>
      </w:r>
      <w:r>
        <w:rPr>
          <w:noProof/>
        </w:rPr>
        <w:tab/>
      </w:r>
      <w:r w:rsidRPr="00CB1917">
        <w:rPr>
          <w:i/>
          <w:noProof/>
        </w:rPr>
        <w:t>Virtual Reality</w:t>
      </w:r>
    </w:p>
    <w:p w14:paraId="04717256" w14:textId="0F3BF555" w:rsidR="008D5A9A" w:rsidRDefault="008D5A9A">
      <w:pPr>
        <w:spacing w:line="259" w:lineRule="auto"/>
        <w:jc w:val="left"/>
        <w:rPr>
          <w:rFonts w:eastAsia="Times New Roman"/>
          <w:noProof/>
          <w:sz w:val="32"/>
          <w:szCs w:val="32"/>
          <w:lang w:val="en-US" w:eastAsia="de-DE"/>
        </w:rPr>
        <w:sectPr w:rsidR="008D5A9A" w:rsidSect="008D5A9A">
          <w:type w:val="continuous"/>
          <w:pgSz w:w="11906" w:h="16838"/>
          <w:pgMar w:top="1418" w:right="1134" w:bottom="1134" w:left="2835" w:header="709" w:footer="709" w:gutter="0"/>
          <w:cols w:space="720"/>
          <w:titlePg/>
          <w:docGrid w:linePitch="360"/>
        </w:sectPr>
      </w:pPr>
    </w:p>
    <w:p w14:paraId="171B4613" w14:textId="09678F1F" w:rsidR="009E491C" w:rsidRDefault="008D5A9A">
      <w:pPr>
        <w:spacing w:line="259" w:lineRule="auto"/>
        <w:jc w:val="left"/>
        <w:rPr>
          <w:rFonts w:eastAsia="Times New Roman"/>
          <w:sz w:val="32"/>
          <w:szCs w:val="32"/>
          <w:lang w:val="en-US" w:eastAsia="de-DE"/>
        </w:rPr>
      </w:pPr>
      <w:r>
        <w:rPr>
          <w:rFonts w:eastAsia="Times New Roman"/>
          <w:sz w:val="32"/>
          <w:szCs w:val="32"/>
          <w:lang w:val="en-US" w:eastAsia="de-DE"/>
        </w:rPr>
        <w:fldChar w:fldCharType="end"/>
      </w:r>
      <w:r>
        <w:rPr>
          <w:rFonts w:eastAsia="Times New Roman"/>
          <w:sz w:val="32"/>
          <w:szCs w:val="32"/>
          <w:lang w:val="en-US" w:eastAsia="de-DE"/>
        </w:rPr>
        <w:br w:type="page"/>
      </w:r>
    </w:p>
    <w:p w14:paraId="162A77DC" w14:textId="77777777" w:rsidR="009E491C" w:rsidRDefault="009E491C">
      <w:pPr>
        <w:rPr>
          <w:rFonts w:eastAsia="Times New Roman"/>
          <w:sz w:val="32"/>
          <w:szCs w:val="32"/>
          <w:lang w:val="en-US" w:eastAsia="de-DE"/>
        </w:rPr>
        <w:sectPr w:rsidR="009E491C" w:rsidSect="008D5A9A">
          <w:type w:val="continuous"/>
          <w:pgSz w:w="11906" w:h="16838"/>
          <w:pgMar w:top="1418" w:right="1134" w:bottom="1134" w:left="2835" w:header="709" w:footer="709" w:gutter="0"/>
          <w:cols w:space="708"/>
          <w:titlePg/>
          <w:docGrid w:linePitch="360"/>
        </w:sectPr>
      </w:pPr>
    </w:p>
    <w:p w14:paraId="4378273E" w14:textId="33CE8E00" w:rsidR="00D257F8" w:rsidRPr="00E458AB" w:rsidRDefault="00D257F8">
      <w:pPr>
        <w:rPr>
          <w:rFonts w:eastAsia="Times New Roman"/>
          <w:sz w:val="32"/>
          <w:szCs w:val="32"/>
          <w:lang w:val="en-US" w:eastAsia="de-DE"/>
        </w:rPr>
      </w:pPr>
      <w:r w:rsidRPr="00E458AB">
        <w:rPr>
          <w:rFonts w:eastAsia="Times New Roman"/>
          <w:sz w:val="32"/>
          <w:szCs w:val="32"/>
          <w:lang w:val="en-US" w:eastAsia="de-DE"/>
        </w:rPr>
        <w:lastRenderedPageBreak/>
        <w:t>Abstract</w:t>
      </w:r>
    </w:p>
    <w:p w14:paraId="4876EEA0" w14:textId="3EFF89E2" w:rsidR="00383E11" w:rsidRDefault="00D257F8">
      <w:pPr>
        <w:rPr>
          <w:rFonts w:eastAsia="Times New Roman"/>
          <w:lang w:val="en-US" w:eastAsia="de-DE"/>
        </w:rPr>
      </w:pPr>
      <w:r w:rsidRPr="00D257F8">
        <w:rPr>
          <w:rFonts w:eastAsia="Times New Roman"/>
          <w:lang w:val="en-US" w:eastAsia="de-DE"/>
        </w:rPr>
        <w:t>Virtual Reality</w:t>
      </w:r>
      <w:r>
        <w:rPr>
          <w:rFonts w:eastAsia="Times New Roman"/>
          <w:lang w:val="en-US" w:eastAsia="de-DE"/>
        </w:rPr>
        <w:t xml:space="preserve"> and Augmented Reality are arguable the next big thing in </w:t>
      </w:r>
      <w:r w:rsidR="004346DC">
        <w:rPr>
          <w:rFonts w:eastAsia="Times New Roman"/>
          <w:lang w:val="en-US" w:eastAsia="de-DE"/>
        </w:rPr>
        <w:t xml:space="preserve">computer technology. To enable as much people as possible to use this technologies Head-Mounted Displays of different types are currently released. This bachelor thesis explains what Virtual Reality, Augmented Reality and Head-Mounted Displays are and describes the different aspects of engineering that are used to run them. In this paper you can find in depth details on the Rift from Oculus and on Head-Mounted Displays that make use of the Google Cardboard concept. </w:t>
      </w:r>
      <w:r w:rsidR="00383E11">
        <w:rPr>
          <w:rFonts w:eastAsia="Times New Roman"/>
          <w:lang w:val="en-US" w:eastAsia="de-DE"/>
        </w:rPr>
        <w:t>Furthermore, areas of application for Head-Mounted Displays are discussed,</w:t>
      </w:r>
      <w:r w:rsidR="00F83871">
        <w:rPr>
          <w:rFonts w:eastAsia="Times New Roman"/>
          <w:lang w:val="en-US" w:eastAsia="de-DE"/>
        </w:rPr>
        <w:t xml:space="preserve"> for private u</w:t>
      </w:r>
      <w:r w:rsidR="00383E11">
        <w:rPr>
          <w:rFonts w:eastAsia="Times New Roman"/>
          <w:lang w:val="en-US" w:eastAsia="de-DE"/>
        </w:rPr>
        <w:t>ser</w:t>
      </w:r>
      <w:r w:rsidR="00F83871">
        <w:rPr>
          <w:rFonts w:eastAsia="Times New Roman"/>
          <w:lang w:val="en-US" w:eastAsia="de-DE"/>
        </w:rPr>
        <w:t>s</w:t>
      </w:r>
      <w:r w:rsidR="00383E11">
        <w:rPr>
          <w:rFonts w:eastAsia="Times New Roman"/>
          <w:lang w:val="en-US" w:eastAsia="de-DE"/>
        </w:rPr>
        <w:t xml:space="preserve"> and within the Product-Lifecycle-Management of businesses. </w:t>
      </w:r>
    </w:p>
    <w:p w14:paraId="21FDE5F9" w14:textId="77777777" w:rsidR="00826E14" w:rsidRDefault="00383E11">
      <w:pPr>
        <w:rPr>
          <w:rFonts w:eastAsia="Times New Roman"/>
          <w:lang w:val="en-US" w:eastAsia="de-DE"/>
        </w:rPr>
        <w:sectPr w:rsidR="00826E14" w:rsidSect="009E491C">
          <w:type w:val="continuous"/>
          <w:pgSz w:w="11906" w:h="16838"/>
          <w:pgMar w:top="1418" w:right="1134" w:bottom="1134" w:left="2835" w:header="709" w:footer="709" w:gutter="0"/>
          <w:pgNumType w:fmt="upperRoman" w:start="7"/>
          <w:cols w:space="708"/>
          <w:docGrid w:linePitch="360"/>
        </w:sectPr>
      </w:pPr>
      <w:r>
        <w:rPr>
          <w:rFonts w:eastAsia="Times New Roman"/>
          <w:lang w:val="en-US" w:eastAsia="de-DE"/>
        </w:rPr>
        <w:t>This bachelor thesis also takes a closer look on the development of content for Head-Mounted Displays. It discusses native Head-Mounted Display development and Head-Mounted Display web development.</w:t>
      </w:r>
      <w:r w:rsidR="005B4AC7">
        <w:rPr>
          <w:rFonts w:eastAsia="Times New Roman"/>
          <w:lang w:val="en-US" w:eastAsia="de-DE"/>
        </w:rPr>
        <w:t xml:space="preserve"> The focus is on Head-Mounted Display web development.</w:t>
      </w:r>
      <w:r w:rsidR="00F83871">
        <w:rPr>
          <w:rFonts w:eastAsia="Times New Roman"/>
          <w:lang w:val="en-US" w:eastAsia="de-DE"/>
        </w:rPr>
        <w:t xml:space="preserve"> The paper contains a comparison between the Rift from Oculus, the Zeiss VR One and the Dark Shader from </w:t>
      </w:r>
      <w:r w:rsidR="00F83871" w:rsidRPr="00EB0C71">
        <w:rPr>
          <w:lang w:val="en-US" w:eastAsia="de-DE"/>
        </w:rPr>
        <w:t>ZAAK ZURICH BERLIN – Cardboard Kits Europe</w:t>
      </w:r>
      <w:r w:rsidR="00F83871">
        <w:rPr>
          <w:lang w:val="en-US" w:eastAsia="de-DE"/>
        </w:rPr>
        <w:t>. An Analytical Hier</w:t>
      </w:r>
      <w:r w:rsidR="006F1AC1">
        <w:rPr>
          <w:lang w:val="en-US" w:eastAsia="de-DE"/>
        </w:rPr>
        <w:t>archy Process and a utility</w:t>
      </w:r>
      <w:r w:rsidR="00F83871">
        <w:rPr>
          <w:lang w:val="en-US" w:eastAsia="de-DE"/>
        </w:rPr>
        <w:t xml:space="preserve"> analysis are performed to find out which Head-Mounted Display suits best the needs of an education institution.</w:t>
      </w:r>
      <w:r w:rsidR="00F83871">
        <w:rPr>
          <w:rFonts w:eastAsia="Times New Roman"/>
          <w:lang w:val="en-US" w:eastAsia="de-DE"/>
        </w:rPr>
        <w:t xml:space="preserve"> </w:t>
      </w:r>
      <w:r w:rsidR="005B4AC7">
        <w:rPr>
          <w:rFonts w:eastAsia="Times New Roman"/>
          <w:lang w:val="en-US" w:eastAsia="de-DE"/>
        </w:rPr>
        <w:t xml:space="preserve"> </w:t>
      </w:r>
      <w:r w:rsidR="005B4AC7" w:rsidRPr="005B4AC7">
        <w:rPr>
          <w:rFonts w:eastAsia="Times New Roman"/>
          <w:lang w:val="en-US" w:eastAsia="de-DE"/>
        </w:rPr>
        <w:t>Later on the introduced</w:t>
      </w:r>
      <w:r w:rsidR="005B4AC7">
        <w:rPr>
          <w:rFonts w:eastAsia="Times New Roman"/>
          <w:lang w:val="en-US" w:eastAsia="de-DE"/>
        </w:rPr>
        <w:t xml:space="preserve"> web</w:t>
      </w:r>
      <w:r w:rsidR="005B4AC7" w:rsidRPr="005B4AC7">
        <w:rPr>
          <w:rFonts w:eastAsia="Times New Roman"/>
          <w:lang w:val="en-US" w:eastAsia="de-DE"/>
        </w:rPr>
        <w:t xml:space="preserve"> </w:t>
      </w:r>
      <w:r w:rsidR="00F83871">
        <w:rPr>
          <w:rFonts w:eastAsia="Times New Roman"/>
          <w:lang w:val="en-US" w:eastAsia="de-DE"/>
        </w:rPr>
        <w:t>technologies, for example WebVR API</w:t>
      </w:r>
      <w:r w:rsidR="005B4AC7" w:rsidRPr="005B4AC7">
        <w:rPr>
          <w:rFonts w:eastAsia="Times New Roman"/>
          <w:lang w:val="en-US" w:eastAsia="de-DE"/>
        </w:rPr>
        <w:t xml:space="preserve"> and A-Frame</w:t>
      </w:r>
      <w:r w:rsidR="005B4AC7">
        <w:rPr>
          <w:rFonts w:eastAsia="Times New Roman"/>
          <w:lang w:val="en-US" w:eastAsia="de-DE"/>
        </w:rPr>
        <w:t>, are used to create a</w:t>
      </w:r>
      <w:r w:rsidR="005B4AC7" w:rsidRPr="005B4AC7">
        <w:rPr>
          <w:rFonts w:eastAsia="Times New Roman"/>
          <w:lang w:val="en-US" w:eastAsia="de-DE"/>
        </w:rPr>
        <w:t xml:space="preserve"> laboratory exercise</w:t>
      </w:r>
      <w:r w:rsidR="005B4AC7">
        <w:rPr>
          <w:rFonts w:eastAsia="Times New Roman"/>
          <w:lang w:val="en-US" w:eastAsia="de-DE"/>
        </w:rPr>
        <w:t xml:space="preserve"> about Head-Mounted Displays and Virtual Reality for an </w:t>
      </w:r>
      <w:r w:rsidR="005B4AC7" w:rsidRPr="005B4AC7">
        <w:rPr>
          <w:rFonts w:eastAsia="Times New Roman"/>
          <w:lang w:val="en-US" w:eastAsia="de-DE"/>
        </w:rPr>
        <w:t>education institution</w:t>
      </w:r>
      <w:r w:rsidR="005B4AC7">
        <w:rPr>
          <w:rFonts w:eastAsia="Times New Roman"/>
          <w:lang w:val="en-US" w:eastAsia="de-DE"/>
        </w:rPr>
        <w:t>.</w:t>
      </w:r>
      <w:r w:rsidR="00437B26" w:rsidRPr="005B4AC7">
        <w:rPr>
          <w:rFonts w:eastAsia="Times New Roman"/>
          <w:lang w:val="en-US" w:eastAsia="de-DE"/>
        </w:rPr>
        <w:br w:type="page"/>
      </w:r>
    </w:p>
    <w:p w14:paraId="3CAA09B4" w14:textId="357343D4" w:rsidR="00826E14" w:rsidRPr="00826E14" w:rsidRDefault="00826E14">
      <w:pPr>
        <w:rPr>
          <w:rFonts w:eastAsia="Times New Roman"/>
          <w:lang w:val="en-US" w:eastAsia="de-DE"/>
        </w:rPr>
      </w:pPr>
    </w:p>
    <w:p w14:paraId="1C720919" w14:textId="77777777" w:rsidR="00985D2A" w:rsidRPr="005B4AC7" w:rsidRDefault="00985D2A" w:rsidP="000C185D">
      <w:pPr>
        <w:pStyle w:val="berschrift1"/>
        <w:rPr>
          <w:rFonts w:eastAsia="Times New Roman"/>
          <w:lang w:eastAsia="de-DE"/>
        </w:rPr>
      </w:pPr>
      <w:bookmarkStart w:id="0" w:name="_Toc453247639"/>
      <w:r w:rsidRPr="005B4AC7">
        <w:rPr>
          <w:rFonts w:eastAsia="Times New Roman"/>
          <w:lang w:eastAsia="de-DE"/>
        </w:rPr>
        <w:t>Einführung</w:t>
      </w:r>
      <w:bookmarkEnd w:id="0"/>
    </w:p>
    <w:p w14:paraId="5DD3C126" w14:textId="77777777" w:rsidR="00437B26" w:rsidRPr="005B4AC7" w:rsidRDefault="00437B26" w:rsidP="00437B26">
      <w:pPr>
        <w:rPr>
          <w:lang w:eastAsia="de-DE"/>
        </w:rPr>
      </w:pPr>
    </w:p>
    <w:p w14:paraId="317A3128" w14:textId="15FED78F" w:rsidR="00F75E12" w:rsidRPr="006A610F" w:rsidRDefault="00DF17A7" w:rsidP="00F75E12">
      <w:pPr>
        <w:rPr>
          <w:lang w:eastAsia="de-DE"/>
        </w:rPr>
      </w:pPr>
      <w:r w:rsidRPr="005B4AC7">
        <w:rPr>
          <w:lang w:eastAsia="de-DE"/>
        </w:rPr>
        <w:t>Bereits im Jahre 1982 v</w:t>
      </w:r>
      <w:r w:rsidRPr="006A610F">
        <w:rPr>
          <w:lang w:eastAsia="de-DE"/>
        </w:rPr>
        <w:t>erwend</w:t>
      </w:r>
      <w:r w:rsidR="00D257F8">
        <w:rPr>
          <w:lang w:eastAsia="de-DE"/>
        </w:rPr>
        <w:t xml:space="preserve">ete der Autor Damien Broderick </w:t>
      </w:r>
      <w:r w:rsidRPr="006A610F">
        <w:rPr>
          <w:lang w:eastAsia="de-DE"/>
        </w:rPr>
        <w:t xml:space="preserve">den Begriff </w:t>
      </w:r>
      <w:r w:rsidRPr="00DE7DF4">
        <w:rPr>
          <w:i/>
          <w:lang w:eastAsia="de-DE"/>
        </w:rPr>
        <w:t>Virtual Reality</w:t>
      </w:r>
      <w:r w:rsidR="00DE7DF4" w:rsidRPr="00DE7DF4">
        <w:rPr>
          <w:i/>
          <w:lang w:eastAsia="de-DE"/>
        </w:rPr>
        <w:t xml:space="preserve"> </w:t>
      </w:r>
      <w:r w:rsidR="00DE7DF4">
        <w:rPr>
          <w:lang w:eastAsia="de-DE"/>
        </w:rPr>
        <w:t>(</w:t>
      </w:r>
      <w:r w:rsidR="00AF1A5A">
        <w:rPr>
          <w:lang w:eastAsia="de-DE"/>
        </w:rPr>
        <w:t>im Folgenden</w:t>
      </w:r>
      <w:r w:rsidR="00DE7DF4">
        <w:rPr>
          <w:lang w:eastAsia="de-DE"/>
        </w:rPr>
        <w:t xml:space="preserve"> VR</w:t>
      </w:r>
      <w:r w:rsidR="002054AD">
        <w:rPr>
          <w:lang w:eastAsia="de-DE"/>
        </w:rPr>
        <w:fldChar w:fldCharType="begin"/>
      </w:r>
      <w:r w:rsidR="002054AD">
        <w:instrText xml:space="preserve"> XE "</w:instrText>
      </w:r>
      <w:r w:rsidR="002054AD" w:rsidRPr="0046165A">
        <w:rPr>
          <w:lang w:eastAsia="de-DE"/>
        </w:rPr>
        <w:instrText>VR</w:instrText>
      </w:r>
      <w:r w:rsidR="002054AD">
        <w:instrText>" \t "</w:instrText>
      </w:r>
      <w:r w:rsidR="002054AD" w:rsidRPr="00D56CE4">
        <w:rPr>
          <w:rFonts w:asciiTheme="minorHAnsi" w:hAnsiTheme="minorHAnsi"/>
          <w:i/>
        </w:rPr>
        <w:instrText>Virtual Reality</w:instrText>
      </w:r>
      <w:r w:rsidR="002054AD">
        <w:instrText xml:space="preserve">" </w:instrText>
      </w:r>
      <w:r w:rsidR="002054AD">
        <w:rPr>
          <w:lang w:eastAsia="de-DE"/>
        </w:rPr>
        <w:fldChar w:fldCharType="end"/>
      </w:r>
      <w:r w:rsidR="00DE7DF4">
        <w:rPr>
          <w:lang w:eastAsia="de-DE"/>
        </w:rPr>
        <w:t>)</w:t>
      </w:r>
      <w:r w:rsidRPr="006A610F">
        <w:rPr>
          <w:lang w:eastAsia="de-DE"/>
        </w:rPr>
        <w:t xml:space="preserve"> in seinem Science-Fiction Roman </w:t>
      </w:r>
      <w:r w:rsidRPr="006A610F">
        <w:rPr>
          <w:i/>
          <w:lang w:eastAsia="de-DE"/>
        </w:rPr>
        <w:t>The Judas Mandala</w:t>
      </w:r>
      <w:r w:rsidRPr="006A610F">
        <w:rPr>
          <w:lang w:eastAsia="de-DE"/>
        </w:rPr>
        <w:t>. In den folgenden Jahren dient das Konzept der virtuellen Realität als Träger für verschiedene Filme.</w:t>
      </w:r>
      <w:r w:rsidR="00DE7DF4">
        <w:rPr>
          <w:lang w:eastAsia="de-DE"/>
        </w:rPr>
        <w:t xml:space="preserve"> </w:t>
      </w:r>
      <w:r w:rsidRPr="006A610F">
        <w:rPr>
          <w:lang w:eastAsia="de-DE"/>
        </w:rPr>
        <w:t xml:space="preserve">So handelt beispielsweise der Film </w:t>
      </w:r>
      <w:r w:rsidRPr="006A610F">
        <w:rPr>
          <w:i/>
          <w:lang w:eastAsia="de-DE"/>
        </w:rPr>
        <w:t>Tron</w:t>
      </w:r>
      <w:r w:rsidRPr="006A610F">
        <w:rPr>
          <w:lang w:eastAsia="de-DE"/>
        </w:rPr>
        <w:t xml:space="preserve"> aus dem Jahre 1982 von einer virtuellen Welt welche sich innerhalb eines Computers befindet. 1999 erschien der erste </w:t>
      </w:r>
      <w:r w:rsidRPr="006A610F">
        <w:rPr>
          <w:i/>
          <w:lang w:eastAsia="de-DE"/>
        </w:rPr>
        <w:t>Matrix</w:t>
      </w:r>
      <w:r w:rsidR="00DE7DF4">
        <w:rPr>
          <w:lang w:eastAsia="de-DE"/>
        </w:rPr>
        <w:t xml:space="preserve"> Film, welcher</w:t>
      </w:r>
      <w:r w:rsidRPr="006A610F">
        <w:rPr>
          <w:lang w:eastAsia="de-DE"/>
        </w:rPr>
        <w:t xml:space="preserve"> von einer virtuellen Welt mit dem Namen </w:t>
      </w:r>
      <w:r w:rsidRPr="006A610F">
        <w:rPr>
          <w:i/>
          <w:lang w:eastAsia="de-DE"/>
        </w:rPr>
        <w:t>Matrix</w:t>
      </w:r>
      <w:r w:rsidR="00DE7DF4">
        <w:rPr>
          <w:i/>
          <w:lang w:eastAsia="de-DE"/>
        </w:rPr>
        <w:t xml:space="preserve"> </w:t>
      </w:r>
      <w:r w:rsidR="00DE7DF4">
        <w:rPr>
          <w:lang w:eastAsia="de-DE"/>
        </w:rPr>
        <w:t>handelt, in jener</w:t>
      </w:r>
      <w:r w:rsidRPr="006A610F">
        <w:rPr>
          <w:lang w:eastAsia="de-DE"/>
        </w:rPr>
        <w:t xml:space="preserve"> die gesamte Menschheit lebt ohne sich dessen bewusst zu sein.</w:t>
      </w:r>
    </w:p>
    <w:p w14:paraId="37BCA359" w14:textId="2132623F" w:rsidR="00F75E12" w:rsidRPr="006A610F" w:rsidRDefault="005B2FDC" w:rsidP="00F75E12">
      <w:pPr>
        <w:rPr>
          <w:lang w:eastAsia="de-DE"/>
        </w:rPr>
      </w:pPr>
      <w:r w:rsidRPr="006A610F">
        <w:rPr>
          <w:lang w:eastAsia="de-DE"/>
        </w:rPr>
        <w:t>Technisch gesehen begann</w:t>
      </w:r>
      <w:r w:rsidR="00D257F8">
        <w:rPr>
          <w:lang w:eastAsia="de-DE"/>
        </w:rPr>
        <w:t xml:space="preserve"> die Entwicklung von VR in den </w:t>
      </w:r>
      <w:r w:rsidRPr="006A610F">
        <w:rPr>
          <w:lang w:eastAsia="de-DE"/>
        </w:rPr>
        <w:t>60er Jahren mit dem Amerikaner Ivan Sutherland. Er beschrieb die Verbindung zwischen Rechnern dem Design, der Konstruktion, der Navigation und dem Erleben von virtueller Welten. Zusätzlich erfand er einen Datenhelm, welcher es dem Nutzer erlaubt eine simulierte, simple 3D-Umgebung zu betrachten. Er nannte diesen D</w:t>
      </w:r>
      <w:r w:rsidR="00BF0CC8">
        <w:rPr>
          <w:lang w:eastAsia="de-DE"/>
        </w:rPr>
        <w:t>atenhelm „Head-Mounted Display“</w:t>
      </w:r>
      <w:r w:rsidRPr="006A610F">
        <w:rPr>
          <w:lang w:eastAsia="de-DE"/>
        </w:rPr>
        <w:t xml:space="preserve"> </w:t>
      </w:r>
      <w:r w:rsidRPr="006A610F">
        <w:fldChar w:fldCharType="begin"/>
      </w:r>
      <w:r w:rsidR="005943F9" w:rsidRPr="006A610F">
        <w:instrText>ADDIN CITAVI.PLACEHOLDER d6c513ec-95b4-4b5f-b0b1-df41a15dfe8a PFBsYWNlaG9sZGVyPg0KICA8QWRkSW5WZXJzaW9uPjUuMi4wLjg8L0FkZEluVmVyc2lvbj4NCiAgPElkPmQ2YzUxM2VjLTk1YjQtNGI1Zi1iMGIxLWRmNDFhMTVkZmU4YTwvSWQ+DQogIDxFbnRyaWVzPg0KICAgIDxFbnRyeT4NCiAgICAgIDxBc3NvY2lhdGVXaXRoS25vd2xlZGdlSXRlbUlkPmUwNzNiMGZiLTlhZmUtNGQ4MC1hMmU4LTg1NDRiZGUxYjVlYTwvQXNzb2NpYXRlV2l0aEtub3dsZWRnZUl0ZW1JZD4NCiAgICAgIDxJZD4wNDk2MGUwMy1mNjg5LTQ5ZWYtYTc1OS0wMzU4MDcxNjBhNjI8L0lk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gUy4gMTk8L1RleHQ+DQogICAgPC9UZXh0VW5pdD4NCiAgPC9UZXh0VW5pdHM+DQo8L1BsYWNlaG9sZGVyPg==</w:instrText>
      </w:r>
      <w:r w:rsidRPr="006A610F">
        <w:fldChar w:fldCharType="separate"/>
      </w:r>
      <w:bookmarkStart w:id="1" w:name="_CTVP001d6c513ec95b44b5fb0b1df41a15dfe8a"/>
      <w:r w:rsidR="00776A92">
        <w:t>[1] S. 19</w:t>
      </w:r>
      <w:bookmarkEnd w:id="1"/>
      <w:r w:rsidRPr="006A610F">
        <w:fldChar w:fldCharType="end"/>
      </w:r>
      <w:r w:rsidR="00DE7DF4">
        <w:t>.</w:t>
      </w:r>
      <w:r w:rsidR="000C4EDA" w:rsidRPr="006A610F">
        <w:t xml:space="preserve"> Mitte der achtziger Jahre Entwickelte die NASA</w:t>
      </w:r>
      <w:r w:rsidR="002054AD">
        <w:fldChar w:fldCharType="begin"/>
      </w:r>
      <w:r w:rsidR="002054AD">
        <w:instrText xml:space="preserve"> XE "</w:instrText>
      </w:r>
      <w:r w:rsidR="002054AD" w:rsidRPr="0076662B">
        <w:instrText>NASA</w:instrText>
      </w:r>
      <w:r w:rsidR="002054AD">
        <w:instrText>" \t "</w:instrText>
      </w:r>
      <w:r w:rsidR="002054AD" w:rsidRPr="0010067A">
        <w:instrText>National Aeronautics and Space Administration</w:instrText>
      </w:r>
      <w:r w:rsidR="002054AD">
        <w:instrText xml:space="preserve">" </w:instrText>
      </w:r>
      <w:r w:rsidR="002054AD">
        <w:fldChar w:fldCharType="end"/>
      </w:r>
      <w:r w:rsidR="000C4EDA" w:rsidRPr="006A610F">
        <w:t xml:space="preserve"> eine multi-sensorische Workstation für die Simulation von Weltraumstationen. Jaron Lanier war 1987 der erste Wi</w:t>
      </w:r>
      <w:r w:rsidR="00673D92" w:rsidRPr="006A610F">
        <w:t>ssenschaftler der den Begriff „V</w:t>
      </w:r>
      <w:r w:rsidR="000C4EDA" w:rsidRPr="006A610F">
        <w:t>irtual Reality“ gebrauchte. Er nutze diesen Begriff im Zusammenhang mit der Entwicklung einer Fortführung des Head-Mounted Displays von Sutherland. Das „EyePhone“ getaufte Head-Mounted Display bot eine Auflösung von 442 x 238 Pixeln, in einer sp</w:t>
      </w:r>
      <w:r w:rsidR="00BF0CC8">
        <w:t>äteren Version 720 x 238 Pixeln</w:t>
      </w:r>
      <w:r w:rsidR="00EF2761" w:rsidRPr="006A610F">
        <w:t xml:space="preserve"> </w:t>
      </w:r>
      <w:r w:rsidR="000C4EDA" w:rsidRPr="006A610F">
        <w:fldChar w:fldCharType="begin"/>
      </w:r>
      <w:r w:rsidR="005943F9" w:rsidRPr="006A610F">
        <w:instrText>ADDIN CITAVI.PLACEHOLDER 7d19dd5f-b676-4425-b022-ccfab660311c 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45NDc4ZTliYi02MmJhLTQzMGEtYTVhYy05OGVjMmIzNDg2MzU8L0lkPg0KICAgICAgICA8SXNibj4zNjQyMjg5MDM3PC9Jc2Ju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gUy4gMTnigJMyMDwvVGV4dD4NCiAgICA8L1RleHRVbml0Pg0KICA8L1RleHRVbml0cz4NCjwvUGxhY2Vob2xkZXI+</w:instrText>
      </w:r>
      <w:r w:rsidR="000C4EDA" w:rsidRPr="006A610F">
        <w:fldChar w:fldCharType="separate"/>
      </w:r>
      <w:bookmarkStart w:id="2" w:name="_CTVP0017d19dd5fb6764425b022ccfab660311c"/>
      <w:r w:rsidR="00776A92">
        <w:t>[1] S. 19–20</w:t>
      </w:r>
      <w:bookmarkEnd w:id="2"/>
      <w:r w:rsidR="000C4EDA" w:rsidRPr="006A610F">
        <w:fldChar w:fldCharType="end"/>
      </w:r>
      <w:r w:rsidR="00BF0CC8">
        <w:t>.</w:t>
      </w:r>
      <w:r w:rsidR="00EF2761" w:rsidRPr="006A610F">
        <w:t xml:space="preserve"> </w:t>
      </w:r>
      <w:bookmarkStart w:id="3" w:name="_CTVK001ecd4caf8deaf49f1aee2a58dbac0dc2c"/>
      <w:r w:rsidR="00602992" w:rsidRPr="006A610F">
        <w:t xml:space="preserve">Allerdings wurde das EyePhone von der damalig verfügbaren </w:t>
      </w:r>
      <w:r w:rsidR="00DE7DF4">
        <w:t>Technologie stark eingeschränkt. S</w:t>
      </w:r>
      <w:r w:rsidR="00602992" w:rsidRPr="006A610F">
        <w:t>o konnte es nur fünf bis sechs Bilder pro Sekunde darstellen und das komplette System, bestehend aus Com</w:t>
      </w:r>
      <w:r w:rsidR="00673D92" w:rsidRPr="006A610F">
        <w:t>putern und Head-Mounted Display</w:t>
      </w:r>
      <w:r w:rsidR="00BF0CC8">
        <w:t>, kostete mehr als 250000 $</w:t>
      </w:r>
      <w:r w:rsidR="00602992" w:rsidRPr="006A610F">
        <w:t xml:space="preserve"> </w:t>
      </w:r>
      <w:bookmarkEnd w:id="3"/>
      <w:r w:rsidR="00602992" w:rsidRPr="006A610F">
        <w:fldChar w:fldCharType="begin"/>
      </w:r>
      <w:r w:rsidR="005943F9" w:rsidRPr="006A610F">
        <w:instrText>ADDIN CITAVI.PLACEHOLDER 2274c96e-facd-4358-b508-d6a638793004 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602992" w:rsidRPr="006A610F">
        <w:fldChar w:fldCharType="separate"/>
      </w:r>
      <w:bookmarkStart w:id="4" w:name="_CTVP0012274c96efacd4358b508d6a638793004"/>
      <w:r w:rsidR="00776A92">
        <w:t>[2]</w:t>
      </w:r>
      <w:bookmarkEnd w:id="4"/>
      <w:r w:rsidR="00602992" w:rsidRPr="006A610F">
        <w:fldChar w:fldCharType="end"/>
      </w:r>
      <w:r w:rsidR="00BF0CC8">
        <w:t>.</w:t>
      </w:r>
      <w:r w:rsidR="00602992" w:rsidRPr="006A610F">
        <w:t xml:space="preserve"> Folglich war das Eyephone für den Massenmarkt gänzlich ungeeignet.</w:t>
      </w:r>
    </w:p>
    <w:p w14:paraId="5AD362AD" w14:textId="2898FEE4" w:rsidR="00F75E12" w:rsidRPr="006A610F" w:rsidRDefault="00DE7DF4" w:rsidP="00F75E12">
      <w:r>
        <w:t xml:space="preserve">Aktuell </w:t>
      </w:r>
      <w:r w:rsidR="00F75E12" w:rsidRPr="006A610F">
        <w:t>drängen verschiedene Hersteller mit unterschiedlichen Head-Mounted Displays auf den Massenmarkt. Die Head-Mounted Displays befinden sich d</w:t>
      </w:r>
      <w:r>
        <w:t>abei in einer Preisspanne von 10</w:t>
      </w:r>
      <w:r w:rsidR="00F75E12" w:rsidRPr="006A610F">
        <w:t xml:space="preserve"> € bis 1500 €,</w:t>
      </w:r>
      <w:r>
        <w:t xml:space="preserve"> auch</w:t>
      </w:r>
      <w:r w:rsidR="00F75E12" w:rsidRPr="006A610F">
        <w:t xml:space="preserve"> abhängig davon ob der Käufer bereits ein leistungsstarkes Smartphone bzw. einen leistungsstarken PC</w:t>
      </w:r>
      <w:r w:rsidR="002054AD">
        <w:fldChar w:fldCharType="begin"/>
      </w:r>
      <w:r w:rsidR="002054AD">
        <w:instrText xml:space="preserve"> XE "</w:instrText>
      </w:r>
      <w:r w:rsidR="002054AD" w:rsidRPr="00915489">
        <w:instrText>PC</w:instrText>
      </w:r>
      <w:r w:rsidR="002054AD">
        <w:instrText>" \t "</w:instrText>
      </w:r>
      <w:r w:rsidR="002054AD" w:rsidRPr="001B17C6">
        <w:rPr>
          <w:rFonts w:asciiTheme="minorHAnsi" w:hAnsiTheme="minorHAnsi"/>
          <w:i/>
        </w:rPr>
        <w:instrText>Personal Computer</w:instrText>
      </w:r>
      <w:r w:rsidR="002054AD">
        <w:instrText xml:space="preserve">" </w:instrText>
      </w:r>
      <w:r w:rsidR="002054AD">
        <w:fldChar w:fldCharType="end"/>
      </w:r>
      <w:r w:rsidR="00F75E12" w:rsidRPr="006A610F">
        <w:t xml:space="preserve"> besitzt.</w:t>
      </w:r>
    </w:p>
    <w:p w14:paraId="364F38FB" w14:textId="2175A6D5" w:rsidR="00673D92" w:rsidRDefault="00F75E12" w:rsidP="00F75E12">
      <w:r w:rsidRPr="006A610F">
        <w:lastRenderedPageBreak/>
        <w:t>Ziel dieser Arbeit ist die Bewertung der unterschiedlichen Head-Mounted Displays in Hinsicht auf technische, wirtschaftliche und anderweitige Anforderungen</w:t>
      </w:r>
      <w:r w:rsidR="00930369" w:rsidRPr="006A610F">
        <w:t xml:space="preserve"> und die Erstellung einer Laborübung welche das Head-Mounted Display verwendet. Die Bewertung zielt dabei auf eine Anschaffungsempfehlung ab. Inhalt der Laborübung sind die Funktionsweise, Einsatzgebiete, Bedienung eines Head-Mounted Displays. Zusätzlich umfasst die Laborübung die Programmierung</w:t>
      </w:r>
      <w:r w:rsidRPr="006A610F">
        <w:t xml:space="preserve"> </w:t>
      </w:r>
      <w:r w:rsidR="00930369" w:rsidRPr="006A610F">
        <w:t>einer Webanwendung welche das Head-Mounted Display als Ein- und Ausgabegerät verwendet.</w:t>
      </w:r>
    </w:p>
    <w:p w14:paraId="1849D35F" w14:textId="213EA7EE" w:rsidR="00437B26" w:rsidRPr="006A610F" w:rsidRDefault="00BF0CC8" w:rsidP="00520A43">
      <w:r>
        <w:t>Diese Bachelorthesis baut sich</w:t>
      </w:r>
      <w:r w:rsidR="00DE7DF4">
        <w:t xml:space="preserve"> wie folgt auf: </w:t>
      </w:r>
      <w:r w:rsidR="00673D92" w:rsidRPr="006A610F">
        <w:t>Zu Beginn dieser Arbeit werden die notwendige</w:t>
      </w:r>
      <w:r w:rsidR="00DE7DF4">
        <w:t>n Grundlagen erläutert, wie</w:t>
      </w:r>
      <w:r w:rsidR="00673D92" w:rsidRPr="006A610F">
        <w:t xml:space="preserve"> Definitionen und Erklärungen zu Virtual Reality oder Head-Mounted</w:t>
      </w:r>
      <w:r w:rsidR="00DE7DF4">
        <w:t xml:space="preserve"> Display. Im Anschluss sollen</w:t>
      </w:r>
      <w:r w:rsidR="00673D92" w:rsidRPr="006A610F">
        <w:t xml:space="preserve"> die Anwendungsgebiete von Head-Mounted Displays betrachtet</w:t>
      </w:r>
      <w:r w:rsidR="00DE7DF4">
        <w:t xml:space="preserve"> werden</w:t>
      </w:r>
      <w:r w:rsidR="00673D92" w:rsidRPr="006A610F">
        <w:t>, sowohl im PLM</w:t>
      </w:r>
      <w:r w:rsidR="002054AD">
        <w:fldChar w:fldCharType="begin"/>
      </w:r>
      <w:r w:rsidR="002054AD">
        <w:instrText xml:space="preserve"> XE "</w:instrText>
      </w:r>
      <w:r w:rsidR="002054AD" w:rsidRPr="00CD5023">
        <w:instrText>PLM</w:instrText>
      </w:r>
      <w:r w:rsidR="002054AD">
        <w:instrText>" \t "</w:instrText>
      </w:r>
      <w:r w:rsidR="002054AD" w:rsidRPr="00883E85">
        <w:rPr>
          <w:rFonts w:asciiTheme="minorHAnsi" w:hAnsiTheme="minorHAnsi"/>
          <w:i/>
        </w:rPr>
        <w:instrText>Product Livecycle Management</w:instrText>
      </w:r>
      <w:r w:rsidR="002054AD">
        <w:instrText xml:space="preserve">" </w:instrText>
      </w:r>
      <w:r w:rsidR="002054AD">
        <w:fldChar w:fldCharType="end"/>
      </w:r>
      <w:r w:rsidR="00673D92" w:rsidRPr="006A610F">
        <w:t xml:space="preserve">-Zyklus der Unternehmen als auch im privaten Umfeld. Anschließend werden die genutzten Head-Mounted Displays </w:t>
      </w:r>
      <w:r w:rsidR="00D0004E" w:rsidRPr="006A610F">
        <w:t>und deren Funktionsweise vorgestellt. Darauf folgt die Entwicklung von Inhalten für Head-Mounted Display</w:t>
      </w:r>
      <w:r>
        <w:t>s. In diesem Zusammenhang wird der Fokus auf</w:t>
      </w:r>
      <w:r w:rsidR="00D0004E" w:rsidRPr="006A610F">
        <w:t xml:space="preserve"> unterschiedliche Entwicklungskonz</w:t>
      </w:r>
      <w:r>
        <w:t>epte und Technologien gerichtet</w:t>
      </w:r>
      <w:r w:rsidR="00D0004E" w:rsidRPr="006A610F">
        <w:t>. Im weiteren Verlauf der Arbeit wird eine Produktanalyse zur Anschaffungsempfehlung der Head-Mounted Displays durchgeführt und eine Laborübung zur Verwendung der Head-Mounted D</w:t>
      </w:r>
      <w:r>
        <w:t>isplays konzipiert. Den Abschluss macht eine</w:t>
      </w:r>
      <w:r w:rsidR="00D0004E" w:rsidRPr="006A610F">
        <w:t xml:space="preserve"> Evalua</w:t>
      </w:r>
      <w:r>
        <w:t>tion der Laborübung</w:t>
      </w:r>
      <w:r w:rsidR="00D0004E" w:rsidRPr="006A610F">
        <w:t xml:space="preserve"> und ein </w:t>
      </w:r>
      <w:r>
        <w:t>daran angeschlossenes Fazit über die Arbeit</w:t>
      </w:r>
      <w:r w:rsidR="00D0004E" w:rsidRPr="006A610F">
        <w:t>.</w:t>
      </w:r>
    </w:p>
    <w:p w14:paraId="633EA359" w14:textId="77777777" w:rsidR="00437B26" w:rsidRPr="006A610F" w:rsidRDefault="00437B26">
      <w:pPr>
        <w:rPr>
          <w:rFonts w:eastAsia="Times New Roman" w:cstheme="majorBidi"/>
          <w:szCs w:val="32"/>
          <w:lang w:eastAsia="de-DE"/>
        </w:rPr>
      </w:pPr>
      <w:r w:rsidRPr="006A610F">
        <w:rPr>
          <w:rFonts w:eastAsia="Times New Roman"/>
          <w:lang w:eastAsia="de-DE"/>
        </w:rPr>
        <w:br w:type="page"/>
      </w:r>
    </w:p>
    <w:p w14:paraId="750D843E" w14:textId="77777777" w:rsidR="00520A43" w:rsidRPr="006A610F" w:rsidRDefault="00985D2A" w:rsidP="00520A43">
      <w:pPr>
        <w:pStyle w:val="berschrift1"/>
        <w:rPr>
          <w:rFonts w:eastAsia="Times New Roman"/>
          <w:lang w:eastAsia="de-DE"/>
        </w:rPr>
      </w:pPr>
      <w:bookmarkStart w:id="5" w:name="_Toc453247640"/>
      <w:r w:rsidRPr="006A610F">
        <w:rPr>
          <w:rFonts w:eastAsia="Times New Roman"/>
          <w:lang w:eastAsia="de-DE"/>
        </w:rPr>
        <w:lastRenderedPageBreak/>
        <w:t>Grundlagen</w:t>
      </w:r>
      <w:bookmarkEnd w:id="5"/>
    </w:p>
    <w:p w14:paraId="2297227B" w14:textId="77777777" w:rsidR="001078C1" w:rsidRPr="006A610F" w:rsidRDefault="001078C1" w:rsidP="001078C1">
      <w:pPr>
        <w:rPr>
          <w:lang w:eastAsia="de-DE"/>
        </w:rPr>
      </w:pPr>
    </w:p>
    <w:p w14:paraId="1B128827" w14:textId="77777777" w:rsidR="00520A43" w:rsidRPr="006A610F" w:rsidRDefault="00520A43" w:rsidP="00520A43">
      <w:pPr>
        <w:rPr>
          <w:lang w:eastAsia="de-DE"/>
        </w:rPr>
      </w:pPr>
      <w:r w:rsidRPr="006A610F">
        <w:rPr>
          <w:lang w:eastAsia="de-DE"/>
        </w:rPr>
        <w:t xml:space="preserve">In diesem Kapitel werden alle nötigen Fachbegriffe eingeführt und erläutert. Weiterhin wird dargelegt wie Virtual Reality als auch Augmented Reality erzeugt wird und worin sich die beiden </w:t>
      </w:r>
      <w:r w:rsidR="00BD1138" w:rsidRPr="006A610F">
        <w:rPr>
          <w:lang w:eastAsia="de-DE"/>
        </w:rPr>
        <w:t>unterscheiden. Abschließend werden die Begriffe Head-Mounted Display und Head-Up Display definiert und der grundlegende Aufbau der Systeme dargestellt.</w:t>
      </w:r>
    </w:p>
    <w:p w14:paraId="189B7C93" w14:textId="535FD952" w:rsidR="00F96AF2" w:rsidRDefault="00F96AF2" w:rsidP="00C828E8">
      <w:r w:rsidRPr="006A610F">
        <w:rPr>
          <w:lang w:eastAsia="de-DE"/>
        </w:rPr>
        <w:t xml:space="preserve">Um zuvor die verschiedenen Arten der Virtualität in Abhängigkeit </w:t>
      </w:r>
      <w:r w:rsidR="00EB0C71" w:rsidRPr="006A610F">
        <w:rPr>
          <w:lang w:eastAsia="de-DE"/>
        </w:rPr>
        <w:t>des Realitätsanteils</w:t>
      </w:r>
      <w:r w:rsidRPr="006A610F">
        <w:rPr>
          <w:lang w:eastAsia="de-DE"/>
        </w:rPr>
        <w:t xml:space="preserve"> besser einordnen zu können bietet es sich an die Mixed Reality </w:t>
      </w:r>
      <w:r w:rsidR="00BF0CC8">
        <w:rPr>
          <w:lang w:eastAsia="de-DE"/>
        </w:rPr>
        <w:t>(</w:t>
      </w:r>
      <w:r w:rsidR="00AF1A5A">
        <w:rPr>
          <w:lang w:eastAsia="de-DE"/>
        </w:rPr>
        <w:t>im Folgenden</w:t>
      </w:r>
      <w:r w:rsidR="00BF0CC8">
        <w:rPr>
          <w:lang w:eastAsia="de-DE"/>
        </w:rPr>
        <w:t xml:space="preserve"> MR</w:t>
      </w:r>
      <w:r w:rsidR="002054AD">
        <w:rPr>
          <w:lang w:eastAsia="de-DE"/>
        </w:rPr>
        <w:fldChar w:fldCharType="begin"/>
      </w:r>
      <w:r w:rsidR="002054AD">
        <w:instrText xml:space="preserve"> XE "</w:instrText>
      </w:r>
      <w:r w:rsidR="002054AD" w:rsidRPr="004E7F2A">
        <w:rPr>
          <w:lang w:eastAsia="de-DE"/>
        </w:rPr>
        <w:instrText>MR</w:instrText>
      </w:r>
      <w:r w:rsidR="002054AD">
        <w:instrText>" \t "</w:instrText>
      </w:r>
      <w:r w:rsidR="002054AD" w:rsidRPr="00990228">
        <w:rPr>
          <w:rFonts w:asciiTheme="minorHAnsi" w:hAnsiTheme="minorHAnsi"/>
          <w:i/>
        </w:rPr>
        <w:instrText>Mixed Reality</w:instrText>
      </w:r>
      <w:r w:rsidR="002054AD">
        <w:instrText xml:space="preserve">" </w:instrText>
      </w:r>
      <w:r w:rsidR="002054AD">
        <w:rPr>
          <w:lang w:eastAsia="de-DE"/>
        </w:rPr>
        <w:fldChar w:fldCharType="end"/>
      </w:r>
      <w:r w:rsidR="00BF0CC8">
        <w:rPr>
          <w:lang w:eastAsia="de-DE"/>
        </w:rPr>
        <w:t>)</w:t>
      </w:r>
      <w:r w:rsidR="00BF0CC8" w:rsidRPr="006A610F">
        <w:rPr>
          <w:lang w:eastAsia="de-DE"/>
        </w:rPr>
        <w:t xml:space="preserve"> –</w:t>
      </w:r>
      <w:r w:rsidRPr="006A610F">
        <w:rPr>
          <w:lang w:eastAsia="de-DE"/>
        </w:rPr>
        <w:t xml:space="preserve"> Taxonomie nach Pa</w:t>
      </w:r>
      <w:r w:rsidR="00BF0CC8">
        <w:rPr>
          <w:lang w:eastAsia="de-DE"/>
        </w:rPr>
        <w:t>ul Milgram et al. zu betrachten</w:t>
      </w:r>
      <w:r w:rsidRPr="006A610F">
        <w:rPr>
          <w:lang w:eastAsia="de-DE"/>
        </w:rPr>
        <w:t xml:space="preserve"> </w:t>
      </w:r>
      <w:r w:rsidRPr="006A610F">
        <w:fldChar w:fldCharType="begin"/>
      </w:r>
      <w:r w:rsidR="005943F9" w:rsidRPr="006A610F">
        <w:instrText>ADDIN CITAVI.PLACEHOLDER fbd8e338-932b-42d6-8988-571ec25002a6 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Xb2xmZ2FuZzwvRmlyc3ROYW1lPg0KICAgICAgICAgICAgPExhc3ROYW1lPkJyb2xsPC9MYXN0TmFtZT4NCiAgICAgICAgICAgIDxTZXg+TWFsZTwvU2V4Pg0KICAgICAgICAgIDwvUGVyc29uPg0KICAgICAgICA8L0F1dGhvcnM+DQogICAgICAgIDxJZD43NTMxNzgwNC0zZWJkLTRlNjUtYjNlZS05NjBkNTg2YTYyYmY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IFMuIDI0NjwvVGV4dD4NCiAgICA8L1RleHRVbml0Pg0KICA8L1RleHRVbml0cz4NCjwvUGxhY2Vob2xkZXI+</w:instrText>
      </w:r>
      <w:r w:rsidRPr="006A610F">
        <w:fldChar w:fldCharType="separate"/>
      </w:r>
      <w:bookmarkStart w:id="6" w:name="_CTVP001fbd8e338932b42d68988571ec25002a6"/>
      <w:r w:rsidR="00776A92">
        <w:t>[3] S. 246</w:t>
      </w:r>
      <w:bookmarkEnd w:id="6"/>
      <w:r w:rsidRPr="006A610F">
        <w:fldChar w:fldCharType="end"/>
      </w:r>
      <w:r w:rsidR="00BF0CC8">
        <w:t>.</w:t>
      </w:r>
      <w:r w:rsidRPr="006A610F">
        <w:t xml:space="preserve"> </w:t>
      </w:r>
      <w:r w:rsidRPr="006A610F">
        <w:rPr>
          <w:szCs w:val="24"/>
        </w:rPr>
        <w:t>„Demnach handelt es sich bei MR</w:t>
      </w:r>
      <w:r w:rsidR="00BF0CC8">
        <w:rPr>
          <w:szCs w:val="24"/>
        </w:rPr>
        <w:t xml:space="preserve"> </w:t>
      </w:r>
      <w:r w:rsidRPr="006A610F">
        <w:rPr>
          <w:szCs w:val="24"/>
        </w:rPr>
        <w:t xml:space="preserve">um ein Kontinuum, welches sich zwischen der Realität und der Virtualität (virtuellen Realität) erstreckt, wobei der Anteil der Realität kontinuierlich abnimmt, während sich der der Virtualität entsprechend erhöht. Soweit der Anteil der Virtualität hier überwiegt, ohne dass die Umgebung dabei ausschließlich virtuell ist (virtuelle Realität), so spricht man von Augmentierter Virtualität (engl. </w:t>
      </w:r>
      <w:r w:rsidRPr="006A610F">
        <w:rPr>
          <w:i/>
          <w:szCs w:val="24"/>
        </w:rPr>
        <w:t xml:space="preserve">Augmented Virtuality). </w:t>
      </w:r>
      <w:r w:rsidRPr="006A610F">
        <w:rPr>
          <w:szCs w:val="24"/>
        </w:rPr>
        <w:t>Ist hingegen der Anteil der Realität größer, so handelt es sich um AR</w:t>
      </w:r>
      <w:r w:rsidR="002054AD">
        <w:rPr>
          <w:szCs w:val="24"/>
        </w:rPr>
        <w:fldChar w:fldCharType="begin"/>
      </w:r>
      <w:r w:rsidR="002054AD">
        <w:instrText xml:space="preserve"> XE "</w:instrText>
      </w:r>
      <w:r w:rsidR="002054AD" w:rsidRPr="00210724">
        <w:rPr>
          <w:szCs w:val="24"/>
        </w:rPr>
        <w:instrText>AR</w:instrText>
      </w:r>
      <w:r w:rsidR="002054AD">
        <w:instrText>" \t "</w:instrText>
      </w:r>
      <w:r w:rsidR="002054AD" w:rsidRPr="00350138">
        <w:rPr>
          <w:rFonts w:asciiTheme="minorHAnsi" w:hAnsiTheme="minorHAnsi"/>
          <w:i/>
        </w:rPr>
        <w:instrText>Augmented Reality</w:instrText>
      </w:r>
      <w:r w:rsidR="002054AD">
        <w:instrText xml:space="preserve">" </w:instrText>
      </w:r>
      <w:r w:rsidR="002054AD">
        <w:rPr>
          <w:szCs w:val="24"/>
        </w:rPr>
        <w:fldChar w:fldCharType="end"/>
      </w:r>
      <w:r w:rsidR="006C5AD3" w:rsidRPr="006A610F">
        <w:rPr>
          <w:szCs w:val="24"/>
        </w:rPr>
        <w:t>.</w:t>
      </w:r>
      <w:r w:rsidRPr="006A610F">
        <w:rPr>
          <w:szCs w:val="24"/>
        </w:rPr>
        <w:t>“</w:t>
      </w:r>
      <w:r w:rsidRPr="006A610F">
        <w:t xml:space="preserve"> </w:t>
      </w:r>
      <w:r w:rsidRPr="006A610F">
        <w:fldChar w:fldCharType="begin"/>
      </w:r>
      <w:r w:rsidR="005943F9" w:rsidRPr="006A610F">
        <w:instrText>ADDIN CITAVI.PLACEHOLDER 60e40bde-9e63-46c8-a362-a777394ace9a 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Xb2xmZ2FuZzwvRmlyc3ROYW1lPg0KICAgICAgICAgICAgPExhc3ROYW1lPkJyb2xsPC9MYXN0TmFtZT4NCiAgICAgICAgICAgIDxTZXg+TWFsZTwvU2V4Pg0KICAgICAgICAgIDwvUGVyc29uPg0KICAgICAgICA8L0F1dGhvcnM+DQogICAgICAgIDxJZD43NTMxNzgwNC0zZWJkLTRlNjUtYjNlZS05NjBkNTg2YTYyYmY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IFMuIDI0NjwvVGV4dD4NCiAgICA8L1RleHRVbml0Pg0KICA8L1RleHRVbml0cz4NCjwvUGxhY2Vob2xkZXI+</w:instrText>
      </w:r>
      <w:r w:rsidRPr="006A610F">
        <w:fldChar w:fldCharType="separate"/>
      </w:r>
      <w:bookmarkStart w:id="7" w:name="_CTVP00160e40bde9e6346c8a362a777394ace9a"/>
      <w:r w:rsidR="00776A92">
        <w:t>[3] S. 246</w:t>
      </w:r>
      <w:bookmarkEnd w:id="7"/>
      <w:r w:rsidRPr="006A610F">
        <w:fldChar w:fldCharType="end"/>
      </w:r>
      <w:r w:rsidR="00BF0CC8">
        <w:t>.</w:t>
      </w:r>
    </w:p>
    <w:p w14:paraId="7E707F87" w14:textId="4203CFA9" w:rsidR="00C828E8" w:rsidRPr="006A610F" w:rsidRDefault="00C828E8" w:rsidP="00F96AF2">
      <w:pPr>
        <w:keepNext/>
      </w:pPr>
      <w:r w:rsidRPr="00C828E8">
        <w:rPr>
          <w:noProof/>
          <w:lang w:eastAsia="de-DE"/>
        </w:rPr>
        <w:drawing>
          <wp:inline distT="0" distB="0" distL="0" distR="0" wp14:anchorId="69AB0696" wp14:editId="1D3CD6A9">
            <wp:extent cx="4921885" cy="2822575"/>
            <wp:effectExtent l="0" t="0" r="0" b="0"/>
            <wp:docPr id="233" name="Grafik 233" descr="C:\Users\Nicklas\Pictures\Samsung\CLX-3180_20160515_1214300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cklas\Pictures\Samsung\CLX-3180_20160515_12143001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21885" cy="2822575"/>
                    </a:xfrm>
                    <a:prstGeom prst="rect">
                      <a:avLst/>
                    </a:prstGeom>
                    <a:noFill/>
                    <a:ln>
                      <a:noFill/>
                    </a:ln>
                  </pic:spPr>
                </pic:pic>
              </a:graphicData>
            </a:graphic>
          </wp:inline>
        </w:drawing>
      </w:r>
    </w:p>
    <w:p w14:paraId="2006D0D9" w14:textId="31E0E563" w:rsidR="00F96AF2" w:rsidRPr="00031A89" w:rsidRDefault="00D65779" w:rsidP="005B354A">
      <w:pPr>
        <w:pStyle w:val="Beschriftung"/>
        <w:rPr>
          <w:color w:val="auto"/>
        </w:rPr>
      </w:pPr>
      <w:bookmarkStart w:id="8" w:name="_Ref447207607"/>
      <w:bookmarkStart w:id="9" w:name="_Toc447025285"/>
      <w:r>
        <w:t>Abbildung</w:t>
      </w:r>
      <w:r w:rsidR="005B354A" w:rsidRPr="00031A89">
        <w:t xml:space="preserve"> </w:t>
      </w:r>
      <w:fldSimple w:instr=" SEQ Figure \* ARABIC ">
        <w:r w:rsidR="000C7041">
          <w:rPr>
            <w:noProof/>
          </w:rPr>
          <w:t>1</w:t>
        </w:r>
      </w:fldSimple>
      <w:bookmarkEnd w:id="8"/>
      <w:r w:rsidR="00BF0CC8" w:rsidRPr="00031A89">
        <w:rPr>
          <w:color w:val="auto"/>
        </w:rPr>
        <w:t>: Mixed Reality Taxonomie. n</w:t>
      </w:r>
      <w:r w:rsidR="005B354A" w:rsidRPr="00031A89">
        <w:rPr>
          <w:color w:val="auto"/>
        </w:rPr>
        <w:t xml:space="preserve">ach Milgram et al. (1995) </w:t>
      </w:r>
      <w:r w:rsidR="005B354A" w:rsidRPr="00031A89">
        <w:rPr>
          <w:color w:val="auto"/>
        </w:rPr>
        <w:fldChar w:fldCharType="begin"/>
      </w:r>
      <w:r w:rsidR="005943F9" w:rsidRPr="00031A89">
        <w:rPr>
          <w:color w:val="auto"/>
        </w:rPr>
        <w:instrText>ADDIN CITAVI.PLACEHOLDER 2366b47b-f2d7-4fa6-850d-4fd40e3a69f9 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Xb2xmZ2FuZzwvRmlyc3ROYW1lPg0KICAgICAgICAgICAgPExhc3ROYW1lPkJyb2xsPC9MYXN0TmFtZT4NCiAgICAgICAgICAgIDxTZXg+TWFsZTwvU2V4Pg0KICAgICAgICAgIDwvUGVyc29uPg0KICAgICAgICA8L0F1dGhvcnM+DQogICAgICAgIDxJZD43NTMxNzgwNC0zZWJkLTRlNjUtYjNlZS05NjBkNTg2YTYyYmY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IFMuIDI0NjwvVGV4dD4NCiAgICA8L1RleHRVbml0Pg0KICA8L1RleHRVbml0cz4NCjwvUGxhY2Vob2xkZXI+</w:instrText>
      </w:r>
      <w:r w:rsidR="005B354A" w:rsidRPr="00031A89">
        <w:rPr>
          <w:color w:val="auto"/>
        </w:rPr>
        <w:fldChar w:fldCharType="separate"/>
      </w:r>
      <w:bookmarkStart w:id="10" w:name="_CTVP0012366b47bf2d74fa6850d4fd40e3a69f9"/>
      <w:bookmarkEnd w:id="9"/>
      <w:r w:rsidR="00776A92" w:rsidRPr="00031A89">
        <w:rPr>
          <w:color w:val="auto"/>
        </w:rPr>
        <w:t>[3] S. 246</w:t>
      </w:r>
      <w:bookmarkEnd w:id="10"/>
      <w:r w:rsidR="005B354A" w:rsidRPr="00031A89">
        <w:rPr>
          <w:color w:val="auto"/>
        </w:rPr>
        <w:fldChar w:fldCharType="end"/>
      </w:r>
    </w:p>
    <w:p w14:paraId="3EAE5C5E" w14:textId="186B9040" w:rsidR="00BF0CC8" w:rsidRPr="00BF0CC8" w:rsidRDefault="00BF0CC8" w:rsidP="00BF0CC8">
      <w:r>
        <w:fldChar w:fldCharType="begin"/>
      </w:r>
      <w:r>
        <w:instrText xml:space="preserve"> REF _Ref447207607 \h </w:instrText>
      </w:r>
      <w:r>
        <w:fldChar w:fldCharType="separate"/>
      </w:r>
      <w:r w:rsidR="000C7041">
        <w:t>Abbildung</w:t>
      </w:r>
      <w:r w:rsidR="000C7041" w:rsidRPr="00031A89">
        <w:t xml:space="preserve"> </w:t>
      </w:r>
      <w:r w:rsidR="000C7041">
        <w:rPr>
          <w:noProof/>
        </w:rPr>
        <w:t>1</w:t>
      </w:r>
      <w:r>
        <w:fldChar w:fldCharType="end"/>
      </w:r>
      <w:r>
        <w:t xml:space="preserve"> zeigt die oben beschriebene Mixed Reality Taxonomie nach Milgram. Auf der linken Seite des Pfeils befindet sich die Realität, auf der rechten Seite die </w:t>
      </w:r>
      <w:r>
        <w:lastRenderedPageBreak/>
        <w:t xml:space="preserve">virtuelle Realität. </w:t>
      </w:r>
      <w:r w:rsidR="007D4708">
        <w:t>Dazwischen findet man die Mischformen aus beiden. Wobei einmal die Realität als Basis dient, welche mit virtuellen Inhalten erweitert wird und einmal die Virtuelle Realität als Basis dient, welche in diesem Fall mit realen Inhalten angereichert wird.</w:t>
      </w:r>
    </w:p>
    <w:p w14:paraId="4086C636" w14:textId="77777777" w:rsidR="00022B91" w:rsidRPr="006A610F" w:rsidRDefault="00022B91" w:rsidP="00022B91">
      <w:pPr>
        <w:spacing w:line="259" w:lineRule="auto"/>
        <w:jc w:val="left"/>
      </w:pPr>
      <w:r w:rsidRPr="006A610F">
        <w:br w:type="page"/>
      </w:r>
    </w:p>
    <w:p w14:paraId="0D6ED3FF" w14:textId="77777777" w:rsidR="00673D92" w:rsidRPr="006A610F" w:rsidRDefault="00673D92" w:rsidP="00014BB7">
      <w:pPr>
        <w:pStyle w:val="berschrift2"/>
        <w:rPr>
          <w:rFonts w:eastAsia="Times New Roman"/>
          <w:lang w:eastAsia="de-DE"/>
        </w:rPr>
      </w:pPr>
      <w:bookmarkStart w:id="11" w:name="_Toc453247641"/>
      <w:r w:rsidRPr="006A610F">
        <w:rPr>
          <w:rFonts w:eastAsia="Times New Roman"/>
          <w:lang w:eastAsia="de-DE"/>
        </w:rPr>
        <w:lastRenderedPageBreak/>
        <w:t>Virtual Reality</w:t>
      </w:r>
      <w:bookmarkEnd w:id="11"/>
      <w:r w:rsidRPr="006A610F">
        <w:rPr>
          <w:rFonts w:eastAsia="Times New Roman"/>
          <w:lang w:eastAsia="de-DE"/>
        </w:rPr>
        <w:t xml:space="preserve"> </w:t>
      </w:r>
    </w:p>
    <w:p w14:paraId="6FC790F6" w14:textId="77777777" w:rsidR="00022B91" w:rsidRPr="006A610F" w:rsidRDefault="00022B91" w:rsidP="00520A43">
      <w:pPr>
        <w:rPr>
          <w:lang w:eastAsia="de-DE"/>
        </w:rPr>
      </w:pPr>
    </w:p>
    <w:p w14:paraId="56111777" w14:textId="49E7D7B5" w:rsidR="003111C8" w:rsidRPr="006A610F" w:rsidRDefault="00022B91" w:rsidP="00022B91">
      <w:r w:rsidRPr="006A610F">
        <w:rPr>
          <w:lang w:eastAsia="de-DE"/>
        </w:rPr>
        <w:t xml:space="preserve">Was ist Virtual Reality? Wie bei vielen anderen Fachbegriffen gibt es auch für Virtual Reality keine einheitliche Definition, sondern vielmehr eine Auswahl an Definitionen die sich mehr oder weniger ähnlich sind. So definiert beispielweise </w:t>
      </w:r>
      <w:bookmarkStart w:id="12" w:name="_CTVK00132fe5cd2fe454dbcb888f721320e7699"/>
      <w:r w:rsidR="00EB0C71" w:rsidRPr="006A610F">
        <w:rPr>
          <w:lang w:eastAsia="de-DE"/>
        </w:rPr>
        <w:t xml:space="preserve">der </w:t>
      </w:r>
      <w:r w:rsidR="00EB0C71" w:rsidRPr="006A610F">
        <w:rPr>
          <w:szCs w:val="24"/>
        </w:rPr>
        <w:t>Brockhaus</w:t>
      </w:r>
      <w:r w:rsidRPr="006A610F">
        <w:rPr>
          <w:szCs w:val="24"/>
        </w:rPr>
        <w:t xml:space="preserve"> virtuelle Realität als „eine mittels Computer simulierte Wirklichkeit oder künstliche Welt, in die Personen mithilfe technischer Geräte sowie umfangreicher Software versetzt und interaktiv eingebunden werden.</w:t>
      </w:r>
      <w:bookmarkEnd w:id="12"/>
      <w:r w:rsidRPr="006A610F">
        <w:rPr>
          <w:szCs w:val="24"/>
        </w:rPr>
        <w:t>“</w:t>
      </w:r>
      <w:r w:rsidRPr="006A610F">
        <w:t xml:space="preserve"> </w:t>
      </w:r>
      <w:r w:rsidRPr="006A610F">
        <w:fldChar w:fldCharType="begin"/>
      </w:r>
      <w:r w:rsidR="005943F9" w:rsidRPr="006A610F">
        <w:instrText>ADDIN CITAVI.PLACEHOLDER c923ed5e-eaca-4b5f-8fdd-aead4574b81d 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</w:instrText>
      </w:r>
      <w:r w:rsidR="005943F9" w:rsidRPr="00DC03A3">
        <w:rPr>
          <w:lang w:val="en-US"/>
        </w:rPr>
        <w:instrText>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</w:instrText>
      </w:r>
      <w:r w:rsidR="005943F9" w:rsidRPr="006A610F">
        <w:rPr>
          <w:lang w:val="en-US"/>
        </w:rPr>
        <w:instrText>g0KICAgICAgICAgIDxOYW1lPkluZm9ybWF0aWsgaW0gRm9rdXM8L05hbWU+DQogICAgICAgIDwvU2VyaWVzVGl0bGU+DQogICAgICAgIDxTaG9ydFRpdGxlPkJyaWxsIDIwMDkg4oCTIFZpcnR1ZWxsZSBSZWFsaXTDpHQ8L1Nob3J0VGl0bGU+DQogICAgICAgIDxTb3VyY2VPZkJpYmxpb2dyYXBoaWNJbmZvcm1hdGlvbj5Xb3JsZENhdDwvU291cmNlT2ZCaWJsaW9ncmFwaGljSW5mb3JtYXRpb24+DQogICAgICAgIDxUaXRsZT5WaXJ0dWVsbGUgUmVhbGl0w6R0PC9UaXRsZT4NCiAgICAgICAgPFllYXI+MjAwOTwvWWVhcj4NCiAgICAgIDwvUmVmZXJlbmNlPg0KICAgIDwvRW50cnk+DQogIDwvRW50cmllcz4NCiAgPFRleHQ+WzRdIFMuIDXigJM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SBTLiA14oCTNjwvVGV4dD4NCiAgICA8L1RleHRVbml0Pg0KICA8L1RleHRVbml0cz4NCjwvUGxhY2Vob2xkZXI+</w:instrText>
      </w:r>
      <w:r w:rsidRPr="006A610F">
        <w:fldChar w:fldCharType="separate"/>
      </w:r>
      <w:bookmarkStart w:id="13" w:name="_CTVP001c923ed5eeaca4b5f8fddaead4574b81d"/>
      <w:r w:rsidR="00776A92" w:rsidRPr="00776A92">
        <w:rPr>
          <w:lang w:val="en-US"/>
        </w:rPr>
        <w:t>[4] S. 5–6</w:t>
      </w:r>
      <w:bookmarkEnd w:id="13"/>
      <w:r w:rsidRPr="006A610F">
        <w:fldChar w:fldCharType="end"/>
      </w:r>
      <w:r w:rsidR="007D4708" w:rsidRPr="007D4708">
        <w:rPr>
          <w:lang w:val="en-US"/>
        </w:rPr>
        <w:t>.</w:t>
      </w:r>
      <w:r w:rsidR="007D4708">
        <w:rPr>
          <w:lang w:val="en-US"/>
        </w:rPr>
        <w:t xml:space="preserve"> </w:t>
      </w:r>
      <w:r w:rsidR="007D4708" w:rsidRPr="00031A89">
        <w:rPr>
          <w:lang w:val="en-US"/>
        </w:rPr>
        <w:t>Eine weitere Definition von Rademacher,</w:t>
      </w:r>
      <w:r w:rsidR="00DF62CD" w:rsidRPr="00031A89">
        <w:rPr>
          <w:lang w:val="en-US"/>
        </w:rPr>
        <w:t xml:space="preserve"> beschreibt Virtual Reality als</w:t>
      </w:r>
      <w:r w:rsidR="00DF62CD" w:rsidRPr="006A610F">
        <w:rPr>
          <w:lang w:val="en-US"/>
        </w:rPr>
        <w:t xml:space="preserve"> </w:t>
      </w:r>
      <w:bookmarkStart w:id="14" w:name="_CTVK0018fcb72bd7f484c489efb41939eef58be"/>
      <w:r w:rsidR="00DF62CD" w:rsidRPr="006A610F">
        <w:rPr>
          <w:lang w:val="en-US"/>
        </w:rPr>
        <w:t>“</w:t>
      </w:r>
      <w:r w:rsidR="009D776D" w:rsidRPr="009D776D">
        <w:rPr>
          <w:szCs w:val="18"/>
          <w:lang w:val="en-US"/>
        </w:rPr>
        <w:t>[…</w:t>
      </w:r>
      <w:r w:rsidR="00DF62CD" w:rsidRPr="009D776D">
        <w:rPr>
          <w:szCs w:val="18"/>
          <w:lang w:val="en-US"/>
        </w:rPr>
        <w:t>]</w:t>
      </w:r>
      <w:r w:rsidR="00DF62CD" w:rsidRPr="006A610F">
        <w:rPr>
          <w:szCs w:val="18"/>
          <w:lang w:val="en-US"/>
        </w:rPr>
        <w:t xml:space="preserve"> a simulation in which computer graphics is used to create</w:t>
      </w:r>
      <w:r w:rsidR="009D776D">
        <w:rPr>
          <w:szCs w:val="18"/>
          <w:lang w:val="en-US"/>
        </w:rPr>
        <w:t xml:space="preserve"> a realistic looking world. </w:t>
      </w:r>
      <w:r w:rsidR="009D776D" w:rsidRPr="009D776D">
        <w:rPr>
          <w:szCs w:val="18"/>
          <w:lang w:val="en-US"/>
        </w:rPr>
        <w:t>[…</w:t>
      </w:r>
      <w:r w:rsidR="00DF62CD" w:rsidRPr="009D776D">
        <w:rPr>
          <w:szCs w:val="18"/>
          <w:lang w:val="en-US"/>
        </w:rPr>
        <w:t>]</w:t>
      </w:r>
      <w:r w:rsidR="00DF62CD" w:rsidRPr="006A610F">
        <w:rPr>
          <w:szCs w:val="18"/>
          <w:lang w:val="en-US"/>
        </w:rPr>
        <w:t xml:space="preserve"> a high end user computer interface that involves real-time simulation and interactions through multiple sensorial channels. These sensorial modalities are visual, auditory, tactile, smell, and taste.</w:t>
      </w:r>
      <w:bookmarkEnd w:id="14"/>
      <w:r w:rsidR="00DF62CD" w:rsidRPr="006A610F">
        <w:rPr>
          <w:szCs w:val="18"/>
          <w:lang w:val="en-US"/>
        </w:rPr>
        <w:t>”</w:t>
      </w:r>
      <w:r w:rsidR="00DF62CD" w:rsidRPr="006A610F">
        <w:rPr>
          <w:lang w:val="en-US"/>
        </w:rPr>
        <w:t xml:space="preserve"> </w:t>
      </w:r>
      <w:r w:rsidR="00DF62CD" w:rsidRPr="006A610F">
        <w:fldChar w:fldCharType="begin"/>
      </w:r>
      <w:r w:rsidR="005943F9" w:rsidRPr="006A610F">
        <w:rPr>
          <w:lang w:val="en-US"/>
        </w:rPr>
        <w:instrText>ADDIN CITAVI.PLACEHOLDER 19868104-fa14-4a38-8d11-6f9d26f7f135 PFBsYWNlaG9sZGVyPg0KICA8QWRkSW5WZXJzaW9uPjUuMi4wLjg8L0FkZEluVmVyc2lvbj4NCiAgPElkPjE5ODY4MTA0LWZhMTQtNGEzOC04ZDExLTZmOWQyNmY3ZjEzNTwvSWQ+DQogIDxFbnRyaWVzPg0KICAgIDxFbnRyeT4NCiAgICAgIDxBc3NvY2lhdGVXaXRoS25vd2xlZGdlSXRlbUlkPjhmY2I3MmJkLTdmNDgtNGM0OC05ZWZiLTQxOTM5ZWVmNThiZTwvQXNzb2NpYXRlV2l0aEtub3dsZWRnZUl0ZW1JZD4NCiAgICAgIDxJZD40ZjQxY2M3Yy1hNDk5LTQ3MGYtYTFjNS0zYmNhOWZlNzlmYmU8L0lk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XVvdGF0aW9uVHlwZT5EaXJlY3RRdW90YXRpb248L1F1b3RhdGlvblR5cGU+DQogICAgICA8UmVmZXJlbmNlSWQ+MzAzMmNkNGQtZmViMi00MzQ4LTg4MDAtMjE3NmIwOGU4ZDFk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TWFydGluPC9GaXJzdE5hbWU+DQogICAgICAgICAgICA8TGFzdE5hbWU+UmFkZW1hY2hlcjwvTGFzdE5hbWU+DQogICAgICAgICAgICA8TWlkZGxlTmFtZT5ILjwvTWlkZGxlTmFtZT4NCiAgICAgICAgICAgIDxTZXg+TWFsZTwvU2V4Pg0KICAgICAgICAg</w:instrText>
      </w:r>
      <w:r w:rsidR="005943F9" w:rsidRPr="006A610F">
        <w:instrText>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gUy4gMTk8L1RleHQ+DQogICAgPC9UZXh0VW5pdD4NCiAgPC9UZXh0VW5pdHM+DQo8L1BsYWNlaG9sZGVyPg==</w:instrText>
      </w:r>
      <w:r w:rsidR="00DF62CD" w:rsidRPr="006A610F">
        <w:fldChar w:fldCharType="separate"/>
      </w:r>
      <w:bookmarkStart w:id="15" w:name="_CTVP00119868104fa144a388d116f9d26f7f135"/>
      <w:r w:rsidR="00776A92">
        <w:t>[5] S. 19</w:t>
      </w:r>
      <w:bookmarkEnd w:id="15"/>
      <w:r w:rsidR="00DF62CD" w:rsidRPr="006A610F">
        <w:fldChar w:fldCharType="end"/>
      </w:r>
      <w:r w:rsidR="007D4708">
        <w:t>.</w:t>
      </w:r>
    </w:p>
    <w:p w14:paraId="68BE11DC" w14:textId="53110B6F" w:rsidR="004B3D57" w:rsidRPr="006A610F" w:rsidRDefault="004B3D57" w:rsidP="00022B91">
      <w:r w:rsidRPr="006A610F">
        <w:t>Virtu</w:t>
      </w:r>
      <w:r w:rsidR="007D4708">
        <w:t>al Reality lässt sich wohl</w:t>
      </w:r>
      <w:r w:rsidRPr="006A610F">
        <w:t xml:space="preserve"> am besten </w:t>
      </w:r>
      <w:r w:rsidR="00EB0C71" w:rsidRPr="006A610F">
        <w:t>Charakterisieren,</w:t>
      </w:r>
      <w:r w:rsidRPr="006A610F">
        <w:t xml:space="preserve"> wenn man die Abgrenzung zur „traditionellen“ Computergraphik betrachtet, als dem Wissenschaftsgebiet, aus welchem die Vir</w:t>
      </w:r>
      <w:r w:rsidR="007D4708">
        <w:t>tual Reality hervorgegangen ist</w:t>
      </w:r>
      <w:r w:rsidRPr="006A610F">
        <w:t xml:space="preserve"> </w:t>
      </w:r>
      <w:r w:rsidRPr="006A610F">
        <w:fldChar w:fldCharType="begin"/>
      </w:r>
      <w:r w:rsidR="005943F9" w:rsidRPr="006A610F">
        <w:instrText>ADDIN CITAVI.PLACEHOLDER 56f2d06b-abfd-4225-a456-21ec94b47514 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gUy4gMTM8L1RleHQ+DQogICAgPC9UZXh0VW5pdD4NCiAgPC9UZXh0VW5pdHM+DQo8L1BsYWNlaG9sZGVyPg==</w:instrText>
      </w:r>
      <w:r w:rsidRPr="006A610F">
        <w:fldChar w:fldCharType="separate"/>
      </w:r>
      <w:bookmarkStart w:id="16" w:name="_CTVP00156f2d06babfd4225a45621ec94b47514"/>
      <w:r w:rsidR="00776A92">
        <w:t>[1] S. 13</w:t>
      </w:r>
      <w:bookmarkEnd w:id="16"/>
      <w:r w:rsidRPr="006A610F">
        <w:fldChar w:fldCharType="end"/>
      </w:r>
      <w:r w:rsidR="007D4708">
        <w:t>.</w:t>
      </w:r>
      <w:r w:rsidRPr="006A610F">
        <w:t xml:space="preserve"> Siehe </w:t>
      </w:r>
      <w:r w:rsidRPr="006A610F">
        <w:fldChar w:fldCharType="begin"/>
      </w:r>
      <w:r w:rsidRPr="006A610F">
        <w:instrText xml:space="preserve"> REF _Ref447104987 \h </w:instrText>
      </w:r>
      <w:r w:rsidRPr="006A610F">
        <w:fldChar w:fldCharType="separate"/>
      </w:r>
      <w:r w:rsidR="000C7041">
        <w:t>Abbildung</w:t>
      </w:r>
      <w:r w:rsidR="000C7041" w:rsidRPr="006A610F">
        <w:t xml:space="preserve"> </w:t>
      </w:r>
      <w:r w:rsidR="000C7041">
        <w:rPr>
          <w:noProof/>
        </w:rPr>
        <w:t>2</w:t>
      </w:r>
      <w:r w:rsidRPr="006A610F">
        <w:fldChar w:fldCharType="end"/>
      </w:r>
      <w:r w:rsidRPr="006A610F">
        <w:t>.</w:t>
      </w:r>
    </w:p>
    <w:p w14:paraId="5EC018C2" w14:textId="77777777" w:rsidR="004B3D57" w:rsidRPr="006A610F" w:rsidRDefault="004B3D57" w:rsidP="00022B91">
      <w:r w:rsidRPr="006A610F">
        <w:rPr>
          <w:noProof/>
          <w:lang w:eastAsia="de-DE"/>
        </w:rPr>
        <w:drawing>
          <wp:inline distT="0" distB="0" distL="0" distR="0" wp14:anchorId="149783AD" wp14:editId="13A34A95">
            <wp:extent cx="4319905" cy="2035834"/>
            <wp:effectExtent l="0" t="0" r="4445" b="2540"/>
            <wp:docPr id="234" name="Grafik 234"/>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2" r:link="rId13">
                      <a:extLst>
                        <a:ext uri="{28A0092B-C50C-407E-A947-70E740481C1C}">
                          <a14:useLocalDpi xmlns:a14="http://schemas.microsoft.com/office/drawing/2010/main" val="0"/>
                        </a:ext>
                      </a:extLst>
                    </a:blip>
                    <a:stretch>
                      <a:fillRect/>
                    </a:stretch>
                  </pic:blipFill>
                  <pic:spPr>
                    <a:xfrm>
                      <a:off x="0" y="0"/>
                      <a:ext cx="4338027" cy="2044374"/>
                    </a:xfrm>
                    <a:prstGeom prst="rect">
                      <a:avLst/>
                    </a:prstGeom>
                  </pic:spPr>
                </pic:pic>
              </a:graphicData>
            </a:graphic>
          </wp:inline>
        </w:drawing>
      </w:r>
    </w:p>
    <w:p w14:paraId="0A82C3A4" w14:textId="79929B84" w:rsidR="004B3D57" w:rsidRPr="006A610F" w:rsidRDefault="00D65779" w:rsidP="004B3D57">
      <w:pPr>
        <w:pStyle w:val="Beschriftung"/>
      </w:pPr>
      <w:bookmarkStart w:id="17" w:name="_Ref447104987"/>
      <w:r>
        <w:t>Abbildung</w:t>
      </w:r>
      <w:r w:rsidR="004B3D57" w:rsidRPr="006A610F">
        <w:t xml:space="preserve"> </w:t>
      </w:r>
      <w:fldSimple w:instr=" SEQ Figure \* ARABIC ">
        <w:r w:rsidR="000C7041">
          <w:rPr>
            <w:noProof/>
          </w:rPr>
          <w:t>2</w:t>
        </w:r>
      </w:fldSimple>
      <w:bookmarkEnd w:id="17"/>
      <w:r w:rsidR="004B3D57" w:rsidRPr="006A610F">
        <w:t xml:space="preserve">: Merkmale von VR im Vergleich zu konventioneller Computergraphik </w:t>
      </w:r>
      <w:r w:rsidR="004B3D57" w:rsidRPr="006A610F">
        <w:fldChar w:fldCharType="begin"/>
      </w:r>
      <w:r w:rsidR="005943F9" w:rsidRPr="006A610F">
        <w:instrText>ADDIN CITAVI.PLACEHOLDER 7343e330-840e-428a-9269-c881a3a51d0f PFBsYWNlaG9sZGVyPg0KICA8QWRkSW5WZXJzaW9uPjUuMi4wLjg8L0FkZEluVmVyc2lvbj4NCiAgPElkPjczNDNlMzMwLTg0MGUtNDI4YS05MjY5LWM4ODFhM2E1MWQwZjwvSWQ+DQogIDxFbnRyaWVzPg0KICAgIDxFbnRyeT4NCiAgICAgIDxBc3NvY2lhdGVXaXRoS25vd2xlZGdlSXRlbUlkPjkwODg0NjAzLTU2MWItNDdmOS04ZTcxLTkzOWY3OTE5NGFhMTwvQXNzb2NpYXRlV2l0aEtub3dsZWRnZUl0ZW1JZD4NCiAgICAgIDxJZD5mYTljZWU4Zi04YzlkLTRjNTktODY3NC0wZDAzN2ViNDdkYWY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OTQ3OGU5YmItNjJiYS00MzBhLWE1YWMtOThlYzJiMzQ4NjM1PC9SZWZlcmVuY2VJZD4NCiAgICAgIDxSYW5nZT4NCiAgICAgICAgPFN0YXJ0PjA8L1N0YXJ0Pg0KICAgICAgICA8TGVuZ3RoPjk8L0xlbmd0aD4NCiAgICAgIDwvUmFuZ2U+DQogICAgICA8UmVmZXJlbmNlPg0KICAgICAgICA8UmVmZXJlbmNlVHlwZUlkPkJvb2tFZGl0ZWQ8L1JlZmVyZW5jZVR5cGVJZD4NCiAgICAgICAgPEVkaXRvcnM+DQogICAgICAgICAgPFBlcnNvbj4NCiAgICAgICAgICAgIDxGaXJzdE5hbWU+UmFsZjwvRmlyc3ROYW1lPg0KICAgICAgICAgICAgPExhc3ROYW1lPkTDtnJuZXI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IFMuIDE0PC9UZXh0Pg0KICAgIDwvVGV4dFVuaXQ+DQogIDwvVGV4dFVuaXRzPg0KPC9QbGFjZWhvbGRlcj4=</w:instrText>
      </w:r>
      <w:r w:rsidR="004B3D57" w:rsidRPr="006A610F">
        <w:fldChar w:fldCharType="separate"/>
      </w:r>
      <w:bookmarkStart w:id="18" w:name="_CTVP0017343e330840e428a9269c881a3a51d0f"/>
      <w:r w:rsidR="00776A92">
        <w:t>[1] S. 14</w:t>
      </w:r>
      <w:bookmarkEnd w:id="18"/>
      <w:r w:rsidR="004B3D57" w:rsidRPr="006A610F">
        <w:fldChar w:fldCharType="end"/>
      </w:r>
    </w:p>
    <w:p w14:paraId="5598130A" w14:textId="29278525" w:rsidR="001078C1" w:rsidRPr="006A610F" w:rsidRDefault="007D7B4A" w:rsidP="00022B91">
      <w:r w:rsidRPr="006A610F">
        <w:t>Virtual Reality hat das Ziel den Nutzer zu überzeugen, dass er sich in einer anderen Welt aufhält als er sich tatsächlich physisch befindet. Erreicht wird dieses Ziel, indem das menschliche Gehirn, im speziellen der visuelle Cortex und Teile des Gehirns welche für die Wahrnehmung von Bewegung</w:t>
      </w:r>
      <w:r w:rsidR="007D4708">
        <w:t xml:space="preserve"> zuständig sind, getäuscht wird</w:t>
      </w:r>
      <w:r w:rsidRPr="006A610F">
        <w:t xml:space="preserve"> </w:t>
      </w:r>
      <w:r w:rsidRPr="006A610F">
        <w:fldChar w:fldCharType="begin"/>
      </w:r>
      <w:r w:rsidR="005943F9" w:rsidRPr="006A610F">
        <w:instrText>ADDIN CITAVI.PLACEHOLDER f8c38a80-3dd2-40de-8a5f-b81358be5801 PFBsYWNlaG9sZGVyPg0KICA8QWRkSW5WZXJzaW9uPjUuMi4wLjg8L0FkZEluVmVyc2lvbj4NCiAgPElkPmY4YzM4YTgwLTNkZDItNDBkZS04YTVmLWI4MTM1OGJlNTgwMTwvSWQ+DQogIDxFbnRyaWVzPg0KICAgIDxFbnRyeT4NCiAgICAgIDxBc3NvY2lhdGVXaXRoS25vd2xlZGdlSXRlbUlkPjc2OTFkNGQ1LTA4MDEtNDI3OC1iZDIxLTE0ODczMGNiZDJlYTwvQXNzb2NpYXRlV2l0aEtub3dsZWRnZUl0ZW1JZD4NCiAgICAgIDxJZD45ZmYzM2YwNy05ZTJlLTRjNjktYjQ2OC05MTUwM2EyZTQ1YmY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gUy4gMjwvVGV4dD4NCiAgICA8L1RleHRVbml0Pg0KICA8L1RleHRVbml0cz4NCjwvUGxhY2Vob2xkZXI+</w:instrText>
      </w:r>
      <w:r w:rsidRPr="006A610F">
        <w:fldChar w:fldCharType="separate"/>
      </w:r>
      <w:bookmarkStart w:id="19" w:name="_CTVP001f8c38a803dd240de8a5fb81358be5801"/>
      <w:r w:rsidR="00776A92">
        <w:t>[6] S. 2</w:t>
      </w:r>
      <w:bookmarkEnd w:id="19"/>
      <w:r w:rsidRPr="006A610F">
        <w:fldChar w:fldCharType="end"/>
      </w:r>
      <w:r w:rsidR="007D4708">
        <w:t>.</w:t>
      </w:r>
      <w:r w:rsidR="001078C1" w:rsidRPr="006A610F">
        <w:t xml:space="preserve"> Diese Täuschung der Wahrnehmungssinne wird erreicht indem bestimme Technologien genutzt werden.</w:t>
      </w:r>
    </w:p>
    <w:p w14:paraId="3877ADF0" w14:textId="6D759B2D" w:rsidR="005B354A" w:rsidRDefault="001078C1" w:rsidP="00C828E8">
      <w:r w:rsidRPr="006A610F">
        <w:lastRenderedPageBreak/>
        <w:t xml:space="preserve">Eine entscheidende Rolle spielt dabei das sogenannte Stereosehen. </w:t>
      </w:r>
      <w:bookmarkStart w:id="20" w:name="_CTVK00153d997594eae4267a3138361eb73939c"/>
      <w:r w:rsidR="002A0904" w:rsidRPr="006A610F">
        <w:rPr>
          <w:szCs w:val="24"/>
        </w:rPr>
        <w:t>Stereosehen hat das Ziel einen dreidimensionalen Eindruck zu bewirken, obwohl man nur eine zweidimensionale Displayfläche verwendet</w:t>
      </w:r>
      <w:bookmarkEnd w:id="20"/>
      <w:r w:rsidR="002A0904" w:rsidRPr="006A610F">
        <w:t xml:space="preserve"> </w:t>
      </w:r>
      <w:r w:rsidR="002A0904" w:rsidRPr="006A610F">
        <w:fldChar w:fldCharType="begin"/>
      </w:r>
      <w:r w:rsidR="005943F9" w:rsidRPr="006A610F">
        <w:instrText>ADDIN CITAVI.PLACEHOLDER 2bbd891b-d076-4aa7-9b43-8a078a0fa2a4 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zM8L24+DQogIDxpbj50cnVlPC9pbj4NCiAgPG9zPjMzPC9vcz4NCiAgPHBzPjMzPC9wcz4NCjwvc3A+DQo8ZXA+DQogIDxuPjY0PC9uPg0KICA8aW4+dHJ1ZTwvaW4+DQogIDxvcz42NDwvb3M+DQogIDxwcz42NDwvcHM+DQo8L2VwPg0KPG9zPjMzLTY0PC9vcz5dXT48L1BhZ2VSYW5nZT4NCiAgICAgICAgPEVuZFBhZ2U+NjQ8L0VuZFBhZ2U+DQogICAgICAgIDxTdGFydFBhZ2U+MzM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TDtnJuZXIsIFN0ZWluY2tlIDIwMTMg4oCTIFdhaHJuZWhtdW5nc2FzcGVrdGUgdm9uIFZSPC9TaG9ydFRpdGxlPg0KICAgICAgICA8VGl0bGU+V2Focm5laG11bmdzYXNwZWt0ZSB2b24gVlI8L1RpdGxlPg0KICAgICAgPC9SZWZlcmVuY2U+DQogICAgPC9FbnRyeT4NCiAgPC9FbnRyaWVzPg0KICA8VGV4dD5bN10gUy4gMz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IFMuIDM4PC9UZXh0Pg0KICAgIDwvVGV4dFVuaXQ+DQogIDwvVGV4dFVuaXRzPg0KPC9QbGFjZWhvbGRlcj4=</w:instrText>
      </w:r>
      <w:r w:rsidR="002A0904" w:rsidRPr="006A610F">
        <w:fldChar w:fldCharType="separate"/>
      </w:r>
      <w:bookmarkStart w:id="21" w:name="_CTVP0012bbd891bd0764aa79b438a078a0fa2a4"/>
      <w:r w:rsidR="00776A92">
        <w:t>[7] S. 38</w:t>
      </w:r>
      <w:bookmarkEnd w:id="21"/>
      <w:r w:rsidR="002A0904" w:rsidRPr="006A610F">
        <w:fldChar w:fldCharType="end"/>
      </w:r>
      <w:r w:rsidR="007D4708">
        <w:t>.</w:t>
      </w:r>
      <w:r w:rsidR="00FA338C" w:rsidRPr="006A610F">
        <w:t xml:space="preserve"> Dies bedeutet, das</w:t>
      </w:r>
      <w:r w:rsidR="007D4708">
        <w:t>s</w:t>
      </w:r>
      <w:r w:rsidR="00FA338C" w:rsidRPr="006A610F">
        <w:t xml:space="preserve"> mit Hilfe von Stereosehen und eines Head-Mounted Displays eine dreidimensionale Virtualität erzeugt werden kann. Technisch wird S</w:t>
      </w:r>
      <w:r w:rsidR="007D4708">
        <w:t>tereosehen wie folgt realisiert:</w:t>
      </w:r>
      <w:r w:rsidR="00FA338C" w:rsidRPr="006A610F">
        <w:t xml:space="preserve"> Ausgangspunkt ist ein </w:t>
      </w:r>
      <w:r w:rsidR="00DF1C2F" w:rsidRPr="006A610F">
        <w:t>Nutzer welcher die zweidimensionale Displayfläche betrachtet</w:t>
      </w:r>
      <w:r w:rsidR="005B354A" w:rsidRPr="006A610F">
        <w:t xml:space="preserve">, siehe </w:t>
      </w:r>
      <w:r w:rsidR="00FD2435" w:rsidRPr="006A610F">
        <w:fldChar w:fldCharType="begin"/>
      </w:r>
      <w:r w:rsidR="00FD2435" w:rsidRPr="006A610F">
        <w:instrText xml:space="preserve"> REF _Ref447029602 \h </w:instrText>
      </w:r>
      <w:r w:rsidR="00FD2435" w:rsidRPr="006A610F">
        <w:fldChar w:fldCharType="separate"/>
      </w:r>
      <w:r w:rsidR="000C7041">
        <w:t>Abbildung</w:t>
      </w:r>
      <w:r w:rsidR="000C7041" w:rsidRPr="006A610F">
        <w:t xml:space="preserve"> </w:t>
      </w:r>
      <w:r w:rsidR="000C7041">
        <w:rPr>
          <w:noProof/>
        </w:rPr>
        <w:t>3</w:t>
      </w:r>
      <w:r w:rsidR="00FD2435" w:rsidRPr="006A610F">
        <w:fldChar w:fldCharType="end"/>
      </w:r>
      <w:r w:rsidR="00DF1C2F" w:rsidRPr="006A610F">
        <w:t>.</w:t>
      </w:r>
    </w:p>
    <w:p w14:paraId="7D5D938F" w14:textId="75B81BD8" w:rsidR="00C828E8" w:rsidRPr="006A610F" w:rsidRDefault="00C828E8" w:rsidP="005B354A">
      <w:pPr>
        <w:keepNext/>
      </w:pPr>
      <w:r w:rsidRPr="00C828E8">
        <w:rPr>
          <w:noProof/>
          <w:lang w:eastAsia="de-DE"/>
        </w:rPr>
        <w:drawing>
          <wp:inline distT="0" distB="0" distL="0" distR="0" wp14:anchorId="63287915" wp14:editId="1D766E65">
            <wp:extent cx="3649794" cy="2908524"/>
            <wp:effectExtent l="8573" t="0" r="0" b="0"/>
            <wp:docPr id="235" name="Grafik 235" descr="C:\Users\Nicklas\Pictures\Samsung\CLX-3180_20160513_16210200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icklas\Pictures\Samsung\CLX-3180_20160513_16210200 (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3673690" cy="2927567"/>
                    </a:xfrm>
                    <a:prstGeom prst="rect">
                      <a:avLst/>
                    </a:prstGeom>
                    <a:noFill/>
                    <a:ln>
                      <a:noFill/>
                    </a:ln>
                  </pic:spPr>
                </pic:pic>
              </a:graphicData>
            </a:graphic>
          </wp:inline>
        </w:drawing>
      </w:r>
    </w:p>
    <w:p w14:paraId="6258B411" w14:textId="1F6D4C66" w:rsidR="00DF1C2F" w:rsidRPr="006A610F" w:rsidRDefault="00D65779" w:rsidP="000471D5">
      <w:pPr>
        <w:pStyle w:val="Beschriftung"/>
        <w:rPr>
          <w:color w:val="auto"/>
        </w:rPr>
      </w:pPr>
      <w:bookmarkStart w:id="22" w:name="_Ref447029602"/>
      <w:bookmarkStart w:id="23" w:name="_Ref447207577"/>
      <w:r>
        <w:t>Abbildung</w:t>
      </w:r>
      <w:r w:rsidR="000471D5" w:rsidRPr="006A610F">
        <w:t xml:space="preserve"> </w:t>
      </w:r>
      <w:fldSimple w:instr=" SEQ Figure \* ARABIC ">
        <w:r w:rsidR="000C7041">
          <w:rPr>
            <w:noProof/>
          </w:rPr>
          <w:t>3</w:t>
        </w:r>
      </w:fldSimple>
      <w:bookmarkEnd w:id="22"/>
      <w:r w:rsidR="000471D5" w:rsidRPr="006A610F">
        <w:rPr>
          <w:color w:val="auto"/>
        </w:rPr>
        <w:t xml:space="preserve">: Stereosehen </w:t>
      </w:r>
      <w:r w:rsidR="000471D5" w:rsidRPr="006A610F">
        <w:rPr>
          <w:color w:val="auto"/>
        </w:rPr>
        <w:fldChar w:fldCharType="begin"/>
      </w:r>
      <w:r w:rsidR="005943F9" w:rsidRPr="006A610F">
        <w:rPr>
          <w:color w:val="auto"/>
        </w:rPr>
        <w:instrText>ADDIN CITAVI.PLACEHOLDER dd013cad-4c7b-4654-b887-b2c63eeaf6be 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zM8L24+DQogIDxpbj50cnVlPC9pbj4NCiAgPG9zPjMzPC9vcz4NCiAgPHBzPjMzPC9wcz4NCjwvc3A+DQo8ZXA+DQogIDxuPjY0PC9uPg0KICA8aW4+dHJ1ZTwvaW4+DQogIDxvcz42NDwvb3M+DQogIDxwcz42NDwvcHM+DQo8L2VwPg0KPG9zPjMzLTY0PC9vcz5dXT48L1BhZ2VSYW5nZT4NCiAgICAgICAgPEVuZFBhZ2U+NjQ8L0VuZFBhZ2U+DQogICAgICAgIDxTdGFydFBhZ2U+MzM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TDtnJuZXIsIFN0ZWluY2tlIDIwMTMg4oCTIFdhaHJuZWhtdW5nc2FzcGVrdGUgdm9uIFZSPC9TaG9ydFRpdGxlPg0KICAgICAgICA8VGl0bGU+V2Focm5laG11bmdzYXNwZWt0ZSB2b24gVlI8L1RpdGxlPg0KICAgICAgPC9SZWZlcmVuY2U+DQogICAgPC9FbnRyeT4NCiAgPC9FbnRyaWVzPg0KICA8VGV4dD5bN10gUy4gMz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IFMuIDM3PC9UZXh0Pg0KICAgIDwvVGV4dFVuaXQ+DQogIDwvVGV4dFVuaXRzPg0KPC9QbGFjZWhvbGRlcj4=</w:instrText>
      </w:r>
      <w:r w:rsidR="000471D5" w:rsidRPr="006A610F">
        <w:rPr>
          <w:color w:val="auto"/>
        </w:rPr>
        <w:fldChar w:fldCharType="separate"/>
      </w:r>
      <w:bookmarkStart w:id="24" w:name="_CTVP001dd013cad4c7b4654b887b2c63eeaf6be"/>
      <w:r w:rsidR="00776A92">
        <w:rPr>
          <w:color w:val="auto"/>
        </w:rPr>
        <w:t>[7] S. 37</w:t>
      </w:r>
      <w:bookmarkEnd w:id="24"/>
      <w:r w:rsidR="000471D5" w:rsidRPr="006A610F">
        <w:rPr>
          <w:color w:val="auto"/>
        </w:rPr>
        <w:fldChar w:fldCharType="end"/>
      </w:r>
      <w:bookmarkEnd w:id="23"/>
    </w:p>
    <w:p w14:paraId="0000CEE4" w14:textId="3B1739E6" w:rsidR="00BD14AC" w:rsidRPr="006A610F" w:rsidRDefault="000471D5" w:rsidP="000471D5">
      <w:r w:rsidRPr="006A610F">
        <w:t>Der Nutzer betrachtet das Display indem er den Punkt A auf der Displayfläche fixiert. Auf der Displayfläche werden nun die Punkte P</w:t>
      </w:r>
      <w:r w:rsidRPr="006A610F">
        <w:rPr>
          <w:vertAlign w:val="subscript"/>
        </w:rPr>
        <w:t>R</w:t>
      </w:r>
      <w:r w:rsidRPr="006A610F">
        <w:t xml:space="preserve"> und P</w:t>
      </w:r>
      <w:r w:rsidRPr="006A610F">
        <w:rPr>
          <w:vertAlign w:val="subscript"/>
        </w:rPr>
        <w:t>L</w:t>
      </w:r>
      <w:r w:rsidRPr="006A610F">
        <w:t xml:space="preserve"> dargestellt. Dabei wird durch technische Vorkehrungen dafür gesorgt, dass Licht vom Punkt P</w:t>
      </w:r>
      <w:r w:rsidRPr="006A610F">
        <w:rPr>
          <w:vertAlign w:val="subscript"/>
        </w:rPr>
        <w:t>R</w:t>
      </w:r>
      <w:r w:rsidRPr="006A610F">
        <w:t xml:space="preserve"> nur in das rechte Auge des Nutzers gelangt und </w:t>
      </w:r>
      <w:r w:rsidR="00DC0058" w:rsidRPr="006A610F">
        <w:t>das Licht aus Punkt P</w:t>
      </w:r>
      <w:r w:rsidR="00DC0058" w:rsidRPr="006A610F">
        <w:rPr>
          <w:vertAlign w:val="subscript"/>
        </w:rPr>
        <w:t xml:space="preserve">L </w:t>
      </w:r>
      <w:r w:rsidR="00DC0058" w:rsidRPr="006A610F">
        <w:t>nur in das linke Auge des Nutzers trifft. Der Abstand zwischen den Punkten wird als Parallaxe bezeichnet. Auf die Situation, dass Licht aus zwei verschiedenen Punkten jeweils in nur ein Auge trifft reagiert der visuelle Cortex des Nutzers indem es sich die Lichtreize aus beiden Punkten als der Lichtreiz aus einem Punkt P</w:t>
      </w:r>
      <w:r w:rsidR="00DC0058" w:rsidRPr="006A610F">
        <w:rPr>
          <w:vertAlign w:val="subscript"/>
        </w:rPr>
        <w:t>*</w:t>
      </w:r>
      <w:r w:rsidR="00DC0058" w:rsidRPr="006A610F">
        <w:t xml:space="preserve"> erklärt. </w:t>
      </w:r>
      <w:r w:rsidR="00F14535" w:rsidRPr="006A610F">
        <w:t>Sprich der visuelle Cortex erkennt nicht die Lichtreize aus den beiden einzelnen Punkten, sondern rechnet die Lichtreize dem Punkt P</w:t>
      </w:r>
      <w:r w:rsidR="00F14535" w:rsidRPr="006A610F">
        <w:rPr>
          <w:vertAlign w:val="subscript"/>
        </w:rPr>
        <w:t>*</w:t>
      </w:r>
      <w:r w:rsidR="00F14535" w:rsidRPr="006A610F">
        <w:t xml:space="preserve"> zu.  Dadurch, dass der visuelle Cortex die </w:t>
      </w:r>
      <w:r w:rsidR="00F14535" w:rsidRPr="006A610F">
        <w:lastRenderedPageBreak/>
        <w:t>beiden einzelnen Punkte fusioniert</w:t>
      </w:r>
      <w:r w:rsidR="007D4708">
        <w:t>,</w:t>
      </w:r>
      <w:r w:rsidR="00F14535" w:rsidRPr="006A610F">
        <w:t xml:space="preserve"> ist es gelungen einen Punkt zu erzeugen</w:t>
      </w:r>
      <w:r w:rsidR="007D4708">
        <w:t>,</w:t>
      </w:r>
      <w:r w:rsidR="00F14535" w:rsidRPr="006A610F">
        <w:t xml:space="preserve"> welcher sich, für die Wahrnehmung des Nutzers, vor der Displayfläche befindet. Vertauscht man die Reihenfolge der Punkte</w:t>
      </w:r>
      <w:r w:rsidR="007D4708">
        <w:t>,</w:t>
      </w:r>
      <w:r w:rsidR="00F14535" w:rsidRPr="006A610F">
        <w:t xml:space="preserve"> so ist es möglich Punkte hinter der Displayfläche darzustellen. In </w:t>
      </w:r>
      <w:r w:rsidR="00F14535" w:rsidRPr="006A610F">
        <w:fldChar w:fldCharType="begin"/>
      </w:r>
      <w:r w:rsidR="00F14535" w:rsidRPr="006A610F">
        <w:instrText xml:space="preserve"> REF _Ref447029602 \h </w:instrText>
      </w:r>
      <w:r w:rsidR="00F14535" w:rsidRPr="006A610F">
        <w:fldChar w:fldCharType="separate"/>
      </w:r>
      <w:r w:rsidR="000C7041">
        <w:t>Abbildung</w:t>
      </w:r>
      <w:r w:rsidR="000C7041" w:rsidRPr="006A610F">
        <w:t xml:space="preserve"> </w:t>
      </w:r>
      <w:r w:rsidR="000C7041">
        <w:rPr>
          <w:noProof/>
        </w:rPr>
        <w:t>3</w:t>
      </w:r>
      <w:r w:rsidR="00F14535" w:rsidRPr="006A610F">
        <w:fldChar w:fldCharType="end"/>
      </w:r>
      <w:r w:rsidR="00F14535" w:rsidRPr="006A610F">
        <w:t xml:space="preserve"> ist das durch die Punkte Q</w:t>
      </w:r>
      <w:r w:rsidR="00F14535" w:rsidRPr="006A610F">
        <w:rPr>
          <w:vertAlign w:val="subscript"/>
        </w:rPr>
        <w:t>L</w:t>
      </w:r>
      <w:r w:rsidR="00F14535" w:rsidRPr="006A610F">
        <w:t>, Q</w:t>
      </w:r>
      <w:r w:rsidR="00F14535" w:rsidRPr="006A610F">
        <w:rPr>
          <w:vertAlign w:val="subscript"/>
        </w:rPr>
        <w:t>R</w:t>
      </w:r>
      <w:r w:rsidR="00F14535" w:rsidRPr="006A610F">
        <w:t xml:space="preserve"> und Q</w:t>
      </w:r>
      <w:r w:rsidR="00F14535" w:rsidRPr="006A610F">
        <w:rPr>
          <w:vertAlign w:val="subscript"/>
        </w:rPr>
        <w:t>*</w:t>
      </w:r>
      <w:r w:rsidR="007D4708">
        <w:t xml:space="preserve"> dargestellt</w:t>
      </w:r>
      <w:r w:rsidR="0031160A" w:rsidRPr="006A610F">
        <w:t xml:space="preserve"> </w:t>
      </w:r>
      <w:r w:rsidR="0031160A" w:rsidRPr="006A610F">
        <w:fldChar w:fldCharType="begin"/>
      </w:r>
      <w:r w:rsidR="005943F9" w:rsidRPr="006A610F">
        <w:instrText>ADDIN CITAVI.PLACEHOLDER d008b388-199b-466b-a37a-78cd10b33df8 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lJhbGY8L0ZpcnN0TmFtZT4NCiAgICAgICAgICAgIDxMYXN0TmFtZT5Ew7ZybmVyPC9MYXN0TmFtZT4NCiAgICAgICAgICAgIDxTZXg+TWFsZTwvU2V4Pg0KICAgICAgICAgIDwvUGVyc29uPg0KICAgICAgICAgIDxQZXJzb24+DQogICAgICAgICAgICA8Rmlyc3ROYW1lPkZyYW5rPC9GaXJzdE5hbWU+DQogICAgICAgICAgICA8TGFzdE5hbWU+U3RlaW5ja2U8L0xhc3ROYW1lPg0KICAgICAgICAgICAgPFNleD5NYWxlPC9TZXg+DQogICAgICAgICAgPC9QZXJzb24+DQogICAgICAgIDwvQXV0aG9ycz4NCiAgICAgICAgPElkPjEyM2MzMGY3LWY4YzUtNDAxNi1iMzU2LWY2OWQ3YmFkMTI4ODwvSWQ+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UmFuZ2U+PCFbQ0RBVEFbPHNwPg0KICA8bj4zMzwvbj4NCiAgPGluPnRydWU8L2luPg0KICA8b3M+MzM8L29zPg0KICA8cHM+MzM8L3BzPg0KPC9zcD4NCjxlcD4NCiAgPG4+NjQ8L24+DQogIDxpbj50cnVlPC9pbj4NCiAgPG9zPjY0PC9vcz4NCiAgPHBzPjY0PC9wcz4NCjwvZXA+DQo8b3M+MzMtNjQ8L29zPl1dPjwvUGFnZVJhbmdlPg0KICAgICAgICA8RW5kUGFnZT42NDwvRW5kUGFnZT4NCiAgICAgICAgPFN0YXJ0UGFnZT4zMz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RMO2cm5lciwgU3RlaW5ja2UgMjAxMyDigJMgV2Focm5laG11bmdzYXNwZWt0ZSB2b24gVlI8L1Nob3J0VGl0bGU+DQogICAgICAgIDxUaXRsZT5XYWhybmVobXVuZ3Nhc3Bla3RlIHZvbiBWUjwvVGl0bGU+DQogICAgICA8L1JlZmVyZW5jZT4NCiAgICA8L0VudHJ5Pg0KICA8L0VudHJpZXM+DQogIDxUZXh0Pls3XSBTLiAzOOKAkzM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XSBTLiAzOOKAkzM5PC9UZXh0Pg0KICAgIDwvVGV4dFVuaXQ+DQogIDwvVGV4dFVuaXRzPg0KPC9QbGFjZWhvbGRlcj4=</w:instrText>
      </w:r>
      <w:r w:rsidR="0031160A" w:rsidRPr="006A610F">
        <w:fldChar w:fldCharType="separate"/>
      </w:r>
      <w:bookmarkStart w:id="25" w:name="_CTVP001d008b388199b466ba37a78cd10b33df8"/>
      <w:r w:rsidR="00776A92">
        <w:t>[7] S. 38–39</w:t>
      </w:r>
      <w:bookmarkEnd w:id="25"/>
      <w:r w:rsidR="0031160A" w:rsidRPr="006A610F">
        <w:fldChar w:fldCharType="end"/>
      </w:r>
      <w:r w:rsidR="007D4708">
        <w:t>.</w:t>
      </w:r>
      <w:r w:rsidR="00F14535" w:rsidRPr="006A610F">
        <w:t xml:space="preserve"> </w:t>
      </w:r>
      <w:bookmarkStart w:id="26" w:name="_CTVK001ecac0c6580be4c2aa91ff9933656755a"/>
      <w:r w:rsidR="0031160A" w:rsidRPr="006A610F">
        <w:t>"In der VR kann man also unter Ausnutzung der Eigenheiten der menschlichen Wahrnehmung ein Stereodisplay realisieren, das nicht nur einen zweidimensionalen, sondern auch einen plastischen dreidimensionalen Bildeindruck erzeugt, indem durch geeignete Wahl der Parallaxe Objekte vor oder hinter dem Bildschirm erscheinen."</w:t>
      </w:r>
      <w:bookmarkEnd w:id="26"/>
      <w:r w:rsidR="0031160A" w:rsidRPr="006A610F">
        <w:t xml:space="preserve"> </w:t>
      </w:r>
      <w:r w:rsidR="0031160A" w:rsidRPr="006A610F">
        <w:fldChar w:fldCharType="begin"/>
      </w:r>
      <w:r w:rsidR="005943F9" w:rsidRPr="006A610F">
        <w:instrText>ADDIN CITAVI.PLACEHOLDER 8b4a7acb-3655-4e34-91f8-e3c349dcdde4 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zM8L24+DQogIDxpbj50cnVlPC9pbj4NCiAgPG9zPjMzPC9vcz4NCiAgPHBzPjMzPC9wcz4NCjwvc3A+DQo8ZXA+DQogIDxuPjY0PC9uPg0KICA8aW4+dHJ1ZTwvaW4+DQogIDxvcz42NDwvb3M+DQogIDxwcz42NDwvcHM+DQo8L2VwPg0KPG9zPjMzLTY0PC9vcz5dXT48L1BhZ2VSYW5nZT4NCiAgICAgICAgPEVuZFBhZ2U+NjQ8L0VuZFBhZ2U+DQogICAgICAgIDxTdGFydFBhZ2U+MzM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TDtnJuZXIsIFN0ZWluY2tlIDIwMTMg4oCTIFdhaHJuZWhtdW5nc2FzcGVrdGUgdm9uIFZSPC9TaG9ydFRpdGxlPg0KICAgICAgICA8VGl0bGU+V2Focm5laG11bmdzYXNwZWt0ZSB2b24gVlI8L1RpdGxlPg0KICAgICAgPC9SZWZlcmVuY2U+DQogICAgPC9FbnRyeT4NCiAgPC9FbnRyaWVzPg0KICA8VGV4dD5bN10gUy4gMz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IFMuIDM5PC9UZXh0Pg0KICAgIDwvVGV4dFVuaXQ+DQogIDwvVGV4dFVuaXRzPg0KPC9QbGFjZWhvbGRlcj4=</w:instrText>
      </w:r>
      <w:r w:rsidR="0031160A" w:rsidRPr="006A610F">
        <w:fldChar w:fldCharType="separate"/>
      </w:r>
      <w:bookmarkStart w:id="27" w:name="_CTVP0018b4a7acb36554e3491f8e3c349dcdde4"/>
      <w:r w:rsidR="00776A92">
        <w:t>[7] S. 39</w:t>
      </w:r>
      <w:bookmarkEnd w:id="27"/>
      <w:r w:rsidR="0031160A" w:rsidRPr="006A610F">
        <w:fldChar w:fldCharType="end"/>
      </w:r>
      <w:r w:rsidR="007D4708">
        <w:t>.</w:t>
      </w:r>
      <w:r w:rsidR="00F620C9" w:rsidRPr="006A610F">
        <w:rPr>
          <w:vertAlign w:val="subscript"/>
        </w:rPr>
        <w:t xml:space="preserve"> </w:t>
      </w:r>
      <w:r w:rsidR="00F620C9" w:rsidRPr="006A610F">
        <w:t xml:space="preserve">Somit können durch die Darstellung mehrerer Punkte </w:t>
      </w:r>
      <w:r w:rsidR="00271AF4" w:rsidRPr="006A610F">
        <w:t xml:space="preserve">beliebige Formen </w:t>
      </w:r>
      <w:r w:rsidR="00F620C9" w:rsidRPr="006A610F">
        <w:t>erzeugt werden, welche wiederum Grundlage einer dreidimensionalen Virtualität sind.</w:t>
      </w:r>
    </w:p>
    <w:p w14:paraId="3A0DA4B8" w14:textId="5C1D9D79" w:rsidR="00BD14AC" w:rsidRPr="006A610F" w:rsidRDefault="00BD14AC" w:rsidP="002A1EB8">
      <w:r w:rsidRPr="006A610F">
        <w:t xml:space="preserve">Wie zuvor erwähnt hat VR das Ziel dem Nutzer glaubhaft zu machen, dass er sich in einer anderen Welt befindet. Die Illusion der virtuellen Welt soll möglichst überzeugend sein. In diesem Zusammenhang </w:t>
      </w:r>
      <w:r w:rsidR="002A1EB8" w:rsidRPr="006A610F">
        <w:t>spricht man von Präsenz. Präsenz beschreibt das subjektive Gefühl, dass man sich selbst in der virtuellen Umgebung befindet und dass diese Umgebung real für den Nutzer ist. Reize aus dem realen Umfeld des Nu</w:t>
      </w:r>
      <w:r w:rsidR="007D4708">
        <w:t>tzers werden dabei ausgeblendet</w:t>
      </w:r>
      <w:r w:rsidR="002A1EB8" w:rsidRPr="006A610F">
        <w:t xml:space="preserve"> </w:t>
      </w:r>
      <w:r w:rsidR="002A1EB8" w:rsidRPr="006A610F">
        <w:fldChar w:fldCharType="begin"/>
      </w:r>
      <w:r w:rsidR="005943F9" w:rsidRPr="006A610F">
        <w:instrText>ADDIN CITAVI.PLACEHOLDER 75de8786-f14b-4c63-a43e-af65a0cda448 PFBsYWNlaG9sZGVyPg0KICA8QWRkSW5WZXJzaW9uPjUuMi4wLjg8L0FkZEluVmVyc2lvbj4NCiAgPElkPjc1ZGU4Nzg2LWYxNGItNGM2My1hNDNlLWFmNjVhMGNkYTQ0ODwvSWQ+DQogIDxFbnRyaWVzPg0KICAgIDxFbnRyeT4NCiAgICAgIDxBc3NvY2lhdGVXaXRoS25vd2xlZGdlSXRlbUlkPjdmODY2N2FhLTI5ZTUtNDlhMS1hMjIwLWMyOWI4YTE1YWE5MzwvQXNzb2NpYXRlV2l0aEtub3dsZWRnZUl0ZW1JZD4NCiAgICAgIDxJZD42YjM3YWM2Yy0zNDBmLTRiNWYtYmE1Yy04ZTg4NmFlZGZiNDE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zM8L24+DQogIDxpbj50cnVlPC9pbj4NCiAgPG9zPjMzPC9vcz4NCiAgPHBzPjMzPC9wcz4NCjwvc3A+DQo8ZXA+DQogIDxuPjY0PC9uPg0KICA8aW4+dHJ1ZTwvaW4+DQogIDxvcz42NDwvb3M+DQogIDxwcz42NDwvcHM+DQo8L2VwPg0KPG9zPjMzLTY0PC9vcz5dXT48L1BhZ2VSYW5nZT4NCiAgICAgICAgPEVuZFBhZ2U+NjQ8L0VuZFBhZ2U+DQogICAgICAgIDxTdGFydFBhZ2U+MzM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TDtnJuZXIsIFN0ZWluY2tlIDIwMTMg4oCTIFdhaHJuZWhtdW5nc2FzcGVrdGUgdm9uIFZSPC9TaG9ydFRpdGxlPg0KICAgICAgICA8VGl0bGU+V2Focm5laG11bmdzYXNwZWt0ZSB2b24gVlI8L1RpdGxlPg0KICAgICAgPC9SZWZlcmVuY2U+DQogICAgPC9FbnRyeT4NCiAgPC9FbnRyaWVzPg0KICA8VGV4dD5bN10gUy4gN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IFMuIDQ2PC9UZXh0Pg0KICAgIDwvVGV4dFVuaXQ+DQogIDwvVGV4dFVuaXRzPg0KPC9QbGFjZWhvbGRlcj4=</w:instrText>
      </w:r>
      <w:r w:rsidR="002A1EB8" w:rsidRPr="006A610F">
        <w:fldChar w:fldCharType="separate"/>
      </w:r>
      <w:bookmarkStart w:id="28" w:name="_CTVP00175de8786f14b4c63a43eaf65a0cda448"/>
      <w:r w:rsidR="00776A92">
        <w:t>[7] S. 46</w:t>
      </w:r>
      <w:bookmarkEnd w:id="28"/>
      <w:r w:rsidR="002A1EB8" w:rsidRPr="006A610F">
        <w:fldChar w:fldCharType="end"/>
      </w:r>
      <w:r w:rsidR="007D4708">
        <w:t>.</w:t>
      </w:r>
      <w:r w:rsidR="00082C0E" w:rsidRPr="006A610F">
        <w:t xml:space="preserve"> Im Zusammenhang mit Präsenz spielt die Immersion eine entscheidende Rolle bei virtuellen Umgebungen. Immersion beschreibt den Grad des Eintauchens in eine virtuelle Umgebung. Folglich wird Präsenz dann erreicht, wenn der Nutzer einer möglich</w:t>
      </w:r>
      <w:r w:rsidR="0075731B" w:rsidRPr="006A610F">
        <w:t>st</w:t>
      </w:r>
      <w:r w:rsidR="00082C0E" w:rsidRPr="006A610F">
        <w:t xml:space="preserve"> immersiven virtuellen Umgebung ausgesetzt ist. Man könnte auch sagen, dass virtuelle Umgebungen möglichst immersiv gestaltet werden, damit der Nutzer die virtuelle Umgebung als präsent wahrnimmt.</w:t>
      </w:r>
      <w:r w:rsidR="005B0E30" w:rsidRPr="006A610F">
        <w:t xml:space="preserve"> Präsenz wird erreicht, wenn der Nutzer sich bewusst in der VR befindet und sich wie in der realen Welt verhält.</w:t>
      </w:r>
      <w:r w:rsidR="00DC7D5C" w:rsidRPr="006A610F">
        <w:t xml:space="preserve"> So reagiert der Nutzer bei einer in der VR auftretenden scheinbaren Gefahrensituation entsprechend körperlich, wie etwa mit erhöhten</w:t>
      </w:r>
      <w:r w:rsidR="005A218C">
        <w:t xml:space="preserve"> Puls oder erweiterten Pupillen</w:t>
      </w:r>
      <w:r w:rsidR="00DC7D5C" w:rsidRPr="006A610F">
        <w:t xml:space="preserve"> </w:t>
      </w:r>
      <w:r w:rsidR="0075731B" w:rsidRPr="006A610F">
        <w:fldChar w:fldCharType="begin"/>
      </w:r>
      <w:r w:rsidR="005943F9" w:rsidRPr="006A610F">
        <w:instrText>ADDIN CITAVI.PLACEHOLDER eb25f60b-165d-4f73-ad1c-9b65586ae6da PFBsYWNlaG9sZGVyPg0KICA8QWRkSW5WZXJzaW9uPjUuMi4wLjg8L0FkZEluVmVyc2lvbj4NCiAgPElkPmViMjVmNjBiLTE2NWQtNGY3My1hZDFjLTliNjU1ODZhZTZkYTwvSWQ+DQogIDxFbnRyaWVzPg0KICAgIDxFbnRyeT4NCiAgICAgIDxBc3NvY2lhdGVXaXRoS25vd2xlZGdlSXRlbUlkPjdmODY2N2FhLTI5ZTUtNDlhMS1hMjIwLWMyOWI4YTE1YWE5MzwvQXNzb2NpYXRlV2l0aEtub3dsZWRnZUl0ZW1JZD4NCiAgICAgIDxJZD42YjM3YWM2Yy0zNDBmLTRiNWYtYmE1Yy04ZTg4NmFlZGZiNDE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zM8L24+DQogIDxpbj50cnVlPC9pbj4NCiAgPG9zPjMzPC9vcz4NCiAgPHBzPjMzPC9wcz4NCjwvc3A+DQo8ZXA+DQogIDxuPjY0PC9uPg0KICA8aW4+dHJ1ZTwvaW4+DQogIDxvcz42NDwvb3M+DQogIDxwcz42NDwvcHM+DQo8L2VwPg0KPG9zPjMzLTY0PC9vcz5dXT48L1BhZ2VSYW5nZT4NCiAgICAgICAgPEVuZFBhZ2U+NjQ8L0VuZFBhZ2U+DQogICAgICAgIDxTdGFydFBhZ2U+MzM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TDtnJuZXIsIFN0ZWluY2tlIDIwMTMg4oCTIFdhaHJuZWhtdW5nc2FzcGVrdGUgdm9uIFZSPC9TaG9ydFRpdGxlPg0KICAgICAgICA8VGl0bGU+V2Focm5laG11bmdzYXNwZWt0ZSB2b24gVlI8L1RpdGxlPg0KICAgICAgPC9SZWZlcmVuY2U+DQogICAgPC9FbnRyeT4NCiAgPC9FbnRyaWVzPg0KICA8VGV4dD5bN10gUy4gN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IFMuIDQ2PC9UZXh0Pg0KICAgIDwvVGV4dFVuaXQ+DQogIDwvVGV4dFVuaXRzPg0KPC9QbGFjZWhvbGRlcj4=</w:instrText>
      </w:r>
      <w:r w:rsidR="0075731B" w:rsidRPr="006A610F">
        <w:fldChar w:fldCharType="separate"/>
      </w:r>
      <w:bookmarkStart w:id="29" w:name="_CTVP001eb25f60b165d4f73ad1c9b65586ae6da"/>
      <w:r w:rsidR="00776A92">
        <w:t>[7] S. 46</w:t>
      </w:r>
      <w:bookmarkEnd w:id="29"/>
      <w:r w:rsidR="0075731B" w:rsidRPr="006A610F">
        <w:fldChar w:fldCharType="end"/>
      </w:r>
      <w:r w:rsidR="005A218C">
        <w:t>.</w:t>
      </w:r>
      <w:r w:rsidR="0075731B" w:rsidRPr="006A610F">
        <w:t xml:space="preserve"> </w:t>
      </w:r>
      <w:r w:rsidR="00082C0E" w:rsidRPr="006A610F">
        <w:t xml:space="preserve">  </w:t>
      </w:r>
      <w:r w:rsidR="002A1EB8" w:rsidRPr="006A610F">
        <w:t xml:space="preserve"> </w:t>
      </w:r>
    </w:p>
    <w:p w14:paraId="387500E9" w14:textId="77777777" w:rsidR="000471D5" w:rsidRPr="006A610F" w:rsidRDefault="00BD14AC" w:rsidP="000471D5">
      <w:r w:rsidRPr="006A610F">
        <w:br w:type="page"/>
      </w:r>
    </w:p>
    <w:p w14:paraId="7BB0B8A4" w14:textId="77777777" w:rsidR="00985D2A" w:rsidRPr="006A610F" w:rsidRDefault="00985D2A" w:rsidP="000C185D">
      <w:pPr>
        <w:pStyle w:val="berschrift2"/>
        <w:rPr>
          <w:rFonts w:eastAsia="Times New Roman"/>
          <w:lang w:eastAsia="de-DE"/>
        </w:rPr>
      </w:pPr>
      <w:bookmarkStart w:id="30" w:name="_Toc453247642"/>
      <w:r w:rsidRPr="006A610F">
        <w:rPr>
          <w:rFonts w:eastAsia="Times New Roman"/>
          <w:lang w:eastAsia="de-DE"/>
        </w:rPr>
        <w:lastRenderedPageBreak/>
        <w:t>Augmented Reality</w:t>
      </w:r>
      <w:bookmarkEnd w:id="30"/>
    </w:p>
    <w:p w14:paraId="7D76AE1E" w14:textId="7C5EDC10" w:rsidR="002A43F0" w:rsidRDefault="002A43F0" w:rsidP="00512952">
      <w:pPr>
        <w:rPr>
          <w:lang w:eastAsia="de-DE"/>
        </w:rPr>
      </w:pPr>
    </w:p>
    <w:p w14:paraId="5E2D5E87" w14:textId="611B9081" w:rsidR="002A43F0" w:rsidRPr="006A610F" w:rsidRDefault="002A43F0" w:rsidP="00512952">
      <w:pPr>
        <w:rPr>
          <w:lang w:eastAsia="de-DE"/>
        </w:rPr>
      </w:pPr>
      <w:r>
        <w:rPr>
          <w:lang w:eastAsia="de-DE"/>
        </w:rPr>
        <w:t>Dieses Kapitel führt den Begriff Augmented Reality ein und stellt die fünf wesentlichen Komponenten eines Augmented Reality Systems dar.</w:t>
      </w:r>
    </w:p>
    <w:p w14:paraId="69BD0382" w14:textId="4CC17F78" w:rsidR="00512952" w:rsidRPr="006A610F" w:rsidRDefault="00512952" w:rsidP="00512952">
      <w:pPr>
        <w:spacing w:after="0"/>
        <w:rPr>
          <w:rFonts w:cs="Segoe UI"/>
          <w:color w:val="000000"/>
          <w:szCs w:val="24"/>
        </w:rPr>
      </w:pPr>
      <w:r w:rsidRPr="006A610F">
        <w:rPr>
          <w:szCs w:val="24"/>
        </w:rPr>
        <w:t>"</w:t>
      </w:r>
      <w:r w:rsidRPr="006A610F">
        <w:rPr>
          <w:color w:val="000000"/>
          <w:szCs w:val="24"/>
        </w:rPr>
        <w:t>Unter Augmentierter Realität (engl. Augmented Reality, deutsch teilweise auch als erweiterte oder angereicherte Realität bezeichnet) versteht man allgemein die Anreicherung der Realität durch künstliche virtuelle Inhalte. Dabei kommt es zu einer Verschmelzung der Realität mit der Virtualität.</w:t>
      </w:r>
      <w:r w:rsidR="005A218C">
        <w:rPr>
          <w:color w:val="000000"/>
          <w:szCs w:val="24"/>
        </w:rPr>
        <w:t>“</w:t>
      </w:r>
      <w:r w:rsidRPr="006A610F">
        <w:rPr>
          <w:color w:val="000000"/>
          <w:szCs w:val="24"/>
        </w:rPr>
        <w:t xml:space="preserve"> </w:t>
      </w:r>
      <w:r w:rsidRPr="006A610F">
        <w:rPr>
          <w:color w:val="000000"/>
          <w:szCs w:val="24"/>
        </w:rPr>
        <w:fldChar w:fldCharType="begin"/>
      </w:r>
      <w:r w:rsidRPr="006A610F">
        <w:rPr>
          <w:color w:val="000000"/>
          <w:szCs w:val="24"/>
        </w:rPr>
        <w:instrText xml:space="preserve"> REF _Ref447121783 \h </w:instrText>
      </w:r>
      <w:r w:rsidRPr="006A610F">
        <w:rPr>
          <w:color w:val="000000"/>
          <w:szCs w:val="24"/>
        </w:rPr>
      </w:r>
      <w:r w:rsidRPr="006A610F">
        <w:rPr>
          <w:color w:val="000000"/>
          <w:szCs w:val="24"/>
        </w:rPr>
        <w:fldChar w:fldCharType="separate"/>
      </w:r>
      <w:r w:rsidR="000C7041">
        <w:t>Abbildung</w:t>
      </w:r>
      <w:r w:rsidR="000C7041" w:rsidRPr="006A610F">
        <w:t xml:space="preserve"> </w:t>
      </w:r>
      <w:r w:rsidR="000C7041">
        <w:rPr>
          <w:noProof/>
        </w:rPr>
        <w:t>4</w:t>
      </w:r>
      <w:r w:rsidRPr="006A610F">
        <w:rPr>
          <w:color w:val="000000"/>
          <w:szCs w:val="24"/>
        </w:rPr>
        <w:fldChar w:fldCharType="end"/>
      </w:r>
      <w:r w:rsidRPr="006A610F">
        <w:rPr>
          <w:color w:val="000000"/>
          <w:szCs w:val="24"/>
        </w:rPr>
        <w:t xml:space="preserve"> </w:t>
      </w:r>
      <w:r w:rsidR="005A218C">
        <w:rPr>
          <w:color w:val="000000"/>
          <w:szCs w:val="24"/>
        </w:rPr>
        <w:t>„</w:t>
      </w:r>
      <w:r w:rsidR="005A218C">
        <w:rPr>
          <w:szCs w:val="18"/>
        </w:rPr>
        <w:t>[…</w:t>
      </w:r>
      <w:r w:rsidR="005A218C" w:rsidRPr="005A218C">
        <w:rPr>
          <w:szCs w:val="18"/>
        </w:rPr>
        <w:t>]</w:t>
      </w:r>
      <w:r w:rsidR="005A218C">
        <w:rPr>
          <w:szCs w:val="18"/>
        </w:rPr>
        <w:t xml:space="preserve"> </w:t>
      </w:r>
      <w:r w:rsidRPr="006A610F">
        <w:rPr>
          <w:color w:val="000000"/>
          <w:szCs w:val="24"/>
        </w:rPr>
        <w:t>zeigt ein Beispiel eine reale Szene und deren Anreicherung um ein virtuelles Objekt.</w:t>
      </w:r>
    </w:p>
    <w:p w14:paraId="0977A096" w14:textId="647599A5" w:rsidR="00DC7D5C" w:rsidRDefault="00512952" w:rsidP="00BD14AC">
      <w:pPr>
        <w:rPr>
          <w:lang w:eastAsia="de-DE"/>
        </w:rPr>
      </w:pPr>
      <w:r w:rsidRPr="006A610F">
        <w:rPr>
          <w:color w:val="000000"/>
          <w:szCs w:val="24"/>
        </w:rPr>
        <w:t>Entscheidend hierbei ist, dass diese Erweiterung nicht sta</w:t>
      </w:r>
      <w:r w:rsidR="00225451" w:rsidRPr="006A610F">
        <w:rPr>
          <w:color w:val="000000"/>
          <w:szCs w:val="24"/>
        </w:rPr>
        <w:t>tisch und einmalig wie in der unteren</w:t>
      </w:r>
      <w:r w:rsidRPr="006A610F">
        <w:rPr>
          <w:color w:val="000000"/>
          <w:szCs w:val="24"/>
        </w:rPr>
        <w:t xml:space="preserve"> Abbildung, sondern kontinuierlich und angepasst an den aktuellen Standpunkt des jeweiligen Betrachters passiert."</w:t>
      </w:r>
      <w:r w:rsidRPr="006A610F">
        <w:t xml:space="preserve"> </w:t>
      </w:r>
      <w:r w:rsidRPr="006A610F">
        <w:fldChar w:fldCharType="begin"/>
      </w:r>
      <w:r w:rsidR="005943F9" w:rsidRPr="006A610F">
        <w:instrText>ADDIN CITAVI.PLACEHOLDER a0c7efdb-f634-4917-a6a6-2e41e800b20b 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UmFuZ2U+PCFbQ0RBVEFbPHNwPg0KICA8bj4yNDE8L24+DQogIDxpbj50cnVlPC9pbj4NCiAgPG9zPjI0MTwvb3M+DQogIDxwcz4yNDE8L3BzPg0KPC9zcD4NCjxlcD4NCiAgPG4+Mjk0PC9uPg0KICA8aW4+dHJ1ZTwvaW4+DQogIDxvcz4yOTQ8L29zPg0KICA8cHM+Mjk0PC9wcz4NCjwvZXA+DQo8b3M+MjQxLTI5NDwvb3M+XV0+PC9QYWdlUmFuZ2U+DQogICAgICAgIDxFbmRQYWdlPjI5NDwvRW5kUGFnZT4NCiAgICAgICAgPFN0YXJ0UGFnZT4yNDE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Jyb2xsIDIwMTMg4oCTIEF1Z21lbnRpZXJ0ZSBSZWFsaXTDpHQ8L1Nob3J0VGl0bGU+DQogICAgICAgIDxUaXRsZT5BdWdtZW50aWVydGUgUmVhbGl0w6R0PC9UaXRsZT4NCiAgICAgIDwvUmVmZXJlbmNlPg0KICAgIDwvRW50cnk+DQogIDwvRW50cmllcz4NCiAgPFRleHQ+WzNdIFMuIDI0MeKAkzI0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gUy4gMjQx4oCTMjQyPC9UZXh0Pg0KICAgIDwvVGV4dFVuaXQ+DQogIDwvVGV4dFVuaXRzPg0KPC9QbGFjZWhvbGRlcj4=</w:instrText>
      </w:r>
      <w:r w:rsidRPr="006A610F">
        <w:fldChar w:fldCharType="separate"/>
      </w:r>
      <w:bookmarkStart w:id="31" w:name="_CTVP001a0c7efdbf6344917a6a62e41e800b20b"/>
      <w:r w:rsidR="00776A92">
        <w:t>[3] S. 241–242</w:t>
      </w:r>
      <w:bookmarkEnd w:id="31"/>
      <w:r w:rsidRPr="006A610F">
        <w:fldChar w:fldCharType="end"/>
      </w:r>
      <w:r w:rsidR="005A218C">
        <w:t>.</w:t>
      </w:r>
    </w:p>
    <w:p w14:paraId="6402F9F0" w14:textId="7CAF5328" w:rsidR="00C828E8" w:rsidRPr="006A610F" w:rsidRDefault="00C828E8" w:rsidP="00BD14AC">
      <w:pPr>
        <w:rPr>
          <w:lang w:eastAsia="de-DE"/>
        </w:rPr>
      </w:pPr>
      <w:r w:rsidRPr="00C828E8">
        <w:rPr>
          <w:noProof/>
          <w:lang w:eastAsia="de-DE"/>
        </w:rPr>
        <w:drawing>
          <wp:inline distT="0" distB="0" distL="0" distR="0" wp14:anchorId="21607F11" wp14:editId="22B8DEB6">
            <wp:extent cx="4568471" cy="1152525"/>
            <wp:effectExtent l="0" t="0" r="3810" b="0"/>
            <wp:docPr id="236" name="Grafik 236" descr="C:\Users\Nicklas\Pictures\Samsung\CLX-3180_20160515_12233907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cklas\Pictures\Samsung\CLX-3180_20160515_12233907 (2).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52" t="6061" r="1523" b="6021"/>
                    <a:stretch/>
                  </pic:blipFill>
                  <pic:spPr bwMode="auto">
                    <a:xfrm>
                      <a:off x="0" y="0"/>
                      <a:ext cx="4571951" cy="1153403"/>
                    </a:xfrm>
                    <a:prstGeom prst="rect">
                      <a:avLst/>
                    </a:prstGeom>
                    <a:noFill/>
                    <a:ln>
                      <a:noFill/>
                    </a:ln>
                    <a:extLst>
                      <a:ext uri="{53640926-AAD7-44D8-BBD7-CCE9431645EC}">
                        <a14:shadowObscured xmlns:a14="http://schemas.microsoft.com/office/drawing/2010/main"/>
                      </a:ext>
                    </a:extLst>
                  </pic:spPr>
                </pic:pic>
              </a:graphicData>
            </a:graphic>
          </wp:inline>
        </w:drawing>
      </w:r>
    </w:p>
    <w:p w14:paraId="4D585FF3" w14:textId="17F17769" w:rsidR="00512952" w:rsidRPr="006A610F" w:rsidRDefault="00D65779" w:rsidP="00512952">
      <w:pPr>
        <w:pStyle w:val="Beschriftung"/>
      </w:pPr>
      <w:bookmarkStart w:id="32" w:name="_Ref447121783"/>
      <w:r>
        <w:t>Abbildung</w:t>
      </w:r>
      <w:r w:rsidR="00512952" w:rsidRPr="006A610F">
        <w:t xml:space="preserve"> </w:t>
      </w:r>
      <w:fldSimple w:instr=" SEQ Figure \* ARABIC ">
        <w:r w:rsidR="000C7041">
          <w:rPr>
            <w:noProof/>
          </w:rPr>
          <w:t>4</w:t>
        </w:r>
      </w:fldSimple>
      <w:bookmarkEnd w:id="32"/>
      <w:r w:rsidR="00512952" w:rsidRPr="006A610F">
        <w:t xml:space="preserve">: Verschmelzung einer realen Umgebung ( links) mit einem virtuellen Objekt ( rechts) zur Augmentierten Realität ( Mitte) </w:t>
      </w:r>
      <w:r w:rsidR="00512952" w:rsidRPr="006A610F">
        <w:fldChar w:fldCharType="begin"/>
      </w:r>
      <w:r w:rsidR="005943F9" w:rsidRPr="006A610F">
        <w:instrText>ADDIN CITAVI.PLACEHOLDER bdb19d3d-7f2c-4773-8666-f2e19a5cd23b 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Xb2xmZ2FuZzwvRmlyc3ROYW1lPg0KICAgICAgICAgICAgPExhc3ROYW1lPkJyb2xsPC9MYXN0TmFtZT4NCiAgICAgICAgICAgIDxTZXg+TWFsZTwvU2V4Pg0KICAgICAgICAgIDwvUGVyc29uPg0KICAgICAgICA8L0F1dGhvcnM+DQogICAgICAgIDxJZD43NTMxNzgwNC0zZWJkLTRlNjUtYjNlZS05NjBkNTg2YTYyYmY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IFMuIDI0MjwvVGV4dD4NCiAgICA8L1RleHRVbml0Pg0KICA8L1RleHRVbml0cz4NCjwvUGxhY2Vob2xkZXI+</w:instrText>
      </w:r>
      <w:r w:rsidR="00512952" w:rsidRPr="006A610F">
        <w:fldChar w:fldCharType="separate"/>
      </w:r>
      <w:bookmarkStart w:id="33" w:name="_CTVP001bdb19d3d7f2c47738666f2e19a5cd23b"/>
      <w:r w:rsidR="00776A92">
        <w:t>[3] S. 242</w:t>
      </w:r>
      <w:bookmarkEnd w:id="33"/>
      <w:r w:rsidR="00512952" w:rsidRPr="006A610F">
        <w:fldChar w:fldCharType="end"/>
      </w:r>
    </w:p>
    <w:p w14:paraId="5265D5BA" w14:textId="32706B45" w:rsidR="001709F4" w:rsidRPr="006A610F" w:rsidRDefault="00492E3D" w:rsidP="00512952">
      <w:r w:rsidRPr="006A610F">
        <w:rPr>
          <w:szCs w:val="24"/>
        </w:rPr>
        <w:t xml:space="preserve">In der Wissenschaft ist jedoch weitestgehend die Definition nach Azuma aus dem Jahre 1997 etabliert (Azuma 1997). </w:t>
      </w:r>
      <w:r w:rsidR="005A218C">
        <w:rPr>
          <w:szCs w:val="24"/>
        </w:rPr>
        <w:t>„</w:t>
      </w:r>
      <w:r w:rsidRPr="006A610F">
        <w:rPr>
          <w:szCs w:val="24"/>
        </w:rPr>
        <w:t>Danach versteht man unter AR eine Kombination (Überlagerung) von Realität und Virtualität, die interaktiv ist, bei welcher die Darstellung in Echtzeit erfolgt und in der 3D-Objekte (geometrisch) registriert sind."</w:t>
      </w:r>
      <w:r w:rsidRPr="006A610F">
        <w:t xml:space="preserve"> </w:t>
      </w:r>
      <w:r w:rsidRPr="006A610F">
        <w:fldChar w:fldCharType="begin"/>
      </w:r>
      <w:r w:rsidR="005943F9" w:rsidRPr="006A610F">
        <w:instrText>ADDIN CITAVI.PLACEHOLDER bf18c6f3-499c-4663-ac6b-8ca875293e17 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Xb2xmZ2FuZzwvRmlyc3ROYW1lPg0KICAgICAgICAgICAgPExhc3ROYW1lPkJyb2xsPC9MYXN0TmFtZT4NCiAgICAgICAgICAgIDxTZXg+TWFsZTwvU2V4Pg0KICAgICAgICAgIDwvUGVyc29uPg0KICAgICAgICA8L0F1dGhvcnM+DQogICAgICAgIDxJZD43NTMxNzgwNC0zZWJkLTRlNjUtYjNlZS05NjBkNTg2YTYyYmY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IFMuIDI0NTwvVGV4dD4NCiAgICA8L1RleHRVbml0Pg0KICA8L1RleHRVbml0cz4NCjwvUGxhY2Vob2xkZXI+</w:instrText>
      </w:r>
      <w:r w:rsidRPr="006A610F">
        <w:fldChar w:fldCharType="separate"/>
      </w:r>
      <w:bookmarkStart w:id="34" w:name="_CTVP001bf18c6f3499c4663ac6b8ca875293e17"/>
      <w:r w:rsidR="00776A92">
        <w:t>[3] S. 245</w:t>
      </w:r>
      <w:bookmarkEnd w:id="34"/>
      <w:r w:rsidRPr="006A610F">
        <w:fldChar w:fldCharType="end"/>
      </w:r>
      <w:r w:rsidR="005A218C">
        <w:t>.</w:t>
      </w:r>
      <w:r w:rsidR="00225451" w:rsidRPr="006A610F">
        <w:t xml:space="preserve"> </w:t>
      </w:r>
      <w:r w:rsidR="001709F4" w:rsidRPr="006A610F">
        <w:t>Vereinfacht lässt sich Augmentierte Virtualität in fünf Teilkomponenten aufteilen:</w:t>
      </w:r>
    </w:p>
    <w:p w14:paraId="27C5225B" w14:textId="77777777" w:rsidR="001709F4" w:rsidRPr="006A610F" w:rsidRDefault="001709F4" w:rsidP="001709F4">
      <w:pPr>
        <w:pStyle w:val="Listenabsatz"/>
        <w:numPr>
          <w:ilvl w:val="0"/>
          <w:numId w:val="28"/>
        </w:numPr>
      </w:pPr>
      <w:r w:rsidRPr="006A610F">
        <w:t>Videoaufnahme</w:t>
      </w:r>
    </w:p>
    <w:p w14:paraId="50C3B21B" w14:textId="77777777" w:rsidR="001709F4" w:rsidRPr="006A610F" w:rsidRDefault="001709F4" w:rsidP="001709F4">
      <w:pPr>
        <w:pStyle w:val="Listenabsatz"/>
        <w:numPr>
          <w:ilvl w:val="0"/>
          <w:numId w:val="28"/>
        </w:numPr>
      </w:pPr>
      <w:r w:rsidRPr="006A610F">
        <w:t>Tracking</w:t>
      </w:r>
    </w:p>
    <w:p w14:paraId="7E94A6B9" w14:textId="77777777" w:rsidR="001709F4" w:rsidRPr="006A610F" w:rsidRDefault="001709F4" w:rsidP="001709F4">
      <w:pPr>
        <w:pStyle w:val="Listenabsatz"/>
        <w:numPr>
          <w:ilvl w:val="0"/>
          <w:numId w:val="28"/>
        </w:numPr>
      </w:pPr>
      <w:r w:rsidRPr="006A610F">
        <w:t>Registrierung</w:t>
      </w:r>
    </w:p>
    <w:p w14:paraId="27CCFD25" w14:textId="77777777" w:rsidR="001709F4" w:rsidRPr="006A610F" w:rsidRDefault="001709F4" w:rsidP="001709F4">
      <w:pPr>
        <w:pStyle w:val="Listenabsatz"/>
        <w:numPr>
          <w:ilvl w:val="0"/>
          <w:numId w:val="28"/>
        </w:numPr>
      </w:pPr>
      <w:r w:rsidRPr="006A610F">
        <w:t>Darstellung</w:t>
      </w:r>
    </w:p>
    <w:p w14:paraId="63B61661" w14:textId="0A07917C" w:rsidR="009D776D" w:rsidRDefault="001709F4" w:rsidP="009D776D">
      <w:pPr>
        <w:pStyle w:val="Listenabsatz"/>
        <w:numPr>
          <w:ilvl w:val="0"/>
          <w:numId w:val="28"/>
        </w:numPr>
      </w:pPr>
      <w:r w:rsidRPr="006A610F">
        <w:t>Ausgabe</w:t>
      </w:r>
    </w:p>
    <w:p w14:paraId="28B11608" w14:textId="77777777" w:rsidR="009D776D" w:rsidRPr="006A610F" w:rsidRDefault="009D776D" w:rsidP="009D776D"/>
    <w:p w14:paraId="064D7871" w14:textId="77777777" w:rsidR="006B4AFB" w:rsidRDefault="006B4AFB">
      <w:pPr>
        <w:spacing w:line="259" w:lineRule="auto"/>
        <w:jc w:val="left"/>
        <w:rPr>
          <w:rFonts w:eastAsiaTheme="majorEastAsia" w:cstheme="majorBidi"/>
          <w:sz w:val="32"/>
          <w:szCs w:val="24"/>
        </w:rPr>
      </w:pPr>
      <w:r>
        <w:br w:type="page"/>
      </w:r>
    </w:p>
    <w:p w14:paraId="2DFB1700" w14:textId="0165DE61" w:rsidR="009D776D" w:rsidRPr="00AF1A5A" w:rsidRDefault="001709F4" w:rsidP="009D776D">
      <w:pPr>
        <w:rPr>
          <w:b/>
        </w:rPr>
      </w:pPr>
      <w:r w:rsidRPr="00AF1A5A">
        <w:rPr>
          <w:b/>
        </w:rPr>
        <w:lastRenderedPageBreak/>
        <w:t>Videoaufnahme</w:t>
      </w:r>
    </w:p>
    <w:p w14:paraId="6B3950CD" w14:textId="4EF12C21" w:rsidR="001709F4" w:rsidRDefault="001709F4" w:rsidP="001709F4">
      <w:r w:rsidRPr="006A610F">
        <w:t>Mit Hilfe einer Kamera wird ein Videobild der Um</w:t>
      </w:r>
      <w:r w:rsidR="009D776D">
        <w:t>gebung des Betrachters erstellt</w:t>
      </w:r>
      <w:r w:rsidR="00DA3AF6" w:rsidRPr="006A610F">
        <w:t xml:space="preserve"> </w:t>
      </w:r>
      <w:r w:rsidR="00DA3AF6" w:rsidRPr="006A610F">
        <w:fldChar w:fldCharType="begin"/>
      </w:r>
      <w:r w:rsidR="005943F9" w:rsidRPr="006A610F">
        <w:instrText>ADDIN CITAVI.PLACEHOLDER 7a2c97b8-ff38-4cba-b35f-bf08d3bb3795 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ldvbGZnYW5nPC9GaXJzdE5hbWU+DQogICAgICAgICAgICA8TGFzdE5hbWU+QnJvbGw8L0xhc3ROYW1lPg0KICAgICAgICAgICAgPFNleD5NYWxlPC9TZXg+DQogICAgICAgICAgPC9QZXJzb24+DQogICAgICAgIDwvQXV0aG9ycz4NCiAgICAgICAgPElkPjc1MzE3ODA0LTNlYmQtNGU2NS1iM2VlLTk2MGQ1ODZhNjJiZjwvSWQ+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UmFuZ2U+PCFbQ0RBVEFbPHNwPg0KICA8bj4yNDE8L24+DQogIDxpbj50cnVlPC9pbj4NCiAgPG9zPjI0MTwvb3M+DQogIDxwcz4yNDE8L3BzPg0KPC9zcD4NCjxlcD4NCiAgPG4+Mjk0PC9uPg0KICA8aW4+dHJ1ZTwvaW4+DQogIDxvcz4yOTQ8L29zPg0KICA8cHM+Mjk0PC9wcz4NCjwvZXA+DQo8b3M+MjQxLTI5NDwvb3M+XV0+PC9QYWdlUmFuZ2U+DQogICAgICAgIDxFbmRQYWdlPjI5NDwvRW5kUGFnZT4NCiAgICAgICAgPFN0YXJ0UGFnZT4yNDE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Jyb2xsIDIwMTMg4oCTIEF1Z21lbnRpZXJ0ZSBSZWFsaXTDpHQ8L1Nob3J0VGl0bGU+DQogICAgICAgIDxUaXRsZT5BdWdtZW50aWVydGUgUmVhbGl0w6R0PC9UaXRsZT4NCiAgICAgIDwvUmVmZXJlbmNlPg0KICAgIDwvRW50cnk+DQogIDwvRW50cmllcz4NCiAgPFRleHQ+WzNdIFMuIDI0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gUy4gMjQyPC9UZXh0Pg0KICAgIDwvVGV4dFVuaXQ+DQogIDwvVGV4dFVuaXRzPg0KPC9QbGFjZWhvbGRlcj4=</w:instrText>
      </w:r>
      <w:r w:rsidR="00DA3AF6" w:rsidRPr="006A610F">
        <w:fldChar w:fldCharType="separate"/>
      </w:r>
      <w:bookmarkStart w:id="35" w:name="_CTVP0017a2c97b8ff384cbab35fbf08d3bb3795"/>
      <w:r w:rsidR="00776A92">
        <w:t>[3] S. 242</w:t>
      </w:r>
      <w:bookmarkEnd w:id="35"/>
      <w:r w:rsidR="00DA3AF6" w:rsidRPr="006A610F">
        <w:fldChar w:fldCharType="end"/>
      </w:r>
      <w:r w:rsidR="009D776D">
        <w:t>.</w:t>
      </w:r>
      <w:r w:rsidRPr="006A610F">
        <w:t xml:space="preserve"> </w:t>
      </w:r>
    </w:p>
    <w:p w14:paraId="16DB0CE0" w14:textId="77777777" w:rsidR="009D776D" w:rsidRPr="006A610F" w:rsidRDefault="009D776D" w:rsidP="001709F4"/>
    <w:p w14:paraId="173C7BF0" w14:textId="2E87DC71" w:rsidR="009D776D" w:rsidRPr="00AF1A5A" w:rsidRDefault="001709F4" w:rsidP="009D776D">
      <w:pPr>
        <w:rPr>
          <w:b/>
        </w:rPr>
      </w:pPr>
      <w:r w:rsidRPr="00AF1A5A">
        <w:rPr>
          <w:b/>
        </w:rPr>
        <w:t>Tracking</w:t>
      </w:r>
    </w:p>
    <w:p w14:paraId="250FA1B3" w14:textId="72CD93FA" w:rsidR="001709F4" w:rsidRDefault="001709F4" w:rsidP="001709F4">
      <w:r w:rsidRPr="006A610F">
        <w:t>Tracking bedeutet die Berechnung der Position, der Lage und der Orientierung. Im Zusammenhang mit AR bedeutet es den Blickpunkt des Betrachters möglichst genau zu erfassen. Somit liefert das Tracking eine Transformation aus dem Nutzer- bzw. Kamerakoordinatensystem in das Koordinate</w:t>
      </w:r>
      <w:r w:rsidR="009D776D">
        <w:t>nsystem der virtuellen Umgebung</w:t>
      </w:r>
      <w:r w:rsidRPr="006A610F">
        <w:t xml:space="preserve"> </w:t>
      </w:r>
      <w:r w:rsidRPr="006A610F">
        <w:fldChar w:fldCharType="begin"/>
      </w:r>
      <w:r w:rsidR="005943F9" w:rsidRPr="006A610F">
        <w:instrText>ADDIN CITAVI.PLACEHOLDER 32699f0f-0281-4bbd-bf33-a4739341171f 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IFMuIDI0MuKAkzI0MzwvVGV4dD4NCiAgICA8L1RleHRVbml0Pg0KICA8L1RleHRVbml0cz4NCjwvUGxhY2Vob2xkZXI+</w:instrText>
      </w:r>
      <w:r w:rsidRPr="006A610F">
        <w:fldChar w:fldCharType="separate"/>
      </w:r>
      <w:bookmarkStart w:id="36" w:name="_CTVP00132699f0f02814bbdbf33a4739341171f"/>
      <w:r w:rsidR="00776A92">
        <w:t>[3] S. 242–243</w:t>
      </w:r>
      <w:bookmarkEnd w:id="36"/>
      <w:r w:rsidRPr="006A610F">
        <w:fldChar w:fldCharType="end"/>
      </w:r>
      <w:r w:rsidR="009D776D">
        <w:t>.</w:t>
      </w:r>
    </w:p>
    <w:p w14:paraId="31400B3C" w14:textId="77777777" w:rsidR="009D776D" w:rsidRPr="006A610F" w:rsidRDefault="009D776D" w:rsidP="001709F4"/>
    <w:p w14:paraId="0BA3E96C" w14:textId="137151DB" w:rsidR="009D776D" w:rsidRPr="00AF1A5A" w:rsidRDefault="00DA3AF6" w:rsidP="009D776D">
      <w:pPr>
        <w:rPr>
          <w:b/>
        </w:rPr>
      </w:pPr>
      <w:r w:rsidRPr="00AF1A5A">
        <w:rPr>
          <w:b/>
        </w:rPr>
        <w:t>Registrierung</w:t>
      </w:r>
    </w:p>
    <w:p w14:paraId="1D1FA862" w14:textId="0DB1F850" w:rsidR="00574FD0" w:rsidRDefault="00DA3AF6" w:rsidP="001709F4">
      <w:r w:rsidRPr="006A610F">
        <w:t xml:space="preserve">„Unter geometrischer Registrierung versteht man die Verankerung oder das korrekte Einpassen der künstlichen virtuellen Inhalte in die Realität. Dies bedeutet, dass auf Basis der Positions- und Lageschätzung des Trackings, das Koordinatensystem der einzelnen virtuellen Inhalte und der beobachteten Realität so in Beziehung gesetzt werden, dass virtuellen Inhalte in der Realität fest verortet (registriert) erscheinen. Dies führt dazu, dass ein sich in der virtuellen Welt nicht bewegendes künstliches Objekt, auch in der Realität einen scheinbar festen Platz hat, unabhängig vom sich verändernden Standpunkt des Betrachters (beziehungsweise der Kamera).“ </w:t>
      </w:r>
      <w:r w:rsidRPr="006A610F">
        <w:fldChar w:fldCharType="begin"/>
      </w:r>
      <w:r w:rsidR="005943F9" w:rsidRPr="006A610F">
        <w:instrText>ADDIN CITAVI.PLACEHOLDER 24895af5-648f-4fb3-9fd3-f57eb6549ae0 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ldvbGZnYW5nPC9GaXJzdE5hbWU+DQogICAgICAgICAgICA8TGFzdE5hbWU+QnJvbGw8L0xhc3ROYW1lPg0KICAgICAgICAgICAgPFNleD5NYWxlPC9TZXg+DQogICAgICAgICAgPC9QZXJzb24+DQogICAgICAgIDwvQXV0aG9ycz4NCiAgICAgICAgPElkPjc1MzE3ODA0LTNlYmQtNGU2NS1iM2VlLTk2MGQ1ODZhNjJiZjwvSWQ+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UmFuZ2U+PCFbQ0RBVEFbPHNwPg0KICA8bj4yNDE8L24+DQogIDxpbj50cnVlPC9pbj4NCiAgPG9zPjI0MTwvb3M+DQogIDxwcz4yNDE8L3BzPg0KPC9zcD4NCjxlcD4NCiAgPG4+Mjk0PC9uPg0KICA8aW4+dHJ1ZTwvaW4+DQogIDxvcz4yOTQ8L29zPg0KICA8cHM+Mjk0PC9wcz4NCjwvZXA+DQo8b3M+MjQxLTI5NDwvb3M+XV0+PC9QYWdlUmFuZ2U+DQogICAgICAgIDxFbmRQYWdlPjI5NDwvRW5kUGFnZT4NCiAgICAgICAgPFN0YXJ0UGFnZT4yNDE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Jyb2xsIDIwMTMg4oCTIEF1Z21lbnRpZXJ0ZSBSZWFsaXTDpHQ8L1Nob3J0VGl0bGU+DQogICAgICAgIDxUaXRsZT5BdWdtZW50aWVydGUgUmVhbGl0w6R0PC9UaXRsZT4NCiAgICAgIDwvUmVmZXJlbmNlPg0KICAgIDwvRW50cnk+DQogIDwvRW50cmllcz4NCiAgPFRleHQ+WzNdIFMuIDI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gUy4gMjQzPC9UZXh0Pg0KICAgIDwvVGV4dFVuaXQ+DQogIDwvVGV4dFVuaXRzPg0KPC9QbGFjZWhvbGRlcj4=</w:instrText>
      </w:r>
      <w:r w:rsidRPr="006A610F">
        <w:fldChar w:fldCharType="separate"/>
      </w:r>
      <w:bookmarkStart w:id="37" w:name="_CTVP00124895af5648f4fb39fd3f57eb6549ae0"/>
      <w:r w:rsidR="00776A92">
        <w:t>[3] S. 243</w:t>
      </w:r>
      <w:bookmarkEnd w:id="37"/>
      <w:r w:rsidRPr="006A610F">
        <w:fldChar w:fldCharType="end"/>
      </w:r>
      <w:r w:rsidR="009D776D">
        <w:t>.</w:t>
      </w:r>
    </w:p>
    <w:p w14:paraId="4F5A6111" w14:textId="44B1D186" w:rsidR="006B4AFB" w:rsidRDefault="006B4AFB">
      <w:pPr>
        <w:spacing w:line="259" w:lineRule="auto"/>
        <w:jc w:val="left"/>
        <w:rPr>
          <w:rFonts w:eastAsiaTheme="majorEastAsia" w:cstheme="majorBidi"/>
          <w:sz w:val="32"/>
          <w:szCs w:val="24"/>
        </w:rPr>
      </w:pPr>
      <w:bookmarkStart w:id="38" w:name="_CTVK001c206c9a8e2cb4a90830c2b4529c73119"/>
    </w:p>
    <w:p w14:paraId="628B8B38" w14:textId="6CF35D97" w:rsidR="00574FD0" w:rsidRPr="00AF1A5A" w:rsidRDefault="00574FD0" w:rsidP="00AF1A5A">
      <w:pPr>
        <w:rPr>
          <w:b/>
        </w:rPr>
      </w:pPr>
      <w:r w:rsidRPr="00AF1A5A">
        <w:rPr>
          <w:b/>
        </w:rPr>
        <w:t>Darstellung</w:t>
      </w:r>
    </w:p>
    <w:p w14:paraId="4CFAD522" w14:textId="5281641B" w:rsidR="009D776D" w:rsidRPr="006A610F" w:rsidRDefault="00574FD0" w:rsidP="00574FD0">
      <w:r w:rsidRPr="006A610F">
        <w:rPr>
          <w:szCs w:val="18"/>
        </w:rPr>
        <w:t>„Basierend auf der sich durch die geometrische Registrierung ergebenden Transformation und der jeweiligen Kameraperspektive werden die virtuellen Inhalte wiedergegeben (Rendering). Dabei wird das aufgenommene Videobild durch die virtuellen Inhalte perspektivisch korrekt überlagert, wodurch die eigentliche Augmentierung erfolgt. Für eine möglichst nahtlose Überlagerung müssen hierbei ggf. zusätzlich die Auflösung und Schärfe des virtuellen Bildes angepasst werden.</w:t>
      </w:r>
      <w:bookmarkEnd w:id="38"/>
      <w:r w:rsidRPr="006A610F">
        <w:rPr>
          <w:szCs w:val="18"/>
        </w:rPr>
        <w:t>“</w:t>
      </w:r>
      <w:r w:rsidRPr="006A610F">
        <w:t xml:space="preserve"> </w:t>
      </w:r>
      <w:r w:rsidRPr="006A610F">
        <w:fldChar w:fldCharType="begin"/>
      </w:r>
      <w:r w:rsidR="005943F9" w:rsidRPr="006A610F">
        <w:instrText>ADDIN CITAVI.PLACEHOLDER 6ef7dd58-e58a-4dad-9ca9-8befce6dfcbe 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Xb2xmZ2FuZzwvRmlyc3ROYW1lPg0KICAgICAgICAgICAgPExhc3ROYW1lPkJyb2xsPC9MYXN0TmFtZT4NCiAgICAgICAgICAgIDxTZXg+TWFsZTwvU2V4Pg0KICAgICAgICAgIDwvUGVyc29uPg0KICAgICAgICA8L0F1dGhvcnM+DQogICAgICAgIDxJZD43NTMxNzgwNC0zZWJkLTRlNjUtYjNlZS05NjBkNTg2YTYyYmY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IFMuIDI0MzwvVGV4dD4NCiAgICA8L1RleHRVbml0Pg0KICA8L1RleHRVbml0cz4NCjwvUGxhY2Vob2xkZXI+</w:instrText>
      </w:r>
      <w:r w:rsidRPr="006A610F">
        <w:fldChar w:fldCharType="separate"/>
      </w:r>
      <w:bookmarkStart w:id="39" w:name="_CTVP0016ef7dd58e58a4dad9ca98befce6dfcbe"/>
      <w:r w:rsidR="00776A92">
        <w:t>[3] S. 243</w:t>
      </w:r>
      <w:bookmarkEnd w:id="39"/>
      <w:r w:rsidRPr="006A610F">
        <w:fldChar w:fldCharType="end"/>
      </w:r>
      <w:r w:rsidR="009D776D">
        <w:t>.</w:t>
      </w:r>
    </w:p>
    <w:p w14:paraId="0C46C11B" w14:textId="2516AFF0" w:rsidR="009D776D" w:rsidRPr="00AF1A5A" w:rsidRDefault="00574FD0" w:rsidP="009D776D">
      <w:pPr>
        <w:rPr>
          <w:b/>
        </w:rPr>
      </w:pPr>
      <w:r w:rsidRPr="00AF1A5A">
        <w:rPr>
          <w:b/>
        </w:rPr>
        <w:lastRenderedPageBreak/>
        <w:t>Ausgabe</w:t>
      </w:r>
    </w:p>
    <w:p w14:paraId="66EC59FA" w14:textId="783A4EE2" w:rsidR="00574FD0" w:rsidRPr="006A610F" w:rsidRDefault="00574FD0" w:rsidP="00574FD0">
      <w:r w:rsidRPr="006A610F">
        <w:t xml:space="preserve">Abschießend wird das augmentierte Videobild über ein Display ausgegeben, an welchem auf die Kamera angeschlossen ist. </w:t>
      </w:r>
      <w:r w:rsidRPr="006A610F">
        <w:fldChar w:fldCharType="begin"/>
      </w:r>
      <w:r w:rsidR="007A2BBE" w:rsidRPr="006A610F">
        <w:instrText>ADDIN CITAVI.PLACEHOLDER 40b598c7-7771-4f7d-aca9-df6f3eb02a92 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Xb2xmZ2FuZzwvRmlyc3ROYW1lPg0KICAgICAgICAgICAgPExhc3ROYW1lPkJyb2xsPC9MYXN0TmFtZT4NCiAgICAgICAgICAgIDxTZXg+TWFsZTwvU2V4Pg0KICAgICAgICAgIDwvUGVyc29uPg0KICAgICAgICA8L0F1dGhvcnM+DQogICAgICAgIDxJZD43NTMxNzgwNC0zZWJkLTRlNjUtYjNlZS05NjBkNTg2YTYyYmY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IFMuIDI0MzwvVGV4dD4NCiAgICA8L1RleHRVbml0Pg0KICA8L1RleHRVbml0cz4NCjwvUGxhY2Vob2xkZXI+</w:instrText>
      </w:r>
      <w:r w:rsidRPr="006A610F">
        <w:fldChar w:fldCharType="separate"/>
      </w:r>
      <w:bookmarkStart w:id="40" w:name="_CTVP00140b598c777714f7daca9df6f3eb02a92"/>
      <w:r w:rsidR="00776A92">
        <w:t>[3] S. 243</w:t>
      </w:r>
      <w:bookmarkEnd w:id="40"/>
      <w:r w:rsidRPr="006A610F">
        <w:fldChar w:fldCharType="end"/>
      </w:r>
      <w:r w:rsidR="009D776D">
        <w:t>.</w:t>
      </w:r>
    </w:p>
    <w:p w14:paraId="1444AF54" w14:textId="77777777" w:rsidR="00DA3AF6" w:rsidRPr="006A610F" w:rsidRDefault="00DA3AF6" w:rsidP="001709F4">
      <w:r w:rsidRPr="006A610F">
        <w:t xml:space="preserve"> </w:t>
      </w:r>
    </w:p>
    <w:p w14:paraId="2A06E563" w14:textId="77777777" w:rsidR="00DA3AF6" w:rsidRPr="006A610F" w:rsidRDefault="00DA3AF6" w:rsidP="001709F4"/>
    <w:p w14:paraId="7CAFEA0E" w14:textId="5493A049" w:rsidR="00BD14AC" w:rsidRPr="006A610F" w:rsidRDefault="00BD14AC" w:rsidP="00DA29D5">
      <w:pPr>
        <w:spacing w:line="259" w:lineRule="auto"/>
        <w:jc w:val="left"/>
        <w:rPr>
          <w:lang w:eastAsia="de-DE"/>
        </w:rPr>
      </w:pPr>
      <w:r w:rsidRPr="006A610F">
        <w:rPr>
          <w:lang w:eastAsia="de-DE"/>
        </w:rPr>
        <w:br w:type="page"/>
      </w:r>
    </w:p>
    <w:p w14:paraId="03B31346" w14:textId="77777777" w:rsidR="00985D2A" w:rsidRPr="006A610F" w:rsidRDefault="00673D92" w:rsidP="000C185D">
      <w:pPr>
        <w:pStyle w:val="berschrift2"/>
        <w:rPr>
          <w:rFonts w:eastAsia="Times New Roman"/>
          <w:lang w:eastAsia="de-DE"/>
        </w:rPr>
      </w:pPr>
      <w:bookmarkStart w:id="41" w:name="_Toc453247643"/>
      <w:r w:rsidRPr="006A610F">
        <w:rPr>
          <w:rFonts w:eastAsia="Times New Roman"/>
          <w:lang w:eastAsia="de-DE"/>
        </w:rPr>
        <w:lastRenderedPageBreak/>
        <w:t>Head-M</w:t>
      </w:r>
      <w:r w:rsidR="00985D2A" w:rsidRPr="006A610F">
        <w:rPr>
          <w:rFonts w:eastAsia="Times New Roman"/>
          <w:lang w:eastAsia="de-DE"/>
        </w:rPr>
        <w:t>ounted Displays</w:t>
      </w:r>
      <w:bookmarkEnd w:id="41"/>
    </w:p>
    <w:p w14:paraId="07F72565" w14:textId="24A78EE8" w:rsidR="004A4353" w:rsidRDefault="004A4353">
      <w:pPr>
        <w:spacing w:line="259" w:lineRule="auto"/>
        <w:jc w:val="left"/>
        <w:rPr>
          <w:lang w:eastAsia="de-DE"/>
        </w:rPr>
      </w:pPr>
    </w:p>
    <w:p w14:paraId="4B2229A1" w14:textId="1C7F728B" w:rsidR="00A31324" w:rsidRPr="006A610F" w:rsidRDefault="00A31324" w:rsidP="00A31324">
      <w:pPr>
        <w:rPr>
          <w:lang w:eastAsia="de-DE"/>
        </w:rPr>
      </w:pPr>
      <w:r>
        <w:rPr>
          <w:lang w:eastAsia="de-DE"/>
        </w:rPr>
        <w:t>Dieser Abschnitt definiert den Begriff Head-Mounted Display und stellt den Grundlegenden Aufbau dar. Anschließend werden unterschiedliche Arten von HMDs näher betrachtet.</w:t>
      </w:r>
    </w:p>
    <w:p w14:paraId="2F6259AD" w14:textId="5B4E6095" w:rsidR="0066765A" w:rsidRPr="006A610F" w:rsidRDefault="0066765A" w:rsidP="009C2411">
      <w:pPr>
        <w:rPr>
          <w:szCs w:val="24"/>
        </w:rPr>
      </w:pPr>
      <w:bookmarkStart w:id="42" w:name="_CTVK0016210fece87ac48e0808acbefdb33fa91"/>
      <w:r w:rsidRPr="006A610F">
        <w:rPr>
          <w:szCs w:val="24"/>
        </w:rPr>
        <w:t>„Head-Mounted Displays (HMDs) könnte man ins Deutsche als „am Kopf angebrachte Anzeigen“ übersetzen.</w:t>
      </w:r>
      <w:r w:rsidR="00320A63" w:rsidRPr="006A610F">
        <w:rPr>
          <w:szCs w:val="24"/>
        </w:rPr>
        <w:t xml:space="preserve"> Das bedeutet, dass man mobile V</w:t>
      </w:r>
      <w:r w:rsidRPr="006A610F">
        <w:rPr>
          <w:szCs w:val="24"/>
        </w:rPr>
        <w:t>isualisierungs- und Interaktionssysteme in Form eines Helms oder einer Datenbrille am Kopf trägt.</w:t>
      </w:r>
      <w:r w:rsidR="009D776D">
        <w:rPr>
          <w:szCs w:val="24"/>
        </w:rPr>
        <w:t>“</w:t>
      </w:r>
      <w:r w:rsidRPr="006A610F">
        <w:rPr>
          <w:szCs w:val="24"/>
        </w:rPr>
        <w:t xml:space="preserve"> </w:t>
      </w:r>
      <w:r w:rsidRPr="006A610F">
        <w:rPr>
          <w:szCs w:val="24"/>
        </w:rPr>
        <w:fldChar w:fldCharType="begin"/>
      </w:r>
      <w:r w:rsidRPr="006A610F">
        <w:rPr>
          <w:szCs w:val="24"/>
        </w:rPr>
        <w:instrText xml:space="preserve"> REF _Ref447360896 \h </w:instrText>
      </w:r>
      <w:r w:rsidRPr="006A610F">
        <w:rPr>
          <w:szCs w:val="24"/>
        </w:rPr>
      </w:r>
      <w:r w:rsidRPr="006A610F">
        <w:rPr>
          <w:szCs w:val="24"/>
        </w:rPr>
        <w:fldChar w:fldCharType="separate"/>
      </w:r>
      <w:r w:rsidR="000C7041">
        <w:t>Abbildung</w:t>
      </w:r>
      <w:r w:rsidR="000C7041" w:rsidRPr="006A610F">
        <w:t xml:space="preserve"> </w:t>
      </w:r>
      <w:r w:rsidR="000C7041">
        <w:rPr>
          <w:noProof/>
        </w:rPr>
        <w:t>5</w:t>
      </w:r>
      <w:r w:rsidRPr="006A610F">
        <w:rPr>
          <w:szCs w:val="24"/>
        </w:rPr>
        <w:fldChar w:fldCharType="end"/>
      </w:r>
      <w:r w:rsidRPr="006A610F">
        <w:rPr>
          <w:szCs w:val="24"/>
        </w:rPr>
        <w:t xml:space="preserve"> </w:t>
      </w:r>
      <w:r w:rsidR="009D776D">
        <w:rPr>
          <w:szCs w:val="24"/>
        </w:rPr>
        <w:t>„</w:t>
      </w:r>
      <w:r w:rsidR="009C2411">
        <w:rPr>
          <w:szCs w:val="24"/>
        </w:rPr>
        <w:t>[…</w:t>
      </w:r>
      <w:r w:rsidR="009C2411" w:rsidRPr="006A610F">
        <w:rPr>
          <w:szCs w:val="24"/>
        </w:rPr>
        <w:t>]</w:t>
      </w:r>
      <w:r w:rsidR="009C2411">
        <w:rPr>
          <w:szCs w:val="24"/>
        </w:rPr>
        <w:t xml:space="preserve"> </w:t>
      </w:r>
      <w:r w:rsidRPr="006A610F">
        <w:rPr>
          <w:szCs w:val="24"/>
        </w:rPr>
        <w:t>zeigt die prinzipiellen Bestandteile eines HMDs.</w:t>
      </w:r>
      <w:r w:rsidR="009C2411">
        <w:rPr>
          <w:szCs w:val="24"/>
        </w:rPr>
        <w:t xml:space="preserve"> </w:t>
      </w:r>
      <w:r w:rsidR="009C2411" w:rsidRPr="006A610F">
        <w:rPr>
          <w:szCs w:val="24"/>
        </w:rPr>
        <w:t>Ein miniaturisiertes Display erzeugt ein Bild, welches dem Nutzer vergrößert über</w:t>
      </w:r>
      <w:r w:rsidR="009C2411">
        <w:rPr>
          <w:szCs w:val="24"/>
        </w:rPr>
        <w:t xml:space="preserve"> eine Optik dargestellt wird. […</w:t>
      </w:r>
      <w:r w:rsidR="009C2411" w:rsidRPr="006A610F">
        <w:rPr>
          <w:szCs w:val="24"/>
        </w:rPr>
        <w:t>] Das Display sowie die im HMD</w:t>
      </w:r>
      <w:r w:rsidR="002054AD">
        <w:rPr>
          <w:szCs w:val="24"/>
        </w:rPr>
        <w:fldChar w:fldCharType="begin"/>
      </w:r>
      <w:r w:rsidR="002054AD">
        <w:instrText xml:space="preserve"> XE "</w:instrText>
      </w:r>
      <w:r w:rsidR="002054AD" w:rsidRPr="00225648">
        <w:rPr>
          <w:szCs w:val="24"/>
        </w:rPr>
        <w:instrText>HMD</w:instrText>
      </w:r>
      <w:r w:rsidR="002054AD">
        <w:instrText>" \t "</w:instrText>
      </w:r>
      <w:r w:rsidR="002054AD" w:rsidRPr="00A34930">
        <w:rPr>
          <w:rFonts w:asciiTheme="minorHAnsi" w:hAnsiTheme="minorHAnsi"/>
          <w:i/>
        </w:rPr>
        <w:instrText>Head-Mounted Display</w:instrText>
      </w:r>
      <w:r w:rsidR="002054AD">
        <w:instrText xml:space="preserve">" </w:instrText>
      </w:r>
      <w:r w:rsidR="002054AD">
        <w:rPr>
          <w:szCs w:val="24"/>
        </w:rPr>
        <w:fldChar w:fldCharType="end"/>
      </w:r>
      <w:r w:rsidR="009C2411" w:rsidRPr="006A610F">
        <w:rPr>
          <w:szCs w:val="24"/>
        </w:rPr>
        <w:t xml:space="preserve"> integrierten Sensoren werden über eine HMD-Elektronik angesteuert. Eine Schnittstelle verbindet das HMD mit einem Rechner, um Videodaten übertragen zu können. Eine Haltevorrichtung in Form einer Brille oder eines Helmes trägt alle im HMD integrierten Funktionselemente.“</w:t>
      </w:r>
      <w:r w:rsidR="009C2411" w:rsidRPr="006A610F">
        <w:t xml:space="preserve"> </w:t>
      </w:r>
      <w:r w:rsidR="009C2411" w:rsidRPr="006A610F">
        <w:fldChar w:fldCharType="begin"/>
      </w:r>
      <w:r w:rsidR="009C2411">
        <w:instrText>ADDIN CITAVI.PLACEHOLDER 59960ba9-ffe9-49d9-9ce0-f3b30659e55b PFBsYWNlaG9sZGVyPg0KICA8QWRkSW5WZXJzaW9uPjUuMi4wLjg8L0FkZEluVmVyc2lvbj4NCiAgPElkPjU5OTYwYmE5LWZmZTktNDlkOS05Y2UwLWYzYjMwNjU5ZTU1YjwvSWQ+DQogIDxFbnRyaWVzPg0KICAgIDxFbnRyeT4NCiAgICAgIDxBc3NvY2lhdGVXaXRoS25vd2xlZGdlSXRlbUlkPjYyMTBmZWNlLTg3YWMtNDhlMC04MDhhLWNiZWZkYjMzZmE5MTwvQXNzb2NpYXRlV2l0aEtub3dsZWRnZUl0ZW1JZD4NCiAgICAgIDxJZD43ZDE3ODcyMy00ZTVhLTRiOWYtOWYwNy04OGQ1YTIxOTAxZDk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RdW90YXRpb25UeXBlPkRpcmVjdFF1b3RhdGlvbjwvUXVvdGF0aW9uVHlwZT4NCiAgICAgIDxSZWZlcmVuY2VJZD5iYjdjMDY0ZS02ODdjLTQ3ZDktYjlhZi01MTQ1NGNlYWMwYTc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SYW5nZT48IVtDREFUQVs8c3A+DQogIDxuPjEyNzwvbj4NCiAgPGluPnRydWU8L2luPg0KICA8b3M+MTI3PC9vcz4NCiAgPHBzPjEyNzwvcHM+DQo8L3NwPg0KPGVwPg0KICA8bj4xNTY8L24+DQogIDxpbj50cnVlPC9pbj4NCiAgPG9zPjE1Njwvb3M+DQogIDxwcz4xNTY8L3BzPg0KPC9lcD4NCjxvcz4xMjctMTU2PC9vcz5dXT48L1BhZ2VSYW5nZT4NCiAgICAgICAgPEVuZFBhZ2U+MTU2PC9FbmRQYWdlPg0KICAgICAgICA8U3RhcnRQYWdlPjEyNz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R3JpbW0sIEhlcm9sZCBldCBhbC4gMjAxMyDigJMgVlItQXVzZ2FiZWdlcsOkdGU8L1Nob3J0VGl0bGU+DQogICAgICAgIDxUaXRsZT5WUi1BdXNnYWJlZ2Vyw6R0ZTwvVGl0bGU+DQogICAgICA8L1JlZmVyZW5jZT4NCiAgICA8L0VudHJ5Pg0KICA8L0VudHJpZXM+DQogIDxUZXh0Pls4XSBTLiAxN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IFMuIDE0MjwvVGV4dD4NCiAgICA8L1RleHRVbml0Pg0KICA8L1RleHRVbml0cz4NCjwvUGxhY2Vob2xkZXI+</w:instrText>
      </w:r>
      <w:r w:rsidR="009C2411" w:rsidRPr="006A610F">
        <w:fldChar w:fldCharType="separate"/>
      </w:r>
      <w:bookmarkStart w:id="43" w:name="_CTVP00159960ba9ffe949d99ce0f3b30659e55b"/>
      <w:r w:rsidR="00776A92">
        <w:t>[8] S. 142</w:t>
      </w:r>
      <w:bookmarkEnd w:id="43"/>
      <w:r w:rsidR="009C2411" w:rsidRPr="006A610F">
        <w:fldChar w:fldCharType="end"/>
      </w:r>
      <w:r w:rsidR="009C2411">
        <w:t>.</w:t>
      </w:r>
    </w:p>
    <w:p w14:paraId="6B170E59" w14:textId="59861B06" w:rsidR="0066765A" w:rsidRDefault="0066765A" w:rsidP="009C2411">
      <w:pPr>
        <w:rPr>
          <w:szCs w:val="24"/>
        </w:rPr>
      </w:pPr>
    </w:p>
    <w:p w14:paraId="71CF99FF" w14:textId="15DD3B31" w:rsidR="006954DE" w:rsidRPr="006A610F" w:rsidRDefault="006954DE" w:rsidP="0066765A">
      <w:pPr>
        <w:rPr>
          <w:szCs w:val="24"/>
        </w:rPr>
      </w:pPr>
      <w:r w:rsidRPr="006954DE">
        <w:rPr>
          <w:noProof/>
          <w:szCs w:val="24"/>
          <w:lang w:eastAsia="de-DE"/>
        </w:rPr>
        <w:drawing>
          <wp:inline distT="0" distB="0" distL="0" distR="0" wp14:anchorId="5D6B86C8" wp14:editId="23128DB2">
            <wp:extent cx="3093057" cy="2371286"/>
            <wp:effectExtent l="0" t="0" r="0" b="0"/>
            <wp:docPr id="237" name="Grafik 237" descr="C:\Users\Nicklas\Pictures\Samsung\CLX-3180_20160515_12363300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cklas\Pictures\Samsung\CLX-3180_20160515_12363300 (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14896" cy="2388029"/>
                    </a:xfrm>
                    <a:prstGeom prst="rect">
                      <a:avLst/>
                    </a:prstGeom>
                    <a:noFill/>
                    <a:ln>
                      <a:noFill/>
                    </a:ln>
                  </pic:spPr>
                </pic:pic>
              </a:graphicData>
            </a:graphic>
          </wp:inline>
        </w:drawing>
      </w:r>
    </w:p>
    <w:p w14:paraId="6E8E57A0" w14:textId="3AD8CEB0" w:rsidR="0066765A" w:rsidRPr="006A610F" w:rsidRDefault="00D65779" w:rsidP="0066765A">
      <w:pPr>
        <w:pStyle w:val="Beschriftung"/>
        <w:rPr>
          <w:szCs w:val="24"/>
        </w:rPr>
      </w:pPr>
      <w:bookmarkStart w:id="44" w:name="_Ref447360896"/>
      <w:r>
        <w:t>Abbildung</w:t>
      </w:r>
      <w:r w:rsidR="0066765A" w:rsidRPr="006A610F">
        <w:t xml:space="preserve"> </w:t>
      </w:r>
      <w:fldSimple w:instr=" SEQ Figure \* ARABIC ">
        <w:r w:rsidR="000C7041">
          <w:rPr>
            <w:noProof/>
          </w:rPr>
          <w:t>5</w:t>
        </w:r>
      </w:fldSimple>
      <w:bookmarkEnd w:id="44"/>
      <w:r w:rsidR="0066765A" w:rsidRPr="006A610F">
        <w:t xml:space="preserve">: Prinzipielle Bestandteile eines HMDs </w:t>
      </w:r>
      <w:r w:rsidR="0066765A" w:rsidRPr="006A610F">
        <w:fldChar w:fldCharType="begin"/>
      </w:r>
      <w:r w:rsidR="00E02FDC">
        <w:instrText>ADDIN CITAVI.PLACEHOLDER f9b767f6-36c3-4ab3-9e24-a76164d638f6 PFBsYWNlaG9sZGVyPg0KICA8QWRkSW5WZXJzaW9uPjUuMi4wLjg8L0FkZEluVmVyc2lvbj4NCiAgPElkPmY5Yjc2N2Y2LTM2YzMtNGFiMy05ZTI0LWE3NjE2NGQ2MzhmNjwvSWQ+DQogIDxFbnRyaWVzPg0KICAgIDxFbnRyeT4NCiAgICAgIDxBc3NvY2lhdGVXaXRoS25vd2xlZGdlSXRlbUlkPjI3MDdjOTY2LTQ3N2QtNDgyOS05NDQ4LWM4YjEzOGU2MWNlODwvQXNzb2NpYXRlV2l0aEtub3dsZWRnZUl0ZW1JZD4NCiAgICAgIDxJZD5jZTdjZmNjNC1mMDAxLTQ5ZmItYTZlNS1kMWIzNWY0NDlkMDg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iYjdjMDY0ZS02ODdjLTQ3ZDktYjlhZi01MTQ1NGNlYWMwYTc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SYW5nZT48IVtDREFUQVs8c3A+DQogIDxuPjEyNzwvbj4NCiAgPGluPnRydWU8L2luPg0KICA8b3M+MTI3PC9vcz4NCiAgPHBzPjEyNzwvcHM+DQo8L3NwPg0KPGVwPg0KICA8bj4xNTY8L24+DQogIDxpbj50cnVlPC9pbj4NCiAgPG9zPjE1Njwvb3M+DQogIDxwcz4xNTY8L3BzPg0KPC9lcD4NCjxvcz4xMjctMTU2PC9vcz5dXT48L1BhZ2VSYW5nZT4NCiAgICAgICAgPEVuZFBhZ2U+MTU2PC9FbmRQYWdlPg0KICAgICAgICA8U3RhcnRQYWdlPjEyNz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R3JpbW0sIEhlcm9sZCBldCBhbC4gMjAxMyDigJMgVlItQXVzZ2FiZWdlcsOkdGU8L1Nob3J0VGl0bGU+DQogICAgICAgIDxUaXRsZT5WUi1BdXNnYWJlZ2Vyw6R0ZTwvVGl0bGU+DQogICAgICA8L1JlZmVyZW5jZT4NCiAgICA8L0VudHJ5Pg0KICA8L0VudHJpZXM+DQogIDxUZXh0Pls4XSBTLiAxN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IFMuIDE0MjwvVGV4dD4NCiAgICA8L1RleHRVbml0Pg0KICA8L1RleHRVbml0cz4NCjwvUGxhY2Vob2xkZXI+</w:instrText>
      </w:r>
      <w:r w:rsidR="0066765A" w:rsidRPr="006A610F">
        <w:fldChar w:fldCharType="separate"/>
      </w:r>
      <w:bookmarkStart w:id="45" w:name="_CTVP001f9b767f636c34ab39e24a76164d638f6"/>
      <w:r w:rsidR="00776A92">
        <w:t>[8] S. 142</w:t>
      </w:r>
      <w:bookmarkEnd w:id="45"/>
      <w:r w:rsidR="0066765A" w:rsidRPr="006A610F">
        <w:fldChar w:fldCharType="end"/>
      </w:r>
    </w:p>
    <w:bookmarkEnd w:id="42"/>
    <w:p w14:paraId="65C49985" w14:textId="4F05C564" w:rsidR="004A4353" w:rsidRPr="006A610F" w:rsidRDefault="001318EF" w:rsidP="0066765A">
      <w:r w:rsidRPr="006A610F">
        <w:t>Man unterscheidet zwischen vier</w:t>
      </w:r>
      <w:r w:rsidR="00DD649B" w:rsidRPr="006A610F">
        <w:t xml:space="preserve"> Arten von HMDs:</w:t>
      </w:r>
    </w:p>
    <w:p w14:paraId="42428205" w14:textId="77777777" w:rsidR="00DD649B" w:rsidRPr="006A610F" w:rsidRDefault="00DD649B" w:rsidP="00DD649B">
      <w:pPr>
        <w:pStyle w:val="Listenabsatz"/>
        <w:numPr>
          <w:ilvl w:val="0"/>
          <w:numId w:val="29"/>
        </w:numPr>
        <w:rPr>
          <w:szCs w:val="24"/>
        </w:rPr>
      </w:pPr>
      <w:r w:rsidRPr="006A610F">
        <w:rPr>
          <w:szCs w:val="24"/>
        </w:rPr>
        <w:t>Direktsicht HMD</w:t>
      </w:r>
    </w:p>
    <w:p w14:paraId="0C82D994" w14:textId="77777777" w:rsidR="00DD649B" w:rsidRPr="006A610F" w:rsidRDefault="00DD649B" w:rsidP="00DD649B">
      <w:pPr>
        <w:pStyle w:val="Listenabsatz"/>
        <w:numPr>
          <w:ilvl w:val="0"/>
          <w:numId w:val="29"/>
        </w:numPr>
        <w:rPr>
          <w:szCs w:val="24"/>
        </w:rPr>
      </w:pPr>
      <w:r w:rsidRPr="006A610F">
        <w:rPr>
          <w:szCs w:val="24"/>
        </w:rPr>
        <w:t>Video HMD</w:t>
      </w:r>
    </w:p>
    <w:p w14:paraId="12E1BB7D" w14:textId="77777777" w:rsidR="001318EF" w:rsidRPr="006A610F" w:rsidRDefault="001318EF" w:rsidP="00DD649B">
      <w:pPr>
        <w:pStyle w:val="Listenabsatz"/>
        <w:numPr>
          <w:ilvl w:val="0"/>
          <w:numId w:val="29"/>
        </w:numPr>
        <w:rPr>
          <w:szCs w:val="24"/>
        </w:rPr>
      </w:pPr>
      <w:r w:rsidRPr="006A610F">
        <w:rPr>
          <w:szCs w:val="24"/>
        </w:rPr>
        <w:t>See-Through HMD</w:t>
      </w:r>
    </w:p>
    <w:p w14:paraId="692C2B0F" w14:textId="18C9192E" w:rsidR="006B4AFB" w:rsidRDefault="00DD649B" w:rsidP="00A31324">
      <w:pPr>
        <w:pStyle w:val="Listenabsatz"/>
        <w:numPr>
          <w:ilvl w:val="0"/>
          <w:numId w:val="29"/>
        </w:numPr>
        <w:rPr>
          <w:szCs w:val="24"/>
        </w:rPr>
      </w:pPr>
      <w:r w:rsidRPr="006A610F">
        <w:rPr>
          <w:szCs w:val="24"/>
        </w:rPr>
        <w:t>Interaktives HMD</w:t>
      </w:r>
    </w:p>
    <w:p w14:paraId="75D7ABE9" w14:textId="77777777" w:rsidR="00A31324" w:rsidRPr="00A31324" w:rsidRDefault="00A31324" w:rsidP="00A31324">
      <w:pPr>
        <w:ind w:left="360"/>
        <w:rPr>
          <w:szCs w:val="24"/>
        </w:rPr>
      </w:pPr>
    </w:p>
    <w:p w14:paraId="221B5DE7" w14:textId="4496D312" w:rsidR="00DD649B" w:rsidRPr="006A610F" w:rsidRDefault="00DD649B" w:rsidP="006B4AFB">
      <w:pPr>
        <w:pStyle w:val="berschrift3"/>
      </w:pPr>
      <w:bookmarkStart w:id="46" w:name="_Toc453247644"/>
      <w:r w:rsidRPr="006B4AFB">
        <w:t>Direktsicht</w:t>
      </w:r>
      <w:r w:rsidRPr="006A610F">
        <w:t xml:space="preserve"> HMD</w:t>
      </w:r>
      <w:bookmarkEnd w:id="46"/>
    </w:p>
    <w:p w14:paraId="0EEE2915" w14:textId="77777777" w:rsidR="00DD649B" w:rsidRPr="006A610F" w:rsidRDefault="00DD649B" w:rsidP="00DD649B">
      <w:pPr>
        <w:rPr>
          <w:szCs w:val="24"/>
        </w:rPr>
      </w:pPr>
      <w:bookmarkStart w:id="47" w:name="_CTVK0013b4f42c1de8a4063a281ba2e6217d008"/>
    </w:p>
    <w:p w14:paraId="61AACD03" w14:textId="0B1EA58E" w:rsidR="00DD649B" w:rsidRDefault="00DD649B" w:rsidP="00DD649B">
      <w:r w:rsidRPr="006A610F">
        <w:rPr>
          <w:szCs w:val="24"/>
        </w:rPr>
        <w:t xml:space="preserve">Direktsicht bedeutet, dass der Nutzer über eine Linse auf das integrierte Display des HMD blickt. Direktsicht HMDs grenzen den Nutzer auf Grund ihrer Bauweise komplett von der Umgebung ab. Der Nutzer kann die reale Umgebung nicht mehr betrachten. Ein Direktsicht HMD kann nur virtuelle </w:t>
      </w:r>
      <w:r w:rsidR="00271E6F" w:rsidRPr="006A610F">
        <w:rPr>
          <w:szCs w:val="24"/>
        </w:rPr>
        <w:t>Bilder ausgeben. Folglich kann mit diesem HMD nur virtuelle Realität betrachtet werden und keine augmentierte Realität</w:t>
      </w:r>
      <w:bookmarkEnd w:id="47"/>
      <w:r w:rsidRPr="006A610F">
        <w:t xml:space="preserve"> </w:t>
      </w:r>
      <w:r w:rsidRPr="006A610F">
        <w:fldChar w:fldCharType="begin"/>
      </w:r>
      <w:r w:rsidR="00E02FDC">
        <w:instrText>ADDIN CITAVI.PLACEHOLDER 6c13548a-5909-44fc-9ec3-4204b98265c5 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F0gUy4gMTQ34oCTMTQ4PC9UZXh0Pg0KICAgIDwvVGV4dFVuaXQ+DQogIDwvVGV4dFVuaXRzPg0KPC9QbGFjZWhvbGRlcj4=</w:instrText>
      </w:r>
      <w:r w:rsidRPr="006A610F">
        <w:fldChar w:fldCharType="separate"/>
      </w:r>
      <w:bookmarkStart w:id="48" w:name="_CTVP0016c13548a590944fc9ec34204b98265c5"/>
      <w:r w:rsidR="00776A92">
        <w:t>[8] S. 147–148</w:t>
      </w:r>
      <w:bookmarkEnd w:id="48"/>
      <w:r w:rsidRPr="006A610F">
        <w:fldChar w:fldCharType="end"/>
      </w:r>
      <w:r w:rsidR="00271E6F" w:rsidRPr="006A610F">
        <w:t>.</w:t>
      </w:r>
    </w:p>
    <w:p w14:paraId="64597142" w14:textId="77777777" w:rsidR="009C2411" w:rsidRPr="006A610F" w:rsidRDefault="009C2411" w:rsidP="00DD649B"/>
    <w:p w14:paraId="7087E9BE" w14:textId="641B1ECA" w:rsidR="00271E6F" w:rsidRDefault="00271E6F" w:rsidP="009C2411">
      <w:pPr>
        <w:pStyle w:val="berschrift3"/>
      </w:pPr>
      <w:bookmarkStart w:id="49" w:name="_Toc453247645"/>
      <w:r w:rsidRPr="006A610F">
        <w:t>Video HMD</w:t>
      </w:r>
      <w:bookmarkEnd w:id="49"/>
    </w:p>
    <w:p w14:paraId="7F7910D5" w14:textId="77777777" w:rsidR="009C2411" w:rsidRPr="009C2411" w:rsidRDefault="009C2411" w:rsidP="009C2411"/>
    <w:p w14:paraId="291F0F51" w14:textId="760BA4AF" w:rsidR="00271E6F" w:rsidRDefault="00271E6F" w:rsidP="00271E6F">
      <w:r w:rsidRPr="006A610F">
        <w:t xml:space="preserve">Beim Video HMD handelt es sich um eine Erweiterung des Direktsicht HMD. Die Erweiterung besteht aus einer Frontkamera, welche an das HMD montiert wird. Die Kamera dient zur Aufnahme von Bildern der realen Umgebung des Nutzers, da der Nutzer ja auf Grund der Bauweise des Direktsicht HMD die reale Umgebung nicht sehen kann. Die Frontkamera ist mit der HMD-Elektronik verbunden und überträgt die aufgenommen Bilder an das angeschlossene Computersystem. Mit Hilfe von Software werden reale Objekte mit virtuellen Objekten verschmolzen und eine virtuelles Bild an den Nutzer ausgegeben </w:t>
      </w:r>
      <w:r w:rsidRPr="006A610F">
        <w:fldChar w:fldCharType="begin"/>
      </w:r>
      <w:r w:rsidR="00E02FDC">
        <w:instrText>ADDIN CITAVI.PLACEHOLDER 34b9df19-c5df-4f33-956f-8d1a33fb4c99 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UmFuZ2U+PCFbQ0RBVEFbPHNwPg0KICA8bj4xMjc8L24+DQogIDxpbj50cnVlPC9pbj4NCiAgPG9zPjEyNzwvb3M+DQogIDxwcz4xMjc8L3BzPg0KPC9zcD4NCjxlcD4NCiAgPG4+MTU2PC9uPg0KICA8aW4+dHJ1ZTwvaW4+DQogIDxvcz4xNTY8L29zPg0KICA8cHM+MTU2PC9wcz4NCjwvZXA+DQo8b3M+MTI3LTE1Njwvb3M+XV0+PC9QYWdlUmFuZ2U+DQogICAgICAgIDxFbmRQYWdlPjE1NjwvRW5kUGFnZT4NCiAgICAgICAgPFN0YXJ0UGFnZT4xMjc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dyaW1tLCBIZXJvbGQgZXQgYWwuIDIwMTMg4oCTIFZSLUF1c2dhYmVnZXLDpHRlPC9TaG9ydFRpdGxlPg0KICAgICAgICA8VGl0bGU+VlItQXVzZ2FiZWdlcsOkdGU8L1RpdGxlPg0KICAgICAgPC9SZWZlcmVuY2U+DQogICAgPC9FbnRyeT4NCiAgPC9FbnRyaWVzPg0KICA8VGV4dD5bOF0gUy4gMTQ54oCTMTU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SBTLiAxNDnigJMxNTA8L1RleHQ+DQogICAgPC9UZXh0VW5pdD4NCiAgPC9UZXh0VW5pdHM+DQo8L1BsYWNlaG9sZGVyPg==</w:instrText>
      </w:r>
      <w:r w:rsidRPr="006A610F">
        <w:fldChar w:fldCharType="separate"/>
      </w:r>
      <w:bookmarkStart w:id="50" w:name="_CTVP00134b9df19c5df4f33956f8d1a33fb4c99"/>
      <w:r w:rsidR="00776A92">
        <w:t>[8] S. 149–150</w:t>
      </w:r>
      <w:bookmarkEnd w:id="50"/>
      <w:r w:rsidRPr="006A610F">
        <w:fldChar w:fldCharType="end"/>
      </w:r>
      <w:r w:rsidRPr="006A610F">
        <w:t>.</w:t>
      </w:r>
    </w:p>
    <w:p w14:paraId="7C71F0AF" w14:textId="77777777" w:rsidR="009C2411" w:rsidRPr="006A610F" w:rsidRDefault="009C2411" w:rsidP="00271E6F"/>
    <w:p w14:paraId="279B627B" w14:textId="1AA28BB0" w:rsidR="001318EF" w:rsidRDefault="001318EF" w:rsidP="009C2411">
      <w:pPr>
        <w:pStyle w:val="berschrift3"/>
      </w:pPr>
      <w:bookmarkStart w:id="51" w:name="_Toc453247646"/>
      <w:r w:rsidRPr="006A610F">
        <w:t>See-Through HMD</w:t>
      </w:r>
      <w:bookmarkEnd w:id="51"/>
    </w:p>
    <w:p w14:paraId="68D59569" w14:textId="77777777" w:rsidR="009C2411" w:rsidRPr="009C2411" w:rsidRDefault="009C2411" w:rsidP="009C2411"/>
    <w:p w14:paraId="0F1DCA2D" w14:textId="69EDACF1" w:rsidR="001318EF" w:rsidRDefault="00DA4E60" w:rsidP="00271E6F">
      <w:r w:rsidRPr="006A610F">
        <w:t xml:space="preserve">Der offensichtliche Unterschied zwischen See-Through HMD und Direktsicht HMD als auch Video HMD ist, dass der Nutzer nicht bauartbedingt von seiner realen Umgebung abgeschirmt ist. Wie bei den beiden obigen HMDs wird auch beim See-Through HMD von einem Display in virtuelles Bild erzeugt und von einer Linse vergrößert. Somit kann der Nutzer gleichzeitig Inhalte seiner realen Umgebung, </w:t>
      </w:r>
      <w:r w:rsidR="00E951B0" w:rsidRPr="006A610F">
        <w:t>als</w:t>
      </w:r>
      <w:r w:rsidR="00E951B0">
        <w:t xml:space="preserve"> </w:t>
      </w:r>
      <w:r w:rsidR="00E951B0" w:rsidRPr="006A610F">
        <w:t>auch</w:t>
      </w:r>
      <w:r w:rsidRPr="006A610F">
        <w:t xml:space="preserve"> virtuelle Inhalte wahrnehmen. Der Unterschied zur Video HMD besteht darin, dass das Bild der realen Umgebung des Nutzers nicht von einer Kamera </w:t>
      </w:r>
      <w:r w:rsidRPr="006A610F">
        <w:lastRenderedPageBreak/>
        <w:t xml:space="preserve">aufgenommen wird, sondern direkt vom Nutzer gesehen wird. Das HMD überlagert dann das vom Nutzer Gesehene mit zusätzlichen virtuellen Informationen. Dafür muss ein Bildverarbeitungssystem in Echtzeit reale Objekte im Blickfeld des Nutzers erfassen, erkennen, rendern, und die entsprechenden virtuellen Informationen darstellen </w:t>
      </w:r>
      <w:r w:rsidR="001318EF" w:rsidRPr="006A610F">
        <w:fldChar w:fldCharType="begin"/>
      </w:r>
      <w:r w:rsidR="00E02FDC">
        <w:instrText>ADDIN CITAVI.PLACEHOLDER c584a924-5858-4409-b381-f0d074f7641b 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UmFuZ2U+PCFbQ0RBVEFbPHNwPg0KICA8bj4xMjc8L24+DQogIDxpbj50cnVlPC9pbj4NCiAgPG9zPjEyNzwvb3M+DQogIDxwcz4xMjc8L3BzPg0KPC9zcD4NCjxlcD4NCiAgPG4+MTU2PC9uPg0KICA8aW4+dHJ1ZTwvaW4+DQogIDxvcz4xNTY8L29zPg0KICA8cHM+MTU2PC9wcz4NCjwvZXA+DQo8b3M+MTI3LTE1Njwvb3M+XV0+PC9QYWdlUmFuZ2U+DQogICAgICAgIDxFbmRQYWdlPjE1NjwvRW5kUGFnZT4NCiAgICAgICAgPFN0YXJ0UGFnZT4xMjc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dyaW1tLCBIZXJvbGQgZXQgYWwuIDIwMTMg4oCTIFZSLUF1c2dhYmVnZXLDpHRlPC9TaG9ydFRpdGxlPg0KICAgICAgICA8VGl0bGU+VlItQXVzZ2FiZWdlcsOkdGU8L1RpdGxlPg0KICAgICAgPC9SZWZlcmVuY2U+DQogICAgPC9FbnRyeT4NCiAgPC9FbnRyaWVzPg0KICA8VGV4dD5bOF0gUy4gMTUw4oCTMTU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SBTLiAxNTDigJMxNTE8L1RleHQ+DQogICAgPC9UZXh0VW5pdD4NCiAgPC9UZXh0VW5pdHM+DQo8L1BsYWNlaG9sZGVyPg==</w:instrText>
      </w:r>
      <w:r w:rsidR="001318EF" w:rsidRPr="006A610F">
        <w:fldChar w:fldCharType="separate"/>
      </w:r>
      <w:bookmarkStart w:id="52" w:name="_CTVP001c584a92458584409b381f0d074f7641b"/>
      <w:r w:rsidR="00776A92">
        <w:t>[8] S. 150–151</w:t>
      </w:r>
      <w:bookmarkEnd w:id="52"/>
      <w:r w:rsidR="001318EF" w:rsidRPr="006A610F">
        <w:fldChar w:fldCharType="end"/>
      </w:r>
      <w:r w:rsidR="001318EF" w:rsidRPr="006A610F">
        <w:t>.“</w:t>
      </w:r>
    </w:p>
    <w:p w14:paraId="05E9CC97" w14:textId="77777777" w:rsidR="006B4AFB" w:rsidRPr="006A610F" w:rsidRDefault="006B4AFB" w:rsidP="00271E6F"/>
    <w:p w14:paraId="04E1CA63" w14:textId="4F7D2D21" w:rsidR="00D72811" w:rsidRDefault="00D72811" w:rsidP="009C2411">
      <w:pPr>
        <w:pStyle w:val="berschrift3"/>
      </w:pPr>
      <w:bookmarkStart w:id="53" w:name="_Toc453247647"/>
      <w:r w:rsidRPr="006A610F">
        <w:t>Interaktives HMD</w:t>
      </w:r>
      <w:bookmarkEnd w:id="53"/>
    </w:p>
    <w:p w14:paraId="103937B6" w14:textId="77777777" w:rsidR="009C2411" w:rsidRPr="009C2411" w:rsidRDefault="009C2411" w:rsidP="009C2411"/>
    <w:p w14:paraId="651DE79E" w14:textId="3D76DD42" w:rsidR="00B16D53" w:rsidRPr="006A610F" w:rsidRDefault="00D72811" w:rsidP="00271E6F">
      <w:r w:rsidRPr="006A610F">
        <w:t>Interaktive bedeutet, dass der Nutzer mit den vom HMD angezeigten Informationen interagieren</w:t>
      </w:r>
      <w:r w:rsidR="00320A63" w:rsidRPr="006A610F">
        <w:t xml:space="preserve"> kann. Das HMD besteht aus einer</w:t>
      </w:r>
      <w:r w:rsidRPr="006A610F">
        <w:t xml:space="preserve"> der obigen Architekturen für die Visualisierung und einem Eingabegerät. Mit Hilfe des Eingabegerätes kann der Nutzer mit dem der virtuell angezeigten Information interagie</w:t>
      </w:r>
      <w:r w:rsidR="00B16D53" w:rsidRPr="006A610F">
        <w:t>ren</w:t>
      </w:r>
      <w:r w:rsidRPr="006A610F">
        <w:t xml:space="preserve"> </w:t>
      </w:r>
      <w:r w:rsidRPr="006A610F">
        <w:fldChar w:fldCharType="begin"/>
      </w:r>
      <w:r w:rsidR="00E02FDC">
        <w:instrText>ADDIN CITAVI.PLACEHOLDER 11e82b7e-d704-410e-86eb-24b872bcadfb 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SYW5nZT48IVtDREFUQVs8c3A+DQogIDxuPjEyNzwvbj4NCiAgPGluPnRydWU8L2luPg0KICA8b3M+MTI3PC9vcz4NCiAgPHBzPjEyNzwvcHM+DQo8L3NwPg0KPGVwPg0KICA8bj4xNTY8L24+DQogIDxpbj50cnVlPC9pbj4NCiAgPG9zPjE1Njwvb3M+DQogIDxwcz4xNTY8L3BzPg0KPC9lcD4NCjxvcz4xMjctMTU2PC9vcz5dXT48L1BhZ2VSYW5nZT4NCiAgICAgICAgPEVuZFBhZ2U+MTU2PC9FbmRQYWdlPg0KICAgICAgICA8U3RhcnRQYWdlPjEyNz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R3JpbW0sIEhlcm9sZCBldCBhbC4gMjAxMyDigJMgVlItQXVzZ2FiZWdlcsOkdGU8L1Nob3J0VGl0bGU+DQogICAgICAgIDxUaXRsZT5WUi1BdXNnYWJlZ2Vyw6R0ZTwvVGl0bGU+DQogICAgICA8L1JlZmVyZW5jZT4NCiAgICA8L0VudHJ5Pg0KICA8L0VudHJpZXM+DQogIDxUZXh0Pls4XSBTLiAxN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IFMuIDE1MTwvVGV4dD4NCiAgICA8L1RleHRVbml0Pg0KICA8L1RleHRVbml0cz4NCjwvUGxhY2Vob2xkZXI+</w:instrText>
      </w:r>
      <w:r w:rsidRPr="006A610F">
        <w:fldChar w:fldCharType="separate"/>
      </w:r>
      <w:bookmarkStart w:id="54" w:name="_CTVP00111e82b7ed704410e86eb24b872bcadfb"/>
      <w:r w:rsidR="00776A92">
        <w:t>[8] S. 151</w:t>
      </w:r>
      <w:bookmarkEnd w:id="54"/>
      <w:r w:rsidRPr="006A610F">
        <w:fldChar w:fldCharType="end"/>
      </w:r>
      <w:r w:rsidR="00B16D53" w:rsidRPr="006A610F">
        <w:t>. Mögliche Eingabegeräte sind beispielsweise Motion-Tracker, Finger-Tracker, GPS</w:t>
      </w:r>
      <w:r w:rsidR="002054AD">
        <w:fldChar w:fldCharType="begin"/>
      </w:r>
      <w:r w:rsidR="002054AD">
        <w:instrText xml:space="preserve"> XE "</w:instrText>
      </w:r>
      <w:r w:rsidR="002054AD" w:rsidRPr="00115B7D">
        <w:instrText>GPS</w:instrText>
      </w:r>
      <w:r w:rsidR="002054AD">
        <w:instrText>" \t "</w:instrText>
      </w:r>
      <w:r w:rsidR="002054AD" w:rsidRPr="00D23E78">
        <w:instrText>Global Positioning System</w:instrText>
      </w:r>
      <w:r w:rsidR="002054AD">
        <w:instrText xml:space="preserve">" </w:instrText>
      </w:r>
      <w:r w:rsidR="002054AD">
        <w:fldChar w:fldCharType="end"/>
      </w:r>
      <w:r w:rsidR="00B16D53" w:rsidRPr="006A610F">
        <w:t xml:space="preserve">-Empfänger oder Eye-Tracking Systeme </w:t>
      </w:r>
      <w:r w:rsidR="00B16D53" w:rsidRPr="006A610F">
        <w:fldChar w:fldCharType="begin"/>
      </w:r>
      <w:r w:rsidR="00E02FDC">
        <w:instrText>ADDIN CITAVI.PLACEHOLDER f6ec2b88-a88f-4861-8f9e-540b067bc8a9 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SYW5nZT48IVtDREFUQVs8c3A+DQogIDxuPjEyNzwvbj4NCiAgPGluPnRydWU8L2luPg0KICA8b3M+MTI3PC9vcz4NCiAgPHBzPjEyNzwvcHM+DQo8L3NwPg0KPGVwPg0KICA8bj4xNTY8L24+DQogIDxpbj50cnVlPC9pbj4NCiAgPG9zPjE1Njwvb3M+DQogIDxwcz4xNTY8L3BzPg0KPC9lcD4NCjxvcz4xMjctMTU2PC9vcz5dXT48L1BhZ2VSYW5nZT4NCiAgICAgICAgPEVuZFBhZ2U+MTU2PC9FbmRQYWdlPg0KICAgICAgICA8U3RhcnRQYWdlPjEyNz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R3JpbW0sIEhlcm9sZCBldCBhbC4gMjAxMyDigJMgVlItQXVzZ2FiZWdlcsOkdGU8L1Nob3J0VGl0bGU+DQogICAgICAgIDxUaXRsZT5WUi1BdXNnYWJlZ2Vyw6R0ZTwvVGl0bGU+DQogICAgICA8L1JlZmVyZW5jZT4NCiAgICA8L0VudHJ5Pg0KICA8L0VudHJpZXM+DQogIDxUZXh0Pls4XSBTLiAxN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IFMuIDE1MzwvVGV4dD4NCiAgICA8L1RleHRVbml0Pg0KICA8L1RleHRVbml0cz4NCjwvUGxhY2Vob2xkZXI+</w:instrText>
      </w:r>
      <w:r w:rsidR="00B16D53" w:rsidRPr="006A610F">
        <w:fldChar w:fldCharType="separate"/>
      </w:r>
      <w:bookmarkStart w:id="55" w:name="_CTVP001f6ec2b88a88f48618f9e540b067bc8a9"/>
      <w:r w:rsidR="00776A92">
        <w:t>[8] S. 153</w:t>
      </w:r>
      <w:bookmarkEnd w:id="55"/>
      <w:r w:rsidR="00B16D53" w:rsidRPr="006A610F">
        <w:fldChar w:fldCharType="end"/>
      </w:r>
      <w:r w:rsidR="00E4373A" w:rsidRPr="006A610F">
        <w:t xml:space="preserve"> oder auch eine </w:t>
      </w:r>
      <w:bookmarkStart w:id="56" w:name="_CTVK00105da451f4ffc4ac8a317b070bcd1c4fa"/>
      <w:r w:rsidR="00E4373A" w:rsidRPr="006A610F">
        <w:rPr>
          <w:szCs w:val="18"/>
        </w:rPr>
        <w:t>Computertastatur</w:t>
      </w:r>
      <w:bookmarkEnd w:id="56"/>
      <w:r w:rsidR="00E4373A" w:rsidRPr="006A610F">
        <w:t xml:space="preserve"> </w:t>
      </w:r>
      <w:r w:rsidR="00E4373A" w:rsidRPr="006A610F">
        <w:fldChar w:fldCharType="begin"/>
      </w:r>
      <w:r w:rsidR="00E02FDC">
        <w:instrText>ADDIN CITAVI.PLACEHOLDER b98752b5-48ac-4077-a849-4041e6d53e06 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SYW5nZT48IVtDREFUQVs8c3A+DQogIDxuPjEyNzwvbj4NCiAgPGluPnRydWU8L2luPg0KICA8b3M+MTI3PC9vcz4NCiAgPHBzPjEyNzwvcHM+DQo8L3NwPg0KPGVwPg0KICA8bj4xNTY8L24+DQogIDxpbj50cnVlPC9pbj4NCiAgPG9zPjE1Njwvb3M+DQogIDxwcz4xNTY8L3BzPg0KPC9lcD4NCjxvcz4xMjctMTU2PC9vcz5dXT48L1BhZ2VSYW5nZT4NCiAgICAgICAgPEVuZFBhZ2U+MTU2PC9FbmRQYWdlPg0KICAgICAgICA8U3RhcnRQYWdlPjEyNz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R3JpbW0sIEhlcm9sZCBldCBhbC4gMjAxMyDigJMgVlItQXVzZ2FiZWdlcsOkdGU8L1Nob3J0VGl0bGU+DQogICAgICAgIDxUaXRsZT5WUi1BdXNnYWJlZ2Vyw6R0ZTwvVGl0bGU+DQogICAgICA8L1JlZmVyZW5jZT4NCiAgICA8L0VudHJ5Pg0KICA8L0VudHJpZXM+DQogIDxUZXh0Pls4XSBTLiAxN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IFMuIDE1MTwvVGV4dD4NCiAgICA8L1RleHRVbml0Pg0KICA8L1RleHRVbml0cz4NCjwvUGxhY2Vob2xkZXI+</w:instrText>
      </w:r>
      <w:r w:rsidR="00E4373A" w:rsidRPr="006A610F">
        <w:fldChar w:fldCharType="separate"/>
      </w:r>
      <w:bookmarkStart w:id="57" w:name="_CTVP001b98752b548ac4077a8494041e6d53e06"/>
      <w:r w:rsidR="00776A92">
        <w:t>[8] S. 151</w:t>
      </w:r>
      <w:bookmarkEnd w:id="57"/>
      <w:r w:rsidR="00E4373A" w:rsidRPr="006A610F">
        <w:fldChar w:fldCharType="end"/>
      </w:r>
      <w:r w:rsidR="00E4373A" w:rsidRPr="006A610F">
        <w:t xml:space="preserve"> </w:t>
      </w:r>
      <w:r w:rsidR="00B16D53" w:rsidRPr="006A610F">
        <w:t>.</w:t>
      </w:r>
    </w:p>
    <w:p w14:paraId="474B8651" w14:textId="77777777" w:rsidR="0018347B" w:rsidRPr="006A610F" w:rsidRDefault="00CD4ABF" w:rsidP="004A4353">
      <w:r w:rsidRPr="006A610F">
        <w:t>Diese Arbeit beschäftigt sich im späteren Verlauf mit interaktiven HMDs, da diese das am meisten immersive Erlebnis für den Nutzer bieten.</w:t>
      </w:r>
    </w:p>
    <w:p w14:paraId="376CBD2C" w14:textId="77777777" w:rsidR="004A4353" w:rsidRPr="006A610F" w:rsidRDefault="0018347B" w:rsidP="004A4353">
      <w:r w:rsidRPr="006A610F">
        <w:br w:type="page"/>
      </w:r>
    </w:p>
    <w:p w14:paraId="035B622D" w14:textId="0663415F" w:rsidR="00A31324" w:rsidRPr="00A31324" w:rsidRDefault="00673D92" w:rsidP="00A31324">
      <w:pPr>
        <w:pStyle w:val="berschrift2"/>
        <w:rPr>
          <w:rFonts w:eastAsia="Times New Roman"/>
          <w:lang w:eastAsia="de-DE"/>
        </w:rPr>
      </w:pPr>
      <w:bookmarkStart w:id="58" w:name="_Toc453247648"/>
      <w:r w:rsidRPr="006A610F">
        <w:rPr>
          <w:rFonts w:eastAsia="Times New Roman"/>
          <w:lang w:eastAsia="de-DE"/>
        </w:rPr>
        <w:lastRenderedPageBreak/>
        <w:t>Head-U</w:t>
      </w:r>
      <w:r w:rsidR="00985D2A" w:rsidRPr="006A610F">
        <w:rPr>
          <w:rFonts w:eastAsia="Times New Roman"/>
          <w:lang w:eastAsia="de-DE"/>
        </w:rPr>
        <w:t>p Displays</w:t>
      </w:r>
      <w:bookmarkEnd w:id="58"/>
    </w:p>
    <w:p w14:paraId="24111523" w14:textId="27BEAB46" w:rsidR="0018347B" w:rsidRDefault="0018347B" w:rsidP="0018347B">
      <w:pPr>
        <w:rPr>
          <w:lang w:eastAsia="de-DE"/>
        </w:rPr>
      </w:pPr>
    </w:p>
    <w:p w14:paraId="58BD681B" w14:textId="3106907E" w:rsidR="00A31324" w:rsidRDefault="00A31324" w:rsidP="0018347B">
      <w:pPr>
        <w:rPr>
          <w:lang w:eastAsia="de-DE"/>
        </w:rPr>
      </w:pPr>
      <w:r>
        <w:rPr>
          <w:lang w:eastAsia="de-DE"/>
        </w:rPr>
        <w:t xml:space="preserve">Dieser Abschnitt beinhaltet eine kurze Einführung zum Thema </w:t>
      </w:r>
      <w:r w:rsidR="002A43F0">
        <w:rPr>
          <w:lang w:eastAsia="de-DE"/>
        </w:rPr>
        <w:t xml:space="preserve">Head-Up Displays. Es </w:t>
      </w:r>
      <w:r w:rsidR="00776A92">
        <w:rPr>
          <w:lang w:eastAsia="de-DE"/>
        </w:rPr>
        <w:t xml:space="preserve">wird die Funktionsweise, </w:t>
      </w:r>
      <w:r w:rsidR="002A43F0">
        <w:rPr>
          <w:lang w:eastAsia="de-DE"/>
        </w:rPr>
        <w:t>einzelnen Bestandteile</w:t>
      </w:r>
      <w:r w:rsidR="00776A92">
        <w:rPr>
          <w:lang w:eastAsia="de-DE"/>
        </w:rPr>
        <w:t xml:space="preserve"> und die Vorteile</w:t>
      </w:r>
      <w:r w:rsidR="002A43F0">
        <w:rPr>
          <w:lang w:eastAsia="de-DE"/>
        </w:rPr>
        <w:t xml:space="preserve"> erläutert.</w:t>
      </w:r>
    </w:p>
    <w:p w14:paraId="7FA3AE48" w14:textId="2FE8439F" w:rsidR="008819F5" w:rsidRDefault="00A512EE" w:rsidP="0018347B">
      <w:r>
        <w:rPr>
          <w:lang w:eastAsia="de-DE"/>
        </w:rPr>
        <w:t>Die grund</w:t>
      </w:r>
      <w:r w:rsidR="00D65779">
        <w:rPr>
          <w:lang w:eastAsia="de-DE"/>
        </w:rPr>
        <w:t>legende Idee hinter einem Head-U</w:t>
      </w:r>
      <w:r>
        <w:rPr>
          <w:lang w:eastAsia="de-DE"/>
        </w:rPr>
        <w:t>p Display ist die Überlagerung der realen Umgebungen mit Information, welche mit Hilfe eines virtuell</w:t>
      </w:r>
      <w:bookmarkStart w:id="59" w:name="_CTVK0010270593851f349f49e2bd158b1a4ee04"/>
      <w:r>
        <w:rPr>
          <w:lang w:eastAsia="de-DE"/>
        </w:rPr>
        <w:t>en Bildes bereitgestellt werden</w:t>
      </w:r>
      <w:r>
        <w:t>. Die wesentlich</w:t>
      </w:r>
      <w:r w:rsidR="00D65779">
        <w:t>en Bauteile aus denen ein Head-U</w:t>
      </w:r>
      <w:r>
        <w:t xml:space="preserve">p Display besteht sind die Bilderzeugungseinheit, das Spiegelsystem und der Combiner </w:t>
      </w:r>
      <w:r w:rsidR="00595300">
        <w:fldChar w:fldCharType="begin"/>
      </w:r>
      <w:r w:rsidR="00595300">
        <w:instrText>ADDIN CITAVI.PLACEHOLDER 251e0dee-0ea4-43b6-9935-2188ed3f44a7 PFBsYWNlaG9sZGVyPg0KICA8QWRkSW5WZXJzaW9uPjUuMi4wLjg8L0FkZEluVmVyc2lvbj4NCiAgPElkPjI1MWUwZGVlLTBlYTQtNDNiNi05OTM1LTIxODhlZDNmNDRhNzwvSWQ+DQogIDxFbnRyaWVzPg0KICAgIDxFbnRyeT4NCiAgICAgIDxBc3NvY2lhdGVXaXRoS25vd2xlZGdlSXRlbUlkPmJjZTkyM2EyLTFmZDEtNGU4My05NjI5LWM2MjhhNDI4ZGFiOTwvQXNzb2NpYXRlV2l0aEtub3dsZWRnZUl0ZW1JZD4NCiAgICAgIDxJZD5mYzBmYmNmNi01NDFlLTRiOWMtOTkyZS0zNWU1MDE3ZDFlMz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SBTLiAzPC9UZXh0Pg0KICAgIDwvVGV4dFVuaXQ+DQogIDwvVGV4dFVuaXRzPg0KPC9QbGFjZWhvbGRlcj4=</w:instrText>
      </w:r>
      <w:r w:rsidR="00595300">
        <w:fldChar w:fldCharType="separate"/>
      </w:r>
      <w:bookmarkStart w:id="60" w:name="_CTVP001251e0dee0ea443b699352188ed3f44a7"/>
      <w:r w:rsidR="00776A92">
        <w:t>[9] S. 3</w:t>
      </w:r>
      <w:bookmarkEnd w:id="60"/>
      <w:r w:rsidR="00595300">
        <w:fldChar w:fldCharType="end"/>
      </w:r>
      <w:r>
        <w:t>.</w:t>
      </w:r>
      <w:r w:rsidR="009E0364">
        <w:t xml:space="preserve"> Folglich handelt es sich bei einem Head-Up Display um ein</w:t>
      </w:r>
      <w:r w:rsidR="002A43F0">
        <w:t xml:space="preserve"> vereinfachtes,</w:t>
      </w:r>
      <w:r w:rsidR="009E0364">
        <w:t xml:space="preserve"> stationäres Augmented Reality System.  Mit Hilfe des Spiegelsystems wird das von der Bilderzeugungseinheit erzeugte virtuelle Bild auf den Combiner abgebildet. Heutzutage handelt es sich beim Combiner in der Regel um die Frontscheibe eines Fahrzeuges auf welcher kleinflächig symbolische Informationen zur gefahrenen Geschwindigkeit oder Navigationshinweise angezeigt werden.</w:t>
      </w:r>
      <w:r w:rsidR="008819F5">
        <w:t xml:space="preserve"> </w:t>
      </w:r>
      <w:r w:rsidR="008819F5">
        <w:fldChar w:fldCharType="begin"/>
      </w:r>
      <w:r w:rsidR="008819F5">
        <w:instrText xml:space="preserve"> REF _Ref452374832 \h </w:instrText>
      </w:r>
      <w:r w:rsidR="008819F5">
        <w:fldChar w:fldCharType="separate"/>
      </w:r>
      <w:r w:rsidR="000C7041" w:rsidRPr="00D65779">
        <w:t xml:space="preserve">Abbildung </w:t>
      </w:r>
      <w:r w:rsidR="000C7041">
        <w:rPr>
          <w:noProof/>
        </w:rPr>
        <w:t>6</w:t>
      </w:r>
      <w:r w:rsidR="008819F5">
        <w:fldChar w:fldCharType="end"/>
      </w:r>
      <w:r w:rsidR="008819F5">
        <w:t xml:space="preserve"> zeigt </w:t>
      </w:r>
      <w:r w:rsidR="00776A92">
        <w:t>die Funktionsweise eines Head-Up Displays im Fahrzeug.</w:t>
      </w:r>
    </w:p>
    <w:p w14:paraId="628C606D" w14:textId="40F733DC" w:rsidR="008819F5" w:rsidRDefault="008819F5" w:rsidP="0018347B">
      <w:bookmarkStart w:id="61" w:name="_CTVK0015f2bedfa40b845a784f7a94aeb47e280"/>
      <w:r>
        <w:rPr>
          <w:noProof/>
          <w:lang w:eastAsia="de-DE"/>
        </w:rPr>
        <w:drawing>
          <wp:inline distT="0" distB="0" distL="0" distR="0" wp14:anchorId="0E9B821C" wp14:editId="47C1FFA1">
            <wp:extent cx="5039995" cy="2141855"/>
            <wp:effectExtent l="0" t="0" r="8255" b="0"/>
            <wp:docPr id="238" name="Grafik 238"/>
            <wp:cNvGraphicFramePr/>
            <a:graphic xmlns:a="http://schemas.openxmlformats.org/drawingml/2006/main">
              <a:graphicData uri="http://schemas.openxmlformats.org/drawingml/2006/picture">
                <pic:pic xmlns:pic="http://schemas.openxmlformats.org/drawingml/2006/picture">
                  <pic:nvPicPr>
                    <pic:cNvPr id="62" name=""/>
                    <pic:cNvPicPr/>
                  </pic:nvPicPr>
                  <pic:blipFill>
                    <a:blip r:embed="rId17" r:link="rId18">
                      <a:extLst>
                        <a:ext uri="{28A0092B-C50C-407E-A947-70E740481C1C}">
                          <a14:useLocalDpi xmlns:a14="http://schemas.microsoft.com/office/drawing/2010/main" val="0"/>
                        </a:ext>
                      </a:extLst>
                    </a:blip>
                    <a:stretch>
                      <a:fillRect/>
                    </a:stretch>
                  </pic:blipFill>
                  <pic:spPr>
                    <a:xfrm>
                      <a:off x="0" y="0"/>
                      <a:ext cx="5039995" cy="2141855"/>
                    </a:xfrm>
                    <a:prstGeom prst="rect">
                      <a:avLst/>
                    </a:prstGeom>
                  </pic:spPr>
                </pic:pic>
              </a:graphicData>
            </a:graphic>
          </wp:inline>
        </w:drawing>
      </w:r>
      <w:bookmarkEnd w:id="61"/>
    </w:p>
    <w:p w14:paraId="668D534A" w14:textId="1F3AE1BC" w:rsidR="008819F5" w:rsidRPr="00776A92" w:rsidRDefault="00D65779" w:rsidP="008819F5">
      <w:pPr>
        <w:pStyle w:val="Beschriftung"/>
      </w:pPr>
      <w:bookmarkStart w:id="62" w:name="_Ref452374832"/>
      <w:r w:rsidRPr="00D65779">
        <w:t>Abbildung</w:t>
      </w:r>
      <w:r w:rsidR="008819F5" w:rsidRPr="00D65779">
        <w:t xml:space="preserve"> </w:t>
      </w:r>
      <w:r w:rsidR="00DC03A3">
        <w:fldChar w:fldCharType="begin"/>
      </w:r>
      <w:r w:rsidR="00DC03A3" w:rsidRPr="00D65779">
        <w:instrText xml:space="preserve"> SEQ Figure \* ARABIC </w:instrText>
      </w:r>
      <w:r w:rsidR="00DC03A3">
        <w:fldChar w:fldCharType="separate"/>
      </w:r>
      <w:r w:rsidR="000C7041">
        <w:rPr>
          <w:noProof/>
        </w:rPr>
        <w:t>6</w:t>
      </w:r>
      <w:r w:rsidR="00DC03A3">
        <w:rPr>
          <w:noProof/>
        </w:rPr>
        <w:fldChar w:fldCharType="end"/>
      </w:r>
      <w:bookmarkEnd w:id="62"/>
      <w:r w:rsidR="00776A92" w:rsidRPr="00D65779">
        <w:t>: Funktionsweise eines Head-Up Display</w:t>
      </w:r>
      <w:r w:rsidR="008819F5" w:rsidRPr="00D65779">
        <w:t xml:space="preserve"> </w:t>
      </w:r>
      <w:r w:rsidR="008819F5" w:rsidRPr="00776A92">
        <w:fldChar w:fldCharType="begin"/>
      </w:r>
      <w:r w:rsidR="008819F5" w:rsidRPr="00D65779">
        <w:instrText>ADDIN CITAVI.PLACEHOLDER 8df419bf-2472-433b-ac82-f35ef12e6b06 PFBsYWNlaG9sZGVyPg0KICA8QWRkSW5WZXJzaW9uPjUuMi4wLjg8L0FkZEluVmVyc2lvbj4NCiAgPElkPjhkZjQxOWJmLTI0NzItNDMzYi1hYzgyLWYzNWVmMTJlNmIwNjwvSWQ+DQogIDxFbnRyaWVzPg0KICAgIDxFbnRyeT4NCiAgICAgIDxBc3NvY2lhdGVXaXRoS25vd2xlZGdlSXRlbUlkPjVmMmJlZGZhLTQwYjgtNDVhNy04NGY3LWE5NGFlYjQ3ZTI4MDwvQXNzb2NpYXRlV2l0aEtub3dsZWRnZUl0ZW1JZD4NCiAgICAgIDxJZD5mMDVmMTVhMC01Mjg3LTRkNGEtOWMzZS03Y2RlYmExNjdhMmM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</w:instrText>
      </w:r>
      <w:r w:rsidR="008819F5" w:rsidRPr="00031A89">
        <w:instrText>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</w:instrText>
      </w:r>
      <w:r w:rsidR="008819F5" w:rsidRPr="00776A92">
        <w:instrText>XJhZ3JhcGhBZnRlcj5mYWxzZTwvSW5zZXJ0UGFyYWdyYXBoQWZ0ZXI+DQogICAgICA8Rm9udE5hbWUgLz4NCiAgICAgIDxGb250U3R5bGU+DQogICAgICAgIDxOZXV0cmFsPnRydWU8L05ldXRyYWw+DQogICAgICAgIDxOYW1lIC8+DQogICAgICA8L0ZvbnRTdHlsZT4NCiAgICAgIDxGb250U2l6ZT4wPC9Gb250U2l6ZT4NCiAgICAgIDxUZXh0Pls5XSBTLiA3PC9UZXh0Pg0KICAgIDwvVGV4dFVuaXQ+DQogIDwvVGV4dFVuaXRzPg0KPC9QbGFjZWhvbGRlcj4=</w:instrText>
      </w:r>
      <w:r w:rsidR="008819F5" w:rsidRPr="00776A92">
        <w:fldChar w:fldCharType="separate"/>
      </w:r>
      <w:bookmarkStart w:id="63" w:name="_CTVP0018df419bf2472433bac82f35ef12e6b06"/>
      <w:r w:rsidR="00776A92" w:rsidRPr="00776A92">
        <w:t>[9] S. 7</w:t>
      </w:r>
      <w:bookmarkEnd w:id="63"/>
      <w:r w:rsidR="008819F5" w:rsidRPr="00776A92">
        <w:fldChar w:fldCharType="end"/>
      </w:r>
    </w:p>
    <w:p w14:paraId="2AE84D66" w14:textId="1054D21F" w:rsidR="00031A89" w:rsidRDefault="009E0364" w:rsidP="003A59A6">
      <w:pPr>
        <w:rPr>
          <w:lang w:eastAsia="de-DE"/>
        </w:rPr>
      </w:pPr>
      <w:r w:rsidRPr="00776A92">
        <w:t>Die Vorteile eines HUD</w:t>
      </w:r>
      <w:r w:rsidR="00A31324" w:rsidRPr="00776A92">
        <w:t xml:space="preserve"> im Fahrzeug sind ein kleiner Blinkwinkel und geringere Fokussierungszeiten, da die Informationen in der Frontscheibe in einer größeren Entfernung erscheinen als die herkömmlicher Innenrauminstrumenten</w:t>
      </w:r>
      <w:bookmarkEnd w:id="59"/>
      <w:r w:rsidR="00A31324" w:rsidRPr="00776A92">
        <w:t xml:space="preserve"> </w:t>
      </w:r>
      <w:r w:rsidR="0018347B" w:rsidRPr="00776A92">
        <w:fldChar w:fldCharType="begin"/>
      </w:r>
      <w:r w:rsidR="00595300" w:rsidRPr="00776A92">
        <w:instrText>ADDIN CITAVI.PLACEHOLDER 4d630404-eda9-46fc-b316-ed0099dba942 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gUy4gMjbigJMyNzwvVGV4dD4NCiAgICA8L1RleHRVbml0Pg0KICA8L1RleHRVbml0cz4NCjwvUGxhY2Vob2xkZXI+</w:instrText>
      </w:r>
      <w:r w:rsidR="0018347B" w:rsidRPr="00776A92">
        <w:fldChar w:fldCharType="separate"/>
      </w:r>
      <w:bookmarkStart w:id="64" w:name="_CTVP0014d630404eda946fcb316ed0099dba942"/>
      <w:r w:rsidR="00776A92" w:rsidRPr="00776A92">
        <w:t>[10] S. 26–27</w:t>
      </w:r>
      <w:bookmarkEnd w:id="64"/>
      <w:r w:rsidR="0018347B" w:rsidRPr="00776A92">
        <w:fldChar w:fldCharType="end"/>
      </w:r>
      <w:r w:rsidR="009C2411" w:rsidRPr="00776A92">
        <w:t>.</w:t>
      </w:r>
    </w:p>
    <w:p w14:paraId="210DB878" w14:textId="585E1D92" w:rsidR="003A59A6" w:rsidRDefault="003A59A6" w:rsidP="003A59A6">
      <w:pPr>
        <w:rPr>
          <w:lang w:eastAsia="de-DE"/>
        </w:rPr>
      </w:pPr>
    </w:p>
    <w:p w14:paraId="2DA13FD5" w14:textId="77777777" w:rsidR="003A59A6" w:rsidRPr="003A59A6" w:rsidRDefault="003A59A6" w:rsidP="003A59A6">
      <w:pPr>
        <w:rPr>
          <w:lang w:eastAsia="de-DE"/>
        </w:rPr>
      </w:pPr>
    </w:p>
    <w:p w14:paraId="6399B950" w14:textId="37DCC116" w:rsidR="00031A89" w:rsidRDefault="00031A89" w:rsidP="00031A89">
      <w:pPr>
        <w:pStyle w:val="berschrift2"/>
      </w:pPr>
      <w:bookmarkStart w:id="65" w:name="_Toc453247649"/>
      <w:r>
        <w:lastRenderedPageBreak/>
        <w:t>Zusammenfassung</w:t>
      </w:r>
      <w:bookmarkEnd w:id="65"/>
    </w:p>
    <w:p w14:paraId="0C0D591B" w14:textId="77777777" w:rsidR="00031A89" w:rsidRDefault="00031A89" w:rsidP="00031A89"/>
    <w:p w14:paraId="339D8E68" w14:textId="1B138E32" w:rsidR="0018347B" w:rsidRPr="006A610F" w:rsidRDefault="00031A89" w:rsidP="00031A89">
      <w:r>
        <w:t>In diesem Kapitel wurde erklärt was unter Virtual Reality, Augmented Reality, Head-Mounted Display und Head-Up Display zu verstehen ist. Des Weiteren wurden die wesentlichen Technologien vorgestellt die benötigt werden um Virtual Reality und Augmented Reality zu erzeugen. Abschließende wurde die Bestandteile und die Funktionsweise von Head-Mounted Displays als auch Head-up Displays erklärt.</w:t>
      </w:r>
      <w:r w:rsidR="00985D8A" w:rsidRPr="006A610F">
        <w:br w:type="page"/>
      </w:r>
    </w:p>
    <w:p w14:paraId="3E6CE999" w14:textId="6AAAA8A6" w:rsidR="00985D2A" w:rsidRPr="006A610F" w:rsidRDefault="00985D2A" w:rsidP="000C185D">
      <w:pPr>
        <w:pStyle w:val="berschrift1"/>
        <w:rPr>
          <w:rFonts w:eastAsia="Times New Roman"/>
          <w:lang w:eastAsia="de-DE"/>
        </w:rPr>
      </w:pPr>
      <w:bookmarkStart w:id="66" w:name="_Toc453247650"/>
      <w:r w:rsidRPr="006A610F">
        <w:rPr>
          <w:rFonts w:eastAsia="Times New Roman"/>
          <w:lang w:eastAsia="de-DE"/>
        </w:rPr>
        <w:lastRenderedPageBreak/>
        <w:t>Anwendungsgebiete von HMD</w:t>
      </w:r>
      <w:r w:rsidR="00A94DF7" w:rsidRPr="006A610F">
        <w:rPr>
          <w:rFonts w:eastAsia="Times New Roman"/>
          <w:lang w:eastAsia="de-DE"/>
        </w:rPr>
        <w:fldChar w:fldCharType="begin"/>
      </w:r>
      <w:r w:rsidR="00A94DF7" w:rsidRPr="006A610F">
        <w:instrText xml:space="preserve"> XE "</w:instrText>
      </w:r>
      <w:r w:rsidR="00A94DF7" w:rsidRPr="006A610F">
        <w:rPr>
          <w:rFonts w:eastAsia="Times New Roman"/>
          <w:lang w:eastAsia="de-DE"/>
        </w:rPr>
        <w:instrText>HMD</w:instrText>
      </w:r>
      <w:r w:rsidR="00A94DF7" w:rsidRPr="006A610F">
        <w:instrText>" \t "</w:instrText>
      </w:r>
      <w:r w:rsidR="00A94DF7" w:rsidRPr="006A610F">
        <w:rPr>
          <w:rFonts w:asciiTheme="minorHAnsi" w:hAnsiTheme="minorHAnsi"/>
          <w:i/>
        </w:rPr>
        <w:instrText>Head mounted Display</w:instrText>
      </w:r>
      <w:r w:rsidR="00A94DF7" w:rsidRPr="006A610F">
        <w:instrText xml:space="preserve">" </w:instrText>
      </w:r>
      <w:r w:rsidR="00A94DF7" w:rsidRPr="006A610F">
        <w:rPr>
          <w:rFonts w:eastAsia="Times New Roman"/>
          <w:lang w:eastAsia="de-DE"/>
        </w:rPr>
        <w:fldChar w:fldCharType="end"/>
      </w:r>
      <w:r w:rsidRPr="006A610F">
        <w:rPr>
          <w:rFonts w:eastAsia="Times New Roman"/>
          <w:lang w:eastAsia="de-DE"/>
        </w:rPr>
        <w:t>s</w:t>
      </w:r>
      <w:bookmarkEnd w:id="66"/>
    </w:p>
    <w:p w14:paraId="734A66CC" w14:textId="77777777" w:rsidR="0018347B" w:rsidRPr="006A610F" w:rsidRDefault="0018347B" w:rsidP="0018347B">
      <w:pPr>
        <w:rPr>
          <w:lang w:eastAsia="de-DE"/>
        </w:rPr>
      </w:pPr>
    </w:p>
    <w:p w14:paraId="0856A69C" w14:textId="375FD68D" w:rsidR="0018347B" w:rsidRPr="006A610F" w:rsidRDefault="0018347B" w:rsidP="0018347B">
      <w:pPr>
        <w:rPr>
          <w:lang w:eastAsia="de-DE"/>
        </w:rPr>
      </w:pPr>
      <w:r w:rsidRPr="006A610F">
        <w:rPr>
          <w:lang w:eastAsia="de-DE"/>
        </w:rPr>
        <w:t>In diesem Kapitel werden Einsatzfelder für HMDs betrachtet. Unterschieden wird dabei zwischen privaten und betrieblichen Anwendungen.</w:t>
      </w:r>
    </w:p>
    <w:p w14:paraId="7F4263F1" w14:textId="77777777" w:rsidR="0018347B" w:rsidRPr="006A610F" w:rsidRDefault="0018347B" w:rsidP="0018347B">
      <w:pPr>
        <w:rPr>
          <w:rFonts w:eastAsia="Times New Roman"/>
          <w:lang w:eastAsia="de-DE"/>
        </w:rPr>
      </w:pPr>
    </w:p>
    <w:p w14:paraId="7C55B772" w14:textId="77777777" w:rsidR="003A59A6" w:rsidRDefault="003A59A6">
      <w:pPr>
        <w:spacing w:line="259" w:lineRule="auto"/>
        <w:jc w:val="left"/>
        <w:rPr>
          <w:rFonts w:eastAsia="Times New Roman" w:cstheme="majorBidi"/>
          <w:sz w:val="32"/>
          <w:szCs w:val="26"/>
          <w:lang w:eastAsia="de-DE"/>
        </w:rPr>
      </w:pPr>
      <w:r>
        <w:rPr>
          <w:rFonts w:eastAsia="Times New Roman"/>
          <w:lang w:eastAsia="de-DE"/>
        </w:rPr>
        <w:br w:type="page"/>
      </w:r>
    </w:p>
    <w:p w14:paraId="31011A60" w14:textId="07E87824" w:rsidR="0018347B" w:rsidRPr="006A610F" w:rsidRDefault="0018347B" w:rsidP="0018347B">
      <w:pPr>
        <w:pStyle w:val="berschrift2"/>
        <w:rPr>
          <w:rFonts w:eastAsia="Times New Roman"/>
          <w:lang w:eastAsia="de-DE"/>
        </w:rPr>
      </w:pPr>
      <w:bookmarkStart w:id="67" w:name="_Toc453247651"/>
      <w:r w:rsidRPr="006A610F">
        <w:rPr>
          <w:rFonts w:eastAsia="Times New Roman"/>
          <w:lang w:eastAsia="de-DE"/>
        </w:rPr>
        <w:lastRenderedPageBreak/>
        <w:t>PLM-Zyklus der Unternehmen</w:t>
      </w:r>
      <w:bookmarkEnd w:id="67"/>
    </w:p>
    <w:p w14:paraId="125D983D" w14:textId="77777777" w:rsidR="007A2BBE" w:rsidRPr="006A610F" w:rsidRDefault="007A2BBE" w:rsidP="007A2BBE">
      <w:pPr>
        <w:rPr>
          <w:lang w:eastAsia="de-DE"/>
        </w:rPr>
      </w:pPr>
    </w:p>
    <w:p w14:paraId="2BA61AF4" w14:textId="08C711DB" w:rsidR="007A2BBE" w:rsidRPr="006A610F" w:rsidRDefault="009C2411" w:rsidP="007A2BBE">
      <w:pPr>
        <w:rPr>
          <w:szCs w:val="18"/>
        </w:rPr>
      </w:pPr>
      <w:bookmarkStart w:id="68" w:name="_CTVK001abc1db31503a4768ad60bbdd9514be31"/>
      <w:bookmarkStart w:id="69" w:name="_CTVK0018788172a3b0a48f7b3c1fb3b00174ca5"/>
      <w:r>
        <w:rPr>
          <w:szCs w:val="18"/>
        </w:rPr>
        <w:t>Im Unternehmen können die Einsatzgebiete von HMDs, mittels des PML-Zyklus veranschaulicht werden. Darunter versteht man</w:t>
      </w:r>
      <w:r w:rsidR="007A2BBE" w:rsidRPr="006A610F">
        <w:rPr>
          <w:szCs w:val="18"/>
        </w:rPr>
        <w:t xml:space="preserve">: </w:t>
      </w:r>
    </w:p>
    <w:p w14:paraId="1E64BE5C" w14:textId="455DFAB2" w:rsidR="007A2BBE" w:rsidRPr="006A610F" w:rsidRDefault="007A2BBE" w:rsidP="007A2BBE">
      <w:r w:rsidRPr="006A610F">
        <w:rPr>
          <w:szCs w:val="18"/>
        </w:rPr>
        <w:t>„Im gesamten Produktlebenszyklus (engl.: product lifecycle), das heißt von der Idee über Entwicklung und Konstruktion, Produktion sowie Vertrieb und Service bis zur Außerbetriebnahme eines Produktes, entstehen große Mengen an verschiedensten Daten, Dokumenten und Informationen“</w:t>
      </w:r>
      <w:bookmarkEnd w:id="68"/>
      <w:r w:rsidRPr="006A610F">
        <w:rPr>
          <w:szCs w:val="18"/>
        </w:rPr>
        <w:t xml:space="preserve"> </w:t>
      </w:r>
      <w:r w:rsidRPr="006A610F">
        <w:fldChar w:fldCharType="begin"/>
      </w:r>
      <w:r w:rsidR="00595300">
        <w:instrText>ADDIN CITAVI.PLACEHOLDER 63d8e17a-fa62-485a-9089-5a6e87e6ddfd PFBsYWNlaG9sZGVyPg0KICA8QWRkSW5WZXJzaW9uPjUuMi4wLjg8L0FkZEluVmVyc2lvbj4NCiAgPElkPjYzZDhlMTdhLWZhNjItNDg1YS05MDg5LTVhNmU4N2U2ZGRmZDwvSWQ+DQogIDxFbnRyaWVzPg0KICAgIDxFbnRyeT4NCiAgICAgIDxBc3NvY2lhdGVXaXRoS25vd2xlZGdlSXRlbUlkPmFiYzFkYjMxLTUwM2EtNDc2OC1hZDYwLWJiZGQ5NTE0YmUzMTwvQXNzb2NpYXRlV2l0aEtub3dsZWRnZUl0ZW1JZD4NCiAgICAgIDxJZD4yNmJjMWZhYS00NGVlLTQ4MjQtODkzZS03OGNhYTEyMGUzZTY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RGlyZWN0UXVvdGF0aW9uPC9RdW90YXRpb25UeXBlPg0KICAgICAgPFJlZmVyZW5jZUlkPmQ5NTE2MGY0LTg2ZGItNDA3My05MzYyLTM4YzY1ODVmMzk3Mz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V0gUy4gOTwvVGV4dD4NCiAgICA8L1RleHRVbml0Pg0KICA8L1RleHRVbml0cz4NCjwvUGxhY2Vob2xkZXI+</w:instrText>
      </w:r>
      <w:r w:rsidRPr="006A610F">
        <w:fldChar w:fldCharType="separate"/>
      </w:r>
      <w:bookmarkStart w:id="70" w:name="_CTVP00163d8e17afa62485a90895a6e87e6ddfd"/>
      <w:r w:rsidR="00776A92">
        <w:t>[11] S. 9</w:t>
      </w:r>
      <w:bookmarkEnd w:id="70"/>
      <w:r w:rsidRPr="006A610F">
        <w:fldChar w:fldCharType="end"/>
      </w:r>
      <w:r w:rsidRPr="006A610F">
        <w:t>. „</w:t>
      </w:r>
      <w:r w:rsidRPr="006A610F">
        <w:rPr>
          <w:szCs w:val="18"/>
        </w:rPr>
        <w:t>Das Product Lifecycle Management ist ein integrierendes Konzept zur IT-gestützten Organisation und Verwaltung aller Informationen über Produkte und deren Entstehungsprozesse über den gesamten Produktlebenszyklus hinweg, sodass die richtige Information zum richtigen Zeitpunkt in der richtigen Form an der richtigen Stelle zur Verfügung steht</w:t>
      </w:r>
      <w:bookmarkEnd w:id="69"/>
      <w:r w:rsidRPr="006A610F">
        <w:rPr>
          <w:szCs w:val="18"/>
        </w:rPr>
        <w:t xml:space="preserve">“ </w:t>
      </w:r>
      <w:r w:rsidRPr="006A610F">
        <w:fldChar w:fldCharType="begin"/>
      </w:r>
      <w:r w:rsidR="00595300">
        <w:instrText>ADDIN CITAVI.PLACEHOLDER baf3d4e5-324e-4099-9fcf-6e260bb44899 PFBsYWNlaG9sZGVyPg0KICA8QWRkSW5WZXJzaW9uPjUuMi4wLjg8L0FkZEluVmVyc2lvbj4NCiAgPElkPmJhZjNkNGU1LTMyNGUtNDA5OS05ZmNmLTZlMjYwYmI0NDg5OTwvSWQ+DQogIDxFbnRyaWVzPg0KICAgIDxFbnRyeT4NCiAgICAgIDxBc3NvY2lhdGVXaXRoS25vd2xlZGdlSXRlbUlkPjg3ODgxNzJhLTNiMGEtNDhmNy1iM2MxLWZiM2IwMDE3NGNhNTwvQXNzb2NpYXRlV2l0aEtub3dsZWRnZUl0ZW1JZD4NCiAgICAgIDxJZD5mZTRiN2IxOC1iZGNhLTRlZGMtODA1OC02Mjg5MGE0ODZkYWE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XVvdGF0aW9uVHlwZT5EaXJlY3RRdW90YXRpb248L1F1b3RhdGlvblR5cGU+DQogICAgICA8UmVmZXJlbmNlSWQ+ZDk1MTYwZjQtODZkYi00MDczLTkzNjItMzhjNjU4NWYzOTcz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IFMuIDEwPC9UZXh0Pg0KICAgIDwvVGV4dFVuaXQ+DQogIDwvVGV4dFVuaXRzPg0KPC9QbGFjZWhvbGRlcj4=</w:instrText>
      </w:r>
      <w:r w:rsidRPr="006A610F">
        <w:fldChar w:fldCharType="separate"/>
      </w:r>
      <w:bookmarkStart w:id="71" w:name="_CTVP001baf3d4e5324e40999fcf6e260bb44899"/>
      <w:r w:rsidR="00776A92">
        <w:t>[11] S. 10</w:t>
      </w:r>
      <w:bookmarkEnd w:id="71"/>
      <w:r w:rsidRPr="006A610F">
        <w:fldChar w:fldCharType="end"/>
      </w:r>
      <w:r w:rsidRPr="006A610F">
        <w:t xml:space="preserve">. </w:t>
      </w:r>
    </w:p>
    <w:p w14:paraId="19E7A059" w14:textId="3408E68E" w:rsidR="006B050F" w:rsidRPr="006A610F" w:rsidRDefault="006B050F" w:rsidP="007A2BBE">
      <w:r w:rsidRPr="006A610F">
        <w:rPr>
          <w:szCs w:val="18"/>
        </w:rPr>
        <w:t xml:space="preserve">In der Entwicklung können beispielsweise Entwürfe realitätsnäher visualisiert und Prototypen kostengünstiger erstellt werden, als dies mit traditionellen Verfahren der Fall ist. Weiterhin können Fertigungsstraßen vor Produktionsbeginn in einer virtuellen Welt dargestellt werden. Planungsfehler können in virtuellen Anlagen oder in einer virtuellen Fabrik wesentlich einfacher und kostengünstiger behoben werden als dies in der realen Produktion möglich ist </w:t>
      </w:r>
      <w:r w:rsidRPr="006A610F">
        <w:fldChar w:fldCharType="begin"/>
      </w:r>
      <w:r w:rsidRPr="006A610F">
        <w:instrText>ADDIN CITAVI.PLACEHOLDER a1d8428a-7f08-447a-b6bd-12c5f5598eb6 PFBsYWNlaG9sZGVyPg0KICA8QWRkSW5WZXJzaW9uPjUuMi4wLjg8L0FkZEluVmVyc2lvbj4NCiAgPElkPmExZDg0MjhhLTdmMDgtNDQ3YS1iNmJkLTEyYzVmNTU5OGViNjwvSWQ+DQogIDxFbnRyaWVzPg0KICAgIDxFbnRyeT4NCiAgICAgIDxBc3NvY2lhdGVXaXRoS25vd2xlZGdlSXRlbUlkPjhhMmM3YjVkLWYwNzQtNGQzMC1hNWI3LTMwNGUxZDFmOTkzMDwvQXNzb2NpYXRlV2l0aEtub3dsZWRnZUl0ZW1JZD4NCiAgICAgIDxJZD5mMmFmMThjNi02ZjNiLTRlYWMtOWQ2Yi04Zjk1MGI2NzM4Y2E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IFMuIDk8L1RleHQ+DQogICAgPC9UZXh0VW5pdD4NCiAgPC9UZXh0VW5pdHM+DQo8L1BsYWNlaG9sZGVyPg==</w:instrText>
      </w:r>
      <w:r w:rsidRPr="006A610F">
        <w:fldChar w:fldCharType="separate"/>
      </w:r>
      <w:bookmarkStart w:id="72" w:name="_CTVP001a1d8428a7f08447ab6bd12c5f5598eb6"/>
      <w:r w:rsidR="00776A92">
        <w:t>[1] S. 9</w:t>
      </w:r>
      <w:bookmarkEnd w:id="72"/>
      <w:r w:rsidRPr="006A610F">
        <w:fldChar w:fldCharType="end"/>
      </w:r>
      <w:r w:rsidRPr="006A610F">
        <w:t xml:space="preserve">. </w:t>
      </w:r>
    </w:p>
    <w:p w14:paraId="65FF3066" w14:textId="0C2E518D" w:rsidR="006B050F" w:rsidRPr="006A610F" w:rsidRDefault="006B050F" w:rsidP="006B050F">
      <w:r w:rsidRPr="006A610F">
        <w:t xml:space="preserve">HMDs bieten weiterhin Vorteile beim Training von Personal. </w:t>
      </w:r>
      <w:r w:rsidR="00F65EBD" w:rsidRPr="006A610F">
        <w:t>Mit Hilfe von Simulationen</w:t>
      </w:r>
      <w:r w:rsidRPr="006A610F">
        <w:t xml:space="preserve"> können Mitarbeiter auf ihr Ar</w:t>
      </w:r>
      <w:r w:rsidR="00F65EBD" w:rsidRPr="006A610F">
        <w:t>beitsumfeld vorbereitet werden. Dieses Training kann zeitlich so stattfinden, das zum Zeitpunkt der Inbetriebnahme bereits gut ausgebildetes Personal verfügbar ist. Zusätzlich können mit Hilfe von HMDs Extremsituationen, wie etwa ein Flugzeugabsturz, trainiert werden ohne Mitarbeiter tatsächlich zu gefährden. Oftmals bieten solche Simulationen auch wirtscha</w:t>
      </w:r>
      <w:r w:rsidR="009C2411">
        <w:t>ftliche Vorteile, da Lehrmittel</w:t>
      </w:r>
      <w:r w:rsidR="00F65EBD" w:rsidRPr="006A610F">
        <w:t xml:space="preserve"> wie et</w:t>
      </w:r>
      <w:r w:rsidR="009C2411">
        <w:t>wa Schiffe, Flugzeuge oder LKWs</w:t>
      </w:r>
      <w:r w:rsidR="00F65EBD" w:rsidRPr="006A610F">
        <w:t xml:space="preserve"> nicht real vorhanden sein müssen, sondern simuliert werden </w:t>
      </w:r>
      <w:r w:rsidRPr="006A610F">
        <w:fldChar w:fldCharType="begin"/>
      </w:r>
      <w:r w:rsidRPr="006A610F">
        <w:instrText>ADDIN CITAVI.PLACEHOLDER cb150aa8-a5be-45f7-8874-6f084b8a9b25 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gUy4gOeKAkzEwPC9UZXh0Pg0KICAgIDwvVGV4dFVuaXQ+DQogIDwvVGV4dFVuaXRzPg0KPC9QbGFjZWhvbGRlcj4=</w:instrText>
      </w:r>
      <w:r w:rsidRPr="006A610F">
        <w:fldChar w:fldCharType="separate"/>
      </w:r>
      <w:bookmarkStart w:id="73" w:name="_CTVP001cb150aa8a5be45f788746f084b8a9b25"/>
      <w:r w:rsidR="00776A92">
        <w:t>[1] S. 9–10</w:t>
      </w:r>
      <w:bookmarkEnd w:id="73"/>
      <w:r w:rsidRPr="006A610F">
        <w:fldChar w:fldCharType="end"/>
      </w:r>
      <w:r w:rsidR="00F65EBD" w:rsidRPr="006A610F">
        <w:t>.</w:t>
      </w:r>
    </w:p>
    <w:p w14:paraId="09F0B07E" w14:textId="576E5DC1" w:rsidR="00F65EBD" w:rsidRPr="006A610F" w:rsidRDefault="00C54F78" w:rsidP="006B050F">
      <w:r w:rsidRPr="006A610F">
        <w:t xml:space="preserve">Im Vertrieb bietet es sich an HMDs beispielsweise auf Messen einzusetzen, um Kunden Produkte besser vorstellen zu können </w:t>
      </w:r>
      <w:r w:rsidRPr="006A610F">
        <w:fldChar w:fldCharType="begin"/>
      </w:r>
      <w:r w:rsidRPr="006A610F">
        <w:instrText>ADDIN CITAVI.PLACEHOLDER 6b97bd37-e72b-4f47-a4d8-c88b43d4979f PFBsYWNlaG9sZGVyPg0KICA8QWRkSW5WZXJzaW9uPjUuMi4wLjg8L0FkZEluVmVyc2lvbj4NCiAgPElkPjZiOTdiZDM3LWU3MmItNGY0Ny1hNGQ4LWM4OGI0M2Q0OTc5ZjwvSWQ+DQogIDxFbnRyaWVzPg0KICAgIDxFbnRyeT4NCiAgICAgIDxBc3NvY2lhdGVXaXRoS25vd2xlZGdlSXRlbUlkPjhjMjBmYThiLWJkMDAtNDRmZi1iYjY4LTUzODQxMWEwMGUxNjwvQXNzb2NpYXRlV2l0aEtub3dsZWRnZUl0ZW1JZD4NCiAgICAgIDxJZD4yNDJhYzUzMS1hYjQ5LTQxZDktYTUxZC0xMWJiNTFkMDNjMmI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gUy4gMTA8L1RleHQ+DQogICAgPC9UZXh0VW5pdD4NCiAgPC9UZXh0VW5pdHM+DQo8L1BsYWNlaG9sZGVyPg==</w:instrText>
      </w:r>
      <w:r w:rsidRPr="006A610F">
        <w:fldChar w:fldCharType="separate"/>
      </w:r>
      <w:bookmarkStart w:id="74" w:name="_CTVP0016b97bd37e72b4f47a4d8c88b43d4979f"/>
      <w:r w:rsidR="00776A92">
        <w:t>[1] S. 10</w:t>
      </w:r>
      <w:bookmarkEnd w:id="74"/>
      <w:r w:rsidRPr="006A610F">
        <w:fldChar w:fldCharType="end"/>
      </w:r>
      <w:r w:rsidRPr="006A610F">
        <w:t xml:space="preserve">. </w:t>
      </w:r>
      <w:bookmarkStart w:id="75" w:name="_CTVK00145b325ab21934377bcf2afbf5dcf62fc"/>
      <w:r w:rsidR="004A697D" w:rsidRPr="006A610F">
        <w:t xml:space="preserve">Audi bietet </w:t>
      </w:r>
      <w:r w:rsidR="004A697D" w:rsidRPr="006A610F">
        <w:rPr>
          <w:szCs w:val="18"/>
        </w:rPr>
        <w:t>p</w:t>
      </w:r>
      <w:r w:rsidRPr="006A610F">
        <w:rPr>
          <w:szCs w:val="18"/>
        </w:rPr>
        <w:t xml:space="preserve">otenzielle Käufer </w:t>
      </w:r>
      <w:r w:rsidR="004A697D" w:rsidRPr="006A610F">
        <w:rPr>
          <w:szCs w:val="18"/>
        </w:rPr>
        <w:t xml:space="preserve">eine </w:t>
      </w:r>
      <w:r w:rsidRPr="006A610F">
        <w:rPr>
          <w:szCs w:val="18"/>
        </w:rPr>
        <w:t>Virtual Reality Präsentationen</w:t>
      </w:r>
      <w:r w:rsidR="004A697D" w:rsidRPr="006A610F">
        <w:rPr>
          <w:szCs w:val="18"/>
        </w:rPr>
        <w:t xml:space="preserve"> seiner Autos</w:t>
      </w:r>
      <w:r w:rsidRPr="006A610F">
        <w:rPr>
          <w:szCs w:val="18"/>
        </w:rPr>
        <w:t xml:space="preserve">. Dadurch können die zukünftigen Kunden ihre Wunschkonfiguration schon vor dem Kauf anschauen und </w:t>
      </w:r>
      <w:r w:rsidRPr="006A610F">
        <w:rPr>
          <w:szCs w:val="18"/>
        </w:rPr>
        <w:lastRenderedPageBreak/>
        <w:t>testen.</w:t>
      </w:r>
      <w:bookmarkEnd w:id="75"/>
      <w:r w:rsidR="004A697D" w:rsidRPr="006A610F">
        <w:rPr>
          <w:szCs w:val="18"/>
        </w:rPr>
        <w:t xml:space="preserve"> Außerdem muss der Verkäufer nicht zwangsläufig ein Auto in der Wunschkonfiguration des Kunden vor Ort haben. Mit Hilfe des HMDs kann der Kunde verschiedene Konfigurationen besser vergleichen, als mit einem Verkaufsprospekt</w:t>
      </w:r>
      <w:r w:rsidRPr="006A610F">
        <w:t xml:space="preserve"> </w:t>
      </w:r>
      <w:r w:rsidRPr="006A610F">
        <w:fldChar w:fldCharType="begin"/>
      </w:r>
      <w:r w:rsidR="00595300">
        <w:instrText>ADDIN CITAVI.PLACEHOLDER a3a5eba0-15b2-4227-8426-1af4b7db3bd5 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Pr="006A610F">
        <w:fldChar w:fldCharType="separate"/>
      </w:r>
      <w:bookmarkStart w:id="76" w:name="_CTVP001a3a5eba015b2422784261af4b7db3bd5"/>
      <w:r w:rsidR="00776A92">
        <w:t>[12]</w:t>
      </w:r>
      <w:bookmarkEnd w:id="76"/>
      <w:r w:rsidRPr="006A610F">
        <w:fldChar w:fldCharType="end"/>
      </w:r>
      <w:r w:rsidR="004A697D" w:rsidRPr="006A610F">
        <w:t>.</w:t>
      </w:r>
    </w:p>
    <w:p w14:paraId="71AF99C7" w14:textId="0D3B2489" w:rsidR="0018347B" w:rsidRPr="006A610F" w:rsidRDefault="00F3595B" w:rsidP="0018347B">
      <w:r w:rsidRPr="006A610F">
        <w:t xml:space="preserve">Die hier vorgestellten Anwendungsgebiete sind nur ein kleiner Ausschnitt aller möglichen Anwendungsgebiete von HMDs. </w:t>
      </w:r>
    </w:p>
    <w:p w14:paraId="78AB567C" w14:textId="77777777" w:rsidR="00985D8A" w:rsidRPr="006A610F" w:rsidRDefault="00985D8A" w:rsidP="0018347B"/>
    <w:p w14:paraId="22255A36" w14:textId="77777777" w:rsidR="00031A89" w:rsidRDefault="00031A89">
      <w:pPr>
        <w:spacing w:line="259" w:lineRule="auto"/>
        <w:jc w:val="left"/>
        <w:rPr>
          <w:rFonts w:eastAsia="Times New Roman" w:cstheme="majorBidi"/>
          <w:sz w:val="32"/>
          <w:szCs w:val="26"/>
          <w:lang w:eastAsia="de-DE"/>
        </w:rPr>
      </w:pPr>
      <w:r>
        <w:rPr>
          <w:rFonts w:eastAsia="Times New Roman"/>
          <w:lang w:eastAsia="de-DE"/>
        </w:rPr>
        <w:br w:type="page"/>
      </w:r>
    </w:p>
    <w:p w14:paraId="6021C22A" w14:textId="695CA4A6" w:rsidR="00985D2A" w:rsidRPr="006A610F" w:rsidRDefault="00DE7DF4" w:rsidP="000C185D">
      <w:pPr>
        <w:pStyle w:val="berschrift2"/>
        <w:rPr>
          <w:rFonts w:eastAsia="Times New Roman"/>
          <w:lang w:eastAsia="de-DE"/>
        </w:rPr>
      </w:pPr>
      <w:bookmarkStart w:id="77" w:name="_Toc453247652"/>
      <w:r>
        <w:rPr>
          <w:rFonts w:eastAsia="Times New Roman"/>
          <w:lang w:eastAsia="de-DE"/>
        </w:rPr>
        <w:lastRenderedPageBreak/>
        <w:t>P</w:t>
      </w:r>
      <w:r w:rsidR="00985D2A" w:rsidRPr="006A610F">
        <w:rPr>
          <w:rFonts w:eastAsia="Times New Roman"/>
          <w:lang w:eastAsia="de-DE"/>
        </w:rPr>
        <w:t>rivates Umfeld</w:t>
      </w:r>
      <w:bookmarkEnd w:id="77"/>
    </w:p>
    <w:p w14:paraId="0A22AD7D" w14:textId="77777777" w:rsidR="00F3595B" w:rsidRPr="006A610F" w:rsidRDefault="00F3595B" w:rsidP="00F3595B">
      <w:pPr>
        <w:rPr>
          <w:lang w:eastAsia="de-DE"/>
        </w:rPr>
      </w:pPr>
    </w:p>
    <w:p w14:paraId="6F663AEC" w14:textId="19E4B88B" w:rsidR="001D5230" w:rsidRPr="006A610F" w:rsidRDefault="009C2411" w:rsidP="00F3595B">
      <w:pPr>
        <w:rPr>
          <w:lang w:eastAsia="de-DE"/>
        </w:rPr>
      </w:pPr>
      <w:r>
        <w:rPr>
          <w:lang w:eastAsia="de-DE"/>
        </w:rPr>
        <w:t>Aktuell</w:t>
      </w:r>
      <w:r w:rsidR="001D5230" w:rsidRPr="006A610F">
        <w:rPr>
          <w:lang w:eastAsia="de-DE"/>
        </w:rPr>
        <w:t xml:space="preserve"> befinden sich auf dem Markt für private Nutzer folgende Head-Mounted Displays:</w:t>
      </w:r>
    </w:p>
    <w:p w14:paraId="3FEF5783" w14:textId="77777777" w:rsidR="001D5230" w:rsidRPr="006A610F" w:rsidRDefault="001D5230" w:rsidP="001D5230">
      <w:pPr>
        <w:pStyle w:val="Listenabsatz"/>
        <w:numPr>
          <w:ilvl w:val="0"/>
          <w:numId w:val="30"/>
        </w:numPr>
        <w:rPr>
          <w:lang w:eastAsia="de-DE"/>
        </w:rPr>
      </w:pPr>
      <w:r w:rsidRPr="006A610F">
        <w:rPr>
          <w:lang w:eastAsia="de-DE"/>
        </w:rPr>
        <w:t xml:space="preserve">Oculus Rift </w:t>
      </w:r>
    </w:p>
    <w:p w14:paraId="5BFD0618" w14:textId="77777777" w:rsidR="001D5230" w:rsidRPr="006A610F" w:rsidRDefault="001D5230" w:rsidP="001D5230">
      <w:pPr>
        <w:pStyle w:val="Listenabsatz"/>
        <w:numPr>
          <w:ilvl w:val="0"/>
          <w:numId w:val="30"/>
        </w:numPr>
        <w:rPr>
          <w:lang w:eastAsia="de-DE"/>
        </w:rPr>
      </w:pPr>
      <w:r w:rsidRPr="006A610F">
        <w:rPr>
          <w:lang w:eastAsia="de-DE"/>
        </w:rPr>
        <w:t>HTC Vive</w:t>
      </w:r>
    </w:p>
    <w:p w14:paraId="14DFA7D4" w14:textId="77777777" w:rsidR="001D5230" w:rsidRPr="006A610F" w:rsidRDefault="001D5230" w:rsidP="001D5230">
      <w:pPr>
        <w:pStyle w:val="Listenabsatz"/>
        <w:numPr>
          <w:ilvl w:val="0"/>
          <w:numId w:val="30"/>
        </w:numPr>
        <w:rPr>
          <w:lang w:eastAsia="de-DE"/>
        </w:rPr>
      </w:pPr>
      <w:r w:rsidRPr="006A610F">
        <w:rPr>
          <w:lang w:eastAsia="de-DE"/>
        </w:rPr>
        <w:t>PlayStation VR</w:t>
      </w:r>
    </w:p>
    <w:p w14:paraId="63363313" w14:textId="77777777" w:rsidR="001D5230" w:rsidRPr="006A610F" w:rsidRDefault="001D5230" w:rsidP="001D5230">
      <w:pPr>
        <w:pStyle w:val="Listenabsatz"/>
        <w:numPr>
          <w:ilvl w:val="0"/>
          <w:numId w:val="30"/>
        </w:numPr>
        <w:rPr>
          <w:lang w:eastAsia="de-DE"/>
        </w:rPr>
      </w:pPr>
      <w:r w:rsidRPr="006A610F">
        <w:rPr>
          <w:lang w:eastAsia="de-DE"/>
        </w:rPr>
        <w:t>HMDs die das Google Cardboard Prinzip nutzen</w:t>
      </w:r>
    </w:p>
    <w:p w14:paraId="31524F8C" w14:textId="36104DE1" w:rsidR="001D5230" w:rsidRPr="006A610F" w:rsidRDefault="001D5230" w:rsidP="001D5230">
      <w:pPr>
        <w:rPr>
          <w:lang w:eastAsia="de-DE"/>
        </w:rPr>
      </w:pPr>
      <w:r w:rsidRPr="006A610F">
        <w:rPr>
          <w:lang w:eastAsia="de-DE"/>
        </w:rPr>
        <w:t xml:space="preserve">Anwendungsgebiete für diese Head-Mounted Displays sind </w:t>
      </w:r>
      <w:r w:rsidR="004A1C6E" w:rsidRPr="006A610F">
        <w:rPr>
          <w:lang w:eastAsia="de-DE"/>
        </w:rPr>
        <w:t xml:space="preserve">hauptsächlich das </w:t>
      </w:r>
      <w:r w:rsidR="00EF73E5" w:rsidRPr="006A610F">
        <w:rPr>
          <w:lang w:eastAsia="de-DE"/>
        </w:rPr>
        <w:t>Spielen von Videospielen in Verbindung mit PC, Konsole und Smartphone. Neben spielen von Videospielen dienen die HMDs auch zum Konsumieren von speziellen Videos, Bildern und anderen Inhalten</w:t>
      </w:r>
      <w:r w:rsidR="009C2411">
        <w:rPr>
          <w:lang w:eastAsia="de-DE"/>
        </w:rPr>
        <w:t>,</w:t>
      </w:r>
      <w:r w:rsidR="00EF73E5" w:rsidRPr="006A610F">
        <w:rPr>
          <w:lang w:eastAsia="de-DE"/>
        </w:rPr>
        <w:t xml:space="preserve"> die über das Internet bereitgestellt werden. Diese Inhalte müssen allerdings entsprechend aufbereitet werden, um einen Mehrwert bei der Konsumierung über HMDs zu erzeugen.</w:t>
      </w:r>
    </w:p>
    <w:p w14:paraId="3DC27A10" w14:textId="77777777" w:rsidR="00EF73E5" w:rsidRPr="006A610F" w:rsidRDefault="00EF73E5" w:rsidP="001D5230">
      <w:pPr>
        <w:rPr>
          <w:lang w:eastAsia="de-DE"/>
        </w:rPr>
      </w:pPr>
      <w:r w:rsidRPr="006A610F">
        <w:rPr>
          <w:lang w:eastAsia="de-DE"/>
        </w:rPr>
        <w:t xml:space="preserve">In den nächsten Kapiteln werden einige der oben genannten HMDs genauer vorgestellt und analysiert. </w:t>
      </w:r>
    </w:p>
    <w:p w14:paraId="68D1873C" w14:textId="4CCD16F5" w:rsidR="007117B6" w:rsidRDefault="007117B6" w:rsidP="00814E38">
      <w:pPr>
        <w:pStyle w:val="berschrift2"/>
        <w:rPr>
          <w:lang w:eastAsia="de-DE"/>
        </w:rPr>
      </w:pPr>
      <w:bookmarkStart w:id="78" w:name="_Toc453247653"/>
      <w:r w:rsidRPr="006A610F">
        <w:rPr>
          <w:lang w:eastAsia="de-DE"/>
        </w:rPr>
        <w:t>Zusammenfassung</w:t>
      </w:r>
      <w:bookmarkEnd w:id="78"/>
    </w:p>
    <w:p w14:paraId="72F68027" w14:textId="77777777" w:rsidR="00814E38" w:rsidRPr="00814E38" w:rsidRDefault="00814E38" w:rsidP="00814E38">
      <w:pPr>
        <w:rPr>
          <w:lang w:eastAsia="de-DE"/>
        </w:rPr>
      </w:pPr>
    </w:p>
    <w:p w14:paraId="493DF751" w14:textId="4134D4F0" w:rsidR="007117B6" w:rsidRPr="006A610F" w:rsidRDefault="007117B6" w:rsidP="001D5230">
      <w:pPr>
        <w:rPr>
          <w:lang w:eastAsia="de-DE"/>
        </w:rPr>
      </w:pPr>
      <w:r w:rsidRPr="006A610F">
        <w:rPr>
          <w:lang w:eastAsia="de-DE"/>
        </w:rPr>
        <w:t xml:space="preserve">Dieses Kapitel startet mit einer Definition von </w:t>
      </w:r>
      <w:r w:rsidRPr="006A610F">
        <w:rPr>
          <w:szCs w:val="18"/>
        </w:rPr>
        <w:t>Product Lifecycle Management Zyklus und nennt einige Beispiele</w:t>
      </w:r>
      <w:r w:rsidR="00AC1977">
        <w:rPr>
          <w:szCs w:val="18"/>
        </w:rPr>
        <w:t xml:space="preserve"> für die Anwendung von HMDs in d</w:t>
      </w:r>
      <w:r w:rsidRPr="006A610F">
        <w:rPr>
          <w:szCs w:val="18"/>
        </w:rPr>
        <w:t>iesem. Weiterhin wird auf Anwendungsmöglichkeiten</w:t>
      </w:r>
      <w:r w:rsidR="00814E38">
        <w:rPr>
          <w:szCs w:val="18"/>
        </w:rPr>
        <w:t xml:space="preserve"> von HMDs</w:t>
      </w:r>
      <w:r w:rsidRPr="006A610F">
        <w:rPr>
          <w:szCs w:val="18"/>
        </w:rPr>
        <w:t xml:space="preserve"> für d</w:t>
      </w:r>
      <w:r w:rsidR="00814E38">
        <w:rPr>
          <w:szCs w:val="18"/>
        </w:rPr>
        <w:t>en privaten Nutzer eingegangen, sowie aktuell verfügbare HMDs für private Anwender aufgelistet.</w:t>
      </w:r>
    </w:p>
    <w:p w14:paraId="59563791" w14:textId="77777777" w:rsidR="006B4AFB" w:rsidRDefault="006B4AFB">
      <w:pPr>
        <w:spacing w:line="259" w:lineRule="auto"/>
        <w:jc w:val="left"/>
        <w:rPr>
          <w:rFonts w:eastAsia="Times New Roman" w:cstheme="majorBidi"/>
          <w:sz w:val="40"/>
          <w:szCs w:val="32"/>
          <w:lang w:eastAsia="de-DE"/>
        </w:rPr>
      </w:pPr>
      <w:r>
        <w:rPr>
          <w:rFonts w:eastAsia="Times New Roman"/>
          <w:lang w:eastAsia="de-DE"/>
        </w:rPr>
        <w:br w:type="page"/>
      </w:r>
    </w:p>
    <w:p w14:paraId="6945B531" w14:textId="4BFD8EA5" w:rsidR="00985D2A" w:rsidRPr="006A610F" w:rsidRDefault="00985D2A" w:rsidP="000C185D">
      <w:pPr>
        <w:pStyle w:val="berschrift1"/>
        <w:rPr>
          <w:rFonts w:eastAsia="Times New Roman"/>
          <w:lang w:eastAsia="de-DE"/>
        </w:rPr>
      </w:pPr>
      <w:bookmarkStart w:id="79" w:name="_Toc453247654"/>
      <w:r w:rsidRPr="006A610F">
        <w:rPr>
          <w:rFonts w:eastAsia="Times New Roman"/>
          <w:lang w:eastAsia="de-DE"/>
        </w:rPr>
        <w:lastRenderedPageBreak/>
        <w:t>Oculus Rift</w:t>
      </w:r>
      <w:r w:rsidR="00D456E5" w:rsidRPr="006A610F">
        <w:rPr>
          <w:rFonts w:eastAsia="Times New Roman"/>
          <w:lang w:eastAsia="de-DE"/>
        </w:rPr>
        <w:t xml:space="preserve"> Development Kit 2</w:t>
      </w:r>
      <w:bookmarkEnd w:id="79"/>
    </w:p>
    <w:p w14:paraId="5F413E1A" w14:textId="77777777" w:rsidR="009C2411" w:rsidRDefault="009C2411" w:rsidP="0049731D">
      <w:pPr>
        <w:rPr>
          <w:lang w:eastAsia="de-DE"/>
        </w:rPr>
      </w:pPr>
    </w:p>
    <w:p w14:paraId="1C1178C0" w14:textId="54957773" w:rsidR="0049731D" w:rsidRPr="006A610F" w:rsidRDefault="009C2411" w:rsidP="0049731D">
      <w:pPr>
        <w:rPr>
          <w:lang w:eastAsia="de-DE"/>
        </w:rPr>
      </w:pPr>
      <w:r>
        <w:rPr>
          <w:lang w:eastAsia="de-DE"/>
        </w:rPr>
        <w:t xml:space="preserve">Zunächst wird das Modelle der Firma </w:t>
      </w:r>
      <w:r w:rsidRPr="00C85885">
        <w:rPr>
          <w:i/>
          <w:lang w:eastAsia="de-DE"/>
        </w:rPr>
        <w:t>Oculus</w:t>
      </w:r>
      <w:r>
        <w:rPr>
          <w:lang w:eastAsia="de-DE"/>
        </w:rPr>
        <w:t xml:space="preserve"> näher betrachtet. </w:t>
      </w:r>
      <w:r w:rsidR="0049731D" w:rsidRPr="006A610F">
        <w:rPr>
          <w:lang w:eastAsia="de-DE"/>
        </w:rPr>
        <w:t xml:space="preserve">Das Head-Mounted Display </w:t>
      </w:r>
      <w:r w:rsidR="0049731D" w:rsidRPr="00C85885">
        <w:rPr>
          <w:i/>
          <w:lang w:eastAsia="de-DE"/>
        </w:rPr>
        <w:t>Rift De</w:t>
      </w:r>
      <w:r w:rsidRPr="00C85885">
        <w:rPr>
          <w:i/>
          <w:lang w:eastAsia="de-DE"/>
        </w:rPr>
        <w:t>velopment Kit 2</w:t>
      </w:r>
      <w:r w:rsidR="0049731D" w:rsidRPr="006A610F">
        <w:rPr>
          <w:lang w:eastAsia="de-DE"/>
        </w:rPr>
        <w:t xml:space="preserve"> besteht aus zwei Teilen. Erstens dem Head-Mounted Displays selbst, welches vom Nutzer als eine Brille getragen wird, zu sehen in </w:t>
      </w:r>
      <w:r w:rsidR="0049731D" w:rsidRPr="006A610F">
        <w:rPr>
          <w:lang w:eastAsia="de-DE"/>
        </w:rPr>
        <w:fldChar w:fldCharType="begin"/>
      </w:r>
      <w:r w:rsidR="0049731D" w:rsidRPr="006A610F">
        <w:rPr>
          <w:lang w:eastAsia="de-DE"/>
        </w:rPr>
        <w:instrText xml:space="preserve"> REF _Ref448132983 \h </w:instrText>
      </w:r>
      <w:r w:rsidR="0049731D" w:rsidRPr="006A610F">
        <w:rPr>
          <w:lang w:eastAsia="de-DE"/>
        </w:rPr>
      </w:r>
      <w:r w:rsidR="0049731D" w:rsidRPr="006A610F">
        <w:rPr>
          <w:lang w:eastAsia="de-DE"/>
        </w:rPr>
        <w:fldChar w:fldCharType="separate"/>
      </w:r>
      <w:r w:rsidR="000C7041" w:rsidRPr="00D65779">
        <w:t xml:space="preserve">Abbildung </w:t>
      </w:r>
      <w:r w:rsidR="000C7041">
        <w:rPr>
          <w:noProof/>
        </w:rPr>
        <w:t>7</w:t>
      </w:r>
      <w:r w:rsidR="0049731D" w:rsidRPr="006A610F">
        <w:rPr>
          <w:lang w:eastAsia="de-DE"/>
        </w:rPr>
        <w:fldChar w:fldCharType="end"/>
      </w:r>
      <w:r w:rsidR="0049731D" w:rsidRPr="006A610F">
        <w:rPr>
          <w:lang w:eastAsia="de-DE"/>
        </w:rPr>
        <w:t xml:space="preserve">. </w:t>
      </w:r>
    </w:p>
    <w:p w14:paraId="65521C9D" w14:textId="77777777" w:rsidR="00D456E5" w:rsidRPr="006A610F" w:rsidRDefault="00D456E5" w:rsidP="00D456E5">
      <w:pPr>
        <w:rPr>
          <w:lang w:eastAsia="de-DE"/>
        </w:rPr>
      </w:pPr>
    </w:p>
    <w:p w14:paraId="1A209C16" w14:textId="77777777" w:rsidR="000C045F" w:rsidRPr="006A610F" w:rsidRDefault="000C045F" w:rsidP="00D456E5">
      <w:pPr>
        <w:rPr>
          <w:lang w:eastAsia="de-DE"/>
        </w:rPr>
      </w:pPr>
      <w:bookmarkStart w:id="80" w:name="_CTVK001250e2cfb990f41d899d70da67e9e0881"/>
      <w:r w:rsidRPr="006A610F">
        <w:rPr>
          <w:noProof/>
          <w:lang w:eastAsia="de-DE"/>
        </w:rPr>
        <w:drawing>
          <wp:inline distT="0" distB="0" distL="0" distR="0" wp14:anchorId="30E49C31" wp14:editId="4D48CF7A">
            <wp:extent cx="4278702" cy="2180547"/>
            <wp:effectExtent l="0" t="0" r="7620" b="0"/>
            <wp:docPr id="239" name="Grafik 239"/>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19" r:link="rId20" cstate="print">
                      <a:extLst>
                        <a:ext uri="{28A0092B-C50C-407E-A947-70E740481C1C}">
                          <a14:useLocalDpi xmlns:a14="http://schemas.microsoft.com/office/drawing/2010/main" val="0"/>
                        </a:ext>
                      </a:extLst>
                    </a:blip>
                    <a:srcRect l="3994" t="26361" r="4733"/>
                    <a:stretch/>
                  </pic:blipFill>
                  <pic:spPr bwMode="auto">
                    <a:xfrm>
                      <a:off x="0" y="0"/>
                      <a:ext cx="4291364" cy="2187000"/>
                    </a:xfrm>
                    <a:prstGeom prst="rect">
                      <a:avLst/>
                    </a:prstGeom>
                    <a:ln>
                      <a:noFill/>
                    </a:ln>
                    <a:extLst>
                      <a:ext uri="{53640926-AAD7-44D8-BBD7-CCE9431645EC}">
                        <a14:shadowObscured xmlns:a14="http://schemas.microsoft.com/office/drawing/2010/main"/>
                      </a:ext>
                    </a:extLst>
                  </pic:spPr>
                </pic:pic>
              </a:graphicData>
            </a:graphic>
          </wp:inline>
        </w:drawing>
      </w:r>
      <w:bookmarkEnd w:id="80"/>
    </w:p>
    <w:p w14:paraId="7010C4CB" w14:textId="43569230" w:rsidR="000C045F" w:rsidRPr="00D65779" w:rsidRDefault="00D65779" w:rsidP="000C045F">
      <w:pPr>
        <w:pStyle w:val="Beschriftung"/>
        <w:rPr>
          <w:lang w:eastAsia="de-DE"/>
        </w:rPr>
      </w:pPr>
      <w:bookmarkStart w:id="81" w:name="_Ref448132983"/>
      <w:r w:rsidRPr="00D65779">
        <w:t>Abbildung</w:t>
      </w:r>
      <w:r w:rsidR="000C045F" w:rsidRPr="00D65779">
        <w:t xml:space="preserve"> </w:t>
      </w:r>
      <w:r w:rsidR="00F3792C" w:rsidRPr="006A610F">
        <w:fldChar w:fldCharType="begin"/>
      </w:r>
      <w:r w:rsidR="00F3792C" w:rsidRPr="00D65779">
        <w:instrText xml:space="preserve"> SEQ Figure \* ARABIC </w:instrText>
      </w:r>
      <w:r w:rsidR="00F3792C" w:rsidRPr="006A610F">
        <w:fldChar w:fldCharType="separate"/>
      </w:r>
      <w:r w:rsidR="000C7041">
        <w:rPr>
          <w:noProof/>
        </w:rPr>
        <w:t>7</w:t>
      </w:r>
      <w:r w:rsidR="00F3792C" w:rsidRPr="006A610F">
        <w:rPr>
          <w:noProof/>
        </w:rPr>
        <w:fldChar w:fldCharType="end"/>
      </w:r>
      <w:bookmarkEnd w:id="81"/>
      <w:r w:rsidR="000C045F" w:rsidRPr="00D65779">
        <w:t>: Oculus Rift DK</w:t>
      </w:r>
      <w:r w:rsidR="002054AD">
        <w:rPr>
          <w:lang w:val="en-US"/>
        </w:rPr>
        <w:fldChar w:fldCharType="begin"/>
      </w:r>
      <w:r w:rsidR="002054AD" w:rsidRPr="00D65779">
        <w:instrText xml:space="preserve"> XE "DK" \t "</w:instrText>
      </w:r>
      <w:r w:rsidR="002054AD" w:rsidRPr="00D65779">
        <w:rPr>
          <w:rFonts w:asciiTheme="minorHAnsi" w:hAnsiTheme="minorHAnsi"/>
          <w:i w:val="0"/>
        </w:rPr>
        <w:instrText>Development Kit</w:instrText>
      </w:r>
      <w:r w:rsidR="002054AD" w:rsidRPr="00D65779">
        <w:instrText xml:space="preserve">" </w:instrText>
      </w:r>
      <w:r w:rsidR="002054AD">
        <w:rPr>
          <w:lang w:val="en-US"/>
        </w:rPr>
        <w:fldChar w:fldCharType="end"/>
      </w:r>
      <w:r w:rsidR="000C045F" w:rsidRPr="00D65779">
        <w:t xml:space="preserve"> 2 </w:t>
      </w:r>
      <w:r w:rsidR="000C045F" w:rsidRPr="006A610F">
        <w:fldChar w:fldCharType="begin"/>
      </w:r>
      <w:r w:rsidR="00595300" w:rsidRPr="00D65779">
        <w:instrText>ADDIN CITAVI.PLACEHOLDER 96e126f9-9b9a-4f64-9cd1-65a58994cadb PFBsYWNlaG9sZGVyPg0KICA8QWRkSW5WZXJzaW9uPjUuMi4wLjg8L0FkZEluVmVyc2lvbj4NCiAgPElkPjk2ZTEyNmY5LTliOWEtNGY2NC05Y2QxLTY1YTU4OTk0Y2FkYjwvSWQ+DQogIDxFbnRyaWVzPg0KICAgIDxFbnRyeT4NCiAgICAgIDxBc3NvY2lhdGVXaXRoS25vd2xlZGdlSXRlbUlkPjI1MGUyY2ZiLTk5MGYtNDFkOC05OWQ3LTBkYTY3ZTllMDg4MTwvQXNzb2NpYXRlV2l0aEtub3dsZWRnZUl0ZW1JZD4NCiAgICAgIDxJZD41ZjhkZGZkYi01MWQ1LTRjMzYtOGU2Zi01OTY2MjM3MDJmND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kNTNiNWNkLTViZjYtNDE1My05ODk1LWViY2IwNWM5ZjI3Zj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gUy4gMTwvVGV4dD4NCiAgICA8L1RleHRVbml0Pg0KICA8L1RleHRVbml0cz4NCjwvUGxhY2Vob2xkZXI+</w:instrText>
      </w:r>
      <w:r w:rsidR="000C045F" w:rsidRPr="006A610F">
        <w:fldChar w:fldCharType="separate"/>
      </w:r>
      <w:bookmarkStart w:id="82" w:name="_CTVP00196e126f99b9a4f649cd165a58994cadb"/>
      <w:r w:rsidR="00776A92" w:rsidRPr="00D65779">
        <w:t>[13] S. 1</w:t>
      </w:r>
      <w:bookmarkEnd w:id="82"/>
      <w:r w:rsidR="000C045F" w:rsidRPr="006A610F">
        <w:fldChar w:fldCharType="end"/>
      </w:r>
    </w:p>
    <w:p w14:paraId="4E5A808E" w14:textId="783E6696" w:rsidR="00D456E5" w:rsidRPr="006A610F" w:rsidRDefault="0049731D" w:rsidP="00D456E5">
      <w:pPr>
        <w:rPr>
          <w:lang w:eastAsia="de-DE"/>
        </w:rPr>
      </w:pPr>
      <w:r w:rsidRPr="006A610F">
        <w:rPr>
          <w:lang w:eastAsia="de-DE"/>
        </w:rPr>
        <w:t>Zweitens aus der Infrarot Kamera welche für das Positionstracking zuständig ist, siehe</w:t>
      </w:r>
      <w:r w:rsidR="00AC1977">
        <w:rPr>
          <w:lang w:eastAsia="de-DE"/>
        </w:rPr>
        <w:t xml:space="preserve"> </w:t>
      </w:r>
      <w:r w:rsidR="00AC1977">
        <w:rPr>
          <w:lang w:eastAsia="de-DE"/>
        </w:rPr>
        <w:fldChar w:fldCharType="begin"/>
      </w:r>
      <w:r w:rsidR="00AC1977">
        <w:rPr>
          <w:lang w:eastAsia="de-DE"/>
        </w:rPr>
        <w:instrText xml:space="preserve"> REF _Ref451513603 \h </w:instrText>
      </w:r>
      <w:r w:rsidR="00AC1977">
        <w:rPr>
          <w:lang w:eastAsia="de-DE"/>
        </w:rPr>
      </w:r>
      <w:r w:rsidR="00AC1977">
        <w:rPr>
          <w:lang w:eastAsia="de-DE"/>
        </w:rPr>
        <w:fldChar w:fldCharType="separate"/>
      </w:r>
      <w:r w:rsidR="000C7041">
        <w:t>Abbildung</w:t>
      </w:r>
      <w:r w:rsidR="000C7041" w:rsidRPr="006A610F">
        <w:t xml:space="preserve"> </w:t>
      </w:r>
      <w:r w:rsidR="000C7041">
        <w:rPr>
          <w:noProof/>
        </w:rPr>
        <w:t>8</w:t>
      </w:r>
      <w:r w:rsidR="00AC1977">
        <w:rPr>
          <w:lang w:eastAsia="de-DE"/>
        </w:rPr>
        <w:fldChar w:fldCharType="end"/>
      </w:r>
      <w:r w:rsidRPr="006A610F">
        <w:rPr>
          <w:lang w:eastAsia="de-DE"/>
        </w:rPr>
        <w:t>.</w:t>
      </w:r>
    </w:p>
    <w:p w14:paraId="01029524" w14:textId="77777777" w:rsidR="0064309E" w:rsidRPr="006A610F" w:rsidRDefault="0064309E" w:rsidP="00D456E5">
      <w:pPr>
        <w:rPr>
          <w:lang w:eastAsia="de-DE"/>
        </w:rPr>
      </w:pPr>
      <w:bookmarkStart w:id="83" w:name="_CTVK0010aa3807707284073bb9190e467868f80"/>
      <w:r w:rsidRPr="006A610F">
        <w:rPr>
          <w:noProof/>
          <w:lang w:eastAsia="de-DE"/>
        </w:rPr>
        <w:drawing>
          <wp:inline distT="0" distB="0" distL="0" distR="0" wp14:anchorId="7D4C66B0" wp14:editId="770C794D">
            <wp:extent cx="4319905" cy="3239770"/>
            <wp:effectExtent l="0" t="0" r="4445" b="0"/>
            <wp:docPr id="240" name="Grafik 240"/>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1" r:link="rId22" cstate="print">
                      <a:extLst>
                        <a:ext uri="{28A0092B-C50C-407E-A947-70E740481C1C}">
                          <a14:useLocalDpi xmlns:a14="http://schemas.microsoft.com/office/drawing/2010/main" val="0"/>
                        </a:ext>
                      </a:extLst>
                    </a:blip>
                    <a:stretch>
                      <a:fillRect/>
                    </a:stretch>
                  </pic:blipFill>
                  <pic:spPr>
                    <a:xfrm>
                      <a:off x="0" y="0"/>
                      <a:ext cx="4319905" cy="3239770"/>
                    </a:xfrm>
                    <a:prstGeom prst="rect">
                      <a:avLst/>
                    </a:prstGeom>
                  </pic:spPr>
                </pic:pic>
              </a:graphicData>
            </a:graphic>
          </wp:inline>
        </w:drawing>
      </w:r>
      <w:bookmarkEnd w:id="83"/>
    </w:p>
    <w:p w14:paraId="5B20397A" w14:textId="742D0E1D" w:rsidR="0064309E" w:rsidRPr="006A610F" w:rsidRDefault="00D65779" w:rsidP="0064309E">
      <w:pPr>
        <w:pStyle w:val="Beschriftung"/>
        <w:rPr>
          <w:lang w:eastAsia="de-DE"/>
        </w:rPr>
      </w:pPr>
      <w:bookmarkStart w:id="84" w:name="_Ref451513603"/>
      <w:r>
        <w:lastRenderedPageBreak/>
        <w:t>Abbildung</w:t>
      </w:r>
      <w:r w:rsidR="0064309E" w:rsidRPr="006A610F">
        <w:t xml:space="preserve"> </w:t>
      </w:r>
      <w:fldSimple w:instr=" SEQ Figure \* ARABIC ">
        <w:r w:rsidR="000C7041">
          <w:rPr>
            <w:noProof/>
          </w:rPr>
          <w:t>8</w:t>
        </w:r>
      </w:fldSimple>
      <w:bookmarkEnd w:id="84"/>
      <w:r w:rsidR="0064309E" w:rsidRPr="006A610F">
        <w:t xml:space="preserve">: Infrarotkamera des Rift DK 2 </w:t>
      </w:r>
      <w:r w:rsidR="0064309E" w:rsidRPr="006A610F">
        <w:fldChar w:fldCharType="begin"/>
      </w:r>
      <w:r w:rsidR="00595300">
        <w:instrText>ADDIN CITAVI.PLACEHOLDER dd2acc76-9711-4754-869c-9960caec714e PFBsYWNlaG9sZGVyPg0KICA8QWRkSW5WZXJzaW9uPjUuMi4wLjg8L0FkZEluVmVyc2lvbj4NCiAgPElkPmRkMmFjYzc2LTk3MTEtNDc1NC04NjljLTk5NjBjYWVjNzE0ZTwvSWQ+DQogIDxFbnRyaWVzPg0KICAgIDxFbnRyeT4NCiAgICAgIDxBc3NvY2lhdGVXaXRoS25vd2xlZGdlSXRlbUlkPjBhYTM4MDc3LTA3MjgtNDA3My1iYjkxLTkwZTQ2Nzg2OGY4MDwvQXNzb2NpYXRlV2l0aEtub3dsZWRnZUl0ZW1JZD4NCiAgICAgIDxJZD44MDY5MDRmZC0yNDllLTQ0YjctYTEyYS0xNmQwNzJjZTBiMWI8L0lkPg0KICAgICAgPFJlZmVyZW5jZUlkPmQ2ZTA3ZTJmLTE0NDEtNGIzNi05NmU2LTcwMTJjMDYxMmI5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64309E" w:rsidRPr="006A610F">
        <w:fldChar w:fldCharType="separate"/>
      </w:r>
      <w:bookmarkStart w:id="85" w:name="_CTVP001dd2acc7697114754869c9960caec714e"/>
      <w:r w:rsidR="00776A92">
        <w:t>[14]</w:t>
      </w:r>
      <w:bookmarkEnd w:id="85"/>
      <w:r w:rsidR="0064309E" w:rsidRPr="006A610F">
        <w:fldChar w:fldCharType="end"/>
      </w:r>
    </w:p>
    <w:p w14:paraId="7E49EE63" w14:textId="753AF2CC" w:rsidR="00985082" w:rsidRPr="006A610F" w:rsidRDefault="00DD21F3" w:rsidP="00432D6D">
      <w:r w:rsidRPr="006A610F">
        <w:rPr>
          <w:lang w:eastAsia="de-DE"/>
        </w:rPr>
        <w:t xml:space="preserve">Herzstück der Datenbrille des Head-Mounted Displays ist das Display eines </w:t>
      </w:r>
      <w:r w:rsidRPr="00C85885">
        <w:rPr>
          <w:i/>
          <w:lang w:eastAsia="de-DE"/>
        </w:rPr>
        <w:t xml:space="preserve">Galaxy Note 3 </w:t>
      </w:r>
      <w:r w:rsidRPr="006A610F">
        <w:rPr>
          <w:lang w:eastAsia="de-DE"/>
        </w:rPr>
        <w:t xml:space="preserve">Smartphones von </w:t>
      </w:r>
      <w:r w:rsidRPr="00C85885">
        <w:rPr>
          <w:i/>
          <w:lang w:eastAsia="de-DE"/>
        </w:rPr>
        <w:t>Samsung</w:t>
      </w:r>
      <w:r w:rsidRPr="006A610F">
        <w:rPr>
          <w:lang w:eastAsia="de-DE"/>
        </w:rPr>
        <w:t>. Bei dem Display handelt es sich um ein so genanntes Super AMOLED</w:t>
      </w:r>
      <w:r w:rsidR="002054AD">
        <w:rPr>
          <w:lang w:eastAsia="de-DE"/>
        </w:rPr>
        <w:fldChar w:fldCharType="begin"/>
      </w:r>
      <w:r w:rsidR="002054AD">
        <w:instrText xml:space="preserve"> XE "</w:instrText>
      </w:r>
      <w:r w:rsidR="002054AD" w:rsidRPr="00CA689E">
        <w:rPr>
          <w:lang w:eastAsia="de-DE"/>
        </w:rPr>
        <w:instrText>AMOLED</w:instrText>
      </w:r>
      <w:r w:rsidR="002054AD">
        <w:instrText>" \t "</w:instrText>
      </w:r>
      <w:r w:rsidR="002054AD" w:rsidRPr="006A3FD3">
        <w:instrText>Active Matrix Organic Light Emitting Diode</w:instrText>
      </w:r>
      <w:r w:rsidR="002054AD">
        <w:instrText xml:space="preserve">" </w:instrText>
      </w:r>
      <w:r w:rsidR="002054AD">
        <w:rPr>
          <w:lang w:eastAsia="de-DE"/>
        </w:rPr>
        <w:fldChar w:fldCharType="end"/>
      </w:r>
      <w:r w:rsidRPr="006A610F">
        <w:rPr>
          <w:lang w:eastAsia="de-DE"/>
        </w:rPr>
        <w:t xml:space="preserve"> Display </w:t>
      </w:r>
      <w:r w:rsidRPr="006A610F">
        <w:rPr>
          <w:lang w:eastAsia="de-DE"/>
        </w:rPr>
        <w:fldChar w:fldCharType="begin"/>
      </w:r>
      <w:r w:rsidR="00595300">
        <w:rPr>
          <w:lang w:eastAsia="de-DE"/>
        </w:rPr>
        <w:instrText>ADDIN CITAVI.PLACEHOLDER 1ef31e8e-1f76-4a91-acd8-74910d8e07a2 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Pr="006A610F">
        <w:rPr>
          <w:lang w:eastAsia="de-DE"/>
        </w:rPr>
        <w:fldChar w:fldCharType="separate"/>
      </w:r>
      <w:bookmarkStart w:id="86" w:name="_CTVP0011ef31e8e1f764a91acd874910d8e07a2"/>
      <w:r w:rsidR="00776A92">
        <w:rPr>
          <w:lang w:eastAsia="de-DE"/>
        </w:rPr>
        <w:t>[14]</w:t>
      </w:r>
      <w:bookmarkEnd w:id="86"/>
      <w:r w:rsidRPr="006A610F">
        <w:rPr>
          <w:lang w:eastAsia="de-DE"/>
        </w:rPr>
        <w:fldChar w:fldCharType="end"/>
      </w:r>
      <w:r w:rsidRPr="006A610F">
        <w:rPr>
          <w:lang w:eastAsia="de-DE"/>
        </w:rPr>
        <w:t xml:space="preserve"> mit einer Auflösung von 1920 mal 1080 Pixeln</w:t>
      </w:r>
      <w:r w:rsidRPr="006A610F">
        <w:rPr>
          <w:szCs w:val="24"/>
        </w:rPr>
        <w:t xml:space="preserve"> </w:t>
      </w:r>
      <w:r w:rsidRPr="006A610F">
        <w:fldChar w:fldCharType="begin"/>
      </w:r>
      <w:r w:rsidRPr="006A610F">
        <w:instrText>ADDIN CITAVI.PLACEHOLDER 095d218d-b9b1-4a70-8b7e-b63c34052504 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SBTLiAxMzwvVGV4dD4NCiAgICA8L1RleHRVbml0Pg0KICA8L1RleHRVbml0cz4NCjwvUGxhY2Vob2xkZXI+</w:instrText>
      </w:r>
      <w:r w:rsidRPr="006A610F">
        <w:fldChar w:fldCharType="separate"/>
      </w:r>
      <w:bookmarkStart w:id="87" w:name="_CTVP001095d218db9b14a708b7eb63c34052504"/>
      <w:r w:rsidR="00776A92">
        <w:t>[6] S. 13</w:t>
      </w:r>
      <w:bookmarkEnd w:id="87"/>
      <w:r w:rsidRPr="006A610F">
        <w:fldChar w:fldCharType="end"/>
      </w:r>
      <w:r w:rsidRPr="006A610F">
        <w:t xml:space="preserve">. Das Display verfügt über eine Bildwiederholungsrate von 75 Hz </w:t>
      </w:r>
      <w:r w:rsidRPr="006A610F">
        <w:fldChar w:fldCharType="begin"/>
      </w:r>
      <w:r w:rsidR="00595300">
        <w:instrText>ADDIN CITAVI.PLACEHOLDER fd441a72-c4e2-4c84-bd40-1f341c195ccb 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Pr="006A610F">
        <w:fldChar w:fldCharType="separate"/>
      </w:r>
      <w:bookmarkStart w:id="88" w:name="_CTVP001fd441a72c4e24c84bd401f341c195ccb"/>
      <w:r w:rsidR="00776A92">
        <w:t>[14]</w:t>
      </w:r>
      <w:bookmarkEnd w:id="88"/>
      <w:r w:rsidRPr="006A610F">
        <w:fldChar w:fldCharType="end"/>
      </w:r>
      <w:r w:rsidRPr="006A610F">
        <w:t>.</w:t>
      </w:r>
      <w:r w:rsidR="008C19F1" w:rsidRPr="006A610F">
        <w:t xml:space="preserve"> Das HMD bietet ein Sichtfeld von 100 Grad und wiegt 453 g.</w:t>
      </w:r>
      <w:r w:rsidR="004C0F7B" w:rsidRPr="006A610F">
        <w:t xml:space="preserve"> Vor dem Display befinden sich zwei Linsen.</w:t>
      </w:r>
      <w:r w:rsidR="00C33CEF" w:rsidRPr="006A610F">
        <w:t xml:space="preserve"> Um den Tragekomfort möglichst hoch zu halten ist der Gesichtsmaske der Rift, welches als Auflagefläche für das Gesicht des Nutzers dient, mit Schaumstoff gepolstert. Um einen sicheren Halt der Brille zu ermöglichen wird diese mit Hilfe eines an drei Stellen fixierten und einstellbaren Gummibandes am Kopf des Nutzers gehalten.</w:t>
      </w:r>
    </w:p>
    <w:p w14:paraId="754B34F0" w14:textId="6E7ED857" w:rsidR="008C5C1C" w:rsidRPr="006A610F" w:rsidRDefault="008C19F1" w:rsidP="00432D6D">
      <w:r w:rsidRPr="006A610F">
        <w:t xml:space="preserve">Neben dem Display </w:t>
      </w:r>
      <w:r w:rsidR="007A4DE4" w:rsidRPr="006A610F">
        <w:t>befinden</w:t>
      </w:r>
      <w:r w:rsidRPr="006A610F">
        <w:t xml:space="preserve"> sich innerhalb des Rift ein Beschleunigungssensor, ein Gyroskop und </w:t>
      </w:r>
      <w:r w:rsidR="007A4DE4" w:rsidRPr="006A610F">
        <w:t xml:space="preserve">ein Magnetometer welche mit einer Wiederholungsrate von 1000 Hz Messungen vornehmen </w:t>
      </w:r>
      <w:r w:rsidR="007A4DE4" w:rsidRPr="006A610F">
        <w:fldChar w:fldCharType="begin"/>
      </w:r>
      <w:r w:rsidR="00595300">
        <w:instrText>ADDIN CITAVI.PLACEHOLDER 053e4b57-b703-4497-91f9-e8babe7b093e 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7A4DE4" w:rsidRPr="006A610F">
        <w:fldChar w:fldCharType="separate"/>
      </w:r>
      <w:bookmarkStart w:id="89" w:name="_CTVP001053e4b57b703449791f9e8babe7b093e"/>
      <w:r w:rsidR="00776A92">
        <w:t>[14]</w:t>
      </w:r>
      <w:bookmarkEnd w:id="89"/>
      <w:r w:rsidR="007A4DE4" w:rsidRPr="006A610F">
        <w:fldChar w:fldCharType="end"/>
      </w:r>
      <w:r w:rsidR="007A4DE4" w:rsidRPr="006A610F">
        <w:t xml:space="preserve">. </w:t>
      </w:r>
      <w:r w:rsidR="0060402C" w:rsidRPr="006A610F">
        <w:t xml:space="preserve">Diese drei Sensoren haben innerhalb des HMDs eine vergleichbare Funktion wie in einem Smartphone. </w:t>
      </w:r>
      <w:bookmarkStart w:id="90" w:name="_CTVK001600e6c30c1714c3c9278ce1dbf4ad330"/>
      <w:r w:rsidR="0060402C" w:rsidRPr="006A610F">
        <w:rPr>
          <w:szCs w:val="18"/>
        </w:rPr>
        <w:t xml:space="preserve">Der Beschleunigungssensor berechnet für jede der drei Achsen des HMD die momentane Beschleunigung in m/s². Das Koordinatensystem ist relativ zum Gerät </w:t>
      </w:r>
      <w:bookmarkEnd w:id="90"/>
      <w:r w:rsidR="0060402C" w:rsidRPr="006A610F">
        <w:fldChar w:fldCharType="begin"/>
      </w:r>
      <w:r w:rsidR="00595300">
        <w:instrText>ADDIN CITAVI.PLACEHOLDER 5d2167ab-f0cf-4015-baf4-3c49c38846db 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60402C" w:rsidRPr="006A610F">
        <w:fldChar w:fldCharType="separate"/>
      </w:r>
      <w:bookmarkStart w:id="91" w:name="_CTVP0015d2167abf0cf4015baf43c49c38846db"/>
      <w:r w:rsidR="00776A92">
        <w:t>[15]</w:t>
      </w:r>
      <w:bookmarkEnd w:id="91"/>
      <w:r w:rsidR="0060402C" w:rsidRPr="006A610F">
        <w:fldChar w:fldCharType="end"/>
      </w:r>
      <w:r w:rsidR="00AC1977">
        <w:t>, w</w:t>
      </w:r>
      <w:r w:rsidR="00015E6A" w:rsidRPr="006A610F">
        <w:t>as bedeutet, dass der Nullpunkt des Koordinatensystems im Mittelpunkt des HMD liegt.</w:t>
      </w:r>
      <w:r w:rsidR="0060402C" w:rsidRPr="006A610F">
        <w:t xml:space="preserve"> </w:t>
      </w:r>
      <w:r w:rsidR="00BC2C77" w:rsidRPr="006A610F">
        <w:t>Das Gyroskop misst Änderungen der Lageorientierung und Änderungen der Winkelgeschwindigkeit</w:t>
      </w:r>
      <w:r w:rsidR="00015E6A" w:rsidRPr="006A610F">
        <w:t xml:space="preserve"> </w:t>
      </w:r>
      <w:r w:rsidR="00015E6A" w:rsidRPr="006A610F">
        <w:fldChar w:fldCharType="begin"/>
      </w:r>
      <w:r w:rsidR="00595300">
        <w:instrText>ADDIN CITAVI.PLACEHOLDER 29e0b2b6-d72e-45cb-a111-94e779ca4c5e 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015E6A" w:rsidRPr="006A610F">
        <w:fldChar w:fldCharType="separate"/>
      </w:r>
      <w:bookmarkStart w:id="92" w:name="_CTVP00129e0b2b6d72e45cba11194e779ca4c5e"/>
      <w:r w:rsidR="00776A92">
        <w:t>[16]</w:t>
      </w:r>
      <w:bookmarkEnd w:id="92"/>
      <w:r w:rsidR="00015E6A" w:rsidRPr="006A610F">
        <w:fldChar w:fldCharType="end"/>
      </w:r>
      <w:r w:rsidR="00BC2C77" w:rsidRPr="006A610F">
        <w:t>.</w:t>
      </w:r>
      <w:r w:rsidR="00015E6A" w:rsidRPr="006A610F">
        <w:t xml:space="preserve"> </w:t>
      </w:r>
      <w:r w:rsidR="00985D8A" w:rsidRPr="006A610F">
        <w:t xml:space="preserve">Das Magnetometer </w:t>
      </w:r>
      <w:bookmarkStart w:id="93" w:name="_CTVK00132d956fccd3e44b884a85407e84d1df9"/>
      <w:r w:rsidR="00432D6D" w:rsidRPr="006A610F">
        <w:rPr>
          <w:szCs w:val="18"/>
        </w:rPr>
        <w:t>„m</w:t>
      </w:r>
      <w:r w:rsidR="00D555B4" w:rsidRPr="006A610F">
        <w:rPr>
          <w:szCs w:val="18"/>
        </w:rPr>
        <w:t>isst das magnetische Feld in M</w:t>
      </w:r>
      <w:r w:rsidR="002E13C1" w:rsidRPr="006A610F">
        <w:rPr>
          <w:szCs w:val="18"/>
        </w:rPr>
        <w:t xml:space="preserve">icro-Tesla </w:t>
      </w:r>
      <w:r w:rsidR="00985D8A" w:rsidRPr="006A610F">
        <w:rPr>
          <w:szCs w:val="18"/>
        </w:rPr>
        <w:t>und somit die Ausrichtung des Geräts in Bezug auf das magnetische Feld der Erde. Es hat eine Komponente, die zum magnetischen Nordpol zeigt, was als Kompass verwendet werden kann</w:t>
      </w:r>
      <w:bookmarkEnd w:id="93"/>
      <w:r w:rsidR="00432D6D" w:rsidRPr="006A610F">
        <w:rPr>
          <w:szCs w:val="18"/>
        </w:rPr>
        <w:t>.“</w:t>
      </w:r>
      <w:r w:rsidR="00985D8A" w:rsidRPr="006A610F">
        <w:t xml:space="preserve"> </w:t>
      </w:r>
      <w:r w:rsidR="00985D8A" w:rsidRPr="006A610F">
        <w:fldChar w:fldCharType="begin"/>
      </w:r>
      <w:r w:rsidR="00595300">
        <w:instrText>ADDIN CITAVI.PLACEHOLDER e8adfb35-97dc-49c5-b0d5-05ab4c325aa1 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985D8A" w:rsidRPr="006A610F">
        <w:fldChar w:fldCharType="separate"/>
      </w:r>
      <w:bookmarkStart w:id="94" w:name="_CTVP001e8adfb3597dc49c5b0d505ab4c325aa1"/>
      <w:r w:rsidR="00776A92">
        <w:t>[15]</w:t>
      </w:r>
      <w:bookmarkEnd w:id="94"/>
      <w:r w:rsidR="00985D8A" w:rsidRPr="006A610F">
        <w:fldChar w:fldCharType="end"/>
      </w:r>
      <w:r w:rsidR="00432D6D" w:rsidRPr="006A610F">
        <w:t xml:space="preserve">. Der Verbund aus drei Sensoren ist notwendig, da das Magnetometer eine schlechte Genauigkeit für schnelle Bewegungen hat, aber sehr präzise misst je länger die Messdauer ist. Das Gyroskop und der Beschleunigungssensor wiederum reagieren sehr schnell und genau auf Änderungen </w:t>
      </w:r>
      <w:r w:rsidR="00432D6D" w:rsidRPr="006A610F">
        <w:fldChar w:fldCharType="begin"/>
      </w:r>
      <w:r w:rsidR="00595300">
        <w:instrText>ADDIN CITAVI.PLACEHOLDER 6d768f5a-4129-4bad-99c2-a059b37a91e4 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432D6D" w:rsidRPr="006A610F">
        <w:fldChar w:fldCharType="separate"/>
      </w:r>
      <w:bookmarkStart w:id="95" w:name="_CTVP0016d768f5a41294bad99c2a059b37a91e4"/>
      <w:r w:rsidR="00776A92">
        <w:t>[16]</w:t>
      </w:r>
      <w:bookmarkEnd w:id="95"/>
      <w:r w:rsidR="00432D6D" w:rsidRPr="006A610F">
        <w:fldChar w:fldCharType="end"/>
      </w:r>
      <w:r w:rsidR="00432D6D" w:rsidRPr="006A610F">
        <w:t xml:space="preserve">. Somit kann nur durch Kombination der Daten aus allen drei Sensoren eine vollständige </w:t>
      </w:r>
      <w:r w:rsidR="00F3792C" w:rsidRPr="006A610F">
        <w:t>Lage</w:t>
      </w:r>
      <w:r w:rsidR="00432D6D" w:rsidRPr="006A610F">
        <w:t>bestimmung</w:t>
      </w:r>
      <w:r w:rsidR="00F3792C" w:rsidRPr="006A610F">
        <w:t xml:space="preserve"> des HMD</w:t>
      </w:r>
      <w:r w:rsidR="00432D6D" w:rsidRPr="006A610F">
        <w:t xml:space="preserve"> realisiert werden. </w:t>
      </w:r>
    </w:p>
    <w:p w14:paraId="613AC775" w14:textId="5789A267" w:rsidR="00906870" w:rsidRPr="006A610F" w:rsidRDefault="00906870" w:rsidP="00432D6D">
      <w:r w:rsidRPr="006A610F">
        <w:t xml:space="preserve">Unterhalb des halb durchlässigen Kunststoffgehäuse befinden sich 40 infrarot LEDs, welche über die gesamte Oberfläche verteilt sind </w:t>
      </w:r>
      <w:r w:rsidRPr="006A610F">
        <w:fldChar w:fldCharType="begin"/>
      </w:r>
      <w:r w:rsidR="00595300">
        <w:instrText>ADDIN CITAVI.PLACEHOLDER fa4a8bc6-c970-4312-9fdc-4678f4e64101 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Pr="006A610F">
        <w:fldChar w:fldCharType="separate"/>
      </w:r>
      <w:bookmarkStart w:id="96" w:name="_CTVP001fa4a8bc6c97043129fdc4678f4e64101"/>
      <w:r w:rsidR="00776A92">
        <w:t>[14]</w:t>
      </w:r>
      <w:bookmarkEnd w:id="96"/>
      <w:r w:rsidRPr="006A610F">
        <w:fldChar w:fldCharType="end"/>
      </w:r>
      <w:r w:rsidRPr="006A610F">
        <w:t xml:space="preserve">. Sie dienen als Marker für das Positionstracking mit der Infrarot Kamera. Positionstracking bedeutet in diesem Zusammenhang, dass die Position des Kopfes im dreidimensionalen Raum relativ zu der Kamera abgefragt wird. </w:t>
      </w:r>
      <w:r w:rsidR="00CF66BD" w:rsidRPr="006A610F">
        <w:t>Somit kann der Nutzer durch Kopfbewegun</w:t>
      </w:r>
      <w:r w:rsidR="00CF66BD" w:rsidRPr="006A610F">
        <w:lastRenderedPageBreak/>
        <w:t xml:space="preserve">gen innerhalb der virtuellen Realität interagieren. Lehnt sich der Nutzer beispielweise nach vorne um einen Gegenstand innerhalb der virtuellen Realität genauer zu betrachten, wird diese Bewegung vom System erkannt und der dargestellt Gegenstand größer dargestellt </w:t>
      </w:r>
      <w:r w:rsidR="00CF66BD" w:rsidRPr="006A610F">
        <w:fldChar w:fldCharType="begin"/>
      </w:r>
      <w:r w:rsidR="00595300">
        <w:instrText>ADDIN CITAVI.PLACEHOLDER af679536-d50c-4265-bdf8-6d2579cb8eb0 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00CF66BD" w:rsidRPr="006A610F">
        <w:fldChar w:fldCharType="separate"/>
      </w:r>
      <w:bookmarkStart w:id="97" w:name="_CTVP001af679536d50c4265bdf86d2579cb8eb0"/>
      <w:r w:rsidR="00776A92">
        <w:t>[14]</w:t>
      </w:r>
      <w:bookmarkEnd w:id="97"/>
      <w:r w:rsidR="00CF66BD" w:rsidRPr="006A610F">
        <w:fldChar w:fldCharType="end"/>
      </w:r>
      <w:r w:rsidR="00CF66BD" w:rsidRPr="006A610F">
        <w:t xml:space="preserve">.  </w:t>
      </w:r>
    </w:p>
    <w:p w14:paraId="2702BF7A" w14:textId="3EBF04AE" w:rsidR="002E13C1" w:rsidRPr="006A610F" w:rsidRDefault="002E13C1" w:rsidP="00432D6D">
      <w:r w:rsidRPr="006A610F">
        <w:t xml:space="preserve">Bei der Infrarot Kamera handelt es sich um ein Weitwinkelobjektiv </w:t>
      </w:r>
      <w:r w:rsidRPr="006A610F">
        <w:fldChar w:fldCharType="begin"/>
      </w:r>
      <w:r w:rsidR="00595300">
        <w:instrText>ADDIN CITAVI.PLACEHOLDER 09fcf2a9-4847-47ce-b2c2-e9aa38b5465e 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Pr="006A610F">
        <w:fldChar w:fldCharType="separate"/>
      </w:r>
      <w:bookmarkStart w:id="98" w:name="_CTVP00109fcf2a9484747ceb2c2e9aa38b5465e"/>
      <w:r w:rsidR="00776A92">
        <w:t>[14]</w:t>
      </w:r>
      <w:bookmarkEnd w:id="98"/>
      <w:r w:rsidRPr="006A610F">
        <w:fldChar w:fldCharType="end"/>
      </w:r>
      <w:r w:rsidRPr="006A610F">
        <w:t xml:space="preserve">. Über der Linse befindet sich ein Filter welcher sichtbares Licht filtert und nur infrarotes Licht durchlässt </w:t>
      </w:r>
      <w:r w:rsidRPr="006A610F">
        <w:fldChar w:fldCharType="begin"/>
      </w:r>
      <w:r w:rsidR="00595300">
        <w:instrText>ADDIN CITAVI.PLACEHOLDER 116bfa60-c8ce-4e87-ad66-5746c5580314 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Pr="006A610F">
        <w:fldChar w:fldCharType="separate"/>
      </w:r>
      <w:bookmarkStart w:id="99" w:name="_CTVP001116bfa60c8ce4e87ad665746c5580314"/>
      <w:r w:rsidR="00776A92">
        <w:t>[14]</w:t>
      </w:r>
      <w:bookmarkEnd w:id="99"/>
      <w:r w:rsidRPr="006A610F">
        <w:fldChar w:fldCharType="end"/>
      </w:r>
      <w:r w:rsidRPr="006A610F">
        <w:t xml:space="preserve">. Dadurch wird von der Kamera nur das Licht der infraroten LEDs des HMD aufgenommen. </w:t>
      </w:r>
      <w:r w:rsidR="00CF66BD" w:rsidRPr="006A610F">
        <w:rPr>
          <w:szCs w:val="18"/>
        </w:rPr>
        <w:t>Diese Art von Tracking wird als Outside-In-Verfahren bezeichnet, da die Kamera von außerhalb des Interaktionsbereichs die Szene aufnimmt</w:t>
      </w:r>
      <w:r w:rsidR="00CF66BD" w:rsidRPr="006A610F">
        <w:t xml:space="preserve"> </w:t>
      </w:r>
      <w:r w:rsidR="00CF66BD" w:rsidRPr="006A610F">
        <w:fldChar w:fldCharType="begin"/>
      </w:r>
      <w:r w:rsidR="00595300">
        <w:instrText>ADDIN CITAVI.PLACEHOLDER 986a9294-6eb0-424f-903f-f3020fee6a67 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R3JpbW0sIEhlcm9sZCBldCBhbC4gMjAxMyDigJMgVlItRWluZ2FiZWdlcsOkdGU8L1Nob3J0VGl0bGU+DQogICAgICAgIDxUaXRsZT5WUi1FaW5nYWJlZ2Vyw6R0ZTwvVGl0bGU+DQogICAgICA8L1JlZmVyZW5jZT4NCiAgICA8L0VudHJ5Pg0KICA8L0VudHJpZXM+DQogIDxUZXh0PlsxN10gUy4gMT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10gUy4gMTA3PC9UZXh0Pg0KICAgIDwvVGV4dFVuaXQ+DQogIDwvVGV4dFVuaXRzPg0KPC9QbGFjZWhvbGRlcj4=</w:instrText>
      </w:r>
      <w:r w:rsidR="00CF66BD" w:rsidRPr="006A610F">
        <w:fldChar w:fldCharType="separate"/>
      </w:r>
      <w:bookmarkStart w:id="100" w:name="_CTVP001986a92946eb0424f903ff3020fee6a67"/>
      <w:r w:rsidR="00776A92">
        <w:t>[17] S. 107</w:t>
      </w:r>
      <w:bookmarkEnd w:id="100"/>
      <w:r w:rsidR="00CF66BD" w:rsidRPr="006A610F">
        <w:fldChar w:fldCharType="end"/>
      </w:r>
      <w:r w:rsidR="00C33CEF" w:rsidRPr="006A610F">
        <w:t>.</w:t>
      </w:r>
    </w:p>
    <w:p w14:paraId="2F787B58" w14:textId="06A7F1E1" w:rsidR="00C33CEF" w:rsidRDefault="00C33CEF" w:rsidP="00432D6D">
      <w:r w:rsidRPr="006A610F">
        <w:t>Um das System aus Datenbrille und Kamera betreiben zu</w:t>
      </w:r>
      <w:r w:rsidR="0064309E" w:rsidRPr="006A610F">
        <w:t xml:space="preserve"> können ist ein </w:t>
      </w:r>
      <w:r w:rsidRPr="006A610F">
        <w:t xml:space="preserve">PC notwendig. </w:t>
      </w:r>
      <w:r w:rsidR="0064309E" w:rsidRPr="006A610F">
        <w:t>Das HMD wird über ein HDMI</w:t>
      </w:r>
      <w:r w:rsidR="002054AD">
        <w:fldChar w:fldCharType="begin"/>
      </w:r>
      <w:r w:rsidR="002054AD">
        <w:instrText xml:space="preserve"> XE "</w:instrText>
      </w:r>
      <w:r w:rsidR="002054AD" w:rsidRPr="008B5573">
        <w:instrText>HDMI</w:instrText>
      </w:r>
      <w:r w:rsidR="002054AD">
        <w:instrText>" \t "</w:instrText>
      </w:r>
      <w:r w:rsidR="002054AD" w:rsidRPr="00CE6C0A">
        <w:instrText>High Definition Multimedia Interface</w:instrText>
      </w:r>
      <w:r w:rsidR="002054AD">
        <w:instrText xml:space="preserve">" </w:instrText>
      </w:r>
      <w:r w:rsidR="002054AD">
        <w:fldChar w:fldCharType="end"/>
      </w:r>
      <w:r w:rsidR="0064309E" w:rsidRPr="006A610F">
        <w:t xml:space="preserve"> und ein USB</w:t>
      </w:r>
      <w:r w:rsidR="002054AD">
        <w:fldChar w:fldCharType="begin"/>
      </w:r>
      <w:r w:rsidR="002054AD">
        <w:instrText xml:space="preserve"> XE "</w:instrText>
      </w:r>
      <w:r w:rsidR="002054AD" w:rsidRPr="00E5672C">
        <w:instrText>USB</w:instrText>
      </w:r>
      <w:r w:rsidR="002054AD">
        <w:instrText>" \t "</w:instrText>
      </w:r>
      <w:r w:rsidR="002054AD" w:rsidRPr="00A575D8">
        <w:rPr>
          <w:rFonts w:asciiTheme="minorHAnsi" w:hAnsiTheme="minorHAnsi"/>
          <w:i/>
        </w:rPr>
        <w:instrText>Universal Serial Bus</w:instrText>
      </w:r>
      <w:r w:rsidR="002054AD">
        <w:instrText xml:space="preserve">" </w:instrText>
      </w:r>
      <w:r w:rsidR="002054AD">
        <w:fldChar w:fldCharType="end"/>
      </w:r>
      <w:r w:rsidR="0064309E" w:rsidRPr="006A610F">
        <w:t xml:space="preserve"> Kabel mit dem PC verbunden. Die Kamera wird über ein sogenanntes Sync Kabel und ein weiteres USB Kabel mit dem PC verbunden</w:t>
      </w:r>
      <w:r w:rsidR="007117B6" w:rsidRPr="006A610F">
        <w:t xml:space="preserve"> </w:t>
      </w:r>
      <w:r w:rsidR="007117B6" w:rsidRPr="006A610F">
        <w:fldChar w:fldCharType="begin"/>
      </w:r>
      <w:r w:rsidR="007117B6" w:rsidRPr="006A610F">
        <w:instrText>ADDIN CITAVI.PLACEHOLDER 6f65fb0a-dbd3-4995-9763-9ced785cb8c7 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SBTLiAxMzwvVGV4dD4NCiAgICA8L1RleHRVbml0Pg0KICA8L1RleHRVbml0cz4NCjwvUGxhY2Vob2xkZXI+</w:instrText>
      </w:r>
      <w:r w:rsidR="007117B6" w:rsidRPr="006A610F">
        <w:fldChar w:fldCharType="separate"/>
      </w:r>
      <w:bookmarkStart w:id="101" w:name="_CTVP0016f65fb0adbd3499597639ced785cb8c7"/>
      <w:r w:rsidR="00776A92">
        <w:t>[6] S. 13</w:t>
      </w:r>
      <w:bookmarkEnd w:id="101"/>
      <w:r w:rsidR="007117B6" w:rsidRPr="006A610F">
        <w:fldChar w:fldCharType="end"/>
      </w:r>
      <w:r w:rsidR="007117B6" w:rsidRPr="006A610F">
        <w:t>.</w:t>
      </w:r>
    </w:p>
    <w:p w14:paraId="67D52C28" w14:textId="77777777" w:rsidR="00814E38" w:rsidRPr="006A610F" w:rsidRDefault="00814E38" w:rsidP="00432D6D"/>
    <w:p w14:paraId="3C20B882" w14:textId="1A373859" w:rsidR="007117B6" w:rsidRDefault="007117B6" w:rsidP="00814E38">
      <w:pPr>
        <w:pStyle w:val="berschrift2"/>
      </w:pPr>
      <w:bookmarkStart w:id="102" w:name="_Toc453247655"/>
      <w:r w:rsidRPr="006A610F">
        <w:t>Zusammenfassung</w:t>
      </w:r>
      <w:bookmarkEnd w:id="102"/>
    </w:p>
    <w:p w14:paraId="53798074" w14:textId="77777777" w:rsidR="00814E38" w:rsidRPr="00814E38" w:rsidRDefault="00814E38" w:rsidP="00814E38"/>
    <w:p w14:paraId="4E532F63" w14:textId="77777777" w:rsidR="003A51FD" w:rsidRDefault="007117B6" w:rsidP="00432D6D">
      <w:r w:rsidRPr="006A610F">
        <w:t>Dieses Kapitel stellt das HMD Rift der Firma Oculus vor. Es werden die technischen Komponenten und deren Funktionsweise erläutert. Das System besteht aus der Datenbrille selbst und einer Tracking Kamera und wird mit Hilfe eines PCs betrieben.</w:t>
      </w:r>
    </w:p>
    <w:p w14:paraId="684DD2D6" w14:textId="77777777" w:rsidR="00D456E5" w:rsidRPr="006A610F" w:rsidRDefault="003A51FD" w:rsidP="00D456E5">
      <w:r>
        <w:br w:type="page"/>
      </w:r>
    </w:p>
    <w:p w14:paraId="0C9E4ED6" w14:textId="77777777" w:rsidR="00985D2A" w:rsidRPr="006A610F" w:rsidRDefault="00985D2A" w:rsidP="000C185D">
      <w:pPr>
        <w:pStyle w:val="berschrift1"/>
        <w:rPr>
          <w:rFonts w:eastAsia="Times New Roman"/>
          <w:lang w:eastAsia="de-DE"/>
        </w:rPr>
      </w:pPr>
      <w:bookmarkStart w:id="103" w:name="_Toc453247656"/>
      <w:r w:rsidRPr="006A610F">
        <w:rPr>
          <w:rFonts w:eastAsia="Times New Roman"/>
          <w:lang w:eastAsia="de-DE"/>
        </w:rPr>
        <w:lastRenderedPageBreak/>
        <w:t>Das Google Cardboard Konzept</w:t>
      </w:r>
      <w:bookmarkEnd w:id="103"/>
    </w:p>
    <w:p w14:paraId="30431B38" w14:textId="77777777" w:rsidR="00D52726" w:rsidRPr="006A610F" w:rsidRDefault="00D52726" w:rsidP="00D52726">
      <w:pPr>
        <w:rPr>
          <w:lang w:eastAsia="de-DE"/>
        </w:rPr>
      </w:pPr>
    </w:p>
    <w:p w14:paraId="19780505" w14:textId="11847DA1" w:rsidR="00D52726" w:rsidRPr="006A610F" w:rsidRDefault="00D52726" w:rsidP="00D52726">
      <w:pPr>
        <w:rPr>
          <w:lang w:eastAsia="de-DE"/>
        </w:rPr>
      </w:pPr>
      <w:r w:rsidRPr="006A610F">
        <w:rPr>
          <w:lang w:eastAsia="de-DE"/>
        </w:rPr>
        <w:t>Beim Google Cardboard Konzept handelt es sich im Kern um eine Erweiterung für das Smartphone. Dabei erweitert das Cardboard Konzept das Smartphone so, dass ein Head-Mounted Display entsteht. Hardwareseitig wird das Smartphone erweitert, indem es das Smartphone in eine bestimmte Halterung ein</w:t>
      </w:r>
      <w:r w:rsidR="00C85885">
        <w:rPr>
          <w:lang w:eastAsia="de-DE"/>
        </w:rPr>
        <w:t>ge</w:t>
      </w:r>
      <w:r w:rsidRPr="006A610F">
        <w:rPr>
          <w:lang w:eastAsia="de-DE"/>
        </w:rPr>
        <w:t>bettet, welche über Linsen und eine Art Gesichtsmaske für den Träger verfügt. Softwareseitig sind spezielle Apps nötig um das Stereosehen und das Tracking der K</w:t>
      </w:r>
      <w:r w:rsidR="004E3269" w:rsidRPr="006A610F">
        <w:rPr>
          <w:lang w:eastAsia="de-DE"/>
        </w:rPr>
        <w:t>opfbewegungen zu gewährleisten.</w:t>
      </w:r>
      <w:r w:rsidR="007E00CD">
        <w:rPr>
          <w:lang w:eastAsia="de-DE"/>
        </w:rPr>
        <w:t xml:space="preserve"> Der größte Unterschied zur Rift von Oculus besteht darin, dass Cardboard Halterungen komplett ohne eigenständige Elektronik auskommen und stattdessen die </w:t>
      </w:r>
      <w:r w:rsidR="00C85885">
        <w:rPr>
          <w:lang w:eastAsia="de-DE"/>
        </w:rPr>
        <w:t>Ressourcen</w:t>
      </w:r>
      <w:r w:rsidR="007E00CD">
        <w:rPr>
          <w:lang w:eastAsia="de-DE"/>
        </w:rPr>
        <w:t xml:space="preserve"> verwenden die vom Smartphone bereitgestellt werden. So verfügen die Halterungen über keine </w:t>
      </w:r>
      <w:r w:rsidR="00DE1AF2">
        <w:rPr>
          <w:lang w:eastAsia="de-DE"/>
        </w:rPr>
        <w:t>Sensoren,</w:t>
      </w:r>
      <w:r w:rsidR="007E00CD">
        <w:rPr>
          <w:lang w:eastAsia="de-DE"/>
        </w:rPr>
        <w:t xml:space="preserve"> sondern es werden ausschließlich die Sensoren des Smartphones genutzt.</w:t>
      </w:r>
    </w:p>
    <w:p w14:paraId="2C6543D8" w14:textId="765F737C" w:rsidR="004E3269" w:rsidRPr="006A610F" w:rsidRDefault="004E3269" w:rsidP="00D52726">
      <w:pPr>
        <w:rPr>
          <w:lang w:eastAsia="de-DE"/>
        </w:rPr>
      </w:pPr>
      <w:r w:rsidRPr="006A610F">
        <w:rPr>
          <w:lang w:eastAsia="de-DE"/>
        </w:rPr>
        <w:t>Im Mai 2014 stellt Google auf der I/O Keynote das Cardboard Konzept erstmals vor und vergab an alle Teilnehmer ein Google Cardboard Halterung. Google stellt diese Halterung nicht selbst her, sondern stellt alle notwendigen Daten zu Verfügung, so dass jeder sein eigenes Cardboard bauen</w:t>
      </w:r>
      <w:r w:rsidR="003B66F0" w:rsidRPr="006A610F">
        <w:rPr>
          <w:lang w:eastAsia="de-DE"/>
        </w:rPr>
        <w:t xml:space="preserve"> und auch verkaufen</w:t>
      </w:r>
      <w:r w:rsidRPr="006A610F">
        <w:rPr>
          <w:lang w:eastAsia="de-DE"/>
        </w:rPr>
        <w:t xml:space="preserve"> kann</w:t>
      </w:r>
      <w:r w:rsidR="00827B5E" w:rsidRPr="006A610F">
        <w:rPr>
          <w:lang w:eastAsia="de-DE"/>
        </w:rPr>
        <w:t xml:space="preserve"> </w:t>
      </w:r>
      <w:r w:rsidR="00827B5E" w:rsidRPr="006A610F">
        <w:fldChar w:fldCharType="begin"/>
      </w:r>
      <w:r w:rsidR="00827B5E" w:rsidRPr="006A610F">
        <w:instrText>ADDIN CITAVI.PLACEHOLDER 1f43ce07-0493-4108-b5f2-4a8d44eb51dd PFBsYWNlaG9sZGVyPg0KICA8QWRkSW5WZXJzaW9uPjUuMi4wLjg8L0FkZEluVmVyc2lvbj4NCiAgPElkPjFmNDNjZTA3LTA0OTMtNDEwOC1iNWYyLTRhOGQ0NGViNTFkZDwvSWQ+DQogIDxFbnRyaWVzPg0KICAgIDxFbnRyeT4NCiAgICAgIDxBc3NvY2lhdGVXaXRoS25vd2xlZGdlSXRlbUlkPmFmNGQ2NzM2LTVhOWEtNDRlOC04MzlhLTMxZjc5OTQ0ZWJhODwvQXNzb2NpYXRlV2l0aEtub3dsZWRnZUl0ZW1JZD4NCiAgICAgIDxJZD41OTg0MjQyMC1mMmNiLTQ4NDgtYTFhMS0xNmFlNWI3NTM2YmI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XVvdGF0aW9uVHlwZT5EaXJlY3RRdW90YXRpb248L1F1b3RhdGlvblR5cGU+DQogICAgICA8UmVmZXJlbmNlSWQ+ZGJkMjdlZDgtYjhhMi00NGQ3LTgwNmUtNjM0NTAzNGFkOTkx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gUy4gMjA8L1RleHQ+DQogICAgPC9UZXh0VW5pdD4NCiAgPC9UZXh0VW5pdHM+DQo8L1BsYWNlaG9sZGVyPg==</w:instrText>
      </w:r>
      <w:r w:rsidR="00827B5E" w:rsidRPr="006A610F">
        <w:fldChar w:fldCharType="separate"/>
      </w:r>
      <w:bookmarkStart w:id="104" w:name="_CTVP0011f43ce0704934108b5f24a8d44eb51dd"/>
      <w:r w:rsidR="00C85885">
        <w:t>[6] S. </w:t>
      </w:r>
      <w:r w:rsidR="00776A92">
        <w:t>20</w:t>
      </w:r>
      <w:bookmarkEnd w:id="104"/>
      <w:r w:rsidR="00827B5E" w:rsidRPr="006A610F">
        <w:fldChar w:fldCharType="end"/>
      </w:r>
      <w:r w:rsidRPr="006A610F">
        <w:rPr>
          <w:lang w:eastAsia="de-DE"/>
        </w:rPr>
        <w:t>.</w:t>
      </w:r>
      <w:r w:rsidR="001F3388" w:rsidRPr="006A610F">
        <w:rPr>
          <w:lang w:eastAsia="de-DE"/>
        </w:rPr>
        <w:t xml:space="preserve"> Google stellt dabei eine App zur Verfügung, welche das Smartphone des Nutzers mit Hilfe eines QR</w:t>
      </w:r>
      <w:r w:rsidR="002054AD">
        <w:rPr>
          <w:lang w:eastAsia="de-DE"/>
        </w:rPr>
        <w:fldChar w:fldCharType="begin"/>
      </w:r>
      <w:r w:rsidR="002054AD">
        <w:instrText xml:space="preserve"> XE "</w:instrText>
      </w:r>
      <w:r w:rsidR="002054AD" w:rsidRPr="00824B41">
        <w:rPr>
          <w:lang w:eastAsia="de-DE"/>
        </w:rPr>
        <w:instrText>QR</w:instrText>
      </w:r>
      <w:r w:rsidR="002054AD">
        <w:instrText>" \t "</w:instrText>
      </w:r>
      <w:r w:rsidR="002054AD" w:rsidRPr="00F64510">
        <w:rPr>
          <w:rFonts w:asciiTheme="minorHAnsi" w:hAnsiTheme="minorHAnsi"/>
          <w:i/>
        </w:rPr>
        <w:instrText>Quick Response</w:instrText>
      </w:r>
      <w:r w:rsidR="002054AD">
        <w:instrText xml:space="preserve">" </w:instrText>
      </w:r>
      <w:r w:rsidR="002054AD">
        <w:rPr>
          <w:lang w:eastAsia="de-DE"/>
        </w:rPr>
        <w:fldChar w:fldCharType="end"/>
      </w:r>
      <w:r w:rsidR="001F3388" w:rsidRPr="006A610F">
        <w:rPr>
          <w:lang w:eastAsia="de-DE"/>
        </w:rPr>
        <w:t>-Codes an die Parameter</w:t>
      </w:r>
      <w:r w:rsidR="0081212B">
        <w:rPr>
          <w:lang w:eastAsia="de-DE"/>
        </w:rPr>
        <w:t>, wie etwa Abstand der Linsen,</w:t>
      </w:r>
      <w:r w:rsidR="001F3388" w:rsidRPr="006A610F">
        <w:rPr>
          <w:lang w:eastAsia="de-DE"/>
        </w:rPr>
        <w:t xml:space="preserve"> der </w:t>
      </w:r>
      <w:r w:rsidR="00C179E4" w:rsidRPr="006A610F">
        <w:rPr>
          <w:lang w:eastAsia="de-DE"/>
        </w:rPr>
        <w:t>Cardboard Halterung anpasst.</w:t>
      </w:r>
      <w:r w:rsidR="001F3388" w:rsidRPr="006A610F">
        <w:rPr>
          <w:lang w:eastAsia="de-DE"/>
        </w:rPr>
        <w:t xml:space="preserve"> </w:t>
      </w:r>
    </w:p>
    <w:p w14:paraId="43E883B2" w14:textId="0389C589" w:rsidR="00D52726" w:rsidRDefault="00B6120F" w:rsidP="00D52726">
      <w:pPr>
        <w:rPr>
          <w:lang w:eastAsia="de-DE"/>
        </w:rPr>
      </w:pPr>
      <w:r w:rsidRPr="006A610F">
        <w:rPr>
          <w:lang w:eastAsia="de-DE"/>
        </w:rPr>
        <w:t>Um mit Hilfe des</w:t>
      </w:r>
      <w:r w:rsidR="009B1C52" w:rsidRPr="006A610F">
        <w:rPr>
          <w:lang w:eastAsia="de-DE"/>
        </w:rPr>
        <w:t xml:space="preserve"> Google </w:t>
      </w:r>
      <w:r w:rsidR="00DE1AF2" w:rsidRPr="006A610F">
        <w:rPr>
          <w:lang w:eastAsia="de-DE"/>
        </w:rPr>
        <w:t>Cardboard Konzepts</w:t>
      </w:r>
      <w:r w:rsidRPr="006A610F">
        <w:rPr>
          <w:lang w:eastAsia="de-DE"/>
        </w:rPr>
        <w:t xml:space="preserve"> </w:t>
      </w:r>
      <w:r w:rsidR="009B1C52" w:rsidRPr="006A610F">
        <w:rPr>
          <w:lang w:eastAsia="de-DE"/>
        </w:rPr>
        <w:t>virtuelle Realität zu konsumieren ist nur ein Smartphone mit einem entsprechen großem Bildschirm notwendig</w:t>
      </w:r>
      <w:r w:rsidR="003B66F0" w:rsidRPr="006A610F">
        <w:rPr>
          <w:lang w:eastAsia="de-DE"/>
        </w:rPr>
        <w:t>.</w:t>
      </w:r>
      <w:r w:rsidR="00827B5E" w:rsidRPr="006A610F">
        <w:rPr>
          <w:lang w:eastAsia="de-DE"/>
        </w:rPr>
        <w:t xml:space="preserve"> Dieses wird im Querformar</w:t>
      </w:r>
      <w:r w:rsidRPr="006A610F">
        <w:rPr>
          <w:lang w:eastAsia="de-DE"/>
        </w:rPr>
        <w:t>t in der Halterung fixiert</w:t>
      </w:r>
      <w:r w:rsidR="00827B5E" w:rsidRPr="006A610F">
        <w:rPr>
          <w:lang w:eastAsia="de-DE"/>
        </w:rPr>
        <w:t>.</w:t>
      </w:r>
    </w:p>
    <w:p w14:paraId="576BC6A0" w14:textId="77777777" w:rsidR="00814E38" w:rsidRDefault="00814E38" w:rsidP="00D52726">
      <w:pPr>
        <w:rPr>
          <w:lang w:eastAsia="de-DE"/>
        </w:rPr>
      </w:pPr>
    </w:p>
    <w:p w14:paraId="4A110F6B" w14:textId="1CB02CB4" w:rsidR="00704525" w:rsidRDefault="00704525" w:rsidP="00814E38">
      <w:pPr>
        <w:pStyle w:val="berschrift2"/>
        <w:rPr>
          <w:lang w:eastAsia="de-DE"/>
        </w:rPr>
      </w:pPr>
      <w:bookmarkStart w:id="105" w:name="_Toc453247657"/>
      <w:r>
        <w:rPr>
          <w:lang w:eastAsia="de-DE"/>
        </w:rPr>
        <w:t>Zusammenfassung</w:t>
      </w:r>
      <w:bookmarkEnd w:id="105"/>
    </w:p>
    <w:p w14:paraId="2DAFB9E0" w14:textId="77777777" w:rsidR="00814E38" w:rsidRPr="00814E38" w:rsidRDefault="00814E38" w:rsidP="00814E38">
      <w:pPr>
        <w:rPr>
          <w:lang w:eastAsia="de-DE"/>
        </w:rPr>
      </w:pPr>
    </w:p>
    <w:p w14:paraId="0B8947DA" w14:textId="1BA34640" w:rsidR="00DE1AF2" w:rsidRDefault="00704525" w:rsidP="00D52726">
      <w:pPr>
        <w:rPr>
          <w:lang w:eastAsia="de-DE"/>
        </w:rPr>
      </w:pPr>
      <w:r>
        <w:rPr>
          <w:lang w:eastAsia="de-DE"/>
        </w:rPr>
        <w:t xml:space="preserve">Dieses Kapitel behandelt das Google Cardboard Konzept. Es wird das Funktionsprinzip dieses Konzeptes vorgestellt. Anschließend werden die Unterschiede zwischen dem Google Cardboard Konzept und der </w:t>
      </w:r>
      <w:r>
        <w:rPr>
          <w:i/>
          <w:lang w:eastAsia="de-DE"/>
        </w:rPr>
        <w:t xml:space="preserve">Rift </w:t>
      </w:r>
      <w:r>
        <w:rPr>
          <w:lang w:eastAsia="de-DE"/>
        </w:rPr>
        <w:t xml:space="preserve">von </w:t>
      </w:r>
      <w:r>
        <w:rPr>
          <w:i/>
          <w:lang w:eastAsia="de-DE"/>
        </w:rPr>
        <w:t>Oculus</w:t>
      </w:r>
      <w:r>
        <w:rPr>
          <w:lang w:eastAsia="de-DE"/>
        </w:rPr>
        <w:t xml:space="preserve"> erläutert.</w:t>
      </w:r>
    </w:p>
    <w:p w14:paraId="61CAD5A5" w14:textId="77777777" w:rsidR="00DE1AF2" w:rsidRDefault="00DE1AF2">
      <w:pPr>
        <w:spacing w:line="259" w:lineRule="auto"/>
        <w:jc w:val="left"/>
        <w:rPr>
          <w:lang w:eastAsia="de-DE"/>
        </w:rPr>
      </w:pPr>
      <w:r>
        <w:rPr>
          <w:lang w:eastAsia="de-DE"/>
        </w:rPr>
        <w:br w:type="page"/>
      </w:r>
    </w:p>
    <w:p w14:paraId="690C659E" w14:textId="77777777" w:rsidR="00704525" w:rsidRPr="006A610F" w:rsidRDefault="00704525" w:rsidP="00D52726">
      <w:pPr>
        <w:rPr>
          <w:lang w:eastAsia="de-DE"/>
        </w:rPr>
      </w:pPr>
    </w:p>
    <w:p w14:paraId="2C9630B7" w14:textId="77777777" w:rsidR="00985D2A" w:rsidRPr="006A610F" w:rsidRDefault="00985D2A" w:rsidP="000C185D">
      <w:pPr>
        <w:pStyle w:val="berschrift1"/>
        <w:rPr>
          <w:rFonts w:eastAsia="Times New Roman"/>
          <w:lang w:eastAsia="de-DE"/>
        </w:rPr>
      </w:pPr>
      <w:bookmarkStart w:id="106" w:name="_Toc453247658"/>
      <w:r w:rsidRPr="006A610F">
        <w:rPr>
          <w:rFonts w:eastAsia="Times New Roman"/>
          <w:lang w:eastAsia="de-DE"/>
        </w:rPr>
        <w:t>Genutzte Google Cardboard Geräte</w:t>
      </w:r>
      <w:bookmarkEnd w:id="106"/>
    </w:p>
    <w:p w14:paraId="18D7B101" w14:textId="77777777" w:rsidR="00B6120F" w:rsidRPr="006A610F" w:rsidRDefault="00B6120F" w:rsidP="00B6120F">
      <w:pPr>
        <w:rPr>
          <w:lang w:eastAsia="de-DE"/>
        </w:rPr>
      </w:pPr>
    </w:p>
    <w:p w14:paraId="25AE22A5" w14:textId="57895E02" w:rsidR="00E25B8B" w:rsidRDefault="00B6120F" w:rsidP="00E25B8B">
      <w:pPr>
        <w:rPr>
          <w:lang w:eastAsia="de-DE"/>
        </w:rPr>
      </w:pPr>
      <w:r w:rsidRPr="006A610F">
        <w:rPr>
          <w:lang w:eastAsia="de-DE"/>
        </w:rPr>
        <w:t>Wie oben beschrieben handelt es sich beim Google Cardboard Konzept um ein Open Source Projekt, somit gibt es zahlreiche Hersteller die eine Halterung nach dem Google Cardboard Konzept zur Verfügung stellen. In diesem Kapitel werden die Halterungen die für diese Arbeit verwendet wurden beschrieben.</w:t>
      </w:r>
    </w:p>
    <w:p w14:paraId="4BE8522F" w14:textId="77777777" w:rsidR="00DE1AF2" w:rsidRPr="006A610F" w:rsidRDefault="00DE1AF2" w:rsidP="00E25B8B">
      <w:pPr>
        <w:rPr>
          <w:lang w:eastAsia="de-DE"/>
        </w:rPr>
      </w:pPr>
    </w:p>
    <w:p w14:paraId="2473DF06" w14:textId="77777777" w:rsidR="00985D2A" w:rsidRPr="006A610F" w:rsidRDefault="00E25B8B" w:rsidP="000C185D">
      <w:pPr>
        <w:pStyle w:val="berschrift2"/>
        <w:rPr>
          <w:lang w:eastAsia="de-DE"/>
        </w:rPr>
      </w:pPr>
      <w:bookmarkStart w:id="107" w:name="_Toc453247659"/>
      <w:r w:rsidRPr="006A610F">
        <w:rPr>
          <w:lang w:eastAsia="de-DE"/>
        </w:rPr>
        <w:t>Dark Shader von ZAAK ZURICH BERLIN – Cardboard Kits Europe</w:t>
      </w:r>
      <w:bookmarkEnd w:id="107"/>
    </w:p>
    <w:p w14:paraId="0C3F9CCF" w14:textId="77777777" w:rsidR="00E25B8B" w:rsidRPr="006A610F" w:rsidRDefault="0087631F" w:rsidP="00E25B8B">
      <w:pPr>
        <w:rPr>
          <w:lang w:eastAsia="de-DE"/>
        </w:rPr>
      </w:pPr>
      <w:r>
        <w:rPr>
          <w:lang w:eastAsia="de-DE"/>
        </w:rPr>
        <w:t xml:space="preserve"> </w:t>
      </w:r>
    </w:p>
    <w:p w14:paraId="7F6F6A71" w14:textId="18173B81" w:rsidR="00E34DA3" w:rsidRPr="006A610F" w:rsidRDefault="00E34DA3" w:rsidP="00E25B8B">
      <w:pPr>
        <w:rPr>
          <w:lang w:eastAsia="de-DE"/>
        </w:rPr>
      </w:pPr>
      <w:r w:rsidRPr="006A610F">
        <w:rPr>
          <w:lang w:eastAsia="de-DE"/>
        </w:rPr>
        <w:t xml:space="preserve">Die Cardboard Halterung von </w:t>
      </w:r>
      <w:r w:rsidRPr="006A610F">
        <w:rPr>
          <w:i/>
          <w:lang w:eastAsia="de-DE"/>
        </w:rPr>
        <w:t xml:space="preserve">ZAAK ZURICH BERLIN – Cardboard Kits Europe </w:t>
      </w:r>
      <w:r w:rsidRPr="006A610F">
        <w:rPr>
          <w:lang w:eastAsia="de-DE"/>
        </w:rPr>
        <w:t xml:space="preserve">namens </w:t>
      </w:r>
      <w:r w:rsidRPr="006A610F">
        <w:rPr>
          <w:i/>
          <w:lang w:eastAsia="de-DE"/>
        </w:rPr>
        <w:t>Dark Shader</w:t>
      </w:r>
      <w:r w:rsidRPr="006A610F">
        <w:rPr>
          <w:lang w:eastAsia="de-DE"/>
        </w:rPr>
        <w:t xml:space="preserve"> besteht aus Pappkarton.</w:t>
      </w:r>
      <w:r w:rsidR="006A610F" w:rsidRPr="006A610F">
        <w:rPr>
          <w:lang w:eastAsia="de-DE"/>
        </w:rPr>
        <w:t xml:space="preserve"> Der Karton hat eine Stärke von 1,5 mm und ist mit Cellophan beschichtet um Schaden durch Feuchtigkeit zu vermeiden.</w:t>
      </w:r>
      <w:r w:rsidRPr="006A610F">
        <w:rPr>
          <w:lang w:eastAsia="de-DE"/>
        </w:rPr>
        <w:t xml:space="preserve"> Neben der Pappkarton Konstruktion besitzt sie zwei Linsen und an der linken Seite einen Magnetschalter, siehe </w:t>
      </w:r>
      <w:r w:rsidRPr="006A610F">
        <w:rPr>
          <w:lang w:eastAsia="de-DE"/>
        </w:rPr>
        <w:fldChar w:fldCharType="begin"/>
      </w:r>
      <w:r w:rsidRPr="006A610F">
        <w:rPr>
          <w:lang w:eastAsia="de-DE"/>
        </w:rPr>
        <w:instrText xml:space="preserve"> REF _Ref449004654 \h </w:instrText>
      </w:r>
      <w:r w:rsidRPr="006A610F">
        <w:rPr>
          <w:lang w:eastAsia="de-DE"/>
        </w:rPr>
      </w:r>
      <w:r w:rsidRPr="006A610F">
        <w:rPr>
          <w:lang w:eastAsia="de-DE"/>
        </w:rPr>
        <w:fldChar w:fldCharType="separate"/>
      </w:r>
      <w:r w:rsidR="000C7041">
        <w:rPr>
          <w:lang w:val="en-US"/>
        </w:rPr>
        <w:t>Abbildung</w:t>
      </w:r>
      <w:r w:rsidR="000C7041" w:rsidRPr="006A610F">
        <w:rPr>
          <w:lang w:val="en-US"/>
        </w:rPr>
        <w:t xml:space="preserve"> </w:t>
      </w:r>
      <w:r w:rsidR="000C7041">
        <w:rPr>
          <w:noProof/>
          <w:lang w:val="en-US"/>
        </w:rPr>
        <w:t>9</w:t>
      </w:r>
      <w:r w:rsidRPr="006A610F">
        <w:rPr>
          <w:lang w:eastAsia="de-DE"/>
        </w:rPr>
        <w:fldChar w:fldCharType="end"/>
      </w:r>
      <w:r w:rsidRPr="006A610F">
        <w:rPr>
          <w:lang w:eastAsia="de-DE"/>
        </w:rPr>
        <w:t>.</w:t>
      </w:r>
    </w:p>
    <w:p w14:paraId="7053688F" w14:textId="77777777" w:rsidR="00E34DA3" w:rsidRPr="006A610F" w:rsidRDefault="00E34DA3" w:rsidP="00E25B8B">
      <w:pPr>
        <w:rPr>
          <w:lang w:eastAsia="de-DE"/>
        </w:rPr>
      </w:pPr>
      <w:bookmarkStart w:id="108" w:name="_CTVK001255fd961b9554bb3a669ead56a96e65e"/>
      <w:r w:rsidRPr="006A610F">
        <w:rPr>
          <w:noProof/>
          <w:lang w:eastAsia="de-DE"/>
        </w:rPr>
        <w:drawing>
          <wp:inline distT="0" distB="0" distL="0" distR="0" wp14:anchorId="3496797B" wp14:editId="0BBF3CED">
            <wp:extent cx="4319905" cy="2985135"/>
            <wp:effectExtent l="0" t="0" r="4445" b="5715"/>
            <wp:docPr id="241" name="Grafik 24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23" r:link="rId24">
                      <a:extLst>
                        <a:ext uri="{28A0092B-C50C-407E-A947-70E740481C1C}">
                          <a14:useLocalDpi xmlns:a14="http://schemas.microsoft.com/office/drawing/2010/main" val="0"/>
                        </a:ext>
                      </a:extLst>
                    </a:blip>
                    <a:stretch>
                      <a:fillRect/>
                    </a:stretch>
                  </pic:blipFill>
                  <pic:spPr>
                    <a:xfrm>
                      <a:off x="0" y="0"/>
                      <a:ext cx="4319905" cy="2985135"/>
                    </a:xfrm>
                    <a:prstGeom prst="rect">
                      <a:avLst/>
                    </a:prstGeom>
                  </pic:spPr>
                </pic:pic>
              </a:graphicData>
            </a:graphic>
          </wp:inline>
        </w:drawing>
      </w:r>
      <w:bookmarkEnd w:id="108"/>
    </w:p>
    <w:p w14:paraId="4ADF2B5D" w14:textId="1412901A" w:rsidR="00E34DA3" w:rsidRPr="006A610F" w:rsidRDefault="00D65779" w:rsidP="00E34DA3">
      <w:pPr>
        <w:pStyle w:val="Beschriftung"/>
        <w:rPr>
          <w:lang w:val="en-US" w:eastAsia="de-DE"/>
        </w:rPr>
      </w:pPr>
      <w:bookmarkStart w:id="109" w:name="_Ref449004654"/>
      <w:r>
        <w:rPr>
          <w:lang w:val="en-US"/>
        </w:rPr>
        <w:t>Abbildung</w:t>
      </w:r>
      <w:r w:rsidR="00E34DA3" w:rsidRPr="006A610F">
        <w:rPr>
          <w:lang w:val="en-US"/>
        </w:rPr>
        <w:t xml:space="preserve"> </w:t>
      </w:r>
      <w:r w:rsidR="00E34DA3" w:rsidRPr="006A610F">
        <w:fldChar w:fldCharType="begin"/>
      </w:r>
      <w:r w:rsidR="00E34DA3" w:rsidRPr="006A610F">
        <w:rPr>
          <w:lang w:val="en-US"/>
        </w:rPr>
        <w:instrText xml:space="preserve"> SEQ Figure \* ARABIC </w:instrText>
      </w:r>
      <w:r w:rsidR="00E34DA3" w:rsidRPr="006A610F">
        <w:fldChar w:fldCharType="separate"/>
      </w:r>
      <w:r w:rsidR="000C7041">
        <w:rPr>
          <w:noProof/>
          <w:lang w:val="en-US"/>
        </w:rPr>
        <w:t>9</w:t>
      </w:r>
      <w:r w:rsidR="00E34DA3" w:rsidRPr="006A610F">
        <w:fldChar w:fldCharType="end"/>
      </w:r>
      <w:bookmarkEnd w:id="109"/>
      <w:r w:rsidR="00E34DA3" w:rsidRPr="006A610F">
        <w:rPr>
          <w:lang w:val="en-US"/>
        </w:rPr>
        <w:t>: ZAAK Dark Shader - Cardboard Kits Europe</w:t>
      </w:r>
      <w:r w:rsidR="00E34DA3" w:rsidRPr="006A610F">
        <w:rPr>
          <w:lang w:val="en-US" w:eastAsia="de-DE"/>
        </w:rPr>
        <w:t xml:space="preserve"> </w:t>
      </w:r>
      <w:r w:rsidR="00E34DA3" w:rsidRPr="006A610F">
        <w:rPr>
          <w:lang w:eastAsia="de-DE"/>
        </w:rPr>
        <w:fldChar w:fldCharType="begin"/>
      </w:r>
      <w:r w:rsidR="00595300">
        <w:rPr>
          <w:lang w:val="en-US" w:eastAsia="de-DE"/>
        </w:rPr>
        <w:instrText>ADDIN CITAVI.PLACEHOLDER 6563a3e7-8af0-4d03-8e85-af5da676b2dd PFBsYWNlaG9sZGVyPg0KICA8QWRkSW5WZXJzaW9uPjUuMi4wLjg8L0FkZEluVmVyc2lvbj4NCiAgPElkPjY1NjNhM2U3LThhZjAtNGQwMy04ZTg1LWFmNWRhNjc2YjJkZDwvSWQ+DQogIDxFbnRyaWVzPg0KICAgIDxFbnRyeT4NCiAgICAgIDxBc3NvY2lhdGVXaXRoS25vd2xlZGdlSXRlbUlkPjI1NWZkOTYxLWI5NTUtNGJiMy1hNjY5LWVhZDU2YTk2ZTY1ZTwvQXNzb2NpYXRlV2l0aEtub3dsZWRnZUl0ZW1JZD4NCiAgICAgIDxJZD40MmI3ZDUzZi01NWU3LTQ3MTEtODE2OC0wY2MwMzAwZDU3ZT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A1Y2JiMTk3LTYzNjctNDNjNC1iZGI5LTYwMTdhNzQxMGI2OT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F0gUy4gMTwvVGV4dD4NCiAgICA8L1RleHRVbml0Pg0KICA8L1RleHRVbml0cz4NCjwvUGxhY2Vob2xkZXI+</w:instrText>
      </w:r>
      <w:r w:rsidR="00E34DA3" w:rsidRPr="006A610F">
        <w:rPr>
          <w:lang w:eastAsia="de-DE"/>
        </w:rPr>
        <w:fldChar w:fldCharType="separate"/>
      </w:r>
      <w:bookmarkStart w:id="110" w:name="_CTVP0016563a3e78af04d038e85af5da676b2dd"/>
      <w:r w:rsidR="00776A92" w:rsidRPr="00776A92">
        <w:rPr>
          <w:lang w:val="en-US" w:eastAsia="de-DE"/>
        </w:rPr>
        <w:t>[18] S. 1</w:t>
      </w:r>
      <w:bookmarkEnd w:id="110"/>
      <w:r w:rsidR="00E34DA3" w:rsidRPr="006A610F">
        <w:rPr>
          <w:lang w:eastAsia="de-DE"/>
        </w:rPr>
        <w:fldChar w:fldCharType="end"/>
      </w:r>
    </w:p>
    <w:p w14:paraId="6E8F5A89" w14:textId="67A3353E" w:rsidR="006A610F" w:rsidRDefault="00E34DA3" w:rsidP="006A610F">
      <w:r w:rsidRPr="006A610F">
        <w:rPr>
          <w:lang w:eastAsia="de-DE"/>
        </w:rPr>
        <w:lastRenderedPageBreak/>
        <w:t xml:space="preserve">Die Lasche an der Vorderseite der Halterung kann Smartphones mit </w:t>
      </w:r>
      <w:r w:rsidR="00DE1AF2" w:rsidRPr="006A610F">
        <w:rPr>
          <w:lang w:eastAsia="de-DE"/>
        </w:rPr>
        <w:t>einer Displaygröße</w:t>
      </w:r>
      <w:r w:rsidRPr="006A610F">
        <w:rPr>
          <w:lang w:eastAsia="de-DE"/>
        </w:rPr>
        <w:t xml:space="preserve"> von bis zu 5,5</w:t>
      </w:r>
      <w:r w:rsidR="006B537C">
        <w:t> </w:t>
      </w:r>
      <w:r w:rsidRPr="006A610F">
        <w:t xml:space="preserve">Zoll aufnehmen. Die Lasche wird mit Hilfe der beiden Klettverschlüsse an der Oberseite der Halterung fixiert und somit das Smartphone sicher in der Halterung gehalten. Die </w:t>
      </w:r>
      <w:r w:rsidR="005667CA" w:rsidRPr="006A610F">
        <w:t>Aussparung</w:t>
      </w:r>
      <w:r w:rsidRPr="006A610F">
        <w:t xml:space="preserve"> an der Vorderseite der Lasche ist notwendig</w:t>
      </w:r>
      <w:r w:rsidR="00DE1AF2">
        <w:t>,</w:t>
      </w:r>
      <w:r w:rsidRPr="006A610F">
        <w:t xml:space="preserve"> damit die Kamera des Smartphones nicht vom Pappkarton abgedeckt wird. Dadurch kann mit </w:t>
      </w:r>
      <w:r w:rsidR="005667CA" w:rsidRPr="006A610F">
        <w:t xml:space="preserve">dem </w:t>
      </w:r>
      <w:r w:rsidR="005667CA" w:rsidRPr="006A610F">
        <w:rPr>
          <w:i/>
        </w:rPr>
        <w:t>Dark Shader</w:t>
      </w:r>
      <w:r w:rsidR="005667CA" w:rsidRPr="006A610F">
        <w:t xml:space="preserve"> auch augmentierte Realität konsumiert werden. Im Inneren des </w:t>
      </w:r>
      <w:r w:rsidR="005667CA" w:rsidRPr="006A610F">
        <w:rPr>
          <w:i/>
        </w:rPr>
        <w:t>Dark Shader</w:t>
      </w:r>
      <w:r w:rsidR="005667CA" w:rsidRPr="006A610F">
        <w:t xml:space="preserve"> befinden sich zwei Linsen. Die Linsen haben einen Durchmesser von 2</w:t>
      </w:r>
      <w:r w:rsidR="006B537C">
        <w:t>5 </w:t>
      </w:r>
      <w:r w:rsidR="005667CA" w:rsidRPr="006A610F">
        <w:t>mm und bestehen aus BK7 Borosilikatglas. Dieses Glas zeichnet sich durch hohe Reinheit als auch hohe Widerstandfähigkeit aus</w:t>
      </w:r>
      <w:r w:rsidR="006A610F">
        <w:t xml:space="preserve"> </w:t>
      </w:r>
      <w:r w:rsidR="006A610F" w:rsidRPr="006A610F">
        <w:fldChar w:fldCharType="begin"/>
      </w:r>
      <w:r w:rsidR="00595300">
        <w:instrText>ADDIN CITAVI.PLACEHOLDER a75ccb7e-4331-4c3a-80ee-ad06d58fe5ab 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SBTLiAx4oCTMjwvVGV4dD4NCiAgICA8L1RleHRVbml0Pg0KICA8L1RleHRVbml0cz4NCjwvUGxhY2Vob2xkZXI+</w:instrText>
      </w:r>
      <w:r w:rsidR="006A610F" w:rsidRPr="006A610F">
        <w:fldChar w:fldCharType="separate"/>
      </w:r>
      <w:bookmarkStart w:id="111" w:name="_CTVP001a75ccb7e43314c3a80eead06d58fe5ab"/>
      <w:r w:rsidR="00776A92">
        <w:t>[18] S. 1–2</w:t>
      </w:r>
      <w:bookmarkEnd w:id="111"/>
      <w:r w:rsidR="006A610F" w:rsidRPr="006A610F">
        <w:fldChar w:fldCharType="end"/>
      </w:r>
      <w:r w:rsidR="006A610F" w:rsidRPr="006A610F">
        <w:t xml:space="preserve">. </w:t>
      </w:r>
    </w:p>
    <w:p w14:paraId="0C912C1D" w14:textId="59343C81" w:rsidR="00E25B8B" w:rsidRDefault="006A610F" w:rsidP="00E25B8B">
      <w:r w:rsidRPr="006A610F">
        <w:t>Der Magnetschalter dient als Bedienelement</w:t>
      </w:r>
      <w:r w:rsidR="00A94375">
        <w:t>.</w:t>
      </w:r>
      <w:r w:rsidRPr="006A610F">
        <w:t xml:space="preserve"> So ist es für den Nutzer möglich bestimmte Ereignisse innerhalb der virtuellen oder augmentierten Realität mit dem Schalter auszulösen. Der Schalter wird bei der Bedienung von seiner Ruhelage aus nach unten gezogen, diese Bewegung nimmt das Magnetometer des Smartphones wahr und löst ein Ereignis innerhalb der Software aus</w:t>
      </w:r>
      <w:r>
        <w:t xml:space="preserve"> </w:t>
      </w:r>
      <w:r>
        <w:fldChar w:fldCharType="begin"/>
      </w:r>
      <w:r w:rsidR="00595300">
        <w:instrText>ADDIN CITAVI.PLACEHOLDER 594996ae-cca0-41cb-b7ba-baa57b275874 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fldChar w:fldCharType="separate"/>
      </w:r>
      <w:bookmarkStart w:id="112" w:name="_CTVP001594996aecca041cbb7babaa57b275874"/>
      <w:r w:rsidR="00776A92">
        <w:t>[19]</w:t>
      </w:r>
      <w:bookmarkEnd w:id="112"/>
      <w:r>
        <w:fldChar w:fldCharType="end"/>
      </w:r>
      <w:r w:rsidRPr="006A610F">
        <w:t>.</w:t>
      </w:r>
      <w:r w:rsidR="000E4926">
        <w:t xml:space="preserve"> Die Halterung kostet zehn Euro</w:t>
      </w:r>
      <w:r w:rsidR="00A94375">
        <w:t xml:space="preserve"> und wiegt 68 Gramm</w:t>
      </w:r>
      <w:r w:rsidR="000E4926">
        <w:t>.</w:t>
      </w:r>
    </w:p>
    <w:p w14:paraId="38560F34" w14:textId="77777777" w:rsidR="0081212B" w:rsidRPr="006A610F" w:rsidRDefault="0081212B" w:rsidP="00E25B8B"/>
    <w:p w14:paraId="3E9E3589" w14:textId="77777777" w:rsidR="00AF1A5A" w:rsidRDefault="00AF1A5A">
      <w:pPr>
        <w:spacing w:line="259" w:lineRule="auto"/>
        <w:jc w:val="left"/>
        <w:rPr>
          <w:rFonts w:eastAsia="Times New Roman" w:cstheme="majorBidi"/>
          <w:sz w:val="32"/>
          <w:szCs w:val="26"/>
          <w:lang w:eastAsia="de-DE"/>
        </w:rPr>
      </w:pPr>
      <w:r>
        <w:rPr>
          <w:rFonts w:eastAsia="Times New Roman"/>
          <w:lang w:eastAsia="de-DE"/>
        </w:rPr>
        <w:br w:type="page"/>
      </w:r>
    </w:p>
    <w:p w14:paraId="58922058" w14:textId="70030330" w:rsidR="00985D2A" w:rsidRDefault="00985D2A" w:rsidP="000C185D">
      <w:pPr>
        <w:pStyle w:val="berschrift2"/>
        <w:rPr>
          <w:rFonts w:eastAsia="Times New Roman"/>
          <w:lang w:eastAsia="de-DE"/>
        </w:rPr>
      </w:pPr>
      <w:bookmarkStart w:id="113" w:name="_Toc453247660"/>
      <w:r w:rsidRPr="006A610F">
        <w:rPr>
          <w:rFonts w:eastAsia="Times New Roman"/>
          <w:lang w:eastAsia="de-DE"/>
        </w:rPr>
        <w:lastRenderedPageBreak/>
        <w:t>Zeiss VR One</w:t>
      </w:r>
      <w:bookmarkEnd w:id="113"/>
    </w:p>
    <w:p w14:paraId="78EFC3BB" w14:textId="77777777" w:rsidR="0081212B" w:rsidRDefault="0081212B" w:rsidP="0081212B">
      <w:pPr>
        <w:rPr>
          <w:lang w:eastAsia="de-DE"/>
        </w:rPr>
      </w:pPr>
    </w:p>
    <w:p w14:paraId="2134CF20" w14:textId="18BEC7AA" w:rsidR="0081212B" w:rsidRDefault="000E4926" w:rsidP="0081212B">
      <w:pPr>
        <w:rPr>
          <w:lang w:eastAsia="de-DE"/>
        </w:rPr>
      </w:pPr>
      <w:r>
        <w:rPr>
          <w:lang w:eastAsia="de-DE"/>
        </w:rPr>
        <w:t xml:space="preserve">Die </w:t>
      </w:r>
      <w:r w:rsidRPr="000E4926">
        <w:rPr>
          <w:i/>
          <w:lang w:eastAsia="de-DE"/>
        </w:rPr>
        <w:t>VR One</w:t>
      </w:r>
      <w:r>
        <w:rPr>
          <w:i/>
          <w:lang w:eastAsia="de-DE"/>
        </w:rPr>
        <w:t xml:space="preserve"> </w:t>
      </w:r>
      <w:r>
        <w:rPr>
          <w:lang w:eastAsia="de-DE"/>
        </w:rPr>
        <w:t xml:space="preserve">von </w:t>
      </w:r>
      <w:r w:rsidRPr="000E4926">
        <w:rPr>
          <w:i/>
          <w:lang w:eastAsia="de-DE"/>
        </w:rPr>
        <w:t>Zeiss</w:t>
      </w:r>
      <w:r>
        <w:rPr>
          <w:lang w:eastAsia="de-DE"/>
        </w:rPr>
        <w:t xml:space="preserve"> ist ebenfalls eine Halterung für Smartphones, welche nach dem Google Cardboard Konzept funktioniert. Im Gegensatz zur Halterung von </w:t>
      </w:r>
      <w:r w:rsidRPr="006A610F">
        <w:rPr>
          <w:i/>
          <w:lang w:eastAsia="de-DE"/>
        </w:rPr>
        <w:t>ZAAK ZURICH BERLIN – Cardboard Kits Europe</w:t>
      </w:r>
      <w:r>
        <w:rPr>
          <w:lang w:eastAsia="de-DE"/>
        </w:rPr>
        <w:t xml:space="preserve"> besteht sie allerdings aus Kunststoff und verfügt über eine Band welche die Halterung am Gesicht </w:t>
      </w:r>
      <w:r w:rsidR="00C85885">
        <w:rPr>
          <w:lang w:eastAsia="de-DE"/>
        </w:rPr>
        <w:t>des Nutzers</w:t>
      </w:r>
      <w:r>
        <w:rPr>
          <w:lang w:eastAsia="de-DE"/>
        </w:rPr>
        <w:t xml:space="preserve"> fixiert, ähnlich wie bei der </w:t>
      </w:r>
      <w:r w:rsidRPr="000E4926">
        <w:rPr>
          <w:i/>
          <w:lang w:eastAsia="de-DE"/>
        </w:rPr>
        <w:t>Rift</w:t>
      </w:r>
      <w:r>
        <w:rPr>
          <w:lang w:eastAsia="de-DE"/>
        </w:rPr>
        <w:t xml:space="preserve"> von </w:t>
      </w:r>
      <w:r w:rsidRPr="000E4926">
        <w:rPr>
          <w:i/>
          <w:lang w:eastAsia="de-DE"/>
        </w:rPr>
        <w:t>Oculus</w:t>
      </w:r>
      <w:r w:rsidR="00840609">
        <w:rPr>
          <w:lang w:eastAsia="de-DE"/>
        </w:rPr>
        <w:t xml:space="preserve">, siehe </w:t>
      </w:r>
      <w:r w:rsidR="00840609">
        <w:rPr>
          <w:lang w:eastAsia="de-DE"/>
        </w:rPr>
        <w:fldChar w:fldCharType="begin"/>
      </w:r>
      <w:r w:rsidR="00840609">
        <w:rPr>
          <w:lang w:eastAsia="de-DE"/>
        </w:rPr>
        <w:instrText xml:space="preserve"> REF _Ref449012260 \h </w:instrText>
      </w:r>
      <w:r w:rsidR="00840609">
        <w:rPr>
          <w:lang w:eastAsia="de-DE"/>
        </w:rPr>
      </w:r>
      <w:r w:rsidR="00840609">
        <w:rPr>
          <w:lang w:eastAsia="de-DE"/>
        </w:rPr>
        <w:fldChar w:fldCharType="separate"/>
      </w:r>
      <w:r w:rsidR="000C7041">
        <w:t xml:space="preserve">Abbildung </w:t>
      </w:r>
      <w:r w:rsidR="000C7041">
        <w:rPr>
          <w:noProof/>
        </w:rPr>
        <w:t>10</w:t>
      </w:r>
      <w:r w:rsidR="00840609">
        <w:rPr>
          <w:lang w:eastAsia="de-DE"/>
        </w:rPr>
        <w:fldChar w:fldCharType="end"/>
      </w:r>
      <w:r w:rsidR="00840609">
        <w:rPr>
          <w:lang w:eastAsia="de-DE"/>
        </w:rPr>
        <w:t>.</w:t>
      </w:r>
    </w:p>
    <w:p w14:paraId="01FAD193" w14:textId="77777777" w:rsidR="00840609" w:rsidRDefault="00840609" w:rsidP="0081212B">
      <w:pPr>
        <w:rPr>
          <w:lang w:eastAsia="de-DE"/>
        </w:rPr>
      </w:pPr>
      <w:bookmarkStart w:id="114" w:name="_CTVK0015cb07f13b4594323b29058106aa4010f"/>
      <w:r>
        <w:rPr>
          <w:noProof/>
          <w:lang w:eastAsia="de-DE"/>
        </w:rPr>
        <w:drawing>
          <wp:inline distT="0" distB="0" distL="0" distR="0" wp14:anchorId="42911063" wp14:editId="522E79F5">
            <wp:extent cx="4319905" cy="2287905"/>
            <wp:effectExtent l="0" t="0" r="4445" b="0"/>
            <wp:docPr id="242" name="Grafik 242"/>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25" r:link="rId26">
                      <a:extLst>
                        <a:ext uri="{28A0092B-C50C-407E-A947-70E740481C1C}">
                          <a14:useLocalDpi xmlns:a14="http://schemas.microsoft.com/office/drawing/2010/main" val="0"/>
                        </a:ext>
                      </a:extLst>
                    </a:blip>
                    <a:stretch>
                      <a:fillRect/>
                    </a:stretch>
                  </pic:blipFill>
                  <pic:spPr>
                    <a:xfrm>
                      <a:off x="0" y="0"/>
                      <a:ext cx="4319905" cy="2287905"/>
                    </a:xfrm>
                    <a:prstGeom prst="rect">
                      <a:avLst/>
                    </a:prstGeom>
                  </pic:spPr>
                </pic:pic>
              </a:graphicData>
            </a:graphic>
          </wp:inline>
        </w:drawing>
      </w:r>
      <w:bookmarkEnd w:id="114"/>
    </w:p>
    <w:p w14:paraId="0E46AACE" w14:textId="737F3817" w:rsidR="00840609" w:rsidRDefault="00D65779" w:rsidP="00840609">
      <w:pPr>
        <w:pStyle w:val="Beschriftung"/>
      </w:pPr>
      <w:bookmarkStart w:id="115" w:name="_Ref449012260"/>
      <w:r>
        <w:t>Abbildung</w:t>
      </w:r>
      <w:r w:rsidR="00840609">
        <w:t xml:space="preserve"> </w:t>
      </w:r>
      <w:fldSimple w:instr=" SEQ Figure \* ARABIC ">
        <w:r w:rsidR="000C7041">
          <w:rPr>
            <w:noProof/>
          </w:rPr>
          <w:t>10</w:t>
        </w:r>
      </w:fldSimple>
      <w:bookmarkEnd w:id="115"/>
      <w:r w:rsidR="00840609">
        <w:t xml:space="preserve">: VR One von Zeiss </w:t>
      </w:r>
      <w:r w:rsidR="00840609">
        <w:fldChar w:fldCharType="begin"/>
      </w:r>
      <w:r w:rsidR="00595300">
        <w:instrText>ADDIN CITAVI.PLACEHOLDER 6670b7af-e697-498b-b1ff-9b908fe24b5d 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F08L1RleHQ+DQogICAgPC9UZXh0VW5pdD4NCiAgPC9UZXh0VW5pdHM+DQo8L1BsYWNlaG9sZGVyPg==</w:instrText>
      </w:r>
      <w:r w:rsidR="00840609">
        <w:fldChar w:fldCharType="separate"/>
      </w:r>
      <w:bookmarkStart w:id="116" w:name="_CTVP0016670b7afe697498bb1ff9b908fe24b5d"/>
      <w:r w:rsidR="00776A92">
        <w:t>[20]</w:t>
      </w:r>
      <w:bookmarkEnd w:id="116"/>
      <w:r w:rsidR="00840609">
        <w:fldChar w:fldCharType="end"/>
      </w:r>
    </w:p>
    <w:p w14:paraId="48134F5E" w14:textId="577BB9D4" w:rsidR="007937A1" w:rsidRDefault="003D4F58" w:rsidP="00D422D9">
      <w:pPr>
        <w:rPr>
          <w:lang w:eastAsia="de-DE"/>
        </w:rPr>
      </w:pPr>
      <w:r>
        <w:rPr>
          <w:lang w:eastAsia="de-DE"/>
        </w:rPr>
        <w:t xml:space="preserve">Die folgenden technischen Spezifikationen wurden der Produktseite der VR One entnommen </w:t>
      </w:r>
      <w:r>
        <w:rPr>
          <w:lang w:eastAsia="de-DE"/>
        </w:rPr>
        <w:fldChar w:fldCharType="begin"/>
      </w:r>
      <w:r w:rsidR="00595300">
        <w:rPr>
          <w:lang w:eastAsia="de-DE"/>
        </w:rPr>
        <w:instrText>ADDIN CITAVI.PLACEHOLDER 05c9b6f4-316c-49d9-b278-67a8b9d365e0 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Pr>
          <w:lang w:eastAsia="de-DE"/>
        </w:rPr>
        <w:fldChar w:fldCharType="separate"/>
      </w:r>
      <w:bookmarkStart w:id="117" w:name="_CTVP00105c9b6f4316c49d9b27867a8b9d365e0"/>
      <w:r w:rsidR="00776A92">
        <w:rPr>
          <w:lang w:eastAsia="de-DE"/>
        </w:rPr>
        <w:t>[20]</w:t>
      </w:r>
      <w:bookmarkEnd w:id="117"/>
      <w:r>
        <w:rPr>
          <w:lang w:eastAsia="de-DE"/>
        </w:rPr>
        <w:fldChar w:fldCharType="end"/>
      </w:r>
      <w:r>
        <w:rPr>
          <w:lang w:eastAsia="de-DE"/>
        </w:rPr>
        <w:t xml:space="preserve">. </w:t>
      </w:r>
      <w:r w:rsidR="007937A1">
        <w:rPr>
          <w:lang w:eastAsia="de-DE"/>
        </w:rPr>
        <w:t xml:space="preserve">Die Halterung unterstützt Smartphones mit einer Bildschirmdiagonale von </w:t>
      </w:r>
      <w:r w:rsidR="006B537C">
        <w:rPr>
          <w:lang w:eastAsia="de-DE"/>
        </w:rPr>
        <w:t>4,7 </w:t>
      </w:r>
      <w:r w:rsidR="007937A1">
        <w:rPr>
          <w:lang w:eastAsia="de-DE"/>
        </w:rPr>
        <w:t>Zoll bis 5,2</w:t>
      </w:r>
      <w:r w:rsidR="006B537C">
        <w:rPr>
          <w:lang w:eastAsia="de-DE"/>
        </w:rPr>
        <w:t> </w:t>
      </w:r>
      <w:r w:rsidR="007937A1">
        <w:rPr>
          <w:lang w:eastAsia="de-DE"/>
        </w:rPr>
        <w:t>Zoll. Für jedes Smartphone ist eine Schale notwendig</w:t>
      </w:r>
      <w:r w:rsidR="00DE1AF2">
        <w:rPr>
          <w:lang w:eastAsia="de-DE"/>
        </w:rPr>
        <w:t>,</w:t>
      </w:r>
      <w:r w:rsidR="007937A1">
        <w:rPr>
          <w:lang w:eastAsia="de-DE"/>
        </w:rPr>
        <w:t xml:space="preserve"> welche als Aufnahme für das Smartphone dient, siehe </w:t>
      </w:r>
      <w:r w:rsidR="007937A1">
        <w:rPr>
          <w:lang w:eastAsia="de-DE"/>
        </w:rPr>
        <w:fldChar w:fldCharType="begin"/>
      </w:r>
      <w:r w:rsidR="007937A1">
        <w:rPr>
          <w:lang w:eastAsia="de-DE"/>
        </w:rPr>
        <w:instrText xml:space="preserve"> REF _Ref449015455 \h </w:instrText>
      </w:r>
      <w:r w:rsidR="007937A1">
        <w:rPr>
          <w:lang w:eastAsia="de-DE"/>
        </w:rPr>
      </w:r>
      <w:r w:rsidR="007937A1">
        <w:rPr>
          <w:lang w:eastAsia="de-DE"/>
        </w:rPr>
        <w:fldChar w:fldCharType="separate"/>
      </w:r>
      <w:r w:rsidR="000C7041">
        <w:t xml:space="preserve">Abbildung </w:t>
      </w:r>
      <w:r w:rsidR="000C7041">
        <w:rPr>
          <w:noProof/>
        </w:rPr>
        <w:t>11</w:t>
      </w:r>
      <w:r w:rsidR="007937A1">
        <w:rPr>
          <w:lang w:eastAsia="de-DE"/>
        </w:rPr>
        <w:fldChar w:fldCharType="end"/>
      </w:r>
      <w:r w:rsidR="007937A1">
        <w:rPr>
          <w:lang w:eastAsia="de-DE"/>
        </w:rPr>
        <w:t xml:space="preserve">. Anschließend wir die Schale mit dem Smartphone in die Halterung geschoben. </w:t>
      </w:r>
    </w:p>
    <w:p w14:paraId="27D8B246" w14:textId="77777777" w:rsidR="007937A1" w:rsidRDefault="007937A1" w:rsidP="00D422D9">
      <w:pPr>
        <w:rPr>
          <w:lang w:eastAsia="de-DE"/>
        </w:rPr>
      </w:pPr>
      <w:bookmarkStart w:id="118" w:name="_CTVK00115867064dccc422cb85091cf09229c3f"/>
      <w:r>
        <w:rPr>
          <w:noProof/>
          <w:lang w:eastAsia="de-DE"/>
        </w:rPr>
        <w:lastRenderedPageBreak/>
        <w:drawing>
          <wp:inline distT="0" distB="0" distL="0" distR="0" wp14:anchorId="5C099D98" wp14:editId="77EFB824">
            <wp:extent cx="4319905" cy="3239770"/>
            <wp:effectExtent l="0" t="0" r="4445" b="0"/>
            <wp:docPr id="243" name="Grafik 243"/>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4319905" cy="3239770"/>
                    </a:xfrm>
                    <a:prstGeom prst="rect">
                      <a:avLst/>
                    </a:prstGeom>
                  </pic:spPr>
                </pic:pic>
              </a:graphicData>
            </a:graphic>
          </wp:inline>
        </w:drawing>
      </w:r>
      <w:bookmarkEnd w:id="118"/>
    </w:p>
    <w:p w14:paraId="3F3BFB33" w14:textId="4ACBB690" w:rsidR="00D422D9" w:rsidRDefault="00D65779" w:rsidP="007937A1">
      <w:pPr>
        <w:pStyle w:val="Beschriftung"/>
        <w:rPr>
          <w:lang w:eastAsia="de-DE"/>
        </w:rPr>
      </w:pPr>
      <w:bookmarkStart w:id="119" w:name="_Ref449015455"/>
      <w:r>
        <w:t>Abbildung</w:t>
      </w:r>
      <w:r w:rsidR="007937A1">
        <w:t xml:space="preserve"> </w:t>
      </w:r>
      <w:fldSimple w:instr=" SEQ Figure \* ARABIC ">
        <w:r w:rsidR="000C7041">
          <w:rPr>
            <w:noProof/>
          </w:rPr>
          <w:t>11</w:t>
        </w:r>
      </w:fldSimple>
      <w:bookmarkEnd w:id="119"/>
      <w:r w:rsidR="007937A1">
        <w:t>: Schale zur Aufnahme des Smartphones</w:t>
      </w:r>
      <w:r w:rsidR="007937A1">
        <w:rPr>
          <w:lang w:eastAsia="de-DE"/>
        </w:rPr>
        <w:t xml:space="preserve"> </w:t>
      </w:r>
      <w:r w:rsidR="007937A1">
        <w:rPr>
          <w:lang w:eastAsia="de-DE"/>
        </w:rPr>
        <w:fldChar w:fldCharType="begin"/>
      </w:r>
      <w:r w:rsidR="00595300">
        <w:rPr>
          <w:lang w:eastAsia="de-DE"/>
        </w:rPr>
        <w:instrText>ADDIN CITAVI.PLACEHOLDER c1e55c8d-b596-4d7f-a6f4-29ac2e53589f 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V08L1RleHQ+DQogICAgPC9UZXh0VW5pdD4NCiAgPC9UZXh0VW5pdHM+DQo8L1BsYWNlaG9sZGVyPg==</w:instrText>
      </w:r>
      <w:r w:rsidR="007937A1">
        <w:rPr>
          <w:lang w:eastAsia="de-DE"/>
        </w:rPr>
        <w:fldChar w:fldCharType="separate"/>
      </w:r>
      <w:bookmarkStart w:id="120" w:name="_CTVP001c1e55c8db5964d7fa6f429ac2e53589f"/>
      <w:r w:rsidR="00776A92">
        <w:rPr>
          <w:lang w:eastAsia="de-DE"/>
        </w:rPr>
        <w:t>[21]</w:t>
      </w:r>
      <w:bookmarkEnd w:id="120"/>
      <w:r w:rsidR="007937A1">
        <w:rPr>
          <w:lang w:eastAsia="de-DE"/>
        </w:rPr>
        <w:fldChar w:fldCharType="end"/>
      </w:r>
    </w:p>
    <w:p w14:paraId="7B20B036" w14:textId="6D2EAAAA" w:rsidR="007E00CD" w:rsidRDefault="007937A1" w:rsidP="007937A1">
      <w:pPr>
        <w:rPr>
          <w:lang w:eastAsia="de-DE"/>
        </w:rPr>
      </w:pPr>
      <w:r>
        <w:rPr>
          <w:lang w:eastAsia="de-DE"/>
        </w:rPr>
        <w:t xml:space="preserve">Wie </w:t>
      </w:r>
      <w:r>
        <w:rPr>
          <w:lang w:eastAsia="de-DE"/>
        </w:rPr>
        <w:fldChar w:fldCharType="begin"/>
      </w:r>
      <w:r>
        <w:rPr>
          <w:lang w:eastAsia="de-DE"/>
        </w:rPr>
        <w:instrText xml:space="preserve"> REF _Ref449015455 \h </w:instrText>
      </w:r>
      <w:r>
        <w:rPr>
          <w:lang w:eastAsia="de-DE"/>
        </w:rPr>
      </w:r>
      <w:r>
        <w:rPr>
          <w:lang w:eastAsia="de-DE"/>
        </w:rPr>
        <w:fldChar w:fldCharType="separate"/>
      </w:r>
      <w:r w:rsidR="000C7041">
        <w:t xml:space="preserve">Abbildung </w:t>
      </w:r>
      <w:r w:rsidR="000C7041">
        <w:rPr>
          <w:noProof/>
        </w:rPr>
        <w:t>11</w:t>
      </w:r>
      <w:r>
        <w:rPr>
          <w:lang w:eastAsia="de-DE"/>
        </w:rPr>
        <w:fldChar w:fldCharType="end"/>
      </w:r>
      <w:r>
        <w:rPr>
          <w:lang w:eastAsia="de-DE"/>
        </w:rPr>
        <w:t xml:space="preserve"> zu entnehmen ist</w:t>
      </w:r>
      <w:r w:rsidR="00DE1AF2">
        <w:rPr>
          <w:lang w:eastAsia="de-DE"/>
        </w:rPr>
        <w:t>,</w:t>
      </w:r>
      <w:r>
        <w:rPr>
          <w:lang w:eastAsia="de-DE"/>
        </w:rPr>
        <w:t xml:space="preserve"> verfügt die Schale über eine Aussparung an ihrer Rückseite, diese Aussparung befindet sich an derselben Position wie die Kamera des jeweiligen Smartphones. Zusätzlich besteht die Vorderseite der </w:t>
      </w:r>
      <w:r>
        <w:rPr>
          <w:i/>
          <w:lang w:eastAsia="de-DE"/>
        </w:rPr>
        <w:t>VR One</w:t>
      </w:r>
      <w:r>
        <w:rPr>
          <w:lang w:eastAsia="de-DE"/>
        </w:rPr>
        <w:t xml:space="preserve"> aus durchsichtigem Kunststoff, wodurch das konsumieren von augmentierter Realität ermöglicht wird.</w:t>
      </w:r>
      <w:r w:rsidR="007E00CD">
        <w:rPr>
          <w:lang w:eastAsia="de-DE"/>
        </w:rPr>
        <w:t xml:space="preserve"> Die Schalen können gekauft oder aber selbständig mit Hilfe eines 3D-Druckers gedruckt werden. Die nötigen Daten für das selbständige Drucken werden dabei von Zeiss zur Verfügung gestellt. Allerdings hält sich aktuell die Anzahl der unterstützen Smartphones noch in Grenzen.</w:t>
      </w:r>
    </w:p>
    <w:p w14:paraId="3014FBE8" w14:textId="35F1078D" w:rsidR="007E00CD" w:rsidRDefault="007E00CD" w:rsidP="007937A1">
      <w:pPr>
        <w:rPr>
          <w:lang w:eastAsia="de-DE"/>
        </w:rPr>
      </w:pPr>
      <w:r>
        <w:rPr>
          <w:lang w:eastAsia="de-DE"/>
        </w:rPr>
        <w:t>Die Halterung von Zeiss bietet ein Sichtfeld von 100</w:t>
      </w:r>
      <w:r w:rsidR="006B537C">
        <w:rPr>
          <w:lang w:eastAsia="de-DE"/>
        </w:rPr>
        <w:t> </w:t>
      </w:r>
      <w:r>
        <w:rPr>
          <w:lang w:eastAsia="de-DE"/>
        </w:rPr>
        <w:t xml:space="preserve">Grad und unterstütz </w:t>
      </w:r>
      <w:r w:rsidR="00EB0C71">
        <w:rPr>
          <w:lang w:eastAsia="de-DE"/>
        </w:rPr>
        <w:t>einen Augenabstand</w:t>
      </w:r>
      <w:r>
        <w:rPr>
          <w:lang w:eastAsia="de-DE"/>
        </w:rPr>
        <w:t xml:space="preserve"> des Nutzers von </w:t>
      </w:r>
      <w:r w:rsidR="006B537C">
        <w:rPr>
          <w:lang w:eastAsia="de-DE"/>
        </w:rPr>
        <w:t>53 </w:t>
      </w:r>
      <w:r>
        <w:rPr>
          <w:lang w:eastAsia="de-DE"/>
        </w:rPr>
        <w:t xml:space="preserve">mm bis </w:t>
      </w:r>
      <w:r w:rsidR="006B537C">
        <w:rPr>
          <w:lang w:eastAsia="de-DE"/>
        </w:rPr>
        <w:t>77 </w:t>
      </w:r>
      <w:r>
        <w:rPr>
          <w:lang w:eastAsia="de-DE"/>
        </w:rPr>
        <w:t xml:space="preserve">mm. Verbaut werden zwei Zeiss Präzession Linsen mit einem Durchmesser von </w:t>
      </w:r>
      <w:r w:rsidR="006B537C">
        <w:rPr>
          <w:lang w:eastAsia="de-DE"/>
        </w:rPr>
        <w:t>40 mm. Die Gesichtsmaske ist mit Schaumstoff gepolstert und das Gehäuse verfügt über Luftschlitze um eine beschlagen der Linsen zu vermeiden. Das verwendete Band kann mit Hilfe von Klettverschlüssen verstellt werden.</w:t>
      </w:r>
    </w:p>
    <w:p w14:paraId="3010C986" w14:textId="702407D1" w:rsidR="006B537C" w:rsidRDefault="006B537C" w:rsidP="007937A1">
      <w:pPr>
        <w:rPr>
          <w:lang w:eastAsia="de-DE"/>
        </w:rPr>
      </w:pPr>
      <w:r>
        <w:rPr>
          <w:lang w:eastAsia="de-DE"/>
        </w:rPr>
        <w:t xml:space="preserve">Im Gegensatz </w:t>
      </w:r>
      <w:r w:rsidR="00704525">
        <w:rPr>
          <w:lang w:eastAsia="de-DE"/>
        </w:rPr>
        <w:t xml:space="preserve">zur Halterung </w:t>
      </w:r>
      <w:r w:rsidR="00704525">
        <w:rPr>
          <w:i/>
          <w:lang w:eastAsia="de-DE"/>
        </w:rPr>
        <w:t>Dark Shader</w:t>
      </w:r>
      <w:r w:rsidR="00704525">
        <w:rPr>
          <w:lang w:eastAsia="de-DE"/>
        </w:rPr>
        <w:t xml:space="preserve"> verfügt die </w:t>
      </w:r>
      <w:r w:rsidR="00704525">
        <w:rPr>
          <w:i/>
          <w:lang w:eastAsia="de-DE"/>
        </w:rPr>
        <w:t>VR One</w:t>
      </w:r>
      <w:r w:rsidR="00704525">
        <w:rPr>
          <w:lang w:eastAsia="de-DE"/>
        </w:rPr>
        <w:t xml:space="preserve"> über keinen Magnetschalter. Die </w:t>
      </w:r>
      <w:r w:rsidR="00704525">
        <w:rPr>
          <w:i/>
          <w:lang w:eastAsia="de-DE"/>
        </w:rPr>
        <w:t>VR One</w:t>
      </w:r>
      <w:r w:rsidR="00704525">
        <w:rPr>
          <w:lang w:eastAsia="de-DE"/>
        </w:rPr>
        <w:t xml:space="preserve"> von </w:t>
      </w:r>
      <w:r w:rsidR="00704525">
        <w:rPr>
          <w:i/>
          <w:lang w:eastAsia="de-DE"/>
        </w:rPr>
        <w:t>Zeiss</w:t>
      </w:r>
      <w:r w:rsidR="00704525">
        <w:rPr>
          <w:lang w:eastAsia="de-DE"/>
        </w:rPr>
        <w:t xml:space="preserve"> kostet zum Zeitpunkt der Erstellung dieser Arbeit 100 €.</w:t>
      </w:r>
    </w:p>
    <w:p w14:paraId="03977D6B" w14:textId="77777777" w:rsidR="00814E38" w:rsidRDefault="00814E38" w:rsidP="007937A1">
      <w:pPr>
        <w:rPr>
          <w:lang w:eastAsia="de-DE"/>
        </w:rPr>
      </w:pPr>
    </w:p>
    <w:p w14:paraId="0F0FF625" w14:textId="37ABFC22" w:rsidR="00704525" w:rsidRDefault="00704525" w:rsidP="00814E38">
      <w:pPr>
        <w:pStyle w:val="berschrift2"/>
        <w:rPr>
          <w:lang w:eastAsia="de-DE"/>
        </w:rPr>
      </w:pPr>
      <w:bookmarkStart w:id="121" w:name="_Toc453247661"/>
      <w:r>
        <w:rPr>
          <w:lang w:eastAsia="de-DE"/>
        </w:rPr>
        <w:lastRenderedPageBreak/>
        <w:t>Zusammenfassung</w:t>
      </w:r>
      <w:bookmarkEnd w:id="121"/>
    </w:p>
    <w:p w14:paraId="5BF475B9" w14:textId="77777777" w:rsidR="00814E38" w:rsidRPr="00814E38" w:rsidRDefault="00814E38" w:rsidP="00814E38">
      <w:pPr>
        <w:rPr>
          <w:lang w:eastAsia="de-DE"/>
        </w:rPr>
      </w:pPr>
    </w:p>
    <w:p w14:paraId="4CFF6B79" w14:textId="521DCEB3" w:rsidR="00985D2A" w:rsidRPr="00CB02CF" w:rsidRDefault="00A77BF3" w:rsidP="00CB02CF">
      <w:pPr>
        <w:rPr>
          <w:lang w:eastAsia="de-DE"/>
        </w:rPr>
      </w:pPr>
      <w:r>
        <w:rPr>
          <w:lang w:eastAsia="de-DE"/>
        </w:rPr>
        <w:t>In diesem Kapitel</w:t>
      </w:r>
      <w:r w:rsidR="00C85885">
        <w:rPr>
          <w:lang w:eastAsia="de-DE"/>
        </w:rPr>
        <w:t xml:space="preserve"> wur</w:t>
      </w:r>
      <w:r w:rsidR="00704525">
        <w:rPr>
          <w:lang w:eastAsia="de-DE"/>
        </w:rPr>
        <w:t xml:space="preserve">den die </w:t>
      </w:r>
      <w:r>
        <w:rPr>
          <w:i/>
          <w:lang w:eastAsia="de-DE"/>
        </w:rPr>
        <w:t xml:space="preserve">Google Cardboard </w:t>
      </w:r>
      <w:r w:rsidR="00704525">
        <w:rPr>
          <w:lang w:eastAsia="de-DE"/>
        </w:rPr>
        <w:t xml:space="preserve">Halterungen vorgestellt und auf ihre technischen Merkmale eingegangen. </w:t>
      </w:r>
      <w:r w:rsidR="00C85885" w:rsidRPr="00C85885">
        <w:rPr>
          <w:lang w:eastAsia="de-DE"/>
        </w:rPr>
        <w:t>Es wur</w:t>
      </w:r>
      <w:r w:rsidRPr="00C85885">
        <w:rPr>
          <w:lang w:eastAsia="de-DE"/>
        </w:rPr>
        <w:t>den die Halterungen VR One von Zeiss und Dark Shader von ZAAK ZURICH BERLIN – Cardboard Kits Europe verwendet.</w:t>
      </w:r>
    </w:p>
    <w:p w14:paraId="7DCADC4B" w14:textId="77777777" w:rsidR="003A51FD" w:rsidRDefault="003A51FD" w:rsidP="003A51FD">
      <w:pPr>
        <w:rPr>
          <w:lang w:eastAsia="de-DE"/>
        </w:rPr>
      </w:pPr>
    </w:p>
    <w:p w14:paraId="6A721331" w14:textId="77777777" w:rsidR="003A51FD" w:rsidRPr="003A51FD" w:rsidRDefault="003A51FD" w:rsidP="003A51FD">
      <w:pPr>
        <w:spacing w:line="259" w:lineRule="auto"/>
        <w:jc w:val="left"/>
        <w:rPr>
          <w:lang w:eastAsia="de-DE"/>
        </w:rPr>
      </w:pPr>
      <w:r>
        <w:rPr>
          <w:lang w:eastAsia="de-DE"/>
        </w:rPr>
        <w:br w:type="page"/>
      </w:r>
    </w:p>
    <w:p w14:paraId="35573903" w14:textId="77777777" w:rsidR="00985D2A" w:rsidRDefault="00985D2A" w:rsidP="000C185D">
      <w:pPr>
        <w:pStyle w:val="berschrift1"/>
        <w:rPr>
          <w:rFonts w:eastAsia="Times New Roman"/>
          <w:lang w:eastAsia="de-DE"/>
        </w:rPr>
      </w:pPr>
      <w:bookmarkStart w:id="122" w:name="_Toc453247662"/>
      <w:r w:rsidRPr="006A610F">
        <w:rPr>
          <w:rFonts w:eastAsia="Times New Roman"/>
          <w:lang w:eastAsia="de-DE"/>
        </w:rPr>
        <w:lastRenderedPageBreak/>
        <w:t>HMD Development</w:t>
      </w:r>
      <w:bookmarkEnd w:id="122"/>
    </w:p>
    <w:p w14:paraId="6E32E561" w14:textId="77777777" w:rsidR="003B565C" w:rsidRDefault="003B565C" w:rsidP="003B565C">
      <w:pPr>
        <w:rPr>
          <w:lang w:eastAsia="de-DE"/>
        </w:rPr>
      </w:pPr>
    </w:p>
    <w:p w14:paraId="3196AA68" w14:textId="77777777" w:rsidR="003B565C" w:rsidRDefault="003B565C" w:rsidP="003B565C">
      <w:pPr>
        <w:rPr>
          <w:lang w:eastAsia="de-DE"/>
        </w:rPr>
      </w:pPr>
      <w:r>
        <w:rPr>
          <w:lang w:eastAsia="de-DE"/>
        </w:rPr>
        <w:t>Dieses Kapitel behandelt die Entwicklung von Inhalten für HMDs. Genauer gesagt die Entwicklung von Virtual R</w:t>
      </w:r>
      <w:r w:rsidRPr="003B565C">
        <w:rPr>
          <w:lang w:eastAsia="de-DE"/>
        </w:rPr>
        <w:t>eality</w:t>
      </w:r>
      <w:r>
        <w:rPr>
          <w:lang w:eastAsia="de-DE"/>
        </w:rPr>
        <w:t xml:space="preserve"> Inhalten. Dabei wird unterschieden zwischen so genannten Native HMD Development und HMD Web Development.</w:t>
      </w:r>
    </w:p>
    <w:p w14:paraId="7C142E78" w14:textId="772F82E0" w:rsidR="003B565C" w:rsidRDefault="003B565C" w:rsidP="003B565C">
      <w:pPr>
        <w:rPr>
          <w:lang w:eastAsia="de-DE"/>
        </w:rPr>
      </w:pPr>
      <w:r>
        <w:rPr>
          <w:lang w:eastAsia="de-DE"/>
        </w:rPr>
        <w:t>Native HMD Development heißt, dass die Inhalte für eine spezielle Plattform entwickeln werden</w:t>
      </w:r>
      <w:r w:rsidR="00DE1AF2">
        <w:rPr>
          <w:lang w:eastAsia="de-DE"/>
        </w:rPr>
        <w:t>, mit Hilfe der verfügbaren</w:t>
      </w:r>
      <w:r>
        <w:rPr>
          <w:lang w:eastAsia="de-DE"/>
        </w:rPr>
        <w:t xml:space="preserve"> Software Development Kits von dieser Plattf</w:t>
      </w:r>
      <w:r w:rsidR="00DE1AF2">
        <w:rPr>
          <w:lang w:eastAsia="de-DE"/>
        </w:rPr>
        <w:t>orm</w:t>
      </w:r>
      <w:r>
        <w:rPr>
          <w:lang w:eastAsia="de-DE"/>
        </w:rPr>
        <w:t>. Diese Inhalte sind dann auch nur auf dieser Plattform nutzbar</w:t>
      </w:r>
      <w:r w:rsidR="00D76C20">
        <w:rPr>
          <w:lang w:eastAsia="de-DE"/>
        </w:rPr>
        <w:t xml:space="preserve"> </w:t>
      </w:r>
      <w:r w:rsidR="00D76C20">
        <w:rPr>
          <w:lang w:eastAsia="de-DE"/>
        </w:rPr>
        <w:fldChar w:fldCharType="begin"/>
      </w:r>
      <w:r w:rsidR="00595300">
        <w:rPr>
          <w:lang w:eastAsia="de-DE"/>
        </w:rPr>
        <w:instrText>ADDIN CITAVI.PLACEHOLDER f4138962-cf77-4ef2-9325-36c5406f171b PFBsYWNlaG9sZGVyPg0KICA8QWRkSW5WZXJzaW9uPjUuMi4wLjg8L0FkZEluVmVyc2lvbj4NCiAgPElkPmY0MTM4OTYyLWNmNzctNGVmMi05MzI1LTM2YzU0MDZmMTcxYjwvSWQ+DQogIDxFbnRyaWVzPg0KICAgIDxFbnRyeT4NCiAgICAgIDxBc3NvY2lhdGVXaXRoS25vd2xlZGdlSXRlbUlkPjk2YmQ4OWI2LWFmMjctNDRlZi1hMzQ2LTk0ZjcxMmJlYWY1ODwvQXNzb2NpYXRlV2l0aEtub3dsZWRnZUl0ZW1JZD4NCiAgICAgIDxJZD4yN2Q5MWUzMi0xMDE4LTRhZTYtOWIxNi1lN2I0OTk2MTY3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gUy4gMTg8L1RleHQ+DQogICAgPC9UZXh0VW5pdD4NCiAgPC9UZXh0VW5pdHM+DQo8L1BsYWNlaG9sZGVyPg==</w:instrText>
      </w:r>
      <w:r w:rsidR="00D76C20">
        <w:rPr>
          <w:lang w:eastAsia="de-DE"/>
        </w:rPr>
        <w:fldChar w:fldCharType="separate"/>
      </w:r>
      <w:bookmarkStart w:id="123" w:name="_CTVP001f4138962cf774ef2932536c5406f171b"/>
      <w:r w:rsidR="00776A92">
        <w:rPr>
          <w:lang w:eastAsia="de-DE"/>
        </w:rPr>
        <w:t>[22] S. 18</w:t>
      </w:r>
      <w:bookmarkEnd w:id="123"/>
      <w:r w:rsidR="00D76C20">
        <w:rPr>
          <w:lang w:eastAsia="de-DE"/>
        </w:rPr>
        <w:fldChar w:fldCharType="end"/>
      </w:r>
      <w:r>
        <w:rPr>
          <w:lang w:eastAsia="de-DE"/>
        </w:rPr>
        <w:t>.</w:t>
      </w:r>
      <w:r w:rsidR="006A3D19">
        <w:rPr>
          <w:lang w:eastAsia="de-DE"/>
        </w:rPr>
        <w:t xml:space="preserve"> So sind etwa Anwendungen die für die Rift von Oculus entwickelt wurden nicht ohne weitere Anpassungen auf Smartphones für Google Cardboard nutzbar.</w:t>
      </w:r>
    </w:p>
    <w:p w14:paraId="2D47B7DE" w14:textId="06262932" w:rsidR="006A3D19" w:rsidRDefault="006A3D19" w:rsidP="003B565C">
      <w:pPr>
        <w:rPr>
          <w:lang w:eastAsia="de-DE"/>
        </w:rPr>
      </w:pPr>
      <w:r>
        <w:rPr>
          <w:lang w:eastAsia="de-DE"/>
        </w:rPr>
        <w:t>HMD Web Development bedeutet, dass Inhalte nicht plattformspezifisch entwickelt werden, sondern darauf ausgelegt sind</w:t>
      </w:r>
      <w:r w:rsidR="00DE1AF2">
        <w:rPr>
          <w:lang w:eastAsia="de-DE"/>
        </w:rPr>
        <w:t>,</w:t>
      </w:r>
      <w:r>
        <w:rPr>
          <w:lang w:eastAsia="de-DE"/>
        </w:rPr>
        <w:t xml:space="preserve"> in Webbrowsern zu laufen. </w:t>
      </w:r>
      <w:r w:rsidR="00B51183">
        <w:rPr>
          <w:lang w:eastAsia="de-DE"/>
        </w:rPr>
        <w:t>Dabei werden im</w:t>
      </w:r>
      <w:r>
        <w:rPr>
          <w:lang w:eastAsia="de-DE"/>
        </w:rPr>
        <w:t xml:space="preserve"> </w:t>
      </w:r>
      <w:r w:rsidR="00B51183">
        <w:rPr>
          <w:lang w:eastAsia="de-DE"/>
        </w:rPr>
        <w:t>Wesentlichen</w:t>
      </w:r>
      <w:r>
        <w:rPr>
          <w:lang w:eastAsia="de-DE"/>
        </w:rPr>
        <w:t xml:space="preserve"> Technologien wie HTML</w:t>
      </w:r>
      <w:r w:rsidR="002054AD">
        <w:rPr>
          <w:lang w:eastAsia="de-DE"/>
        </w:rPr>
        <w:fldChar w:fldCharType="begin"/>
      </w:r>
      <w:r w:rsidR="002054AD">
        <w:instrText xml:space="preserve"> XE "</w:instrText>
      </w:r>
      <w:r w:rsidR="002054AD" w:rsidRPr="001C11D1">
        <w:rPr>
          <w:lang w:eastAsia="de-DE"/>
        </w:rPr>
        <w:instrText>HTML</w:instrText>
      </w:r>
      <w:r w:rsidR="002054AD">
        <w:instrText>" \t "</w:instrText>
      </w:r>
      <w:r w:rsidR="002054AD" w:rsidRPr="00C348DF">
        <w:rPr>
          <w:rFonts w:asciiTheme="minorHAnsi" w:hAnsiTheme="minorHAnsi"/>
          <w:i/>
        </w:rPr>
        <w:instrText>Hypertext Markup Language</w:instrText>
      </w:r>
      <w:r w:rsidR="002054AD">
        <w:instrText xml:space="preserve">" </w:instrText>
      </w:r>
      <w:r w:rsidR="002054AD">
        <w:rPr>
          <w:lang w:eastAsia="de-DE"/>
        </w:rPr>
        <w:fldChar w:fldCharType="end"/>
      </w:r>
      <w:r>
        <w:rPr>
          <w:lang w:eastAsia="de-DE"/>
        </w:rPr>
        <w:t>, CSS</w:t>
      </w:r>
      <w:r w:rsidR="002054AD">
        <w:rPr>
          <w:lang w:eastAsia="de-DE"/>
        </w:rPr>
        <w:fldChar w:fldCharType="begin"/>
      </w:r>
      <w:r w:rsidR="002054AD">
        <w:instrText xml:space="preserve"> XE "</w:instrText>
      </w:r>
      <w:r w:rsidR="002054AD" w:rsidRPr="000E599E">
        <w:rPr>
          <w:lang w:eastAsia="de-DE"/>
        </w:rPr>
        <w:instrText>CSS</w:instrText>
      </w:r>
      <w:r w:rsidR="002054AD">
        <w:instrText>" \t "</w:instrText>
      </w:r>
      <w:r w:rsidR="002054AD" w:rsidRPr="003E5C40">
        <w:rPr>
          <w:rFonts w:asciiTheme="minorHAnsi" w:hAnsiTheme="minorHAnsi"/>
          <w:i/>
        </w:rPr>
        <w:instrText>Cascading Style Sheets</w:instrText>
      </w:r>
      <w:r w:rsidR="002054AD">
        <w:instrText xml:space="preserve">" </w:instrText>
      </w:r>
      <w:r w:rsidR="002054AD">
        <w:rPr>
          <w:lang w:eastAsia="de-DE"/>
        </w:rPr>
        <w:fldChar w:fldCharType="end"/>
      </w:r>
      <w:r>
        <w:rPr>
          <w:lang w:eastAsia="de-DE"/>
        </w:rPr>
        <w:t xml:space="preserve"> und JavaScript genutzt. Somit können Anwendungen die webbasierend sind auf jedem Gerät verwendeten werden</w:t>
      </w:r>
      <w:r w:rsidR="00DE1AF2">
        <w:rPr>
          <w:lang w:eastAsia="de-DE"/>
        </w:rPr>
        <w:t>, dass einen Browser besitzt,</w:t>
      </w:r>
      <w:r>
        <w:rPr>
          <w:lang w:eastAsia="de-DE"/>
        </w:rPr>
        <w:t xml:space="preserve"> der diese Technologien unterstützt.</w:t>
      </w:r>
      <w:r w:rsidR="00B51183">
        <w:rPr>
          <w:lang w:eastAsia="de-DE"/>
        </w:rPr>
        <w:t xml:space="preserve"> Die gleiche Anwendung kann so, ohne Anpassungen, auf Smartphones als auch PCs genutzt werden </w:t>
      </w:r>
      <w:r w:rsidR="00B51183">
        <w:rPr>
          <w:lang w:eastAsia="de-DE"/>
        </w:rPr>
        <w:fldChar w:fldCharType="begin"/>
      </w:r>
      <w:r w:rsidR="00595300">
        <w:rPr>
          <w:lang w:eastAsia="de-DE"/>
        </w:rPr>
        <w:instrText>ADDIN CITAVI.PLACEHOLDER 80d14160-74be-421d-8f49-5d7c432fb9f5 PFBsYWNlaG9sZGVyPg0KICA8QWRkSW5WZXJzaW9uPjUuMi4wLjg8L0FkZEluVmVyc2lvbj4NCiAgPElkPjgwZDE0MTYwLTc0YmUtNDIxZC04ZjQ5LTVkN2M0MzJmYjlmNTwvSWQ+DQogIDxFbnRyaWVzPg0KICAgIDxFbnRyeT4NCiAgICAgIDxBc3NvY2lhdGVXaXRoS25vd2xlZGdlSXRlbUlkPjE5ZWJjNDY3LTk2NGQtNDQwMC1hZjQ4LWZlZDJiY2E3Nzc4MDwvQXNzb2NpYXRlV2l0aEtub3dsZWRnZUl0ZW1JZD4NCiAgICAgIDxJZD40ZDgzZmFiNy0zOTMzLTRmYjYtOWUzYi1iMTMwYjNmYmFiODk8L0lk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gUy4gMTk8L1RleHQ+DQogICAgPC9UZXh0VW5pdD4NCiAgPC9UZXh0VW5pdHM+DQo8L1BsYWNlaG9sZGVyPg==</w:instrText>
      </w:r>
      <w:r w:rsidR="00B51183">
        <w:rPr>
          <w:lang w:eastAsia="de-DE"/>
        </w:rPr>
        <w:fldChar w:fldCharType="separate"/>
      </w:r>
      <w:bookmarkStart w:id="124" w:name="_CTVP00180d1416074be421d8f495d7c432fb9f5"/>
      <w:r w:rsidR="00776A92">
        <w:rPr>
          <w:lang w:eastAsia="de-DE"/>
        </w:rPr>
        <w:t>[22] S. 19</w:t>
      </w:r>
      <w:bookmarkEnd w:id="124"/>
      <w:r w:rsidR="00B51183">
        <w:rPr>
          <w:lang w:eastAsia="de-DE"/>
        </w:rPr>
        <w:fldChar w:fldCharType="end"/>
      </w:r>
      <w:r w:rsidR="00B51183">
        <w:rPr>
          <w:lang w:eastAsia="de-DE"/>
        </w:rPr>
        <w:t>.</w:t>
      </w:r>
    </w:p>
    <w:p w14:paraId="3365864F" w14:textId="77777777" w:rsidR="00B51183" w:rsidRPr="003B565C" w:rsidRDefault="00B51183" w:rsidP="003B565C">
      <w:pPr>
        <w:rPr>
          <w:lang w:eastAsia="de-DE"/>
        </w:rPr>
      </w:pPr>
    </w:p>
    <w:p w14:paraId="1BB893C1" w14:textId="77777777" w:rsidR="00AF1A5A" w:rsidRDefault="00AF1A5A">
      <w:pPr>
        <w:spacing w:line="259" w:lineRule="auto"/>
        <w:jc w:val="left"/>
        <w:rPr>
          <w:rFonts w:eastAsia="Times New Roman" w:cstheme="majorBidi"/>
          <w:sz w:val="32"/>
          <w:szCs w:val="26"/>
          <w:lang w:eastAsia="de-DE"/>
        </w:rPr>
      </w:pPr>
      <w:r>
        <w:rPr>
          <w:rFonts w:eastAsia="Times New Roman"/>
          <w:lang w:eastAsia="de-DE"/>
        </w:rPr>
        <w:br w:type="page"/>
      </w:r>
    </w:p>
    <w:p w14:paraId="58DE4330" w14:textId="515DEF77" w:rsidR="00985D2A" w:rsidRDefault="00985D2A" w:rsidP="000C185D">
      <w:pPr>
        <w:pStyle w:val="berschrift2"/>
        <w:rPr>
          <w:rFonts w:eastAsia="Times New Roman"/>
          <w:lang w:eastAsia="de-DE"/>
        </w:rPr>
      </w:pPr>
      <w:bookmarkStart w:id="125" w:name="_Toc453247663"/>
      <w:r w:rsidRPr="006A610F">
        <w:rPr>
          <w:rFonts w:eastAsia="Times New Roman"/>
          <w:lang w:eastAsia="de-DE"/>
        </w:rPr>
        <w:lastRenderedPageBreak/>
        <w:t>Native HMD Development</w:t>
      </w:r>
      <w:bookmarkEnd w:id="125"/>
    </w:p>
    <w:p w14:paraId="61C47502" w14:textId="77777777" w:rsidR="00B51183" w:rsidRDefault="00B51183" w:rsidP="00B51183">
      <w:pPr>
        <w:rPr>
          <w:lang w:eastAsia="de-DE"/>
        </w:rPr>
      </w:pPr>
    </w:p>
    <w:p w14:paraId="48C9AF22" w14:textId="77777777" w:rsidR="00B51183" w:rsidRDefault="006C1397" w:rsidP="00B51183">
      <w:pPr>
        <w:rPr>
          <w:lang w:eastAsia="de-DE"/>
        </w:rPr>
      </w:pPr>
      <w:r>
        <w:rPr>
          <w:lang w:eastAsia="de-DE"/>
        </w:rPr>
        <w:t>Dieses Kapitel behandelt das Native HMD Development für die Rift von Oculus und für Google Cardboard Apps.</w:t>
      </w:r>
    </w:p>
    <w:p w14:paraId="7C508A48" w14:textId="77777777" w:rsidR="006C1397" w:rsidRPr="00B51183" w:rsidRDefault="006C1397" w:rsidP="00B51183">
      <w:pPr>
        <w:rPr>
          <w:lang w:eastAsia="de-DE"/>
        </w:rPr>
      </w:pPr>
    </w:p>
    <w:p w14:paraId="38D5F1AE" w14:textId="77777777" w:rsidR="00985D2A" w:rsidRDefault="006C1397" w:rsidP="000C185D">
      <w:pPr>
        <w:pStyle w:val="berschrift3"/>
        <w:rPr>
          <w:rFonts w:eastAsia="Times New Roman"/>
          <w:lang w:eastAsia="de-DE"/>
        </w:rPr>
      </w:pPr>
      <w:bookmarkStart w:id="126" w:name="_Toc453247664"/>
      <w:r>
        <w:rPr>
          <w:rFonts w:eastAsia="Times New Roman"/>
          <w:lang w:eastAsia="de-DE"/>
        </w:rPr>
        <w:t>Rift von Oculus</w:t>
      </w:r>
      <w:bookmarkEnd w:id="126"/>
    </w:p>
    <w:p w14:paraId="02A56E11" w14:textId="77777777" w:rsidR="003561C4" w:rsidRDefault="003561C4" w:rsidP="003561C4">
      <w:pPr>
        <w:rPr>
          <w:lang w:eastAsia="de-DE"/>
        </w:rPr>
      </w:pPr>
    </w:p>
    <w:p w14:paraId="1F7C2B17" w14:textId="05CEBC58" w:rsidR="003561C4" w:rsidRDefault="003561C4" w:rsidP="003561C4">
      <w:r>
        <w:rPr>
          <w:lang w:eastAsia="de-DE"/>
        </w:rPr>
        <w:t>Um für die Rift von Oculus Inhalte zu entwickeln gibt es die Möglichkeit direkt auf eine 3D API zu programmieren, wie beispielsweise OpenGL oder DirectX. Allerdings ist dies sehr aufwändig, da diese Art von Programmierung ein großes Wissen über 3D Programmierung voraussetzt</w:t>
      </w:r>
      <w:r>
        <w:t xml:space="preserve"> </w:t>
      </w:r>
      <w:r>
        <w:fldChar w:fldCharType="begin"/>
      </w:r>
      <w:r w:rsidRPr="003561C4">
        <w:instrText>ADDIN CITAVI.PLACEHOLDER 3ea90e58-112a-41ae-9df2-9b4e85f3fc5d PFBsYWNlaG9sZGVyPg0KICA8QWRkSW5WZXJzaW9uPjUuMi4wLjg8L0FkZEluVmVyc2lvbj4NCiAgPElkPjNlYTkwZTU4LTExMmEtNDFhZS05ZGYyLTliNGU4NWYzZmM1ZDwvSWQ+DQogIDxFbnRyaWVzPg0KICAgIDxFbnRyeT4NCiAgICAgIDxBc3NvY2lhdGVXaXRoS25vd2xlZGdlSXRlbUlkPjA0MWQ5NmE1LTg0OGMtNGYwNC04ZTUwLWY1YWMzOGM4YmU3YTwvQXNzb2NpYXRlV2l0aEtub3dsZWRnZUl0ZW1JZD4NCiAgICAgIDxJZD5mYzJmMGI2ZS1kZWY4LTQxZDUtYjBjNy0wYjA1ODI4MzQ3ZDU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EaXJlY3RRdW90YXRpb248L1F1b3RhdGlvblR5cGU+DQogICAgICA8UmVmZXJlbmNlSWQ+ZGJkMjdlZDgtYjhhMi00NGQ3LTgwNmUtNjM0NTAzNGFkOTkx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</w:instrText>
      </w:r>
      <w:r>
        <w:instrText>hbGl0eTwvVGl0bGU+DQogICAgICAgIDxZZWFyPjIwMTU8L1llYXI+DQogICAgICA8L1JlZmVyZW5jZT4NCiAgICA8L0VudHJ5Pg0KICA8L0VudHJpZXM+DQogIDxUZXh0Pls2XSBTLiAy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gUy4gMjc8L1RleHQ+DQogICAgPC9UZXh0VW5pdD4NCiAgPC9UZXh0VW5pdHM+DQo8L1BsYWNlaG9sZGVyPg==</w:instrText>
      </w:r>
      <w:r>
        <w:fldChar w:fldCharType="separate"/>
      </w:r>
      <w:bookmarkStart w:id="127" w:name="_CTVP0013ea90e58112a41ae9df29b4e85f3fc5d"/>
      <w:r w:rsidR="00776A92">
        <w:t>[6] S. 27</w:t>
      </w:r>
      <w:bookmarkEnd w:id="127"/>
      <w:r>
        <w:fldChar w:fldCharType="end"/>
      </w:r>
      <w:r>
        <w:t>.</w:t>
      </w:r>
    </w:p>
    <w:p w14:paraId="798DCB93" w14:textId="3E5810F7" w:rsidR="003561C4" w:rsidRDefault="003561C4" w:rsidP="00363367">
      <w:r>
        <w:t xml:space="preserve">Deswegen bietet es sich an einen Spiele-Engine für die Programmierung zu verwenden. Dadurch wird die Programmierung wesentlich einfacher </w:t>
      </w:r>
      <w:r w:rsidR="00363367">
        <w:t xml:space="preserve">da der Engine viele Standartfunktionen bereits enthält und diese nicht aufwändig programmiert werden müssen, was eine großer Zeitvorteil ist </w:t>
      </w:r>
      <w:r w:rsidR="00363367">
        <w:fldChar w:fldCharType="begin"/>
      </w:r>
      <w:r w:rsidR="00363367" w:rsidRPr="00363367">
        <w:instrText>ADDIN CITAVI.PLACEHOLDER c8465334-8d1d-42ed-a407-828cd44dfc77 PFBsYWNlaG9sZGVyPg0KICA8QWRkSW5WZXJzaW9uPjUuMi4wLjg8L0FkZEluVmVyc2lvbj4NCiAgPElkPmM4NDY1MzM0LThkMWQtNDJlZC1hNDA3LTgyOGNkNDRkZmM3NzwvSWQ+DQogIDxFbnRyaWVzPg0KICAgIDxFbnRyeT4NCiAgICAgIDxBc3NvY2lhdGVXaXRoS25vd2xlZGdlSXRlbUlkPjI5NDFmNTE3LWIwMTQtNGFmZC1hZGVjLWUwNGU2ZTZkZWU0MDwvQXNzb2NpYXRlV2l0aEtub3dsZWRnZUl0ZW1JZD4NCiAgICAgIDxJZD4zYzdhOGVjOS1hMDNhLTQ1ZTAtOGUzZi1hZmRjYzg5ZjIxMmQ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EaXJlY3RRdW90YXRpb248L1F1b3RhdGlvblR5cGU+DQogICAgICA8UmVmZXJlbmNlSWQ+ZGJkMjdlZDgtYjhhMi00NGQ3LTgwNmUtNjM0NTAzNGFkOTkx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</w:instrText>
      </w:r>
      <w:r w:rsidR="00363367">
        <w:instrText>J0UGFyYWdyYXBoQWZ0ZXI+ZmFsc2U8L0luc2VydFBhcmFncmFwaEFmdGVyPg0KICAgICAgPEZvbnROYW1lIC8+DQogICAgICA8Rm9udFN0eWxlPg0KICAgICAgICA8TmV1dHJhbD50cnVlPC9OZXV0cmFsPg0KICAgICAgICA8TmFtZSAvPg0KICAgICAgPC9Gb250U3R5bGU+DQogICAgICA8Rm9udFNpemU+MDwvRm9udFNpemU+DQogICAgICA8VGV4dD5bNl0gUy4gNDc8L1RleHQ+DQogICAgPC9UZXh0VW5pdD4NCiAgPC9UZXh0VW5pdHM+DQo8L1BsYWNlaG9sZGVyPg==</w:instrText>
      </w:r>
      <w:r w:rsidR="00363367">
        <w:fldChar w:fldCharType="separate"/>
      </w:r>
      <w:bookmarkStart w:id="128" w:name="_CTVP001c84653348d1d42eda407828cd44dfc77"/>
      <w:r w:rsidR="00776A92">
        <w:t>[6] S. 47</w:t>
      </w:r>
      <w:bookmarkEnd w:id="128"/>
      <w:r w:rsidR="00363367">
        <w:fldChar w:fldCharType="end"/>
      </w:r>
      <w:r w:rsidR="00363367">
        <w:t>.</w:t>
      </w:r>
    </w:p>
    <w:p w14:paraId="4FC7BC6A" w14:textId="77777777" w:rsidR="00363367" w:rsidRDefault="00363367" w:rsidP="00363367">
      <w:r>
        <w:t>Mit folgenden Spiele-Engine können Inhalte für die Rift von Oculus erstellt werden:</w:t>
      </w:r>
    </w:p>
    <w:p w14:paraId="3C940BA5" w14:textId="77777777" w:rsidR="00363367" w:rsidRDefault="00363367" w:rsidP="00363367">
      <w:pPr>
        <w:pStyle w:val="Listenabsatz"/>
        <w:numPr>
          <w:ilvl w:val="0"/>
          <w:numId w:val="31"/>
        </w:numPr>
      </w:pPr>
      <w:r>
        <w:t>Unity</w:t>
      </w:r>
    </w:p>
    <w:p w14:paraId="168F8A51" w14:textId="77777777" w:rsidR="00363367" w:rsidRDefault="00363367" w:rsidP="00363367">
      <w:pPr>
        <w:pStyle w:val="Listenabsatz"/>
        <w:numPr>
          <w:ilvl w:val="0"/>
          <w:numId w:val="31"/>
        </w:numPr>
      </w:pPr>
      <w:r>
        <w:t>Unreal Engine</w:t>
      </w:r>
    </w:p>
    <w:p w14:paraId="1BBA02F2" w14:textId="77777777" w:rsidR="00363367" w:rsidRPr="00363367" w:rsidRDefault="00363367" w:rsidP="00363367">
      <w:pPr>
        <w:pStyle w:val="Listenabsatz"/>
        <w:numPr>
          <w:ilvl w:val="0"/>
          <w:numId w:val="31"/>
        </w:numPr>
      </w:pPr>
      <w:r w:rsidRPr="00363367">
        <w:t>Crytek CryENGINE</w:t>
      </w:r>
    </w:p>
    <w:p w14:paraId="4A0FB643" w14:textId="77777777" w:rsidR="00363367" w:rsidRDefault="00363367" w:rsidP="00363367">
      <w:pPr>
        <w:pStyle w:val="Listenabsatz"/>
        <w:numPr>
          <w:ilvl w:val="0"/>
          <w:numId w:val="31"/>
        </w:numPr>
      </w:pPr>
      <w:r>
        <w:t>Autodesk Stingray</w:t>
      </w:r>
    </w:p>
    <w:p w14:paraId="57CFF298" w14:textId="77777777" w:rsidR="00363367" w:rsidRDefault="00363367" w:rsidP="00363367">
      <w:pPr>
        <w:pStyle w:val="Listenabsatz"/>
        <w:numPr>
          <w:ilvl w:val="0"/>
          <w:numId w:val="31"/>
        </w:numPr>
      </w:pPr>
      <w:r>
        <w:t>MaxPlay</w:t>
      </w:r>
    </w:p>
    <w:p w14:paraId="5F9A8B48" w14:textId="77777777" w:rsidR="00363367" w:rsidRDefault="00363367" w:rsidP="00363367">
      <w:pPr>
        <w:pStyle w:val="Listenabsatz"/>
        <w:numPr>
          <w:ilvl w:val="0"/>
          <w:numId w:val="31"/>
        </w:numPr>
      </w:pPr>
      <w:r>
        <w:t>Amazon Lumberyard</w:t>
      </w:r>
    </w:p>
    <w:p w14:paraId="46DE2FBC" w14:textId="47DAA48B" w:rsidR="00363367" w:rsidRPr="00363367" w:rsidRDefault="00363367" w:rsidP="00363367">
      <w:r>
        <w:t>Dabei ist es für die Entwicklung notwendig die Oculus Runtime, das Software Development Kit und die Betriebsmittel von Oculus für die jeweilige Spiele-Engine zu installieren</w:t>
      </w:r>
      <w:r w:rsidR="008277BA" w:rsidRPr="008277BA">
        <w:t xml:space="preserve"> </w:t>
      </w:r>
      <w:r w:rsidR="008277BA">
        <w:fldChar w:fldCharType="begin"/>
      </w:r>
      <w:r w:rsidR="008277BA">
        <w:instrText>ADDIN CITAVI.PLACEHOLDER 5a53a3a5-fd62-49d3-ba98-7b64b0805c4d 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gUy4gMzg8L1RleHQ+DQogICAgPC9UZXh0VW5pdD4NCiAgPC9UZXh0VW5pdHM+DQo8L1BsYWNlaG9sZGVyPg==</w:instrText>
      </w:r>
      <w:r w:rsidR="008277BA">
        <w:fldChar w:fldCharType="separate"/>
      </w:r>
      <w:bookmarkStart w:id="129" w:name="_CTVP0015a53a3a5fd6249d3ba987b64b0805c4d"/>
      <w:r w:rsidR="00776A92">
        <w:t>[6] S. 38</w:t>
      </w:r>
      <w:bookmarkEnd w:id="129"/>
      <w:r w:rsidR="008277BA">
        <w:fldChar w:fldCharType="end"/>
      </w:r>
      <w:r w:rsidRPr="008277BA">
        <w:t>.</w:t>
      </w:r>
      <w:r>
        <w:t xml:space="preserve"> </w:t>
      </w:r>
      <w:r w:rsidRPr="00363367">
        <w:t xml:space="preserve">Diese Programme bzw. Daten können von der Webseite von Oculus heruntergeladen </w:t>
      </w:r>
      <w:r w:rsidR="008277BA" w:rsidRPr="00363367">
        <w:t>werden</w:t>
      </w:r>
      <w:r w:rsidRPr="00363367">
        <w:t xml:space="preserve">. </w:t>
      </w:r>
    </w:p>
    <w:p w14:paraId="54DA0C52" w14:textId="77777777" w:rsidR="00363367" w:rsidRPr="00363367" w:rsidRDefault="00363367" w:rsidP="00363367">
      <w:pPr>
        <w:pStyle w:val="Listenabsatz"/>
      </w:pPr>
    </w:p>
    <w:p w14:paraId="4C179B80" w14:textId="77777777" w:rsidR="006C1397" w:rsidRPr="00363367" w:rsidRDefault="006C1397" w:rsidP="006C1397">
      <w:pPr>
        <w:rPr>
          <w:lang w:eastAsia="de-DE"/>
        </w:rPr>
      </w:pPr>
    </w:p>
    <w:p w14:paraId="40B5650D" w14:textId="77777777" w:rsidR="00985D2A" w:rsidRDefault="00985D2A" w:rsidP="000C185D">
      <w:pPr>
        <w:pStyle w:val="berschrift3"/>
        <w:rPr>
          <w:rFonts w:eastAsia="Times New Roman"/>
          <w:lang w:val="en-US" w:eastAsia="de-DE"/>
        </w:rPr>
      </w:pPr>
      <w:bookmarkStart w:id="130" w:name="_Toc453247665"/>
      <w:r w:rsidRPr="00363367">
        <w:rPr>
          <w:rFonts w:eastAsia="Times New Roman"/>
          <w:lang w:val="en-US" w:eastAsia="de-DE"/>
        </w:rPr>
        <w:lastRenderedPageBreak/>
        <w:t>Google Cardboard</w:t>
      </w:r>
      <w:r w:rsidR="006C1397" w:rsidRPr="00363367">
        <w:rPr>
          <w:rFonts w:eastAsia="Times New Roman"/>
          <w:lang w:val="en-US" w:eastAsia="de-DE"/>
        </w:rPr>
        <w:t xml:space="preserve"> Apps</w:t>
      </w:r>
      <w:bookmarkEnd w:id="130"/>
    </w:p>
    <w:p w14:paraId="09F27E9D" w14:textId="77777777" w:rsidR="009D409B" w:rsidRDefault="009D409B" w:rsidP="009D409B">
      <w:pPr>
        <w:rPr>
          <w:lang w:val="en-US" w:eastAsia="de-DE"/>
        </w:rPr>
      </w:pPr>
    </w:p>
    <w:p w14:paraId="36F00D2D" w14:textId="7E891558" w:rsidR="00D71D4A" w:rsidRDefault="009D409B" w:rsidP="009D409B">
      <w:pPr>
        <w:rPr>
          <w:lang w:eastAsia="de-DE"/>
        </w:rPr>
      </w:pPr>
      <w:r w:rsidRPr="009D409B">
        <w:rPr>
          <w:lang w:eastAsia="de-DE"/>
        </w:rPr>
        <w:t>Inhalte für Google Cardboard Apps zu programm</w:t>
      </w:r>
      <w:r>
        <w:rPr>
          <w:lang w:eastAsia="de-DE"/>
        </w:rPr>
        <w:t xml:space="preserve">ieren ist vergleichbar </w:t>
      </w:r>
      <w:r w:rsidR="00826E9A">
        <w:rPr>
          <w:lang w:eastAsia="de-DE"/>
        </w:rPr>
        <w:t>damit,</w:t>
      </w:r>
      <w:r>
        <w:rPr>
          <w:lang w:eastAsia="de-DE"/>
        </w:rPr>
        <w:t xml:space="preserve"> Inhalte für die Rift von Oculus zu erstellen. Hier kann ebenfalls mit der Kombination aus der Spiele-Engine Unity und dem Cardboard Software Development Kit eine virtuelle Welt erzeugt werden.</w:t>
      </w:r>
    </w:p>
    <w:p w14:paraId="32363D68" w14:textId="25AF8886" w:rsidR="009D409B" w:rsidRDefault="009D409B" w:rsidP="009D409B">
      <w:pPr>
        <w:rPr>
          <w:lang w:eastAsia="de-DE"/>
        </w:rPr>
      </w:pPr>
      <w:r>
        <w:rPr>
          <w:lang w:eastAsia="de-DE"/>
        </w:rPr>
        <w:t xml:space="preserve">Außerdem kann ebenfalls wie bei der Rift eine Andwendung ausschließlich mit dem Software Development Kit von Google Cardboard eine App programmiert werden. Hierbei werden die Technologien Java und OpenGL verwendet. Allerdings bietet sich wiederum auf Grund der </w:t>
      </w:r>
      <w:r w:rsidR="00D71D4A">
        <w:rPr>
          <w:lang w:eastAsia="de-DE"/>
        </w:rPr>
        <w:t xml:space="preserve">im Spiele-Engine enthalten Standartfunktionen eine Verwendung eben Dieses an </w:t>
      </w:r>
      <w:r w:rsidR="00D71D4A">
        <w:rPr>
          <w:lang w:eastAsia="de-DE"/>
        </w:rPr>
        <w:fldChar w:fldCharType="begin"/>
      </w:r>
      <w:r w:rsidR="00D71D4A">
        <w:rPr>
          <w:lang w:eastAsia="de-DE"/>
        </w:rPr>
        <w:instrText>ADDIN CITAVI.PLACEHOLDER 67bc0d4f-ab9e-4523-8d2a-024799e59ecd PFBsYWNlaG9sZGVyPg0KICA8QWRkSW5WZXJzaW9uPjUuMi4wLjg8L0FkZEluVmVyc2lvbj4NCiAgPElkPjY3YmMwZDRmLWFiOWUtNDUyMy04ZDJhLTAyNDc5OWU1OWVjZDwvSWQ+DQogIDxFbnRyaWVzPg0KICAgIDxFbnRyeT4NCiAgICAgIDxBc3NvY2lhdGVXaXRoS25vd2xlZGdlSXRlbUlkPjdkZmE0MjlmLThiOTItNDk2Ny04NmIwLTc0YzU2MGJkY2ZiZTwvQXNzb2NpYXRlV2l0aEtub3dsZWRnZUl0ZW1JZD4NCiAgICAgIDxJZD45MTFkNjAzNS1mZjE2LTQ0MDctYTcxMy03NWRlNDk1Yzg0NGY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XVvdGF0aW9uVHlwZT5JbmRpcmVjdFF1b3RhdGlvbjwvUXVvdGF0aW9uVHlwZT4NCiAgICAgIDxSZWZlcmVuY2VJZD5kYmQyN2VkOC1iOGEyLTQ0ZDctODA2ZS02MzQ1MDM0YWQ5OTE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SBTLiA4NjwvVGV4dD4NCiAgICA8L1RleHRVbml0Pg0KICA8L1RleHRVbml0cz4NCjwvUGxhY2Vob2xkZXI+</w:instrText>
      </w:r>
      <w:r w:rsidR="00D71D4A">
        <w:rPr>
          <w:lang w:eastAsia="de-DE"/>
        </w:rPr>
        <w:fldChar w:fldCharType="separate"/>
      </w:r>
      <w:bookmarkStart w:id="131" w:name="_CTVP00167bc0d4fab9e45238d2a024799e59ecd"/>
      <w:r w:rsidR="00776A92">
        <w:rPr>
          <w:lang w:eastAsia="de-DE"/>
        </w:rPr>
        <w:t>[6] S. 86</w:t>
      </w:r>
      <w:bookmarkEnd w:id="131"/>
      <w:r w:rsidR="00D71D4A">
        <w:rPr>
          <w:lang w:eastAsia="de-DE"/>
        </w:rPr>
        <w:fldChar w:fldCharType="end"/>
      </w:r>
      <w:r w:rsidR="00D71D4A">
        <w:rPr>
          <w:lang w:eastAsia="de-DE"/>
        </w:rPr>
        <w:t>.</w:t>
      </w:r>
    </w:p>
    <w:p w14:paraId="41086F99" w14:textId="77777777" w:rsidR="00826E9A" w:rsidRPr="009D409B" w:rsidRDefault="00826E9A" w:rsidP="009D409B">
      <w:pPr>
        <w:rPr>
          <w:lang w:eastAsia="de-DE"/>
        </w:rPr>
      </w:pPr>
    </w:p>
    <w:p w14:paraId="230BB7B3" w14:textId="77777777" w:rsidR="00AF1A5A" w:rsidRDefault="00AF1A5A">
      <w:pPr>
        <w:spacing w:line="259" w:lineRule="auto"/>
        <w:jc w:val="left"/>
        <w:rPr>
          <w:rFonts w:eastAsia="Times New Roman" w:cstheme="majorBidi"/>
          <w:sz w:val="32"/>
          <w:szCs w:val="26"/>
          <w:lang w:val="en-US" w:eastAsia="de-DE"/>
        </w:rPr>
      </w:pPr>
      <w:r>
        <w:rPr>
          <w:rFonts w:eastAsia="Times New Roman"/>
          <w:lang w:val="en-US" w:eastAsia="de-DE"/>
        </w:rPr>
        <w:br w:type="page"/>
      </w:r>
    </w:p>
    <w:p w14:paraId="65DE9240" w14:textId="51F79B40" w:rsidR="00985D2A" w:rsidRDefault="00985D2A" w:rsidP="000C185D">
      <w:pPr>
        <w:pStyle w:val="berschrift2"/>
        <w:rPr>
          <w:rFonts w:eastAsia="Times New Roman"/>
          <w:lang w:val="en-US" w:eastAsia="de-DE"/>
        </w:rPr>
      </w:pPr>
      <w:bookmarkStart w:id="132" w:name="_Toc453247666"/>
      <w:r w:rsidRPr="00363367">
        <w:rPr>
          <w:rFonts w:eastAsia="Times New Roman"/>
          <w:lang w:val="en-US" w:eastAsia="de-DE"/>
        </w:rPr>
        <w:lastRenderedPageBreak/>
        <w:t>HMD Web Development</w:t>
      </w:r>
      <w:bookmarkEnd w:id="132"/>
    </w:p>
    <w:p w14:paraId="269D886E" w14:textId="77777777" w:rsidR="00776043" w:rsidRDefault="00776043" w:rsidP="00776043">
      <w:pPr>
        <w:rPr>
          <w:lang w:val="en-US" w:eastAsia="de-DE"/>
        </w:rPr>
      </w:pPr>
    </w:p>
    <w:p w14:paraId="04879C03" w14:textId="7B60AF21" w:rsidR="00776043" w:rsidRPr="009E3CB6" w:rsidRDefault="00776043" w:rsidP="00776043">
      <w:pPr>
        <w:rPr>
          <w:lang w:eastAsia="de-DE"/>
        </w:rPr>
      </w:pPr>
      <w:r w:rsidRPr="00776043">
        <w:rPr>
          <w:lang w:eastAsia="de-DE"/>
        </w:rPr>
        <w:t>Wie bereits erwähnt ist es das Ziel von HMD W</w:t>
      </w:r>
      <w:r>
        <w:rPr>
          <w:lang w:eastAsia="de-DE"/>
        </w:rPr>
        <w:t>eb Development Anwendungen zu entwickeln die browserbasierend sind</w:t>
      </w:r>
      <w:r w:rsidRPr="00A14408">
        <w:rPr>
          <w:lang w:eastAsia="de-DE"/>
        </w:rPr>
        <w:t>. Browserbasierende Anwendungen haben folgende Vorteile</w:t>
      </w:r>
      <w:r w:rsidR="009E3CB6">
        <w:rPr>
          <w:lang w:eastAsia="de-DE"/>
        </w:rPr>
        <w:t xml:space="preserve"> </w:t>
      </w:r>
      <w:r w:rsidR="009E3CB6">
        <w:fldChar w:fldCharType="begin"/>
      </w:r>
      <w:r w:rsidR="009E3CB6" w:rsidRPr="009E3CB6">
        <w:instrText>ADDIN CITAVI.PLACEHOLDER ee22083a-b0af-45cf-a44c-d79f432ee129 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</w:instrText>
      </w:r>
      <w:r w:rsidR="009E3CB6" w:rsidRPr="00776043">
        <w:instrText>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</w:instrText>
      </w:r>
      <w:r w:rsidR="009E3CB6">
        <w:instrText>FRpdGxlPkxlYXJuaW5nIHZpcnR1YWwgcmVhbGl0eTwvVGl0bGU+DQogICAgICAgIDxZZWFyPjIwMTU8L1llYXI+DQogICAgICA8L1JlZmVyZW5jZT4NCiAgICA8L0VudHJ5Pg0KICA8L0VudHJpZXM+DQogIDxUZXh0Pls2XSBTLiA2M+KAkzY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SBTLiA2M+KAkzY0PC9UZXh0Pg0KICAgIDwvVGV4dFVuaXQ+DQogIDwvVGV4dFVuaXRzPg0KPC9QbGFjZWhvbGRlcj4=</w:instrText>
      </w:r>
      <w:r w:rsidR="009E3CB6">
        <w:fldChar w:fldCharType="separate"/>
      </w:r>
      <w:bookmarkStart w:id="133" w:name="_CTVP001ee22083ab0af45cfa44cd79f432ee129"/>
      <w:r w:rsidR="00776A92">
        <w:t>[6] S. 63–64</w:t>
      </w:r>
      <w:bookmarkEnd w:id="133"/>
      <w:r w:rsidR="009E3CB6">
        <w:fldChar w:fldCharType="end"/>
      </w:r>
      <w:r w:rsidRPr="00A14408">
        <w:rPr>
          <w:lang w:eastAsia="de-DE"/>
        </w:rPr>
        <w:t>:</w:t>
      </w:r>
    </w:p>
    <w:p w14:paraId="726F5F24" w14:textId="1D40E294" w:rsidR="00A14408" w:rsidRDefault="00826E9A" w:rsidP="00776043">
      <w:pPr>
        <w:rPr>
          <w:lang w:eastAsia="de-DE"/>
        </w:rPr>
      </w:pPr>
      <w:r>
        <w:rPr>
          <w:lang w:eastAsia="de-DE"/>
        </w:rPr>
        <w:t xml:space="preserve">Sofortiger Zugang: </w:t>
      </w:r>
      <w:r w:rsidR="00A14408" w:rsidRPr="00A14408">
        <w:rPr>
          <w:lang w:eastAsia="de-DE"/>
        </w:rPr>
        <w:t>Es ist kein herunterladen</w:t>
      </w:r>
      <w:r w:rsidR="00A14408">
        <w:rPr>
          <w:lang w:eastAsia="de-DE"/>
        </w:rPr>
        <w:t xml:space="preserve"> oder installieren der Anwendung nötig, stattdessen muss nur eine URL</w:t>
      </w:r>
      <w:r w:rsidR="002054AD">
        <w:rPr>
          <w:lang w:eastAsia="de-DE"/>
        </w:rPr>
        <w:fldChar w:fldCharType="begin"/>
      </w:r>
      <w:r w:rsidR="002054AD">
        <w:instrText xml:space="preserve"> XE "</w:instrText>
      </w:r>
      <w:r w:rsidR="002054AD" w:rsidRPr="00040A9E">
        <w:rPr>
          <w:lang w:eastAsia="de-DE"/>
        </w:rPr>
        <w:instrText>URL</w:instrText>
      </w:r>
      <w:r w:rsidR="002054AD">
        <w:instrText>" \t "</w:instrText>
      </w:r>
      <w:r w:rsidR="002054AD" w:rsidRPr="00E33176">
        <w:rPr>
          <w:rFonts w:asciiTheme="minorHAnsi" w:hAnsiTheme="minorHAnsi"/>
          <w:i/>
        </w:rPr>
        <w:instrText>Uniform Resource Locator</w:instrText>
      </w:r>
      <w:r w:rsidR="002054AD">
        <w:instrText xml:space="preserve">" </w:instrText>
      </w:r>
      <w:r w:rsidR="002054AD">
        <w:rPr>
          <w:lang w:eastAsia="de-DE"/>
        </w:rPr>
        <w:fldChar w:fldCharType="end"/>
      </w:r>
      <w:r w:rsidR="00A14408">
        <w:rPr>
          <w:lang w:eastAsia="de-DE"/>
        </w:rPr>
        <w:t xml:space="preserve"> eingetippt oder ein Link genutzt werden um die Anwendung zu starten. </w:t>
      </w:r>
    </w:p>
    <w:p w14:paraId="1B4852B9" w14:textId="26ACC907" w:rsidR="00A14408" w:rsidRDefault="00A14408" w:rsidP="00776043">
      <w:pPr>
        <w:rPr>
          <w:lang w:eastAsia="de-DE"/>
        </w:rPr>
      </w:pPr>
      <w:r>
        <w:rPr>
          <w:lang w:eastAsia="de-DE"/>
        </w:rPr>
        <w:t>Einfache Integration von anderen Web Inhalten</w:t>
      </w:r>
      <w:r w:rsidR="00826E9A">
        <w:rPr>
          <w:lang w:eastAsia="de-DE"/>
        </w:rPr>
        <w:t xml:space="preserve">: </w:t>
      </w:r>
      <w:r>
        <w:rPr>
          <w:lang w:eastAsia="de-DE"/>
        </w:rPr>
        <w:t>Aufgrund der Tatsache, dass nahezu jeder Web Service APIs zur Verfügung stellt, können Daten aus Quellen wie YouTube, sozialen Netzwerken oder Wikipedia einfach in die Anwendung integriert werden.</w:t>
      </w:r>
    </w:p>
    <w:p w14:paraId="7784057E" w14:textId="3C31463D" w:rsidR="009E3CB6" w:rsidRDefault="009E3CB6" w:rsidP="00776043">
      <w:pPr>
        <w:rPr>
          <w:lang w:eastAsia="de-DE"/>
        </w:rPr>
      </w:pPr>
      <w:r>
        <w:rPr>
          <w:lang w:eastAsia="de-DE"/>
        </w:rPr>
        <w:t>Plattformunabhängigkeit</w:t>
      </w:r>
      <w:r w:rsidR="00826E9A">
        <w:rPr>
          <w:lang w:eastAsia="de-DE"/>
        </w:rPr>
        <w:t xml:space="preserve">: </w:t>
      </w:r>
      <w:r>
        <w:rPr>
          <w:lang w:eastAsia="de-DE"/>
        </w:rPr>
        <w:t>HTML kann auf jedem PC, Smartphone oder Tablet ausgeführt werden.</w:t>
      </w:r>
    </w:p>
    <w:p w14:paraId="39CB1B0D" w14:textId="66AC21A2" w:rsidR="009E3CB6" w:rsidRDefault="009E3CB6" w:rsidP="00776043">
      <w:pPr>
        <w:rPr>
          <w:lang w:eastAsia="de-DE"/>
        </w:rPr>
      </w:pPr>
      <w:r>
        <w:rPr>
          <w:lang w:eastAsia="de-DE"/>
        </w:rPr>
        <w:t>Schnelles und kostengünstiges Entwickeln von Inhalten</w:t>
      </w:r>
      <w:r w:rsidR="00826E9A">
        <w:rPr>
          <w:lang w:eastAsia="de-DE"/>
        </w:rPr>
        <w:t xml:space="preserve">: </w:t>
      </w:r>
      <w:r>
        <w:rPr>
          <w:lang w:eastAsia="de-DE"/>
        </w:rPr>
        <w:t>HTML und JavaScript sind die einfachsten, plattformunabhängigen Entwicklungstechnologien um Anwendungen zu erstellen. Außerdem sind die meisten Entwicklungswerkzeuge für HTML und JavaScr</w:t>
      </w:r>
      <w:r w:rsidR="003A59A6">
        <w:rPr>
          <w:lang w:eastAsia="de-DE"/>
        </w:rPr>
        <w:t>ipt Anwendungen kostenfrei und Open S</w:t>
      </w:r>
      <w:r>
        <w:rPr>
          <w:lang w:eastAsia="de-DE"/>
        </w:rPr>
        <w:t>ource.</w:t>
      </w:r>
    </w:p>
    <w:p w14:paraId="165D8116" w14:textId="3F6C4209" w:rsidR="003718A9" w:rsidRDefault="009E3CB6" w:rsidP="00776043">
      <w:pPr>
        <w:rPr>
          <w:lang w:eastAsia="de-DE"/>
        </w:rPr>
      </w:pPr>
      <w:r>
        <w:rPr>
          <w:lang w:eastAsia="de-DE"/>
        </w:rPr>
        <w:t>Einfache Bereitstellung</w:t>
      </w:r>
      <w:r w:rsidR="00826E9A">
        <w:rPr>
          <w:lang w:eastAsia="de-DE"/>
        </w:rPr>
        <w:t xml:space="preserve">: </w:t>
      </w:r>
      <w:r>
        <w:rPr>
          <w:lang w:eastAsia="de-DE"/>
        </w:rPr>
        <w:t>Anwendungen können serverseitig einfach aktualisiert bzw. überarbeitet werden, ohne dass der Nutzer eine neue Version der Anwendungen herunterladen bzw. installieren muss.</w:t>
      </w:r>
    </w:p>
    <w:p w14:paraId="1C2DF439" w14:textId="268A4D88" w:rsidR="00A14408" w:rsidRPr="00A14408" w:rsidRDefault="0052695E" w:rsidP="00776043">
      <w:pPr>
        <w:rPr>
          <w:lang w:eastAsia="de-DE"/>
        </w:rPr>
      </w:pPr>
      <w:r>
        <w:rPr>
          <w:lang w:eastAsia="de-DE"/>
        </w:rPr>
        <w:t xml:space="preserve">Damit Virtual Reality Inhalte im Browser dargestellt werden können, muss der Browser in der Lage sein 3D Inhalte zu rendern und er muss in der Lage sein mit den angeschlossenen HMDs zu kommunizieren. Dies wird mit Hilfe von WebGL und WebVR erreicht, was im Folgenden näher betrachtet wird.  </w:t>
      </w:r>
    </w:p>
    <w:p w14:paraId="57847CC7" w14:textId="77777777" w:rsidR="006B4AFB" w:rsidRDefault="006B4AFB">
      <w:pPr>
        <w:spacing w:line="259" w:lineRule="auto"/>
        <w:jc w:val="left"/>
        <w:rPr>
          <w:rFonts w:eastAsia="Times New Roman" w:cstheme="majorBidi"/>
          <w:sz w:val="32"/>
          <w:szCs w:val="24"/>
          <w:lang w:eastAsia="de-DE"/>
        </w:rPr>
      </w:pPr>
      <w:r>
        <w:rPr>
          <w:rFonts w:eastAsia="Times New Roman"/>
          <w:lang w:eastAsia="de-DE"/>
        </w:rPr>
        <w:br w:type="page"/>
      </w:r>
    </w:p>
    <w:p w14:paraId="29FEF045" w14:textId="471DA660" w:rsidR="0052695E" w:rsidRDefault="00985D2A" w:rsidP="0052695E">
      <w:pPr>
        <w:pStyle w:val="berschrift3"/>
        <w:rPr>
          <w:lang w:eastAsia="de-DE"/>
        </w:rPr>
      </w:pPr>
      <w:bookmarkStart w:id="134" w:name="_Toc453247667"/>
      <w:r w:rsidRPr="00776043">
        <w:rPr>
          <w:rFonts w:eastAsia="Times New Roman"/>
          <w:lang w:eastAsia="de-DE"/>
        </w:rPr>
        <w:lastRenderedPageBreak/>
        <w:t>WebGL</w:t>
      </w:r>
      <w:bookmarkEnd w:id="134"/>
    </w:p>
    <w:p w14:paraId="34545E6F" w14:textId="77777777" w:rsidR="00B32128" w:rsidRDefault="00B32128" w:rsidP="00B32128">
      <w:pPr>
        <w:rPr>
          <w:lang w:eastAsia="de-DE"/>
        </w:rPr>
      </w:pPr>
    </w:p>
    <w:p w14:paraId="23B79A39" w14:textId="77777777" w:rsidR="00B32128" w:rsidRPr="00CC50C2" w:rsidRDefault="00B32128" w:rsidP="00B32128">
      <w:pPr>
        <w:rPr>
          <w:lang w:val="en-US" w:eastAsia="de-DE"/>
        </w:rPr>
      </w:pPr>
      <w:r>
        <w:rPr>
          <w:lang w:eastAsia="de-DE"/>
        </w:rPr>
        <w:t xml:space="preserve">WebGL steht für </w:t>
      </w:r>
      <w:r w:rsidRPr="00B32128">
        <w:rPr>
          <w:lang w:eastAsia="de-DE"/>
        </w:rPr>
        <w:t>Web Graphics Library</w:t>
      </w:r>
      <w:r>
        <w:rPr>
          <w:lang w:eastAsia="de-DE"/>
        </w:rPr>
        <w:t xml:space="preserve"> und wird von der Khronos Group bereitgestellt. </w:t>
      </w:r>
      <w:r w:rsidRPr="00CC50C2">
        <w:rPr>
          <w:lang w:val="en-US" w:eastAsia="de-DE"/>
        </w:rPr>
        <w:t>Die Khronos Group definiert WebGL wie folgt:</w:t>
      </w:r>
    </w:p>
    <w:p w14:paraId="55A444A3" w14:textId="6A87C738" w:rsidR="00B32128" w:rsidRDefault="00B32128" w:rsidP="00B32128">
      <w:bookmarkStart w:id="135" w:name="_CTVK001bc0694c9877f472292aa070c71e8de5b"/>
      <w:r w:rsidRPr="00B32128">
        <w:rPr>
          <w:szCs w:val="24"/>
          <w:lang w:val="en-US"/>
        </w:rPr>
        <w:t>„WebGL is a cross-platform, royalty-free web standard for a low-level 3D graphics API based on OpenGL ES 2.0, exposed through the HTML5 Canvas element as Document Object Model interfaces. Developers familiar with OpenGL ES 2.0 will recognize WebGL as a Shader-based API</w:t>
      </w:r>
      <w:r w:rsidR="002054AD">
        <w:rPr>
          <w:szCs w:val="24"/>
          <w:lang w:val="en-US"/>
        </w:rPr>
        <w:fldChar w:fldCharType="begin"/>
      </w:r>
      <w:r w:rsidR="002054AD" w:rsidRPr="002054AD">
        <w:rPr>
          <w:lang w:val="en-US"/>
        </w:rPr>
        <w:instrText xml:space="preserve"> XE "</w:instrText>
      </w:r>
      <w:r w:rsidR="002054AD" w:rsidRPr="000500BC">
        <w:rPr>
          <w:szCs w:val="24"/>
          <w:lang w:val="en-US"/>
        </w:rPr>
        <w:instrText>API</w:instrText>
      </w:r>
      <w:r w:rsidR="002054AD" w:rsidRPr="002054AD">
        <w:rPr>
          <w:lang w:val="en-US"/>
        </w:rPr>
        <w:instrText>" \t "</w:instrText>
      </w:r>
      <w:r w:rsidR="002054AD" w:rsidRPr="002054AD">
        <w:rPr>
          <w:rFonts w:asciiTheme="minorHAnsi" w:hAnsiTheme="minorHAnsi"/>
          <w:i/>
          <w:lang w:val="en-US"/>
        </w:rPr>
        <w:instrText>Application Programming Interface</w:instrText>
      </w:r>
      <w:r w:rsidR="002054AD" w:rsidRPr="002054AD">
        <w:rPr>
          <w:lang w:val="en-US"/>
        </w:rPr>
        <w:instrText xml:space="preserve">" </w:instrText>
      </w:r>
      <w:r w:rsidR="002054AD">
        <w:rPr>
          <w:szCs w:val="24"/>
          <w:lang w:val="en-US"/>
        </w:rPr>
        <w:fldChar w:fldCharType="end"/>
      </w:r>
      <w:r w:rsidRPr="00B32128">
        <w:rPr>
          <w:szCs w:val="24"/>
          <w:lang w:val="en-US"/>
        </w:rPr>
        <w:t xml:space="preserve"> using GLSL, with constructs that are semantically similar to those of the underlying OpenGL ES 2.0 API. It stays very close to the OpenGL ES 2.0 specification, with some concessions made for what developers expect out of memory-managed languages such as JavaScript.  WebGL brings plugin-free 3D to the web, implemented right into the browser. Major browser vendors Apple (Safari), Google (Chrome), Mozilla (Firefox), and Opera (Opera) are members of the WebGL Working Group.</w:t>
      </w:r>
      <w:bookmarkEnd w:id="135"/>
      <w:r>
        <w:rPr>
          <w:szCs w:val="24"/>
          <w:lang w:val="en-US"/>
        </w:rPr>
        <w:t>”</w:t>
      </w:r>
      <w:r w:rsidRPr="00B32128">
        <w:rPr>
          <w:lang w:val="en-US"/>
        </w:rPr>
        <w:t xml:space="preserve"> </w:t>
      </w:r>
      <w:r>
        <w:fldChar w:fldCharType="begin"/>
      </w:r>
      <w:r w:rsidR="00595300">
        <w:rPr>
          <w:lang w:val="en-US"/>
        </w:rPr>
        <w:instrText>ADDIN CITAVI.PLACEHOLDER cd8323ea-2ae0-43e5-b01b-fbcaca9bbe14 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fldChar w:fldCharType="separate"/>
      </w:r>
      <w:bookmarkStart w:id="136" w:name="_CTVP001cd8323ea2ae043e5b01bfbcaca9bbe14"/>
      <w:r w:rsidR="00776A92" w:rsidRPr="00776A92">
        <w:t>[23]</w:t>
      </w:r>
      <w:bookmarkEnd w:id="136"/>
      <w:r>
        <w:fldChar w:fldCharType="end"/>
      </w:r>
    </w:p>
    <w:p w14:paraId="19EA0971" w14:textId="77777777" w:rsidR="00B32128" w:rsidRDefault="00B32128" w:rsidP="00B32128">
      <w:r>
        <w:t>Dies bedeutet, dass WebGL eine plattformunabhängige, lizenzfreie 3D Grafik API auf Basis von OpenGL ist. Mit Hilfe von WebGL werden 3D Inhalte ohne weitere Plug-Ins direkt in den Browser integriert. WebGL ist in allen gängigen Browsern, wie Mozilla von Firefox oder Chrome von Google, vorhanden.</w:t>
      </w:r>
    </w:p>
    <w:p w14:paraId="427900ED" w14:textId="77777777" w:rsidR="00B32128" w:rsidRPr="00B32128" w:rsidRDefault="00B32128" w:rsidP="00B32128">
      <w:pPr>
        <w:rPr>
          <w:lang w:eastAsia="de-DE"/>
        </w:rPr>
      </w:pPr>
      <w:r>
        <w:t xml:space="preserve">WebGL wiederum dient als Basis </w:t>
      </w:r>
      <w:r w:rsidR="001530ED">
        <w:t xml:space="preserve">für WebVR, was im nächsten Kapitel behandelt wird. </w:t>
      </w:r>
    </w:p>
    <w:p w14:paraId="37256BE0" w14:textId="77777777" w:rsidR="001530ED" w:rsidRDefault="0052695E" w:rsidP="001530ED">
      <w:pPr>
        <w:pStyle w:val="berschrift3"/>
        <w:rPr>
          <w:rFonts w:eastAsia="Times New Roman"/>
          <w:lang w:eastAsia="de-DE"/>
        </w:rPr>
      </w:pPr>
      <w:bookmarkStart w:id="137" w:name="_Toc453247668"/>
      <w:r w:rsidRPr="00776043">
        <w:rPr>
          <w:rFonts w:eastAsia="Times New Roman"/>
          <w:lang w:eastAsia="de-DE"/>
        </w:rPr>
        <w:t>WebVR</w:t>
      </w:r>
      <w:bookmarkEnd w:id="137"/>
    </w:p>
    <w:p w14:paraId="31A839CE" w14:textId="77777777" w:rsidR="001530ED" w:rsidRPr="001530ED" w:rsidRDefault="001530ED" w:rsidP="001530ED">
      <w:pPr>
        <w:rPr>
          <w:lang w:eastAsia="de-DE"/>
        </w:rPr>
      </w:pPr>
    </w:p>
    <w:p w14:paraId="1DBE6DFA" w14:textId="7E4259D9" w:rsidR="008B4270" w:rsidRDefault="001530ED" w:rsidP="001530ED">
      <w:pPr>
        <w:rPr>
          <w:lang w:eastAsia="de-DE"/>
        </w:rPr>
      </w:pPr>
      <w:r>
        <w:rPr>
          <w:lang w:eastAsia="de-DE"/>
        </w:rPr>
        <w:t xml:space="preserve">WebVR steht für Web Virtual Reality. Das Ziel von WebVR ist es, den Browser und damit WebGL so zu erweitern, dass Virtual Reality Inhalte und HMDs unterstützt werden </w:t>
      </w:r>
      <w:r>
        <w:rPr>
          <w:lang w:eastAsia="de-DE"/>
        </w:rPr>
        <w:fldChar w:fldCharType="begin"/>
      </w:r>
      <w:r w:rsidR="00595300">
        <w:rPr>
          <w:lang w:eastAsia="de-DE"/>
        </w:rPr>
        <w:instrText>ADDIN CITAVI.PLACEHOLDER d31f01d4-fbcc-4e48-8df9-b349b3bd47f1 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Pr>
          <w:lang w:eastAsia="de-DE"/>
        </w:rPr>
        <w:fldChar w:fldCharType="separate"/>
      </w:r>
      <w:bookmarkStart w:id="138" w:name="_CTVP001d31f01d4fbcc4e488df9b349b3bd47f1"/>
      <w:r w:rsidR="00776A92">
        <w:rPr>
          <w:lang w:eastAsia="de-DE"/>
        </w:rPr>
        <w:t>[24]</w:t>
      </w:r>
      <w:bookmarkEnd w:id="138"/>
      <w:r>
        <w:rPr>
          <w:lang w:eastAsia="de-DE"/>
        </w:rPr>
        <w:fldChar w:fldCharType="end"/>
      </w:r>
      <w:r>
        <w:rPr>
          <w:lang w:eastAsia="de-DE"/>
        </w:rPr>
        <w:t>.</w:t>
      </w:r>
      <w:r w:rsidR="00E64258">
        <w:rPr>
          <w:lang w:eastAsia="de-DE"/>
        </w:rPr>
        <w:t xml:space="preserve"> </w:t>
      </w:r>
      <w:bookmarkStart w:id="139" w:name="_CTVK001935a207744004c16abc7a0b17b93752f"/>
      <w:r w:rsidR="00E64258" w:rsidRPr="00E64258">
        <w:rPr>
          <w:szCs w:val="18"/>
        </w:rPr>
        <w:t>WebVR wurde im Jahr 2014 von Vlad Vukićević und Josh Carpenter entwickelt. Vukićević arbeitet als Ingenieur für Mozilla während Carpenter als VR Wissenschaftler für Google arbeite</w:t>
      </w:r>
      <w:bookmarkEnd w:id="139"/>
      <w:r w:rsidR="00262CE8">
        <w:rPr>
          <w:szCs w:val="18"/>
        </w:rPr>
        <w:t>t</w:t>
      </w:r>
      <w:r w:rsidR="00262CE8">
        <w:t xml:space="preserve">. Das ursprüngliche Ziel war die Integration von Browsern, so dass sie mit der Rift von Oculus genutzt werden können. Mittlerweile werden alle gängigen HMDs unterstütz </w:t>
      </w:r>
      <w:r w:rsidR="00262CE8">
        <w:fldChar w:fldCharType="begin"/>
      </w:r>
      <w:r w:rsidR="00262CE8">
        <w:instrText>ADDIN CITAVI.PLACEHOLDER 446e5b37-8a8d-43ca-9451-5aa9aadfc3e5 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SBTLiA2NTwvVGV4dD4NCiAgICA8L1RleHRVbml0Pg0KICA8L1RleHRVbml0cz4NCjwvUGxhY2Vob2xkZXI+</w:instrText>
      </w:r>
      <w:r w:rsidR="00262CE8">
        <w:fldChar w:fldCharType="separate"/>
      </w:r>
      <w:bookmarkStart w:id="140" w:name="_CTVP001446e5b378a8d43ca94515aa9aadfc3e5"/>
      <w:r w:rsidR="00776A92">
        <w:t>[6] S. 65</w:t>
      </w:r>
      <w:bookmarkEnd w:id="140"/>
      <w:r w:rsidR="00262CE8">
        <w:fldChar w:fldCharType="end"/>
      </w:r>
      <w:r w:rsidR="00262CE8">
        <w:t>.</w:t>
      </w:r>
    </w:p>
    <w:p w14:paraId="2D8DD701" w14:textId="40C3815C" w:rsidR="008B4270" w:rsidRDefault="008B4270" w:rsidP="001530ED">
      <w:pPr>
        <w:rPr>
          <w:lang w:eastAsia="de-DE"/>
        </w:rPr>
      </w:pPr>
      <w:r>
        <w:rPr>
          <w:lang w:eastAsia="de-DE"/>
        </w:rPr>
        <w:t>WebVR erweitert WebGL um folgende Schlüsseleigenschaften</w:t>
      </w:r>
      <w:r w:rsidR="00E64258">
        <w:rPr>
          <w:lang w:eastAsia="de-DE"/>
        </w:rPr>
        <w:t xml:space="preserve"> </w:t>
      </w:r>
      <w:r w:rsidR="00E64258">
        <w:fldChar w:fldCharType="begin"/>
      </w:r>
      <w:r w:rsidR="00E64258" w:rsidRPr="00E64258">
        <w:instrText>ADDIN CITAVI.PLACEHOLDER c5ffa4c6-b3da-42db-bf6c-8496d76466d1 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</w:instrText>
      </w:r>
      <w:r w:rsidR="00E64258" w:rsidRPr="008B4270">
        <w:instrText>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</w:instrText>
      </w:r>
      <w:r w:rsidR="00E64258">
        <w:instrText>IDxUZXh0Pls2XSBTLiA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gUy4gNjY8L1RleHQ+DQogICAgPC9UZXh0VW5pdD4NCiAgPC9UZXh0VW5pdHM+DQo8L1BsYWNlaG9sZGVyPg==</w:instrText>
      </w:r>
      <w:r w:rsidR="00E64258">
        <w:fldChar w:fldCharType="separate"/>
      </w:r>
      <w:bookmarkStart w:id="141" w:name="_CTVP001c5ffa4c6b3da42dbbf6c8496d76466d1"/>
      <w:r w:rsidR="00776A92">
        <w:t>[6] S. 66</w:t>
      </w:r>
      <w:bookmarkEnd w:id="141"/>
      <w:r w:rsidR="00E64258">
        <w:fldChar w:fldCharType="end"/>
      </w:r>
      <w:r>
        <w:rPr>
          <w:lang w:eastAsia="de-DE"/>
        </w:rPr>
        <w:t>:</w:t>
      </w:r>
    </w:p>
    <w:p w14:paraId="357E0A45" w14:textId="77777777" w:rsidR="008B4270" w:rsidRDefault="008B4270" w:rsidP="001530ED">
      <w:pPr>
        <w:rPr>
          <w:lang w:eastAsia="de-DE"/>
        </w:rPr>
      </w:pPr>
      <w:r>
        <w:rPr>
          <w:lang w:eastAsia="de-DE"/>
        </w:rPr>
        <w:t>HMDs erkennen und verbinden</w:t>
      </w:r>
    </w:p>
    <w:p w14:paraId="3F5CC8CA" w14:textId="77777777" w:rsidR="008B4270" w:rsidRDefault="008B4270" w:rsidP="001530ED">
      <w:pPr>
        <w:rPr>
          <w:lang w:eastAsia="de-DE"/>
        </w:rPr>
      </w:pPr>
      <w:r>
        <w:rPr>
          <w:lang w:eastAsia="de-DE"/>
        </w:rPr>
        <w:lastRenderedPageBreak/>
        <w:t>WebVR erkennt die HMDs unterschiedlicher Hersteller und verbindet den Webbrowser mit dem am PC angeschlossenen HMD.</w:t>
      </w:r>
    </w:p>
    <w:p w14:paraId="658FD169" w14:textId="77777777" w:rsidR="008B4270" w:rsidRDefault="008B4270" w:rsidP="001530ED">
      <w:pPr>
        <w:rPr>
          <w:lang w:eastAsia="de-DE"/>
        </w:rPr>
      </w:pPr>
      <w:r>
        <w:rPr>
          <w:lang w:eastAsia="de-DE"/>
        </w:rPr>
        <w:t>VR Fullscreen Modus</w:t>
      </w:r>
    </w:p>
    <w:p w14:paraId="596195CA" w14:textId="77777777" w:rsidR="00E64258" w:rsidRDefault="008B4270" w:rsidP="001530ED">
      <w:pPr>
        <w:rPr>
          <w:lang w:eastAsia="de-DE"/>
        </w:rPr>
      </w:pPr>
      <w:r>
        <w:rPr>
          <w:lang w:eastAsia="de-DE"/>
        </w:rPr>
        <w:t>Der Browser wird so erweitert, dass Inhalte im Fullscreen Modus angezeigt werden können und zwei Bilder gleichzeitig gerendert werden.</w:t>
      </w:r>
    </w:p>
    <w:p w14:paraId="0FBC4EC3" w14:textId="77777777" w:rsidR="00E64258" w:rsidRDefault="00E64258" w:rsidP="001530ED">
      <w:pPr>
        <w:rPr>
          <w:lang w:eastAsia="de-DE"/>
        </w:rPr>
      </w:pPr>
      <w:r>
        <w:rPr>
          <w:lang w:eastAsia="de-DE"/>
        </w:rPr>
        <w:t>Head Tracking</w:t>
      </w:r>
    </w:p>
    <w:p w14:paraId="4626434A" w14:textId="77777777" w:rsidR="001530ED" w:rsidRDefault="00E64258" w:rsidP="008B4270">
      <w:pPr>
        <w:rPr>
          <w:lang w:eastAsia="de-DE"/>
        </w:rPr>
      </w:pPr>
      <w:r>
        <w:rPr>
          <w:lang w:eastAsia="de-DE"/>
        </w:rPr>
        <w:t>Mit Hilfe einer JavaScript API werden Kopfbewegungen überwacht, so dass die Position und die Orientierung des Kopfes bekannt sind und damit die Kamera der Szene daran angepasst werden kann, bevor ein neues Bild in der Anwendung gerendert wird.</w:t>
      </w:r>
    </w:p>
    <w:p w14:paraId="44F04D6B" w14:textId="77777777" w:rsidR="003E7546" w:rsidRDefault="003E7546" w:rsidP="008B4270">
      <w:pPr>
        <w:rPr>
          <w:lang w:eastAsia="de-DE"/>
        </w:rPr>
      </w:pPr>
      <w:r>
        <w:rPr>
          <w:lang w:eastAsia="de-DE"/>
        </w:rPr>
        <w:t>Somit kann mit Hilfe von WebGL und WebVR eine browserbasierende Virtual Reality Anwendung betrieben werden, welche HMDs als Ein- und Ausgabegerät nutzt.</w:t>
      </w:r>
    </w:p>
    <w:p w14:paraId="51D6CC0D" w14:textId="77777777" w:rsidR="001530ED" w:rsidRPr="001530ED" w:rsidRDefault="001530ED" w:rsidP="001530ED">
      <w:pPr>
        <w:rPr>
          <w:lang w:eastAsia="de-DE"/>
        </w:rPr>
      </w:pPr>
    </w:p>
    <w:p w14:paraId="2B09F9A0" w14:textId="77777777" w:rsidR="00985D2A" w:rsidRDefault="00985D2A" w:rsidP="00FD2DB6">
      <w:pPr>
        <w:pStyle w:val="berschrift3"/>
        <w:rPr>
          <w:rFonts w:eastAsia="Times New Roman"/>
          <w:lang w:eastAsia="de-DE"/>
        </w:rPr>
      </w:pPr>
      <w:bookmarkStart w:id="142" w:name="_Toc453247669"/>
      <w:r w:rsidRPr="00776043">
        <w:rPr>
          <w:rFonts w:eastAsia="Times New Roman"/>
          <w:lang w:eastAsia="de-DE"/>
        </w:rPr>
        <w:t>Three.js</w:t>
      </w:r>
      <w:bookmarkEnd w:id="142"/>
    </w:p>
    <w:p w14:paraId="38BA3BC7" w14:textId="77777777" w:rsidR="001E35FA" w:rsidRDefault="001E35FA" w:rsidP="003E7546">
      <w:pPr>
        <w:rPr>
          <w:lang w:eastAsia="de-DE"/>
        </w:rPr>
      </w:pPr>
    </w:p>
    <w:p w14:paraId="5B94142A" w14:textId="561B02DD" w:rsidR="003E7546" w:rsidRDefault="001E35FA" w:rsidP="003E7546">
      <w:r>
        <w:rPr>
          <w:lang w:eastAsia="de-DE"/>
        </w:rPr>
        <w:t xml:space="preserve">Bei Three.js handelt es sich um eine Bibliothek welche auf WebGL aufsetzt. Sie verringert den Programmieraufwand wesentlich im Gegensatz zur reinen WebGL Programmierung. </w:t>
      </w:r>
      <w:r w:rsidRPr="001E35FA">
        <w:rPr>
          <w:lang w:eastAsia="de-DE"/>
        </w:rPr>
        <w:t xml:space="preserve">So würde es beispielsweise </w:t>
      </w:r>
      <w:r>
        <w:rPr>
          <w:lang w:eastAsia="de-DE"/>
        </w:rPr>
        <w:t>mehrere hundert Zeilen Code</w:t>
      </w:r>
      <w:r w:rsidRPr="001E35FA">
        <w:rPr>
          <w:lang w:eastAsia="de-DE"/>
        </w:rPr>
        <w:t xml:space="preserve"> brauchen einen einfachen Würfel mit reinem WebGL zu erstellen. </w:t>
      </w:r>
      <w:r>
        <w:rPr>
          <w:lang w:eastAsia="de-DE"/>
        </w:rPr>
        <w:t>Denselben Würfel mit Hilfe von Three.js zu erstellen würde nur einen Bruchteil an Zeilen mit Code brauchen</w:t>
      </w:r>
      <w:bookmarkStart w:id="143" w:name="_CTVK0013c5b5e0bf40a48caa943e5f5630daf62"/>
      <w:r>
        <w:rPr>
          <w:lang w:eastAsia="de-DE"/>
        </w:rPr>
        <w:t xml:space="preserve"> </w:t>
      </w:r>
      <w:r w:rsidR="003E7546">
        <w:fldChar w:fldCharType="begin"/>
      </w:r>
      <w:r w:rsidR="00595300">
        <w:instrText>ADDIN CITAVI.PLACEHOLDER 00b0138b-0260-4a7b-9a51-7c415d64d046 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XTwvVGV4dD4NCiAgICA8L1RleHRVbml0Pg0KICA8L1RleHRVbml0cz4NCjwvUGxhY2Vob2xkZXI+</w:instrText>
      </w:r>
      <w:r w:rsidR="003E7546">
        <w:fldChar w:fldCharType="separate"/>
      </w:r>
      <w:bookmarkStart w:id="144" w:name="_CTVP00100b0138b02604a7b9a517c415d64d046"/>
      <w:r w:rsidR="00776A92">
        <w:t>[25]</w:t>
      </w:r>
      <w:bookmarkEnd w:id="144"/>
      <w:r w:rsidR="003E7546">
        <w:fldChar w:fldCharType="end"/>
      </w:r>
      <w:r>
        <w:t>.</w:t>
      </w:r>
    </w:p>
    <w:p w14:paraId="6DEF7CBC" w14:textId="46A96347" w:rsidR="00985D2A" w:rsidRDefault="001E35FA" w:rsidP="0070342E">
      <w:r>
        <w:t xml:space="preserve">Außerdem bietet Three.js </w:t>
      </w:r>
      <w:r w:rsidR="003513AD">
        <w:t>ein intuitives</w:t>
      </w:r>
      <w:r>
        <w:t xml:space="preserve"> Set von Objekten welche in jeder üblichen 3D Grafik</w:t>
      </w:r>
      <w:r w:rsidR="003513AD">
        <w:t xml:space="preserve"> Anwendung</w:t>
      </w:r>
      <w:r>
        <w:t xml:space="preserve"> zu finden sind.</w:t>
      </w:r>
      <w:r w:rsidR="003513AD">
        <w:t xml:space="preserve"> Zusätzlich ist Three.js ein OpenSource Projekt welches über Github zugänglich ist und ständig von einem Team von Entwicklern verbessert wird</w:t>
      </w:r>
      <w:bookmarkEnd w:id="143"/>
      <w:r w:rsidR="003513AD">
        <w:t xml:space="preserve"> </w:t>
      </w:r>
      <w:r w:rsidR="003E7546">
        <w:fldChar w:fldCharType="begin"/>
      </w:r>
      <w:r w:rsidR="003E7546" w:rsidRPr="003513AD">
        <w:instrText>ADDIN CITAVI.PLACEHOLDER 7341024c-8d2c-4203-af96-4e9d16f2ca13 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</w:instrText>
      </w:r>
      <w:r w:rsidR="003E7546" w:rsidRPr="003E7546">
        <w:instrText>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</w:instrText>
      </w:r>
      <w:r w:rsidR="003E7546">
        <w:instrText>gICAgICAgPFRpdGxlPkxlYXJuaW5nIHZpcnR1YWwgcmVhbGl0eTwvVGl0bGU+DQogICAgICAgIDxZZWFyPjIwMTU8L1llYXI+DQogICAgICA8L1JlZmVyZW5jZT4NCiAgICA8L0VudHJ5Pg0KICA8L0VudHJpZXM+DQogIDxUZXh0Pls2XSBTLiA3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gUy4gNzE8L1RleHQ+DQogICAgPC9UZXh0VW5pdD4NCiAgPC9UZXh0VW5pdHM+DQo8L1BsYWNlaG9sZGVyPg==</w:instrText>
      </w:r>
      <w:r w:rsidR="003E7546">
        <w:fldChar w:fldCharType="separate"/>
      </w:r>
      <w:bookmarkStart w:id="145" w:name="_CTVP0017341024c8d2c4203af964e9d16f2ca13"/>
      <w:r w:rsidR="00776A92">
        <w:t>[6] S. 71</w:t>
      </w:r>
      <w:bookmarkEnd w:id="145"/>
      <w:r w:rsidR="003E7546">
        <w:fldChar w:fldCharType="end"/>
      </w:r>
      <w:r w:rsidR="003513AD">
        <w:t>.</w:t>
      </w:r>
    </w:p>
    <w:p w14:paraId="55D7EA8D" w14:textId="77777777" w:rsidR="0070342E" w:rsidRPr="0070342E" w:rsidRDefault="0070342E" w:rsidP="0070342E">
      <w:pPr>
        <w:rPr>
          <w:lang w:eastAsia="de-DE"/>
        </w:rPr>
      </w:pPr>
    </w:p>
    <w:p w14:paraId="30FB4817" w14:textId="77777777" w:rsidR="006B4AFB" w:rsidRDefault="006B4AFB">
      <w:pPr>
        <w:spacing w:line="259" w:lineRule="auto"/>
        <w:jc w:val="left"/>
        <w:rPr>
          <w:rFonts w:eastAsiaTheme="majorEastAsia" w:cstheme="majorBidi"/>
          <w:sz w:val="32"/>
          <w:szCs w:val="24"/>
          <w:lang w:eastAsia="de-DE"/>
        </w:rPr>
      </w:pPr>
      <w:r>
        <w:rPr>
          <w:lang w:eastAsia="de-DE"/>
        </w:rPr>
        <w:br w:type="page"/>
      </w:r>
    </w:p>
    <w:p w14:paraId="5BA6D492" w14:textId="6BF4FF83" w:rsidR="008913C3" w:rsidRDefault="00826E9A" w:rsidP="00826E9A">
      <w:pPr>
        <w:pStyle w:val="berschrift3"/>
        <w:rPr>
          <w:lang w:eastAsia="de-DE"/>
        </w:rPr>
      </w:pPr>
      <w:bookmarkStart w:id="146" w:name="_Toc453247670"/>
      <w:r>
        <w:rPr>
          <w:lang w:eastAsia="de-DE"/>
        </w:rPr>
        <w:lastRenderedPageBreak/>
        <w:t>A-Frame von Mozilla und GLAM</w:t>
      </w:r>
      <w:bookmarkEnd w:id="146"/>
    </w:p>
    <w:p w14:paraId="6D025B10" w14:textId="77777777" w:rsidR="00826E9A" w:rsidRPr="00826E9A" w:rsidRDefault="00826E9A" w:rsidP="00826E9A">
      <w:pPr>
        <w:rPr>
          <w:lang w:eastAsia="de-DE"/>
        </w:rPr>
      </w:pPr>
    </w:p>
    <w:p w14:paraId="2F5E9D0E" w14:textId="537411FE" w:rsidR="00AD5ABD" w:rsidRDefault="008913C3" w:rsidP="00AD5ABD">
      <w:pPr>
        <w:rPr>
          <w:lang w:eastAsia="de-DE"/>
        </w:rPr>
      </w:pPr>
      <w:r>
        <w:rPr>
          <w:lang w:eastAsia="de-DE"/>
        </w:rPr>
        <w:t xml:space="preserve">Diese Kapitel behandelt Auszeichnungssprachen. </w:t>
      </w:r>
      <w:r w:rsidR="008D37E1">
        <w:rPr>
          <w:lang w:eastAsia="de-DE"/>
        </w:rPr>
        <w:t>Auszeichnungssprachen sind maschinenlesbare Sprachen fü</w:t>
      </w:r>
      <w:r w:rsidR="0017000E">
        <w:rPr>
          <w:lang w:eastAsia="de-DE"/>
        </w:rPr>
        <w:t xml:space="preserve">r die Gliederung von </w:t>
      </w:r>
      <w:r w:rsidR="008D37E1">
        <w:rPr>
          <w:lang w:eastAsia="de-DE"/>
        </w:rPr>
        <w:t>Daten</w:t>
      </w:r>
      <w:r w:rsidR="0017000E">
        <w:rPr>
          <w:lang w:eastAsia="de-DE"/>
        </w:rPr>
        <w:t xml:space="preserve"> als auch Texten </w:t>
      </w:r>
      <w:r w:rsidR="0017000E">
        <w:rPr>
          <w:lang w:eastAsia="de-DE"/>
        </w:rPr>
        <w:fldChar w:fldCharType="begin"/>
      </w:r>
      <w:r w:rsidR="00595300">
        <w:rPr>
          <w:lang w:eastAsia="de-DE"/>
        </w:rPr>
        <w:instrText>ADDIN CITAVI.PLACEHOLDER eb38026b-12b5-4084-a4da-af956447f375 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08L1RleHQ+DQogICAgPC9UZXh0VW5pdD4NCiAgPC9UZXh0VW5pdHM+DQo8L1BsYWNlaG9sZGVyPg==</w:instrText>
      </w:r>
      <w:r w:rsidR="0017000E">
        <w:rPr>
          <w:lang w:eastAsia="de-DE"/>
        </w:rPr>
        <w:fldChar w:fldCharType="separate"/>
      </w:r>
      <w:bookmarkStart w:id="147" w:name="_CTVP001eb38026b12b54084a4daaf956447f375"/>
      <w:r w:rsidR="00776A92">
        <w:rPr>
          <w:lang w:eastAsia="de-DE"/>
        </w:rPr>
        <w:t>[26]</w:t>
      </w:r>
      <w:bookmarkEnd w:id="147"/>
      <w:r w:rsidR="0017000E">
        <w:rPr>
          <w:lang w:eastAsia="de-DE"/>
        </w:rPr>
        <w:fldChar w:fldCharType="end"/>
      </w:r>
      <w:r w:rsidR="008D37E1">
        <w:rPr>
          <w:lang w:eastAsia="de-DE"/>
        </w:rPr>
        <w:t>. Hypertext Markup Language</w:t>
      </w:r>
      <w:r w:rsidR="0017000E">
        <w:rPr>
          <w:lang w:eastAsia="de-DE"/>
        </w:rPr>
        <w:t xml:space="preserve"> (HTML)</w:t>
      </w:r>
      <w:r w:rsidR="008D37E1">
        <w:rPr>
          <w:lang w:eastAsia="de-DE"/>
        </w:rPr>
        <w:t xml:space="preserve"> ist beispie</w:t>
      </w:r>
      <w:r w:rsidR="0017000E">
        <w:rPr>
          <w:lang w:eastAsia="de-DE"/>
        </w:rPr>
        <w:t>lsweise eine weit verbreitete Auszeichnungssprache. Im Folgenden werden nun Auszeichnungssprachen vorgestellt, die zur Entwicklung von Virtual Rea</w:t>
      </w:r>
      <w:r w:rsidR="00826E9A">
        <w:rPr>
          <w:lang w:eastAsia="de-DE"/>
        </w:rPr>
        <w:t>lity Inhalten verwendet werden.</w:t>
      </w:r>
    </w:p>
    <w:p w14:paraId="36C7E0FB" w14:textId="2EC004C7" w:rsidR="00A66330" w:rsidRDefault="00AD5ABD" w:rsidP="00AD5ABD">
      <w:pPr>
        <w:rPr>
          <w:lang w:eastAsia="de-DE"/>
        </w:rPr>
      </w:pPr>
      <w:r>
        <w:rPr>
          <w:lang w:eastAsia="de-DE"/>
        </w:rPr>
        <w:t xml:space="preserve">Bei A-Frame handelt es sich um einen OpenSource Framework welcher vom MozVR Team von Mozilla entwickelt wurde. Das Team von MozVR entwickelte dieses </w:t>
      </w:r>
      <w:r w:rsidR="004878D6">
        <w:rPr>
          <w:lang w:eastAsia="de-DE"/>
        </w:rPr>
        <w:t>Framework,</w:t>
      </w:r>
      <w:r>
        <w:rPr>
          <w:lang w:eastAsia="de-DE"/>
        </w:rPr>
        <w:t xml:space="preserve"> weil sie erkannt haben, </w:t>
      </w:r>
      <w:r w:rsidR="006B4AFB">
        <w:rPr>
          <w:lang w:eastAsia="de-DE"/>
        </w:rPr>
        <w:t>dass</w:t>
      </w:r>
      <w:r>
        <w:rPr>
          <w:lang w:eastAsia="de-DE"/>
        </w:rPr>
        <w:t xml:space="preserve"> es nur wenige Entwickler gibt die über die Kenntnisse verfügen Virtual Reality Inhalte direkt über WebGL zu entwickeln. Mit Hilfe von A-frame möchte Mozilla Web Designern, Web Entwicklern und 3D Künstler ermöglichen Virtual Reality Inhalte zu entwickeln, ohne dass sie sich Wissen über WebGL aneignen müssen. Vielmehr reicht ihr bereit vorhandenes Wissen über HTML und JavaScript aus um mit Hilfe von A-Frame komplexe Virtual</w:t>
      </w:r>
      <w:r w:rsidR="00A66330">
        <w:rPr>
          <w:lang w:eastAsia="de-DE"/>
        </w:rPr>
        <w:t xml:space="preserve"> Reality Inhalte zu entwickeln.</w:t>
      </w:r>
      <w:r w:rsidR="00826E9A">
        <w:rPr>
          <w:lang w:eastAsia="de-DE"/>
        </w:rPr>
        <w:t xml:space="preserve"> </w:t>
      </w:r>
      <w:r w:rsidR="00A66330">
        <w:rPr>
          <w:lang w:eastAsia="de-DE"/>
        </w:rPr>
        <w:t>A-Frame läuft auf Three.js, was heißt das es die Funktionen von Three.js übernimmt, diese aber unter selbständigen Tags „versteckt“ und somit den vom Entwickler zu</w:t>
      </w:r>
      <w:r w:rsidR="00826E9A">
        <w:rPr>
          <w:lang w:eastAsia="de-DE"/>
        </w:rPr>
        <w:t xml:space="preserve"> schreibenden Code verringert. </w:t>
      </w:r>
      <w:r w:rsidR="00A66330">
        <w:rPr>
          <w:lang w:eastAsia="de-DE"/>
        </w:rPr>
        <w:t xml:space="preserve">Außerdem nutzt A-Frame ein sogenanntes „entity-component-system“. Diese Art von System ist ein Standard aus der Spiele Industrie. Mit Hilfe dieses Systems werden die Inhalte leicht erweiterbar, leicht kombinierbar und sind sehr flexibel. </w:t>
      </w:r>
      <w:r w:rsidR="00A207C2">
        <w:rPr>
          <w:lang w:eastAsia="de-DE"/>
        </w:rPr>
        <w:t>Auf der Webseite von A-Frame beschreit das MozVR Team A-Frame im Kern als:</w:t>
      </w:r>
    </w:p>
    <w:p w14:paraId="2D0EBEF9" w14:textId="49D211B0" w:rsidR="00A207C2" w:rsidRPr="00A207C2" w:rsidRDefault="00A207C2" w:rsidP="00AD5ABD">
      <w:pPr>
        <w:rPr>
          <w:lang w:val="en-US" w:eastAsia="de-DE"/>
        </w:rPr>
      </w:pPr>
      <w:r>
        <w:rPr>
          <w:lang w:val="en-US" w:eastAsia="de-DE"/>
        </w:rPr>
        <w:t>“</w:t>
      </w:r>
      <w:r w:rsidRPr="00A207C2">
        <w:rPr>
          <w:lang w:val="en-US" w:eastAsia="de-DE"/>
        </w:rPr>
        <w:t>Entity-component-system-based three.js framework with a DOM</w:t>
      </w:r>
      <w:r w:rsidR="002054AD">
        <w:rPr>
          <w:lang w:val="en-US" w:eastAsia="de-DE"/>
        </w:rPr>
        <w:fldChar w:fldCharType="begin"/>
      </w:r>
      <w:r w:rsidR="002054AD" w:rsidRPr="002054AD">
        <w:rPr>
          <w:lang w:val="en-US"/>
        </w:rPr>
        <w:instrText xml:space="preserve"> XE "</w:instrText>
      </w:r>
      <w:r w:rsidR="002054AD" w:rsidRPr="00835A7F">
        <w:rPr>
          <w:lang w:val="en-US" w:eastAsia="de-DE"/>
        </w:rPr>
        <w:instrText>DOM</w:instrText>
      </w:r>
      <w:r w:rsidR="002054AD" w:rsidRPr="002054AD">
        <w:rPr>
          <w:lang w:val="en-US"/>
        </w:rPr>
        <w:instrText>" \t "</w:instrText>
      </w:r>
      <w:r w:rsidR="002054AD" w:rsidRPr="002054AD">
        <w:rPr>
          <w:rFonts w:asciiTheme="minorHAnsi" w:hAnsiTheme="minorHAnsi"/>
          <w:i/>
          <w:lang w:val="en-US"/>
        </w:rPr>
        <w:instrText>Document Object Model</w:instrText>
      </w:r>
      <w:r w:rsidR="002054AD" w:rsidRPr="002054AD">
        <w:rPr>
          <w:lang w:val="en-US"/>
        </w:rPr>
        <w:instrText xml:space="preserve">" </w:instrText>
      </w:r>
      <w:r w:rsidR="002054AD">
        <w:rPr>
          <w:lang w:val="en-US" w:eastAsia="de-DE"/>
        </w:rPr>
        <w:fldChar w:fldCharType="end"/>
      </w:r>
      <w:r w:rsidRPr="00A207C2">
        <w:rPr>
          <w:lang w:val="en-US" w:eastAsia="de-DE"/>
        </w:rPr>
        <w:t xml:space="preserve"> </w:t>
      </w:r>
      <w:r>
        <w:rPr>
          <w:lang w:val="en-US" w:eastAsia="de-DE"/>
        </w:rPr>
        <w:t>interface”</w:t>
      </w:r>
    </w:p>
    <w:p w14:paraId="2EB58DA1" w14:textId="6FF2111A" w:rsidR="00C0514B" w:rsidRDefault="00A207C2" w:rsidP="00C0514B">
      <w:pPr>
        <w:rPr>
          <w:lang w:eastAsia="de-DE"/>
        </w:rPr>
      </w:pPr>
      <w:r>
        <w:rPr>
          <w:lang w:eastAsia="de-DE"/>
        </w:rPr>
        <w:t xml:space="preserve">Inhalte die mit A-Frame entwickelt wurden sind browserbasierend und funktionieren somit auf PCs, Android und iOS Smartphones als auch der Rift von Oculus </w:t>
      </w:r>
      <w:r>
        <w:rPr>
          <w:lang w:eastAsia="de-DE"/>
        </w:rPr>
        <w:fldChar w:fldCharType="begin"/>
      </w:r>
      <w:r w:rsidR="00595300">
        <w:rPr>
          <w:lang w:eastAsia="de-DE"/>
        </w:rPr>
        <w:instrText>ADDIN CITAVI.PLACEHOLDER fa25865c-b942-45e8-95b2-5964aceb46a4 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Pr>
          <w:lang w:eastAsia="de-DE"/>
        </w:rPr>
        <w:fldChar w:fldCharType="separate"/>
      </w:r>
      <w:bookmarkStart w:id="148" w:name="_CTVP001fa25865cb94245e895b25964aceb46a4"/>
      <w:r w:rsidR="00776A92">
        <w:rPr>
          <w:lang w:eastAsia="de-DE"/>
        </w:rPr>
        <w:t>[27]</w:t>
      </w:r>
      <w:bookmarkEnd w:id="148"/>
      <w:r>
        <w:rPr>
          <w:lang w:eastAsia="de-DE"/>
        </w:rPr>
        <w:fldChar w:fldCharType="end"/>
      </w:r>
      <w:r>
        <w:rPr>
          <w:lang w:eastAsia="de-DE"/>
        </w:rPr>
        <w:t>.</w:t>
      </w:r>
    </w:p>
    <w:p w14:paraId="0607373A" w14:textId="3C258496" w:rsidR="00933F31" w:rsidRDefault="00C0514B" w:rsidP="00C0514B">
      <w:r>
        <w:rPr>
          <w:lang w:eastAsia="de-DE"/>
        </w:rPr>
        <w:t>GLAM steht für Graphic Library And Markup und wurde von Toni Paraisi erfunden. Es handelt sich dabei um eine Deklarative Sprache. GLAM nutzt WebGL</w:t>
      </w:r>
      <w:r w:rsidR="003B2F1C">
        <w:rPr>
          <w:lang w:eastAsia="de-DE"/>
        </w:rPr>
        <w:t xml:space="preserve"> in Verbindung mit Three.js</w:t>
      </w:r>
      <w:r>
        <w:rPr>
          <w:lang w:eastAsia="de-DE"/>
        </w:rPr>
        <w:t xml:space="preserve"> und erweitert es mit einfach zu nutzende Tags </w:t>
      </w:r>
      <w:r w:rsidR="00CB02CF">
        <w:rPr>
          <w:lang w:eastAsia="de-DE"/>
        </w:rPr>
        <w:t>und Style</w:t>
      </w:r>
      <w:r>
        <w:rPr>
          <w:lang w:eastAsia="de-DE"/>
        </w:rPr>
        <w:t xml:space="preserve"> Eigenschaften. Um mit Hilfe von GLAM 3D Objekte zu erstellen, werden einzelne Elemente defniniert, wie etwa ein Würfel, und anschließend werden die Attributes </w:t>
      </w:r>
      <w:r>
        <w:rPr>
          <w:lang w:eastAsia="de-DE"/>
        </w:rPr>
        <w:lastRenderedPageBreak/>
        <w:t xml:space="preserve">des Würfels (Größe usw.) festgelegt. Zusätzlich können so genannte Event Listeners installiert werden, um etwa den Würfel auf die Mausbewegung eines Nutzers reagieren zu lassen </w:t>
      </w:r>
      <w:r>
        <w:fldChar w:fldCharType="begin"/>
      </w:r>
      <w:r w:rsidRPr="00C0514B">
        <w:instrText>ADDIN CITAVI.PLACEHOLDER 278f1981-61a7-4d25-8745-0b2ef5549193 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</w:instrText>
      </w:r>
      <w:r>
        <w:instrText>mQmlibGlvZ3JhcGhpY0luZm9ybWF0aW9uPg0KICAgICAgICA8U3VidGl0bGU+RGV2ZWxvcGluZyBpbW1lcnNpdmUgZXhwZXJpZW5jZXMgYW5kIGFwcGxpY2F0aW9ucyBmb3IgZGVza3RvcCwgV2ViLCBhbmQgbW9iaWxlPC9TdWJ0aXRsZT4NCiAgICAgICAgPFRpdGxlPkxlYXJuaW5nIHZpcnR1YWwgcmVhbGl0eTwvVGl0bGU+DQogICAgICAgIDxZZWFyPjIwMTU8L1llYXI+DQogICAgICA8L1JlZmVyZW5jZT4NCiAgICA8L0VudHJ5Pg0KICA8L0VudHJpZXM+DQogIDxUZXh0Pls2XSBTLiA4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gUy4gODI8L1RleHQ+DQogICAgPC9UZXh0VW5pdD4NCiAgPC9UZXh0VW5pdHM+DQo8L1BsYWNlaG9sZGVyPg==</w:instrText>
      </w:r>
      <w:r>
        <w:fldChar w:fldCharType="separate"/>
      </w:r>
      <w:bookmarkStart w:id="149" w:name="_CTVP001278f198161a74d2587450b2ef5549193"/>
      <w:r w:rsidR="00776A92">
        <w:t>[6] S. 82</w:t>
      </w:r>
      <w:bookmarkEnd w:id="149"/>
      <w:r>
        <w:fldChar w:fldCharType="end"/>
      </w:r>
      <w:r>
        <w:t>.</w:t>
      </w:r>
    </w:p>
    <w:p w14:paraId="56B401F5" w14:textId="77777777" w:rsidR="00814E38" w:rsidRDefault="00814E38" w:rsidP="00C0514B"/>
    <w:p w14:paraId="57DC299C" w14:textId="77777777" w:rsidR="00F84D15" w:rsidRDefault="00814E38" w:rsidP="00814E38">
      <w:pPr>
        <w:pStyle w:val="berschrift2"/>
      </w:pPr>
      <w:bookmarkStart w:id="150" w:name="_Toc453247671"/>
      <w:r>
        <w:t>Zusammenfassung</w:t>
      </w:r>
      <w:bookmarkEnd w:id="150"/>
    </w:p>
    <w:p w14:paraId="33BCB5B3" w14:textId="77777777" w:rsidR="00F84D15" w:rsidRDefault="00F84D15" w:rsidP="00F84D15"/>
    <w:p w14:paraId="38AAFA33" w14:textId="340C4784" w:rsidR="002D67FB" w:rsidRDefault="00F84D15" w:rsidP="00F84D15">
      <w:r>
        <w:t xml:space="preserve">Dieses Kapitel beschäftigt sich mit den Möglichkeiten der Entwicklung von Inhalten für HMDs. </w:t>
      </w:r>
      <w:r w:rsidR="002D67FB">
        <w:t>Es werden Techniken zum nativem Entwickeln und Web Entwickeln vorgestellt. Beim nativen Entwickeln werden Software und Tools verwendet, die vom Hersteller des HMD bereitgestellt werden. Beim Web Entwickeln werden verschiedene Browsertechnologien verwendet, die aufeinander aufbauen.</w:t>
      </w:r>
      <w:r w:rsidR="00A0735E">
        <w:t xml:space="preserve"> </w:t>
      </w:r>
      <w:r w:rsidR="00A0735E">
        <w:fldChar w:fldCharType="begin"/>
      </w:r>
      <w:r w:rsidR="00A0735E">
        <w:instrText xml:space="preserve"> REF _Ref452298704 \h </w:instrText>
      </w:r>
      <w:r w:rsidR="00A0735E">
        <w:fldChar w:fldCharType="separate"/>
      </w:r>
      <w:r w:rsidR="000C7041">
        <w:t xml:space="preserve">Abbildung </w:t>
      </w:r>
      <w:r w:rsidR="000C7041">
        <w:rPr>
          <w:noProof/>
        </w:rPr>
        <w:t>12</w:t>
      </w:r>
      <w:r w:rsidR="00A0735E">
        <w:fldChar w:fldCharType="end"/>
      </w:r>
      <w:r w:rsidR="002D67FB">
        <w:t xml:space="preserve"> </w:t>
      </w:r>
      <w:r w:rsidR="00A0735E">
        <w:t>zeigt die Browsertechnologien.</w:t>
      </w:r>
    </w:p>
    <w:p w14:paraId="628F4715" w14:textId="77777777" w:rsidR="00A0735E" w:rsidRDefault="00A0735E" w:rsidP="00A0735E">
      <w:pPr>
        <w:keepNext/>
      </w:pPr>
      <w:r>
        <w:rPr>
          <w:noProof/>
          <w:lang w:eastAsia="de-DE"/>
        </w:rPr>
        <w:drawing>
          <wp:inline distT="0" distB="0" distL="0" distR="0" wp14:anchorId="0D9A0AC5" wp14:editId="1B6D10DD">
            <wp:extent cx="1278930" cy="2969971"/>
            <wp:effectExtent l="0" t="0" r="0" b="1905"/>
            <wp:docPr id="244" name="Grafik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93300" cy="3003343"/>
                    </a:xfrm>
                    <a:prstGeom prst="rect">
                      <a:avLst/>
                    </a:prstGeom>
                    <a:noFill/>
                  </pic:spPr>
                </pic:pic>
              </a:graphicData>
            </a:graphic>
          </wp:inline>
        </w:drawing>
      </w:r>
    </w:p>
    <w:p w14:paraId="29E73DB5" w14:textId="19854516" w:rsidR="00A0735E" w:rsidRDefault="00D65779" w:rsidP="00A0735E">
      <w:pPr>
        <w:pStyle w:val="Beschriftung"/>
      </w:pPr>
      <w:bookmarkStart w:id="151" w:name="_Ref452298704"/>
      <w:bookmarkStart w:id="152" w:name="_Ref452298697"/>
      <w:r>
        <w:t>Abbildung</w:t>
      </w:r>
      <w:r w:rsidR="00A0735E">
        <w:t xml:space="preserve"> </w:t>
      </w:r>
      <w:fldSimple w:instr=" SEQ Figure \* ARABIC ">
        <w:r w:rsidR="000C7041">
          <w:rPr>
            <w:noProof/>
          </w:rPr>
          <w:t>12</w:t>
        </w:r>
      </w:fldSimple>
      <w:bookmarkEnd w:id="151"/>
      <w:r w:rsidR="00A0735E">
        <w:t>: Browsertechnologien für HMD Web Development</w:t>
      </w:r>
      <w:bookmarkEnd w:id="152"/>
    </w:p>
    <w:p w14:paraId="5DDE6876" w14:textId="1B50889B" w:rsidR="00DA2D4B" w:rsidRPr="006A610F" w:rsidRDefault="002D67FB" w:rsidP="00F84D15">
      <w:r>
        <w:t xml:space="preserve"> </w:t>
      </w:r>
      <w:r w:rsidR="00A0735E">
        <w:t xml:space="preserve">Web GL dient als Basis, während der Entwickler mit der Auszeichnungssprache interagiert. </w:t>
      </w:r>
      <w:r w:rsidR="00933F31">
        <w:br w:type="page"/>
      </w:r>
    </w:p>
    <w:p w14:paraId="385A6024" w14:textId="77777777" w:rsidR="00985D2A" w:rsidRDefault="00985D2A" w:rsidP="000C185D">
      <w:pPr>
        <w:pStyle w:val="berschrift1"/>
        <w:rPr>
          <w:rFonts w:eastAsia="Times New Roman"/>
          <w:lang w:eastAsia="de-DE"/>
        </w:rPr>
      </w:pPr>
      <w:bookmarkStart w:id="153" w:name="_Toc453247672"/>
      <w:r w:rsidRPr="006A610F">
        <w:rPr>
          <w:rFonts w:eastAsia="Times New Roman"/>
          <w:lang w:eastAsia="de-DE"/>
        </w:rPr>
        <w:lastRenderedPageBreak/>
        <w:t>Produktanalyse zur Anschaffung eines HMDs für Lehrzwecke in einer Bildungseinrichtung</w:t>
      </w:r>
      <w:bookmarkEnd w:id="153"/>
    </w:p>
    <w:p w14:paraId="7E2726C8" w14:textId="77777777" w:rsidR="00933F31" w:rsidRDefault="00933F31" w:rsidP="00933F31">
      <w:pPr>
        <w:rPr>
          <w:lang w:eastAsia="de-DE"/>
        </w:rPr>
      </w:pPr>
    </w:p>
    <w:p w14:paraId="3F07C177" w14:textId="77777777" w:rsidR="005B74FA" w:rsidRDefault="00933F31" w:rsidP="00933F31">
      <w:pPr>
        <w:rPr>
          <w:lang w:eastAsia="de-DE"/>
        </w:rPr>
      </w:pPr>
      <w:r>
        <w:rPr>
          <w:lang w:eastAsia="de-DE"/>
        </w:rPr>
        <w:t xml:space="preserve">Dieses Kapitel behandelt den Vergleich zwischen der Rift von Oculus, dem Dark Shader von </w:t>
      </w:r>
      <w:r w:rsidRPr="006A610F">
        <w:rPr>
          <w:lang w:eastAsia="de-DE"/>
        </w:rPr>
        <w:t>ZAAK ZURICH BERLIN – Cardboard Kits Europe</w:t>
      </w:r>
      <w:r>
        <w:rPr>
          <w:lang w:eastAsia="de-DE"/>
        </w:rPr>
        <w:t xml:space="preserve"> und der VR One von Zeiss. Dabei soll die Tauglichkeit der verschiedene HMDs als Lehrgegenstand innerhalb einer Bildungseinrichtung überprüft werden. Nachfolgend werden zuerst die Vergleichskriterien festgelegt und definiert.</w:t>
      </w:r>
    </w:p>
    <w:p w14:paraId="2795C0FB" w14:textId="77777777" w:rsidR="00933F31" w:rsidRPr="00933F31" w:rsidRDefault="00933F31" w:rsidP="00933F31">
      <w:pPr>
        <w:rPr>
          <w:lang w:eastAsia="de-DE"/>
        </w:rPr>
      </w:pPr>
      <w:r>
        <w:rPr>
          <w:lang w:eastAsia="de-DE"/>
        </w:rPr>
        <w:t xml:space="preserve"> </w:t>
      </w:r>
    </w:p>
    <w:p w14:paraId="1B6344CF" w14:textId="77777777" w:rsidR="003A59A6" w:rsidRDefault="003A59A6">
      <w:pPr>
        <w:spacing w:line="259" w:lineRule="auto"/>
        <w:jc w:val="left"/>
        <w:rPr>
          <w:rFonts w:eastAsia="Times New Roman" w:cstheme="majorBidi"/>
          <w:sz w:val="32"/>
          <w:szCs w:val="26"/>
          <w:lang w:eastAsia="de-DE"/>
        </w:rPr>
      </w:pPr>
      <w:r>
        <w:rPr>
          <w:rFonts w:eastAsia="Times New Roman"/>
          <w:lang w:eastAsia="de-DE"/>
        </w:rPr>
        <w:br w:type="page"/>
      </w:r>
    </w:p>
    <w:p w14:paraId="0DCD8ABA" w14:textId="5EE53D08" w:rsidR="002770AA" w:rsidRDefault="002770AA" w:rsidP="002770AA">
      <w:pPr>
        <w:pStyle w:val="berschrift2"/>
        <w:rPr>
          <w:rFonts w:eastAsia="Times New Roman"/>
          <w:lang w:eastAsia="de-DE"/>
        </w:rPr>
      </w:pPr>
      <w:bookmarkStart w:id="154" w:name="_Toc453247673"/>
      <w:r w:rsidRPr="006A610F">
        <w:rPr>
          <w:rFonts w:eastAsia="Times New Roman"/>
          <w:lang w:eastAsia="de-DE"/>
        </w:rPr>
        <w:lastRenderedPageBreak/>
        <w:t>Festlegung und Definition der Kriterien für die Anschaffungsempfehlung</w:t>
      </w:r>
      <w:bookmarkEnd w:id="154"/>
    </w:p>
    <w:p w14:paraId="214FB25A" w14:textId="77777777" w:rsidR="002770AA" w:rsidRDefault="002770AA" w:rsidP="002770AA">
      <w:pPr>
        <w:rPr>
          <w:lang w:eastAsia="de-DE"/>
        </w:rPr>
      </w:pPr>
    </w:p>
    <w:p w14:paraId="0979E3B1" w14:textId="3E7C57BE" w:rsidR="002770AA" w:rsidRDefault="002770AA" w:rsidP="002770AA">
      <w:pPr>
        <w:rPr>
          <w:lang w:eastAsia="de-DE"/>
        </w:rPr>
      </w:pPr>
      <w:r>
        <w:rPr>
          <w:lang w:eastAsia="de-DE"/>
        </w:rPr>
        <w:t>In diesem Abschnitt werden die Vergleichskriterien für die Nutzwertanalyse</w:t>
      </w:r>
      <w:r w:rsidR="003A59A6">
        <w:rPr>
          <w:lang w:eastAsia="de-DE"/>
        </w:rPr>
        <w:t xml:space="preserve"> und den AHP</w:t>
      </w:r>
      <w:r>
        <w:rPr>
          <w:lang w:eastAsia="de-DE"/>
        </w:rPr>
        <w:t xml:space="preserve"> festgelegt und erläutert. Manche Kriterien verfügen über Unterkriterien, Hauptkriterien werden durch Unterstreichungen von ihren jeweiligen Unterkriterien unterschieden.</w:t>
      </w:r>
    </w:p>
    <w:p w14:paraId="2420AB3C" w14:textId="77777777" w:rsidR="002770AA" w:rsidRPr="00C23E84" w:rsidRDefault="002770AA" w:rsidP="002770AA">
      <w:pPr>
        <w:rPr>
          <w:b/>
          <w:u w:val="single"/>
          <w:lang w:eastAsia="de-DE"/>
        </w:rPr>
      </w:pPr>
      <w:r w:rsidRPr="00C23E84">
        <w:rPr>
          <w:b/>
          <w:u w:val="single"/>
          <w:lang w:eastAsia="de-DE"/>
        </w:rPr>
        <w:t>Kosten</w:t>
      </w:r>
    </w:p>
    <w:p w14:paraId="1455DD8A" w14:textId="77777777" w:rsidR="002770AA" w:rsidRDefault="002770AA" w:rsidP="002770AA">
      <w:pPr>
        <w:rPr>
          <w:lang w:eastAsia="de-DE"/>
        </w:rPr>
      </w:pPr>
      <w:r>
        <w:rPr>
          <w:lang w:eastAsia="de-DE"/>
        </w:rPr>
        <w:t>Dieses Kriterium bewertet die Kosten des jeweiligen HMDs. Dabei stehen die Anschaffungskosten in Vordergrund. Zusätzlich sollen aber auch evtl. auftretende laufende Kosten bewertet werden.</w:t>
      </w:r>
    </w:p>
    <w:p w14:paraId="3D20A836" w14:textId="77777777" w:rsidR="002770AA" w:rsidRPr="00C23E84" w:rsidRDefault="002770AA" w:rsidP="002770AA">
      <w:pPr>
        <w:rPr>
          <w:b/>
          <w:u w:val="single"/>
          <w:lang w:eastAsia="de-DE"/>
        </w:rPr>
      </w:pPr>
      <w:r w:rsidRPr="00C23E84">
        <w:rPr>
          <w:b/>
          <w:u w:val="single"/>
          <w:lang w:eastAsia="de-DE"/>
        </w:rPr>
        <w:t>Robustheit</w:t>
      </w:r>
    </w:p>
    <w:p w14:paraId="28E1F87C" w14:textId="77777777" w:rsidR="002770AA" w:rsidRDefault="002770AA" w:rsidP="002770AA">
      <w:pPr>
        <w:rPr>
          <w:lang w:eastAsia="de-DE"/>
        </w:rPr>
      </w:pPr>
      <w:r>
        <w:rPr>
          <w:lang w:eastAsia="de-DE"/>
        </w:rPr>
        <w:t>Mit Robustheit wird die Langlebigkeit des jeweiligen HMDs bewertet. Dabei wird beurteilt wie gut das HMD äußere Einflüsse die bei der Nutzung auftreten übersteht. Die Robustheit des HMDs ist nicht zuletzt auf die Eigenschaften der verwendeten Materialen zurückzuführen.</w:t>
      </w:r>
    </w:p>
    <w:p w14:paraId="000670DC" w14:textId="77777777" w:rsidR="002770AA" w:rsidRPr="00C23E84" w:rsidRDefault="002770AA" w:rsidP="002770AA">
      <w:pPr>
        <w:rPr>
          <w:b/>
          <w:u w:val="single"/>
          <w:lang w:eastAsia="de-DE"/>
        </w:rPr>
      </w:pPr>
      <w:r w:rsidRPr="00C23E84">
        <w:rPr>
          <w:b/>
          <w:u w:val="single"/>
          <w:lang w:eastAsia="de-DE"/>
        </w:rPr>
        <w:t>Tragekomfort</w:t>
      </w:r>
    </w:p>
    <w:p w14:paraId="12246A29" w14:textId="77777777" w:rsidR="002770AA" w:rsidRPr="00D460EC" w:rsidRDefault="002770AA" w:rsidP="002770AA">
      <w:pPr>
        <w:rPr>
          <w:lang w:eastAsia="de-DE"/>
        </w:rPr>
      </w:pPr>
      <w:r>
        <w:rPr>
          <w:lang w:eastAsia="de-DE"/>
        </w:rPr>
        <w:t>Der Tragekomfort beschreibt den Komfort den das HMD aufweist, wenn es vom Nutzer verwendet wird, es wird durch folgende Unterkriterien beschrieben:</w:t>
      </w:r>
    </w:p>
    <w:p w14:paraId="1A097041" w14:textId="77777777" w:rsidR="002770AA" w:rsidRPr="00C23E84" w:rsidRDefault="002770AA" w:rsidP="002770AA">
      <w:pPr>
        <w:rPr>
          <w:b/>
          <w:lang w:eastAsia="de-DE"/>
        </w:rPr>
      </w:pPr>
      <w:r w:rsidRPr="00C23E84">
        <w:rPr>
          <w:b/>
          <w:lang w:eastAsia="de-DE"/>
        </w:rPr>
        <w:t>Gewicht</w:t>
      </w:r>
    </w:p>
    <w:p w14:paraId="77242813" w14:textId="77777777" w:rsidR="002770AA" w:rsidRDefault="002770AA" w:rsidP="002770AA">
      <w:pPr>
        <w:rPr>
          <w:lang w:eastAsia="de-DE"/>
        </w:rPr>
      </w:pPr>
      <w:r>
        <w:rPr>
          <w:lang w:eastAsia="de-DE"/>
        </w:rPr>
        <w:t>Gewicht meint das Gesamtgewicht des HMDs welches auf dem Nutzer bei der Verwendung wirkt.</w:t>
      </w:r>
    </w:p>
    <w:p w14:paraId="41224CF8" w14:textId="77777777" w:rsidR="002770AA" w:rsidRPr="00C23E84" w:rsidRDefault="002770AA" w:rsidP="002770AA">
      <w:pPr>
        <w:rPr>
          <w:b/>
          <w:lang w:eastAsia="de-DE"/>
        </w:rPr>
      </w:pPr>
      <w:r w:rsidRPr="00C23E84">
        <w:rPr>
          <w:b/>
          <w:lang w:eastAsia="de-DE"/>
        </w:rPr>
        <w:t>Polsterung</w:t>
      </w:r>
    </w:p>
    <w:p w14:paraId="5BEF954B" w14:textId="77777777" w:rsidR="002770AA" w:rsidRDefault="002770AA" w:rsidP="002770AA">
      <w:pPr>
        <w:rPr>
          <w:lang w:eastAsia="de-DE"/>
        </w:rPr>
      </w:pPr>
      <w:r>
        <w:rPr>
          <w:lang w:eastAsia="de-DE"/>
        </w:rPr>
        <w:t>Die Polsterung beschreibt die Qualität der Polsterung die am HMD angebracht ist und als Kontaktfläche zwischen Nutzer und HMD dient.</w:t>
      </w:r>
    </w:p>
    <w:p w14:paraId="113F37DD" w14:textId="77777777" w:rsidR="002770AA" w:rsidRPr="00C23E84" w:rsidRDefault="002770AA" w:rsidP="002770AA">
      <w:pPr>
        <w:rPr>
          <w:b/>
          <w:u w:val="single"/>
          <w:lang w:eastAsia="de-DE"/>
        </w:rPr>
      </w:pPr>
      <w:r w:rsidRPr="00C23E84">
        <w:rPr>
          <w:b/>
          <w:u w:val="single"/>
          <w:lang w:eastAsia="de-DE"/>
        </w:rPr>
        <w:t xml:space="preserve">Qualität der Immersion </w:t>
      </w:r>
    </w:p>
    <w:p w14:paraId="414ED60D" w14:textId="77777777" w:rsidR="002770AA" w:rsidRDefault="002770AA" w:rsidP="002770AA">
      <w:pPr>
        <w:rPr>
          <w:lang w:eastAsia="de-DE"/>
        </w:rPr>
      </w:pPr>
      <w:r>
        <w:rPr>
          <w:lang w:eastAsia="de-DE"/>
        </w:rPr>
        <w:t>Dieses Kriterium beschreibt wie stark die Immersion ist, die das HMD erzeugen kann. Ist das HMD dazu in der Lage dem Nutzer eine virtuelle Welt als präsent vorzutäuschen? Dieses Hauptkriterium ist von folgenden Unterkriterien abhängig:</w:t>
      </w:r>
    </w:p>
    <w:p w14:paraId="0876967B" w14:textId="77777777" w:rsidR="002770AA" w:rsidRPr="00C23E84" w:rsidRDefault="002770AA" w:rsidP="002770AA">
      <w:pPr>
        <w:rPr>
          <w:b/>
          <w:lang w:eastAsia="de-DE"/>
        </w:rPr>
      </w:pPr>
      <w:r w:rsidRPr="00C23E84">
        <w:rPr>
          <w:b/>
          <w:lang w:eastAsia="de-DE"/>
        </w:rPr>
        <w:lastRenderedPageBreak/>
        <w:t>Displayauflösung</w:t>
      </w:r>
    </w:p>
    <w:p w14:paraId="4877936C" w14:textId="77777777" w:rsidR="002770AA" w:rsidRDefault="002770AA" w:rsidP="002770AA">
      <w:pPr>
        <w:rPr>
          <w:lang w:eastAsia="de-DE"/>
        </w:rPr>
      </w:pPr>
      <w:r>
        <w:rPr>
          <w:lang w:eastAsia="de-DE"/>
        </w:rPr>
        <w:t>Die Displayauflösung gibt an aus wie vielen Bildpunkten die Inhalte auf dem Display des HMD bestehen. Dabei gilt, je höher die Auflösung desto mehr Platz steht für die Darstellung zu Verfügung und desto schärfer können Inhalte für den Betrachter dargestellt werden.</w:t>
      </w:r>
    </w:p>
    <w:p w14:paraId="2E5F6C8E" w14:textId="77777777" w:rsidR="002770AA" w:rsidRPr="00C23E84" w:rsidRDefault="002770AA" w:rsidP="002770AA">
      <w:pPr>
        <w:rPr>
          <w:b/>
          <w:lang w:eastAsia="de-DE"/>
        </w:rPr>
      </w:pPr>
      <w:r w:rsidRPr="00C23E84">
        <w:rPr>
          <w:b/>
          <w:lang w:eastAsia="de-DE"/>
        </w:rPr>
        <w:t>Qualität der grafischen Darstellung</w:t>
      </w:r>
    </w:p>
    <w:p w14:paraId="1DD440A8" w14:textId="77777777" w:rsidR="002770AA" w:rsidRDefault="002770AA" w:rsidP="002770AA">
      <w:pPr>
        <w:rPr>
          <w:lang w:eastAsia="de-DE"/>
        </w:rPr>
      </w:pPr>
      <w:r>
        <w:rPr>
          <w:lang w:eastAsia="de-DE"/>
        </w:rPr>
        <w:t>Qualität der grafischen Darstellung meint ob die mit dem HMD verbundene Hardware leistungsstark genug ist um virtuelle Welten glaubwürdig aussehen zu lassen. Oder aber ob die Grafikleistung nur virtuelle Welten darstellen kann die auch leicht als solche erkennbar sind.</w:t>
      </w:r>
    </w:p>
    <w:p w14:paraId="72C121EE" w14:textId="77777777" w:rsidR="002770AA" w:rsidRPr="00C23E84" w:rsidRDefault="002770AA" w:rsidP="002770AA">
      <w:pPr>
        <w:rPr>
          <w:b/>
          <w:lang w:eastAsia="de-DE"/>
        </w:rPr>
      </w:pPr>
      <w:r w:rsidRPr="00C23E84">
        <w:rPr>
          <w:b/>
          <w:lang w:eastAsia="de-DE"/>
        </w:rPr>
        <w:t>Präzession des Trackings</w:t>
      </w:r>
    </w:p>
    <w:p w14:paraId="763F8A70" w14:textId="12AFE255" w:rsidR="002770AA" w:rsidRDefault="002770AA" w:rsidP="002770AA">
      <w:r w:rsidRPr="00D22368">
        <w:rPr>
          <w:lang w:eastAsia="de-DE"/>
        </w:rPr>
        <w:t xml:space="preserve">Bei der Präzession des Trackings spielt </w:t>
      </w:r>
      <w:r>
        <w:rPr>
          <w:lang w:eastAsia="de-DE"/>
        </w:rPr>
        <w:t xml:space="preserve">die Latenz eine entscheidende Rolle. </w:t>
      </w:r>
      <w:bookmarkStart w:id="155" w:name="_CTVK0019a57815df80444a599237f35784ac875"/>
      <w:r>
        <w:rPr>
          <w:lang w:eastAsia="de-DE"/>
        </w:rPr>
        <w:t>„</w:t>
      </w:r>
      <w:r w:rsidRPr="00AC1099">
        <w:rPr>
          <w:szCs w:val="18"/>
        </w:rPr>
        <w:t>Die Zeitspanne, die ein System für die Reaktion auf eine Eingabe benötigt, bezeichnet man dabei als Latenz (engl. Latency). Je größer die Latenz des Systems, desto größer ist der zeitliche Abstand der wahrnehmbaren Konsequenz einer Handlung und desto dissoziierter ist die Wirkung auf den Nutzer.</w:t>
      </w:r>
      <w:bookmarkEnd w:id="155"/>
      <w:r>
        <w:rPr>
          <w:szCs w:val="18"/>
        </w:rPr>
        <w:t>“</w:t>
      </w:r>
      <w:r w:rsidRPr="00AC1099">
        <w:t xml:space="preserve"> </w:t>
      </w:r>
      <w:r>
        <w:fldChar w:fldCharType="begin"/>
      </w:r>
      <w:r w:rsidR="00A94375">
        <w:instrText>ADDIN CITAVI.PLACEHOLDER 86907a92-08ce-45ed-b080-6cea86400832 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UmFuZ2U+PCFbQ0RBVEFbPHNwPg0KICA8bj4xOTQ8L24+DQogIDxpbj50cnVlPC9pbj4NCiAgPG9zPjE5NDwvb3M+DQogIDxwcz4xOTQ8L3BzPg0KPC9zcD4NCjxlcD4NCiAgPG4+MjQwPC9uPg0KICA8aW4+dHJ1ZTwvaW4+DQogIDxvcz4yNDA8L29zPg0KICA8cHM+MjQwPC9wcz4NCjwvZXA+DQo8b3M+MTk0LTI0MDwvb3M+XV0+PC9QYWdlUmFuZ2U+DQogICAgICAgIDxFbmRQYWdlPjI0MDwvRW5kUGFnZT4NCiAgICAgICAgPFN0YXJ0UGFnZT4xOTQ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J1aHIsIFBmZWlmZmVyIGV0IGFsLiAyMDEzIOKAkyBFY2h0emVpdGFzcGVrdGUgdm9uIFZSLVN5c3RlbWVuPC9TaG9ydFRpdGxlPg0KICAgICAgICA8VGl0bGU+RWNodHplaXRhc3Bla3RlIHZvbiBWUi1TeXN0ZW1lbjwvVGl0bGU+DQogICAgICA8L1JlZmVyZW5jZT4NCiAgICA8L0VudHJ5Pg0KICA8L0VudHJpZXM+DQogIDxUZXh0PlsyOF0gUy4gMTk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gUy4gMTk2PC9UZXh0Pg0KICAgIDwvVGV4dFVuaXQ+DQogIDwvVGV4dFVuaXRzPg0KPC9QbGFjZWhvbGRlcj4=</w:instrText>
      </w:r>
      <w:r>
        <w:fldChar w:fldCharType="separate"/>
      </w:r>
      <w:bookmarkStart w:id="156" w:name="_CTVP00186907a9208ce45edb0806cea86400832"/>
      <w:r w:rsidR="00A94375">
        <w:t>[28] S. 196</w:t>
      </w:r>
      <w:bookmarkEnd w:id="156"/>
      <w:r>
        <w:fldChar w:fldCharType="end"/>
      </w:r>
    </w:p>
    <w:p w14:paraId="7EAEE8F0" w14:textId="29BC254C" w:rsidR="002770AA" w:rsidRPr="00D22368" w:rsidRDefault="002770AA" w:rsidP="002770AA">
      <w:pPr>
        <w:rPr>
          <w:lang w:eastAsia="de-DE"/>
        </w:rPr>
      </w:pPr>
      <w:r>
        <w:rPr>
          <w:lang w:eastAsia="de-DE"/>
        </w:rPr>
        <w:t xml:space="preserve">Bei HMDs mit Head-Tracking stellt die Berechnung der dynamischen Perspektive des Nutzers eine besondere Anforderung an die Latenz eines HMD dar. Sobald der Nutzer nur noch virtuelle Inhalte wahrnimmt, wirkt sich eine hohe Latenz besonders stark auf die Qualität des Erlebnisses für den Nutzer aus. Schwindelgefühle sind die Folge, welche zunehmen, je höher die Latenz des Systems ist </w:t>
      </w:r>
      <w:r>
        <w:rPr>
          <w:lang w:eastAsia="de-DE"/>
        </w:rPr>
        <w:fldChar w:fldCharType="begin"/>
      </w:r>
      <w:r w:rsidR="00A94375">
        <w:rPr>
          <w:lang w:eastAsia="de-DE"/>
        </w:rPr>
        <w:instrText>ADDIN CITAVI.PLACEHOLDER c9d99b3a-25aa-4610-8c09-9041a297102e 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SYW5nZT48IVtDREFUQVs8c3A+DQogIDxuPjE5NDwvbj4NCiAgPGluPnRydWU8L2luPg0KICA8b3M+MTk0PC9vcz4NCiAgPHBzPjE5NDwvcHM+DQo8L3NwPg0KPGVwPg0KICA8bj4yNDA8L24+DQogIDxpbj50cnVlPC9pbj4NCiAgPG9zPjI0MDwvb3M+DQogIDxwcz4yNDA8L3BzPg0KPC9lcD4NCjxvcz4xOTQtMjQwPC9vcz5dXT48L1BhZ2VSYW5nZT4NCiAgICAgICAgPEVuZFBhZ2U+MjQwPC9FbmRQYWdlPg0KICAgICAgICA8U3RhcnRQYWdlPjE5ND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QnVociwgUGZlaWZmZXIgZXQgYWwuIDIwMTMg4oCTIEVjaHR6ZWl0YXNwZWt0ZSB2b24gVlItU3lzdGVtZW48L1Nob3J0VGl0bGU+DQogICAgICAgIDxUaXRsZT5FY2h0emVpdGFzcGVrdGUgdm9uIFZSLVN5c3RlbWVuPC9UaXRsZT4NCiAgICAgIDwvUmVmZXJlbmNlPg0KICAgIDwvRW50cnk+DQogIDwvRW50cmllcz4NCiAgPFRleHQ+WzI4XSBTLiAxO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4XSBTLiAxOTc8L1RleHQ+DQogICAgPC9UZXh0VW5pdD4NCiAgPC9UZXh0VW5pdHM+DQo8L1BsYWNlaG9sZGVyPg==</w:instrText>
      </w:r>
      <w:r>
        <w:rPr>
          <w:lang w:eastAsia="de-DE"/>
        </w:rPr>
        <w:fldChar w:fldCharType="separate"/>
      </w:r>
      <w:bookmarkStart w:id="157" w:name="_CTVP001c9d99b3a25aa46108c099041a297102e"/>
      <w:r w:rsidR="00A94375">
        <w:rPr>
          <w:lang w:eastAsia="de-DE"/>
        </w:rPr>
        <w:t>[28] S. 197</w:t>
      </w:r>
      <w:bookmarkEnd w:id="157"/>
      <w:r>
        <w:rPr>
          <w:lang w:eastAsia="de-DE"/>
        </w:rPr>
        <w:fldChar w:fldCharType="end"/>
      </w:r>
      <w:r>
        <w:rPr>
          <w:lang w:eastAsia="de-DE"/>
        </w:rPr>
        <w:t xml:space="preserve">. </w:t>
      </w:r>
      <w:bookmarkStart w:id="158" w:name="_CTVK0010c72b26a8c1648f084f38ee81a231c77"/>
      <w:r>
        <w:rPr>
          <w:lang w:eastAsia="de-DE"/>
        </w:rPr>
        <w:t>„</w:t>
      </w:r>
      <w:r w:rsidRPr="009D2309">
        <w:rPr>
          <w:szCs w:val="18"/>
        </w:rPr>
        <w:t>Meehan et al. (2003) konnten z. B. eine deutlich höhere Zahl an Personen mit Schwindelgefühlen feststellen, wenn sie die Latenz eines HMDs von 50 ms auf 90 ms erhöhten. Eine Latenz von unter 50 ms wird für HMDs empfohlen (Brooks 1999; Ellis et al. 1997).</w:t>
      </w:r>
      <w:bookmarkEnd w:id="158"/>
      <w:r>
        <w:rPr>
          <w:szCs w:val="18"/>
        </w:rPr>
        <w:t>“</w:t>
      </w:r>
      <w:r w:rsidRPr="009D2309">
        <w:t xml:space="preserve"> </w:t>
      </w:r>
      <w:r>
        <w:fldChar w:fldCharType="begin"/>
      </w:r>
      <w:r w:rsidR="00A94375">
        <w:instrText>ADDIN CITAVI.PLACEHOLDER f98fc91a-4219-4cba-969e-2e6d5363916c 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J1aHIsIFBmZWlmZmVyIGV0IGFsLiAyMDEzIOKAkyBFY2h0emVpdGFzcGVrdGUgdm9uIFZSLVN5c3RlbWVuPC9TaG9ydFRpdGxlPg0KICAgICAgICA8VGl0bGU+RWNodHplaXRhc3Bla3RlIHZvbiBWUi1TeXN0ZW1lbjwvVGl0bGU+DQogICAgICA8L1JlZmVyZW5jZT4NCiAgICA8L0VudHJ5Pg0KICA8L0VudHJpZXM+DQogIDxUZXh0PlsyOF0gUy4gMTk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gUy4gMTk3PC9UZXh0Pg0KICAgIDwvVGV4dFVuaXQ+DQogIDwvVGV4dFVuaXRzPg0KPC9QbGFjZWhvbGRlcj4=</w:instrText>
      </w:r>
      <w:r>
        <w:fldChar w:fldCharType="separate"/>
      </w:r>
      <w:bookmarkStart w:id="159" w:name="_CTVP001f98fc91a42194cba969e2e6d5363916c"/>
      <w:r w:rsidR="00A94375">
        <w:t>[28] S. 197</w:t>
      </w:r>
      <w:bookmarkEnd w:id="159"/>
      <w:r>
        <w:fldChar w:fldCharType="end"/>
      </w:r>
      <w:r>
        <w:rPr>
          <w:lang w:eastAsia="de-DE"/>
        </w:rPr>
        <w:t xml:space="preserve"> </w:t>
      </w:r>
    </w:p>
    <w:p w14:paraId="172B41F1" w14:textId="77777777" w:rsidR="002770AA" w:rsidRPr="00C23E84" w:rsidRDefault="002770AA" w:rsidP="002770AA">
      <w:pPr>
        <w:rPr>
          <w:b/>
          <w:lang w:eastAsia="de-DE"/>
        </w:rPr>
      </w:pPr>
      <w:r w:rsidRPr="00C23E84">
        <w:rPr>
          <w:b/>
          <w:lang w:eastAsia="de-DE"/>
        </w:rPr>
        <w:t>Frames per Second</w:t>
      </w:r>
    </w:p>
    <w:p w14:paraId="718D6CAD" w14:textId="12A49508" w:rsidR="002770AA" w:rsidRPr="00D22368" w:rsidRDefault="002770AA" w:rsidP="002770AA">
      <w:pPr>
        <w:rPr>
          <w:lang w:eastAsia="de-DE"/>
        </w:rPr>
      </w:pPr>
      <w:r>
        <w:rPr>
          <w:lang w:eastAsia="de-DE"/>
        </w:rPr>
        <w:t xml:space="preserve">Mit dem Kriterium Frames per Second, zu Deutsch Bilder pro Sekunde, wird gezeigt wie hoch die Bildwiederholungsrate und damit die Reaktionszeit des verwendeten Displays ist. Ein weiter wichtiger Faktor dabei ist auch die Schwankung der Wiederholungsrate. Es ist wenig hilfreich, wenn bei einer Wiederholungsrate von </w:t>
      </w:r>
      <w:r>
        <w:rPr>
          <w:lang w:eastAsia="de-DE"/>
        </w:rPr>
        <w:lastRenderedPageBreak/>
        <w:t xml:space="preserve">100 Hz (also 100 Bilder pro Sekunde) 99 der Bilder innerhalb der ersten 5 ms dargestellt werden und das letzte Bild erst nach weiteren 995 ms angezeigt wird. Die kritische Wiederholungsrate bei einer Einzelbildabfolge liegt bei 50 Hz, allerdings ist ein Bild erst ab einer Wiederholungsrate von 100 Hz absolut flimmerfrei </w:t>
      </w:r>
      <w:r>
        <w:rPr>
          <w:lang w:eastAsia="de-DE"/>
        </w:rPr>
        <w:fldChar w:fldCharType="begin"/>
      </w:r>
      <w:r w:rsidR="00A94375">
        <w:rPr>
          <w:lang w:eastAsia="de-DE"/>
        </w:rPr>
        <w:instrText>ADDIN CITAVI.PLACEHOLDER 09b03451-cec5-4d12-a367-06c932e469ee 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SYW5nZT48IVtDREFUQVs8c3A+DQogIDxuPjE5NDwvbj4NCiAgPGluPnRydWU8L2luPg0KICA8b3M+MTk0PC9vcz4NCiAgPHBzPjE5NDwvcHM+DQo8L3NwPg0KPGVwPg0KICA8bj4yNDA8L24+DQogIDxpbj50cnVlPC9pbj4NCiAgPG9zPjI0MDwvb3M+DQogIDxwcz4yNDA8L3BzPg0KPC9lcD4NCjxvcz4xOTQtMjQwPC9vcz5dXT48L1BhZ2VSYW5nZT4NCiAgICAgICAgPEVuZFBhZ2U+MjQwPC9FbmRQYWdlPg0KICAgICAgICA8U3RhcnRQYWdlPjE5ND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QnVociwgUGZlaWZmZXIgZXQgYWwuIDIwMTMg4oCTIEVjaHR6ZWl0YXNwZWt0ZSB2b24gVlItU3lzdGVtZW48L1Nob3J0VGl0bGU+DQogICAgICAgIDxUaXRsZT5FY2h0emVpdGFzcGVrdGUgdm9uIFZSLVN5c3RlbWVuPC9UaXRsZT4NCiAgICAgIDwvUmVmZXJlbmNlPg0KICAgIDwvRW50cnk+DQogIDwvRW50cmllcz4NCiAgPFRleHQ+WzI4XSBTLiAx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4XSBTLiAxOTg8L1RleHQ+DQogICAgPC9UZXh0VW5pdD4NCiAgPC9UZXh0VW5pdHM+DQo8L1BsYWNlaG9sZGVyPg==</w:instrText>
      </w:r>
      <w:r>
        <w:rPr>
          <w:lang w:eastAsia="de-DE"/>
        </w:rPr>
        <w:fldChar w:fldCharType="separate"/>
      </w:r>
      <w:bookmarkStart w:id="160" w:name="_CTVP00109b03451cec54d12a36706c932e469ee"/>
      <w:r w:rsidR="00A94375">
        <w:rPr>
          <w:lang w:eastAsia="de-DE"/>
        </w:rPr>
        <w:t>[28] S. 198</w:t>
      </w:r>
      <w:bookmarkEnd w:id="160"/>
      <w:r>
        <w:rPr>
          <w:lang w:eastAsia="de-DE"/>
        </w:rPr>
        <w:fldChar w:fldCharType="end"/>
      </w:r>
      <w:r>
        <w:rPr>
          <w:lang w:eastAsia="de-DE"/>
        </w:rPr>
        <w:t>.</w:t>
      </w:r>
    </w:p>
    <w:p w14:paraId="598F168B" w14:textId="77777777" w:rsidR="002770AA" w:rsidRPr="00C23E84" w:rsidRDefault="002770AA" w:rsidP="002770AA">
      <w:pPr>
        <w:rPr>
          <w:b/>
          <w:lang w:eastAsia="de-DE"/>
        </w:rPr>
      </w:pPr>
      <w:r w:rsidRPr="00C23E84">
        <w:rPr>
          <w:b/>
          <w:lang w:eastAsia="de-DE"/>
        </w:rPr>
        <w:t>Sichtfeld (Field of View)</w:t>
      </w:r>
    </w:p>
    <w:p w14:paraId="6160A956" w14:textId="05E7D888" w:rsidR="002770AA" w:rsidRDefault="002770AA" w:rsidP="002770AA">
      <w:bookmarkStart w:id="161" w:name="_CTVK00128fd5fe1d96d4185a697e5d920f886dc"/>
      <w:r w:rsidRPr="00177EFE">
        <w:rPr>
          <w:szCs w:val="18"/>
        </w:rPr>
        <w:t>Unter FOV versteht man den horizontalen und vertikalen Winkel ausgehend vom Auge des Nutzers, von dem die virtuellen Informationen wahrge</w:t>
      </w:r>
      <w:r>
        <w:rPr>
          <w:szCs w:val="18"/>
        </w:rPr>
        <w:t xml:space="preserve">nommen werden, siehe </w:t>
      </w:r>
      <w:r>
        <w:rPr>
          <w:szCs w:val="18"/>
        </w:rPr>
        <w:fldChar w:fldCharType="begin"/>
      </w:r>
      <w:r>
        <w:rPr>
          <w:szCs w:val="18"/>
        </w:rPr>
        <w:instrText xml:space="preserve"> REF _Ref449463595 \h </w:instrText>
      </w:r>
      <w:r>
        <w:rPr>
          <w:szCs w:val="18"/>
        </w:rPr>
      </w:r>
      <w:r>
        <w:rPr>
          <w:szCs w:val="18"/>
        </w:rPr>
        <w:fldChar w:fldCharType="separate"/>
      </w:r>
      <w:r w:rsidR="000C7041">
        <w:t xml:space="preserve">Abbildung </w:t>
      </w:r>
      <w:r w:rsidR="000C7041">
        <w:rPr>
          <w:noProof/>
        </w:rPr>
        <w:t>13</w:t>
      </w:r>
      <w:r>
        <w:rPr>
          <w:szCs w:val="18"/>
        </w:rPr>
        <w:fldChar w:fldCharType="end"/>
      </w:r>
      <w:r>
        <w:rPr>
          <w:szCs w:val="18"/>
        </w:rPr>
        <w:t>. Je größer das FOV</w:t>
      </w:r>
      <w:r>
        <w:rPr>
          <w:szCs w:val="18"/>
        </w:rPr>
        <w:fldChar w:fldCharType="begin"/>
      </w:r>
      <w:r>
        <w:instrText xml:space="preserve"> XE "</w:instrText>
      </w:r>
      <w:r w:rsidRPr="008E3373">
        <w:rPr>
          <w:szCs w:val="18"/>
        </w:rPr>
        <w:instrText>FOV</w:instrText>
      </w:r>
      <w:r>
        <w:instrText>" \t "</w:instrText>
      </w:r>
      <w:r w:rsidRPr="00CF7CBE">
        <w:rPr>
          <w:rFonts w:asciiTheme="minorHAnsi" w:hAnsiTheme="minorHAnsi"/>
          <w:i/>
        </w:rPr>
        <w:instrText>Field of View</w:instrText>
      </w:r>
      <w:r>
        <w:instrText xml:space="preserve">" </w:instrText>
      </w:r>
      <w:r>
        <w:rPr>
          <w:szCs w:val="18"/>
        </w:rPr>
        <w:fldChar w:fldCharType="end"/>
      </w:r>
      <w:r w:rsidRPr="00177EFE">
        <w:rPr>
          <w:szCs w:val="18"/>
        </w:rPr>
        <w:t xml:space="preserve"> ist, desto stärker ist die Wahrnehmung des Nutzers, in eine virtuelle Welt versetzt zu werden, da diese umso weiträumiger angezeigt wird.</w:t>
      </w:r>
      <w:bookmarkEnd w:id="161"/>
      <w:r w:rsidRPr="00177EFE">
        <w:t xml:space="preserve"> </w:t>
      </w:r>
      <w:r>
        <w:fldChar w:fldCharType="begin"/>
      </w:r>
      <w:r>
        <w:instrText>ADDIN CITAVI.PLACEHOLDER 5cde5a4d-8274-48ef-a3b5-b9615168b3b8 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SYW5nZT48IVtDREFUQVs8c3A+DQogIDxuPjEyNzwvbj4NCiAgPGluPnRydWU8L2luPg0KICA8b3M+MTI3PC9vcz4NCiAgPHBzPjEyNzwvcHM+DQo8L3NwPg0KPGVwPg0KICA8bj4xNTY8L24+DQogIDxpbj50cnVlPC9pbj4NCiAgPG9zPjE1Njwvb3M+DQogIDxwcz4xNTY8L3BzPg0KPC9lcD4NCjxvcz4xMjctMTU2PC9vcz5dXT48L1BhZ2VSYW5nZT4NCiAgICAgICAgPEVuZFBhZ2U+MTU2PC9FbmRQYWdlPg0KICAgICAgICA8U3RhcnRQYWdlPjEyNz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R3JpbW0sIEhlcm9sZCBldCBhbC4gMjAxMyDigJMgVlItQXVzZ2FiZWdlcsOkdGU8L1Nob3J0VGl0bGU+DQogICAgICAgIDxUaXRsZT5WUi1BdXNnYWJlZ2Vyw6R0ZTwvVGl0bGU+DQogICAgICA8L1JlZmVyZW5jZT4NCiAgICA8L0VudHJ5Pg0KICA8L0VudHJpZXM+DQogIDxUZXh0Pls4XSBTLiAxND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IFMuIDE0MzwvVGV4dD4NCiAgICA8L1RleHRVbml0Pg0KICA8L1RleHRVbml0cz4NCjwvUGxhY2Vob2xkZXI+</w:instrText>
      </w:r>
      <w:r>
        <w:fldChar w:fldCharType="separate"/>
      </w:r>
      <w:bookmarkStart w:id="162" w:name="_CTVP0015cde5a4d827448efa3b5b9615168b3b8"/>
      <w:r>
        <w:t>[8] S. 143</w:t>
      </w:r>
      <w:bookmarkEnd w:id="162"/>
      <w:r>
        <w:fldChar w:fldCharType="end"/>
      </w:r>
    </w:p>
    <w:p w14:paraId="544D3616" w14:textId="77777777" w:rsidR="002770AA" w:rsidRDefault="002770AA" w:rsidP="002770AA">
      <w:pPr>
        <w:rPr>
          <w:lang w:eastAsia="de-DE"/>
        </w:rPr>
      </w:pPr>
      <w:r w:rsidRPr="006954DE">
        <w:rPr>
          <w:noProof/>
          <w:lang w:eastAsia="de-DE"/>
        </w:rPr>
        <w:drawing>
          <wp:inline distT="0" distB="0" distL="0" distR="0" wp14:anchorId="0599043A" wp14:editId="5A43E5CF">
            <wp:extent cx="2966085" cy="3077210"/>
            <wp:effectExtent l="0" t="0" r="5715" b="8890"/>
            <wp:docPr id="245" name="Grafik 245" descr="C:\Users\Nicklas\Pictures\Samsung\CLX-3180_20160515_12435709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icklas\Pictures\Samsung\CLX-3180_20160515_12435709 (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6085" cy="3077210"/>
                    </a:xfrm>
                    <a:prstGeom prst="rect">
                      <a:avLst/>
                    </a:prstGeom>
                    <a:noFill/>
                    <a:ln>
                      <a:noFill/>
                    </a:ln>
                  </pic:spPr>
                </pic:pic>
              </a:graphicData>
            </a:graphic>
          </wp:inline>
        </w:drawing>
      </w:r>
    </w:p>
    <w:p w14:paraId="3120CEC6" w14:textId="375B36D0" w:rsidR="002770AA" w:rsidRDefault="002770AA" w:rsidP="002770AA">
      <w:pPr>
        <w:pStyle w:val="Beschriftung"/>
      </w:pPr>
      <w:bookmarkStart w:id="163" w:name="_Ref449463595"/>
      <w:r>
        <w:t xml:space="preserve">Abbildung </w:t>
      </w:r>
      <w:fldSimple w:instr=" SEQ Figure \* ARABIC ">
        <w:r w:rsidR="000C7041">
          <w:rPr>
            <w:noProof/>
          </w:rPr>
          <w:t>13</w:t>
        </w:r>
      </w:fldSimple>
      <w:bookmarkEnd w:id="163"/>
      <w:r>
        <w:t xml:space="preserve">: Prinzipskizze des FOV ausgehend vom Nutzerauge </w:t>
      </w:r>
      <w:r>
        <w:fldChar w:fldCharType="begin"/>
      </w:r>
      <w:r>
        <w:instrText>ADDIN CITAVI.PLACEHOLDER 9d09804b-f580-4221-b991-0cead341e5e8 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IFMuIDE0MzwvVGV4dD4NCiAgICA8L1RleHRVbml0Pg0KICA8L1RleHRVbml0cz4NCjwvUGxhY2Vob2xkZXI+</w:instrText>
      </w:r>
      <w:r>
        <w:fldChar w:fldCharType="separate"/>
      </w:r>
      <w:bookmarkStart w:id="164" w:name="_CTVP0019d09804bf5804221b9910cead341e5e8"/>
      <w:r>
        <w:t>[8] S. 143</w:t>
      </w:r>
      <w:bookmarkEnd w:id="164"/>
      <w:r>
        <w:fldChar w:fldCharType="end"/>
      </w:r>
    </w:p>
    <w:p w14:paraId="52A9412B" w14:textId="77777777" w:rsidR="002770AA" w:rsidRPr="00C23E84" w:rsidRDefault="002770AA" w:rsidP="002770AA">
      <w:pPr>
        <w:rPr>
          <w:b/>
          <w:u w:val="single"/>
          <w:lang w:eastAsia="de-DE"/>
        </w:rPr>
      </w:pPr>
      <w:r w:rsidRPr="00C23E84">
        <w:rPr>
          <w:b/>
          <w:u w:val="single"/>
          <w:lang w:eastAsia="de-DE"/>
        </w:rPr>
        <w:t>Benutzerfreundlichkeit</w:t>
      </w:r>
    </w:p>
    <w:p w14:paraId="4235F426" w14:textId="01AE70EE" w:rsidR="002770AA" w:rsidRPr="00660BCD" w:rsidRDefault="002770AA" w:rsidP="002770AA">
      <w:pPr>
        <w:rPr>
          <w:lang w:eastAsia="de-DE"/>
        </w:rPr>
      </w:pPr>
      <w:r>
        <w:rPr>
          <w:lang w:eastAsia="de-DE"/>
        </w:rPr>
        <w:t>Benutzerfreundlichkeit bewertet wie einfach es ist ohne Vorkenntnisse das HMD zu bedienen. Dieses Hauptkriterium teilt sich wiederum</w:t>
      </w:r>
      <w:r w:rsidR="003A59A6">
        <w:rPr>
          <w:lang w:eastAsia="de-DE"/>
        </w:rPr>
        <w:t xml:space="preserve"> in folgende Unterkriterien auf:</w:t>
      </w:r>
    </w:p>
    <w:p w14:paraId="2AE4345E" w14:textId="77777777" w:rsidR="002770AA" w:rsidRPr="00C23E84" w:rsidRDefault="002770AA" w:rsidP="002770AA">
      <w:pPr>
        <w:rPr>
          <w:b/>
          <w:lang w:eastAsia="de-DE"/>
        </w:rPr>
      </w:pPr>
      <w:r w:rsidRPr="00C23E84">
        <w:rPr>
          <w:b/>
          <w:lang w:eastAsia="de-DE"/>
        </w:rPr>
        <w:t>Inbetriebnahme</w:t>
      </w:r>
    </w:p>
    <w:p w14:paraId="0FB9B678" w14:textId="77777777" w:rsidR="002770AA" w:rsidRDefault="002770AA" w:rsidP="002770AA">
      <w:pPr>
        <w:rPr>
          <w:lang w:eastAsia="de-DE"/>
        </w:rPr>
      </w:pPr>
      <w:r>
        <w:rPr>
          <w:lang w:eastAsia="de-DE"/>
        </w:rPr>
        <w:t>Mit dem Kriterium Inbetriebnahme wird ausgedrückt, wie leichtgängig die notwendigen Vorkehrungen zu erledigen sind, um das HMD erstmals zu betreiben.</w:t>
      </w:r>
    </w:p>
    <w:p w14:paraId="6299D589" w14:textId="77777777" w:rsidR="002770AA" w:rsidRPr="00C23E84" w:rsidRDefault="002770AA" w:rsidP="002770AA">
      <w:pPr>
        <w:rPr>
          <w:b/>
          <w:lang w:eastAsia="de-DE"/>
        </w:rPr>
      </w:pPr>
      <w:r w:rsidRPr="00C23E84">
        <w:rPr>
          <w:b/>
          <w:lang w:eastAsia="de-DE"/>
        </w:rPr>
        <w:lastRenderedPageBreak/>
        <w:t>Bedienbarkeit</w:t>
      </w:r>
    </w:p>
    <w:p w14:paraId="42A1CE99" w14:textId="77777777" w:rsidR="002770AA" w:rsidRDefault="002770AA" w:rsidP="002770AA">
      <w:pPr>
        <w:rPr>
          <w:lang w:eastAsia="de-DE"/>
        </w:rPr>
      </w:pPr>
      <w:r>
        <w:rPr>
          <w:lang w:eastAsia="de-DE"/>
        </w:rPr>
        <w:t>Bei der Bedienbarkeit wird ermittelt wie intuitive die Verwendung des HMDs ist, oder aber ob eine gewisse Einarbeitungszeit notwendig ist für den Nutzer.</w:t>
      </w:r>
    </w:p>
    <w:p w14:paraId="547F97A7" w14:textId="77777777" w:rsidR="002770AA" w:rsidRPr="00C23E84" w:rsidRDefault="002770AA" w:rsidP="002770AA">
      <w:pPr>
        <w:rPr>
          <w:b/>
          <w:lang w:eastAsia="de-DE"/>
        </w:rPr>
      </w:pPr>
      <w:r w:rsidRPr="00C23E84">
        <w:rPr>
          <w:b/>
          <w:lang w:eastAsia="de-DE"/>
        </w:rPr>
        <w:t>Dokumentation</w:t>
      </w:r>
    </w:p>
    <w:p w14:paraId="3DE9B3DD" w14:textId="77777777" w:rsidR="002770AA" w:rsidRDefault="002770AA" w:rsidP="002770AA">
      <w:pPr>
        <w:rPr>
          <w:lang w:eastAsia="de-DE"/>
        </w:rPr>
      </w:pPr>
      <w:r>
        <w:rPr>
          <w:lang w:eastAsia="de-DE"/>
        </w:rPr>
        <w:t>Die Dokumentation beschreibt welche Informationen der Hersteller über das HMD zu Verfügung stellt, wie beispielsweise Betriebsanleitungen, Handbücher, Wartungspläne.</w:t>
      </w:r>
    </w:p>
    <w:p w14:paraId="49A60917" w14:textId="77777777" w:rsidR="002770AA" w:rsidRPr="00C23E84" w:rsidRDefault="002770AA" w:rsidP="002770AA">
      <w:pPr>
        <w:rPr>
          <w:b/>
          <w:u w:val="single"/>
          <w:lang w:eastAsia="de-DE"/>
        </w:rPr>
      </w:pPr>
      <w:r w:rsidRPr="00C23E84">
        <w:rPr>
          <w:b/>
          <w:u w:val="single"/>
          <w:lang w:eastAsia="de-DE"/>
        </w:rPr>
        <w:t>Mobilität des Systems</w:t>
      </w:r>
    </w:p>
    <w:p w14:paraId="01B78F1A" w14:textId="77777777" w:rsidR="002770AA" w:rsidRDefault="002770AA" w:rsidP="002770AA">
      <w:pPr>
        <w:rPr>
          <w:lang w:eastAsia="de-DE"/>
        </w:rPr>
      </w:pPr>
      <w:r>
        <w:rPr>
          <w:lang w:eastAsia="de-DE"/>
        </w:rPr>
        <w:t>Mobilität des Systems beschreibt wie frei sich der Nutzer während er das HMD gebraucht bewegen kann. Ist seine Bewegung komplett uneingeschränkt, oder ist es nötig, dass er an einem PC sitzt? Wird seine Bewegung durch Kabel eingeschränkt?</w:t>
      </w:r>
    </w:p>
    <w:p w14:paraId="79F98074" w14:textId="77777777" w:rsidR="002770AA" w:rsidRPr="00C23E84" w:rsidRDefault="002770AA" w:rsidP="002770AA">
      <w:pPr>
        <w:rPr>
          <w:b/>
          <w:u w:val="single"/>
          <w:lang w:eastAsia="de-DE"/>
        </w:rPr>
      </w:pPr>
      <w:r w:rsidRPr="00C23E84">
        <w:rPr>
          <w:b/>
          <w:u w:val="single"/>
          <w:lang w:eastAsia="de-DE"/>
        </w:rPr>
        <w:t>Open Source Software</w:t>
      </w:r>
    </w:p>
    <w:p w14:paraId="73C1E231" w14:textId="77777777" w:rsidR="002770AA" w:rsidRDefault="002770AA" w:rsidP="002770AA">
      <w:pPr>
        <w:rPr>
          <w:lang w:eastAsia="de-DE"/>
        </w:rPr>
      </w:pPr>
      <w:r>
        <w:rPr>
          <w:lang w:eastAsia="de-DE"/>
        </w:rPr>
        <w:t xml:space="preserve">Open Source Software bewertet ob die Software die notwendig ist um das HMD zu betreiben frei zugänglich ist. Ist der Quellcode öffentlich zugänglich? </w:t>
      </w:r>
    </w:p>
    <w:p w14:paraId="700F72E6" w14:textId="77777777" w:rsidR="002770AA" w:rsidRPr="00C23E84" w:rsidRDefault="002770AA" w:rsidP="002770AA">
      <w:pPr>
        <w:rPr>
          <w:b/>
          <w:u w:val="single"/>
          <w:lang w:eastAsia="de-DE"/>
        </w:rPr>
      </w:pPr>
      <w:r w:rsidRPr="00C23E84">
        <w:rPr>
          <w:b/>
          <w:u w:val="single"/>
          <w:lang w:eastAsia="de-DE"/>
        </w:rPr>
        <w:t>Open Hardware</w:t>
      </w:r>
    </w:p>
    <w:p w14:paraId="1BB7E090" w14:textId="77777777" w:rsidR="002770AA" w:rsidRDefault="002770AA" w:rsidP="002770AA">
      <w:pPr>
        <w:rPr>
          <w:lang w:eastAsia="de-DE"/>
        </w:rPr>
      </w:pPr>
      <w:r>
        <w:rPr>
          <w:lang w:eastAsia="de-DE"/>
        </w:rPr>
        <w:t>Das Kriterium Open Hardware zeigt auf ob technische Zeichnungen zu der verwendeten Hardware öffentlich verfügbar sind. Damit können in Reparaturfällen viele Sachen vom Nutzer selbst gemacht werden.</w:t>
      </w:r>
    </w:p>
    <w:p w14:paraId="782EA34A" w14:textId="77777777" w:rsidR="002770AA" w:rsidRPr="00C23E84" w:rsidRDefault="002770AA" w:rsidP="002770AA">
      <w:pPr>
        <w:rPr>
          <w:b/>
          <w:u w:val="single"/>
          <w:lang w:eastAsia="de-DE"/>
        </w:rPr>
      </w:pPr>
      <w:r w:rsidRPr="00C23E84">
        <w:rPr>
          <w:b/>
          <w:u w:val="single"/>
          <w:lang w:eastAsia="de-DE"/>
        </w:rPr>
        <w:t>Verfügbare Software</w:t>
      </w:r>
    </w:p>
    <w:p w14:paraId="303B49D1" w14:textId="77777777" w:rsidR="002770AA" w:rsidRDefault="002770AA" w:rsidP="002770AA">
      <w:pPr>
        <w:rPr>
          <w:lang w:eastAsia="de-DE"/>
        </w:rPr>
      </w:pPr>
      <w:r>
        <w:rPr>
          <w:lang w:eastAsia="de-DE"/>
        </w:rPr>
        <w:t>Dieses Kriterium misst wie viele Anwendungen für das jeweilige HMD zur Verfügung stehen. Dadurch wird auch dargestellt wie beliebt das jeweilige HMD bei Entwicklern ist.</w:t>
      </w:r>
    </w:p>
    <w:p w14:paraId="6D8B9B2F" w14:textId="77777777" w:rsidR="002770AA" w:rsidRPr="00C23E84" w:rsidRDefault="002770AA" w:rsidP="002770AA">
      <w:pPr>
        <w:rPr>
          <w:b/>
          <w:u w:val="single"/>
          <w:lang w:eastAsia="de-DE"/>
        </w:rPr>
      </w:pPr>
      <w:r w:rsidRPr="00C23E84">
        <w:rPr>
          <w:b/>
          <w:u w:val="single"/>
          <w:lang w:eastAsia="de-DE"/>
        </w:rPr>
        <w:t>Entwicklung für diese Plattform</w:t>
      </w:r>
    </w:p>
    <w:p w14:paraId="1FCD4620" w14:textId="77777777" w:rsidR="002770AA" w:rsidRDefault="002770AA" w:rsidP="002770AA">
      <w:pPr>
        <w:rPr>
          <w:lang w:eastAsia="de-DE"/>
        </w:rPr>
      </w:pPr>
      <w:r>
        <w:rPr>
          <w:lang w:eastAsia="de-DE"/>
        </w:rPr>
        <w:t>Dieses Kriterium bewertet wie leicht die Entwicklung von Inhalten für die jeweilige Plattform des HMD ist.</w:t>
      </w:r>
    </w:p>
    <w:p w14:paraId="2107EA68" w14:textId="77777777" w:rsidR="002770AA" w:rsidRDefault="002770AA" w:rsidP="002770AA">
      <w:r>
        <w:t>Als nächstes gilt es eine klare Formulierung des Entscheidungsproblems zu treffen.</w:t>
      </w:r>
    </w:p>
    <w:p w14:paraId="47B854C6" w14:textId="77777777" w:rsidR="002770AA" w:rsidRDefault="002770AA" w:rsidP="002770AA"/>
    <w:p w14:paraId="07D932C7" w14:textId="77777777" w:rsidR="003A59A6" w:rsidRDefault="003A59A6">
      <w:pPr>
        <w:spacing w:line="259" w:lineRule="auto"/>
        <w:jc w:val="left"/>
        <w:rPr>
          <w:rFonts w:eastAsiaTheme="majorEastAsia" w:cstheme="majorBidi"/>
          <w:sz w:val="32"/>
          <w:szCs w:val="26"/>
        </w:rPr>
      </w:pPr>
      <w:r>
        <w:br w:type="page"/>
      </w:r>
    </w:p>
    <w:p w14:paraId="14789453" w14:textId="78E51811" w:rsidR="002770AA" w:rsidRDefault="002770AA" w:rsidP="002770AA">
      <w:pPr>
        <w:pStyle w:val="berschrift2"/>
      </w:pPr>
      <w:bookmarkStart w:id="165" w:name="_Toc453247674"/>
      <w:r>
        <w:lastRenderedPageBreak/>
        <w:t>Formulierung des Entscheidungsproblems</w:t>
      </w:r>
      <w:bookmarkEnd w:id="165"/>
    </w:p>
    <w:p w14:paraId="70DEE753" w14:textId="77777777" w:rsidR="002770AA" w:rsidRDefault="002770AA" w:rsidP="002770AA"/>
    <w:p w14:paraId="325D5DAE" w14:textId="77777777" w:rsidR="002770AA" w:rsidRPr="00405C1B" w:rsidRDefault="002770AA" w:rsidP="002770AA">
      <w:r>
        <w:t>In diesem Abschnitt wird das Entscheidungsproblem ausformuliert, es lautet wie folgt:</w:t>
      </w:r>
    </w:p>
    <w:p w14:paraId="42DF9FDF" w14:textId="77777777" w:rsidR="002770AA" w:rsidRDefault="002770AA" w:rsidP="002770AA">
      <w:r>
        <w:t>„Welche der drei HMDs eignet sich am besten als Lehrgegenstand einer Laborübung zum Thema IoT-HMD?“</w:t>
      </w:r>
    </w:p>
    <w:p w14:paraId="180508AD" w14:textId="77777777" w:rsidR="002770AA" w:rsidRDefault="002770AA" w:rsidP="002770AA">
      <w:pPr>
        <w:rPr>
          <w:lang w:eastAsia="de-DE"/>
        </w:rPr>
      </w:pPr>
      <w:r>
        <w:t xml:space="preserve">Dabei ist auf eine höhere Gewichtung der Kriterien Kosten und Robustheit zu achten. </w:t>
      </w:r>
      <w:r>
        <w:rPr>
          <w:lang w:eastAsia="de-DE"/>
        </w:rPr>
        <w:t xml:space="preserve">Anschließend müssen nun die einzelnen Kriterien gewichtet werden. </w:t>
      </w:r>
    </w:p>
    <w:p w14:paraId="142AA673" w14:textId="7EC39929" w:rsidR="002770AA" w:rsidRDefault="002770AA" w:rsidP="002770AA">
      <w:pPr>
        <w:rPr>
          <w:lang w:eastAsia="de-DE"/>
        </w:rPr>
      </w:pPr>
    </w:p>
    <w:p w14:paraId="7D226201" w14:textId="77777777" w:rsidR="003A59A6" w:rsidRDefault="003A59A6">
      <w:pPr>
        <w:spacing w:line="259" w:lineRule="auto"/>
        <w:jc w:val="left"/>
        <w:rPr>
          <w:rFonts w:eastAsiaTheme="majorEastAsia" w:cstheme="majorBidi"/>
          <w:sz w:val="32"/>
          <w:szCs w:val="26"/>
          <w:lang w:eastAsia="de-DE"/>
        </w:rPr>
      </w:pPr>
      <w:r>
        <w:rPr>
          <w:lang w:eastAsia="de-DE"/>
        </w:rPr>
        <w:br w:type="page"/>
      </w:r>
    </w:p>
    <w:p w14:paraId="30D7C5C9" w14:textId="05C1F6B6" w:rsidR="00C72F73" w:rsidRDefault="00C72F73" w:rsidP="001E1E53">
      <w:pPr>
        <w:pStyle w:val="berschrift2"/>
        <w:rPr>
          <w:lang w:eastAsia="de-DE"/>
        </w:rPr>
      </w:pPr>
      <w:bookmarkStart w:id="166" w:name="_Toc453247675"/>
      <w:r>
        <w:rPr>
          <w:lang w:eastAsia="de-DE"/>
        </w:rPr>
        <w:lastRenderedPageBreak/>
        <w:t>Vorstellung der Verfahren</w:t>
      </w:r>
      <w:bookmarkEnd w:id="166"/>
    </w:p>
    <w:p w14:paraId="6D73EA05" w14:textId="47F4EAA0" w:rsidR="00C72F73" w:rsidRDefault="00C72F73" w:rsidP="002770AA">
      <w:pPr>
        <w:rPr>
          <w:lang w:eastAsia="de-DE"/>
        </w:rPr>
      </w:pPr>
    </w:p>
    <w:p w14:paraId="19D9E840" w14:textId="60FD9D93" w:rsidR="001E1E53" w:rsidRDefault="001E1E53" w:rsidP="002770AA">
      <w:pPr>
        <w:rPr>
          <w:lang w:eastAsia="de-DE"/>
        </w:rPr>
      </w:pPr>
      <w:r>
        <w:rPr>
          <w:lang w:eastAsia="de-DE"/>
        </w:rPr>
        <w:t>Dieser Abschnitt stellt die Verfahren Nutzwertanalyse und Analytical Hierarchy Process vor, die für die Entscheidungsfindung genutzt werden.</w:t>
      </w:r>
    </w:p>
    <w:p w14:paraId="0E782E2E" w14:textId="77777777" w:rsidR="001E1E53" w:rsidRDefault="001E1E53" w:rsidP="002770AA">
      <w:pPr>
        <w:rPr>
          <w:lang w:eastAsia="de-DE"/>
        </w:rPr>
      </w:pPr>
    </w:p>
    <w:p w14:paraId="3C5FB81D" w14:textId="77777777" w:rsidR="001E1E53" w:rsidRDefault="001E1E53" w:rsidP="001E1E53">
      <w:pPr>
        <w:pStyle w:val="berschrift3"/>
        <w:rPr>
          <w:rFonts w:eastAsia="Times New Roman"/>
          <w:lang w:eastAsia="de-DE"/>
        </w:rPr>
      </w:pPr>
      <w:bookmarkStart w:id="167" w:name="_Toc453247676"/>
      <w:r w:rsidRPr="006A610F">
        <w:rPr>
          <w:rFonts w:eastAsia="Times New Roman"/>
          <w:lang w:eastAsia="de-DE"/>
        </w:rPr>
        <w:t>Nutzwertanalyse</w:t>
      </w:r>
      <w:bookmarkEnd w:id="167"/>
    </w:p>
    <w:p w14:paraId="3F2706C7" w14:textId="77777777" w:rsidR="001E1E53" w:rsidRDefault="001E1E53" w:rsidP="001E1E53">
      <w:pPr>
        <w:rPr>
          <w:lang w:eastAsia="de-DE"/>
        </w:rPr>
      </w:pPr>
    </w:p>
    <w:p w14:paraId="573BDCC1" w14:textId="77777777" w:rsidR="001E1E53" w:rsidRDefault="001E1E53" w:rsidP="001E1E53">
      <w:pPr>
        <w:rPr>
          <w:lang w:eastAsia="de-DE"/>
        </w:rPr>
      </w:pPr>
      <w:r>
        <w:rPr>
          <w:lang w:eastAsia="de-DE"/>
        </w:rPr>
        <w:t>Bei der vorliegenden Entscheidung zwischen einem der drei HMDs handelt es sich um eine komplexe Aufgabe. Die Fragestellung verfügt über eine hohe Anzahl an Entscheidungskriterien. Weiterhin ist es nicht von vorne herein möglich eine eindeutige Rangfolge der Entscheidungskriterien festzulegen. Außerdem soll die Entscheidungsfindung nachvollziehbar sein und dokumentiert werden. Zusätzlich soll die Entscheidungsfindung von mehreren Personen durchgeführt werden.</w:t>
      </w:r>
    </w:p>
    <w:p w14:paraId="2E90B780" w14:textId="49579A3C" w:rsidR="001E1E53" w:rsidRDefault="001E1E53" w:rsidP="001E1E53">
      <w:r>
        <w:rPr>
          <w:lang w:eastAsia="de-DE"/>
        </w:rPr>
        <w:t xml:space="preserve">Bei Fragestellungen mit dieser Charakteristik bietet es sich an auf das Verfahren der Nutzerwertanalyse zurückzugreifen </w:t>
      </w:r>
      <w:r>
        <w:fldChar w:fldCharType="begin"/>
      </w:r>
      <w:r w:rsidR="00A94375">
        <w:instrText>ADDIN CITAVI.PLACEHOLDER bd517c8d-05d9-4e1e-b994-2f5fc539cbc2 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V0gUy4gMuKAkzM8L1RleHQ+DQogICAgPC9UZXh0VW5pdD4NCiAgPC9UZXh0VW5pdHM+DQo8L1BsYWNlaG9sZGVyPg==</w:instrText>
      </w:r>
      <w:r>
        <w:fldChar w:fldCharType="separate"/>
      </w:r>
      <w:bookmarkStart w:id="168" w:name="_CTVP001bd517c8d05d94e1eb9942f5fc539cbc2"/>
      <w:r w:rsidR="00A94375">
        <w:t>[29] S. 2–3</w:t>
      </w:r>
      <w:bookmarkEnd w:id="168"/>
      <w:r>
        <w:fldChar w:fldCharType="end"/>
      </w:r>
      <w:r w:rsidRPr="008A5A31">
        <w:t>.</w:t>
      </w:r>
      <w:r>
        <w:t xml:space="preserve"> </w:t>
      </w:r>
      <w:bookmarkStart w:id="169" w:name="_CTVK001ad3779eadd8c48b4a36250d590a476cd"/>
      <w:r w:rsidRPr="008A5A31">
        <w:rPr>
          <w:szCs w:val="24"/>
        </w:rPr>
        <w:t>"Nutzwertanalysen dienen dazu, komplexe Entscheidungen zu treffen. Das Mittel, das dazu eingesetzt wird, ist die „Fragmentierung“: Das Gesamtproblem, das es zu entscheiden gilt, wird in Teilprobleme zerlegt und diese, wenn erforderlich, wiederum in Teilprobleme."</w:t>
      </w:r>
      <w:bookmarkEnd w:id="169"/>
      <w:r w:rsidRPr="008A5A31">
        <w:t xml:space="preserve"> </w:t>
      </w:r>
      <w:r>
        <w:fldChar w:fldCharType="begin"/>
      </w:r>
      <w:r w:rsidR="00A94375">
        <w:instrText>ADDIN CITAVI.PLACEHOLDER a24544cc-4fe7-4376-b7ac-f69faded9be3 PFBsYWNlaG9sZGVyPg0KICA8QWRkSW5WZXJzaW9uPjUuMi4wLjg8L0FkZEluVmVyc2lvbj4NCiAgPElkPmEyNDU0NGNjLTRmZTctNDM3Ni1iN2FjLWY2OWZhZGVkOWJlMzwvSWQ+DQogIDxFbnRyaWVzPg0KICAgIDxFbnRyeT4NCiAgICAgIDxBc3NvY2lhdGVXaXRoS25vd2xlZGdlSXRlbUlkPmFkMzc3OWVhLWRkOGMtNDhiNC1hMzYyLTUwZDU5MGE0NzZjZDwvQXNzb2NpYXRlV2l0aEtub3dsZWRnZUl0ZW1JZD4NCiAgICAgIDxJZD43Njg4MmZlMS0wMWM3LTQ0MzUtOTczOS0wMGI4NzQ3ZjJmZD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mU5ZDg0OWQ3LTZhMGEtNDNjYS1hYzZhLTk2MjYwNDJiZjFiNj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V0gUy4gMTwvVGV4dD4NCiAgICA8L1RleHRVbml0Pg0KICA8L1RleHRVbml0cz4NCjwvUGxhY2Vob2xkZXI+</w:instrText>
      </w:r>
      <w:r>
        <w:fldChar w:fldCharType="separate"/>
      </w:r>
      <w:bookmarkStart w:id="170" w:name="_CTVP001a24544cc4fe74376b7acf69faded9be3"/>
      <w:r w:rsidR="00A94375">
        <w:t>[29] S. 1</w:t>
      </w:r>
      <w:bookmarkEnd w:id="170"/>
      <w:r>
        <w:fldChar w:fldCharType="end"/>
      </w:r>
      <w:r>
        <w:t>. Die Zerlegung in Teilprobleme wird im nächsten Abschnitt dadurch realisiert, das verschieden Eigenschaften der HMDs durch unterschiedliche Hauptkriterien und deren Unterkriterien dargestellt werden.</w:t>
      </w:r>
    </w:p>
    <w:p w14:paraId="00DC65BF" w14:textId="77777777" w:rsidR="001E1E53" w:rsidRDefault="001E1E53" w:rsidP="001E1E53"/>
    <w:p w14:paraId="770922FE" w14:textId="77777777" w:rsidR="001E1E53" w:rsidRDefault="001E1E53" w:rsidP="001E1E53">
      <w:pPr>
        <w:pStyle w:val="berschrift3"/>
        <w:rPr>
          <w:lang w:eastAsia="de-DE"/>
        </w:rPr>
      </w:pPr>
      <w:bookmarkStart w:id="171" w:name="_Toc453247677"/>
      <w:r w:rsidRPr="006C29E8">
        <w:rPr>
          <w:lang w:eastAsia="de-DE"/>
        </w:rPr>
        <w:t>Analytical Hierarchy Process</w:t>
      </w:r>
      <w:bookmarkEnd w:id="171"/>
    </w:p>
    <w:p w14:paraId="34904EC1" w14:textId="77777777" w:rsidR="001E1E53" w:rsidRDefault="001E1E53" w:rsidP="001E1E53">
      <w:pPr>
        <w:rPr>
          <w:lang w:eastAsia="de-DE"/>
        </w:rPr>
      </w:pPr>
    </w:p>
    <w:p w14:paraId="1F2A0BEC" w14:textId="2553793A" w:rsidR="001E1E53" w:rsidRDefault="001E1E53" w:rsidP="001E1E53">
      <w:r>
        <w:rPr>
          <w:lang w:eastAsia="de-DE"/>
        </w:rPr>
        <w:t>Der Analytical Hierarchy Process (AHP</w:t>
      </w:r>
      <w:r>
        <w:rPr>
          <w:lang w:eastAsia="de-DE"/>
        </w:rPr>
        <w:fldChar w:fldCharType="begin"/>
      </w:r>
      <w:r>
        <w:instrText xml:space="preserve"> XE "</w:instrText>
      </w:r>
      <w:r w:rsidRPr="00541EFE">
        <w:rPr>
          <w:lang w:eastAsia="de-DE"/>
        </w:rPr>
        <w:instrText>AHP</w:instrText>
      </w:r>
      <w:r>
        <w:instrText>" \t "</w:instrText>
      </w:r>
      <w:r w:rsidRPr="00C70F8A">
        <w:rPr>
          <w:rFonts w:asciiTheme="minorHAnsi" w:hAnsiTheme="minorHAnsi"/>
          <w:i/>
        </w:rPr>
        <w:instrText>Analytical Hierarchy Process</w:instrText>
      </w:r>
      <w:r>
        <w:instrText xml:space="preserve">" </w:instrText>
      </w:r>
      <w:r>
        <w:rPr>
          <w:lang w:eastAsia="de-DE"/>
        </w:rPr>
        <w:fldChar w:fldCharType="end"/>
      </w:r>
      <w:r>
        <w:rPr>
          <w:lang w:eastAsia="de-DE"/>
        </w:rPr>
        <w:t xml:space="preserve">) ist ein Verfahren zur Entscheidungsfindung welche von Thomas Saaty entwickelt wurde. Das Ziel ist dabei ebenfalls, die beste Lösung aus einer Anzahl von Alternativen zu finden. Es kommt bei der Gewichtung der Kriterien auch die Paarvergleichsmethode zum Einsatz. Im Gegensatz </w:t>
      </w:r>
      <w:r>
        <w:rPr>
          <w:lang w:eastAsia="de-DE"/>
        </w:rPr>
        <w:lastRenderedPageBreak/>
        <w:t>zur Nutzwertanalyse prüft der AHP die Inkonsistenz und er erlaubt eine Inkonsistenz bzw. I</w:t>
      </w:r>
      <w:r w:rsidRPr="00523B7E">
        <w:rPr>
          <w:lang w:eastAsia="de-DE"/>
        </w:rPr>
        <w:t>ntransitivität</w:t>
      </w:r>
      <w:r>
        <w:rPr>
          <w:lang w:eastAsia="de-DE"/>
        </w:rPr>
        <w:t xml:space="preserve"> der Entscheidung bis zu einem gewissen Grad, anschließend stellt er Mittel zur Verfügung um diese zu verbessern </w:t>
      </w:r>
      <w:r>
        <w:fldChar w:fldCharType="begin"/>
      </w:r>
      <w:r w:rsidR="00A94375">
        <w:instrText>ADDIN CITAVI.PLACEHOLDER 627da2c2-3e46-477e-9222-1a326493c2cb PFBsYWNlaG9sZGVyPg0KICA8QWRkSW5WZXJzaW9uPjUuMi4wLjg8L0FkZEluVmVyc2lvbj4NCiAgPElkPjYyN2RhMmMyLTNlNDYtNDc3ZS05MjIyLTFhMzI2NDkzYzJjYjwvSWQ+DQogIDxFbnRyaWVzPg0KICAgIDxFbnRyeT4NCiAgICAgIDxBc3NvY2lhdGVXaXRoS25vd2xlZGdlSXRlbUlkPjdlOWZmYmQ5LTBkNjQtNDZiNy05Y2Q5LTBmNGYxYzE4NTllYzwvQXNzb2NpYXRlV2l0aEtub3dsZWRnZUl0ZW1JZD4NCiAgICAgIDxJZD4wNWQ3Mjc0Ny1hMzE3LTQ5MmYtOWYxYy04N2YwYjc2MWJlMD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mJhNzk2OWUxLTU3MGQtNDIzZS1hZTU4LTYwMjcwY2EzMjBiZ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BdIFMuIDE8L1RleHQ+DQogICAgPC9UZXh0VW5pdD4NCiAgPC9UZXh0VW5pdHM+DQo8L1BsYWNlaG9sZGVyPg==</w:instrText>
      </w:r>
      <w:r>
        <w:fldChar w:fldCharType="separate"/>
      </w:r>
      <w:bookmarkStart w:id="172" w:name="_CTVP001627da2c23e46477e92221a326493c2cb"/>
      <w:r w:rsidR="00A94375">
        <w:t>[30] S. 1</w:t>
      </w:r>
      <w:bookmarkEnd w:id="172"/>
      <w:r>
        <w:fldChar w:fldCharType="end"/>
      </w:r>
      <w:r>
        <w:t>.</w:t>
      </w:r>
    </w:p>
    <w:p w14:paraId="2B180CFD" w14:textId="77777777" w:rsidR="001E1E53" w:rsidRDefault="001E1E53" w:rsidP="001E1E53"/>
    <w:p w14:paraId="1080C348" w14:textId="77777777" w:rsidR="00C23E84" w:rsidRDefault="00C23E84">
      <w:pPr>
        <w:spacing w:line="259" w:lineRule="auto"/>
        <w:jc w:val="left"/>
        <w:rPr>
          <w:rFonts w:eastAsiaTheme="majorEastAsia" w:cstheme="majorBidi"/>
          <w:sz w:val="32"/>
          <w:szCs w:val="26"/>
        </w:rPr>
      </w:pPr>
      <w:r>
        <w:br w:type="page"/>
      </w:r>
    </w:p>
    <w:p w14:paraId="3C8328BB" w14:textId="16DF5306" w:rsidR="001E1E53" w:rsidRDefault="001E1E53" w:rsidP="001E1E53">
      <w:pPr>
        <w:pStyle w:val="berschrift2"/>
      </w:pPr>
      <w:bookmarkStart w:id="173" w:name="_Toc453247678"/>
      <w:r>
        <w:lastRenderedPageBreak/>
        <w:t>Gewichtung der Entscheidungskriterien</w:t>
      </w:r>
      <w:bookmarkEnd w:id="173"/>
    </w:p>
    <w:p w14:paraId="2E450FDE" w14:textId="041FEE44" w:rsidR="001E1E53" w:rsidRDefault="001E1E53" w:rsidP="001E1E53"/>
    <w:p w14:paraId="58044C17" w14:textId="01E7E8F8" w:rsidR="001E1E53" w:rsidRDefault="001E1E53" w:rsidP="001E1E53">
      <w:r>
        <w:t>In diesem Abschnitt wird der Gewichtung der Entscheidungskriterien der beiden Verfahren miteinander verglichen, sowie auf Stärken bzw. Schwächen eingegangen. Zuerst wird die Nutzwertanalyse näher betrachtet und anschließend der AHP.</w:t>
      </w:r>
    </w:p>
    <w:p w14:paraId="1AE4D76F" w14:textId="77777777" w:rsidR="001E1E53" w:rsidRPr="001E1E53" w:rsidRDefault="001E1E53" w:rsidP="001E1E53"/>
    <w:p w14:paraId="73445FEB" w14:textId="77777777" w:rsidR="001E1E53" w:rsidRDefault="001E1E53" w:rsidP="001E1E53">
      <w:pPr>
        <w:pStyle w:val="berschrift3"/>
        <w:rPr>
          <w:rStyle w:val="berschrift2Zchn"/>
        </w:rPr>
      </w:pPr>
      <w:bookmarkStart w:id="174" w:name="_Ref452901140"/>
      <w:bookmarkStart w:id="175" w:name="_Toc453247679"/>
      <w:r>
        <w:rPr>
          <w:lang w:eastAsia="de-DE"/>
        </w:rPr>
        <w:t>Ge</w:t>
      </w:r>
      <w:r w:rsidRPr="00B81C64">
        <w:rPr>
          <w:rStyle w:val="berschrift2Zchn"/>
        </w:rPr>
        <w:t>wichtung der Entscheidungskriterien</w:t>
      </w:r>
      <w:bookmarkEnd w:id="174"/>
      <w:r>
        <w:rPr>
          <w:rStyle w:val="berschrift2Zchn"/>
        </w:rPr>
        <w:t xml:space="preserve"> mit der Nutzwertanalyse</w:t>
      </w:r>
      <w:bookmarkEnd w:id="175"/>
    </w:p>
    <w:p w14:paraId="2120C045" w14:textId="77777777" w:rsidR="001E1E53" w:rsidRPr="00B81C64" w:rsidRDefault="001E1E53" w:rsidP="001E1E53"/>
    <w:p w14:paraId="007CE153" w14:textId="694BBCE7" w:rsidR="001E1E53" w:rsidRDefault="001E1E53" w:rsidP="001E1E53">
      <w:pPr>
        <w:rPr>
          <w:szCs w:val="18"/>
        </w:rPr>
      </w:pPr>
      <w:r>
        <w:rPr>
          <w:lang w:eastAsia="de-DE"/>
        </w:rPr>
        <w:t xml:space="preserve">Die Gewichtung der Entscheidungskriterien wird von mehreren Personen durchgeführt um eine möglichst repräsentative Gewichtung zu erhalten. Es wird die Paarvergleichsmethode verwendet. </w:t>
      </w:r>
      <w:bookmarkStart w:id="176" w:name="_CTVK001b8439303f8044ce4906e3295f775cf5d"/>
      <w:r>
        <w:rPr>
          <w:szCs w:val="18"/>
        </w:rPr>
        <w:t>Zuerst</w:t>
      </w:r>
      <w:r w:rsidRPr="00B81C64">
        <w:rPr>
          <w:szCs w:val="18"/>
        </w:rPr>
        <w:t xml:space="preserve"> werden alle zu gewichtenden Kriterien in einer Kreu</w:t>
      </w:r>
      <w:r>
        <w:rPr>
          <w:szCs w:val="18"/>
        </w:rPr>
        <w:t xml:space="preserve">ztabelle eingetragen, siehe </w:t>
      </w:r>
      <w:r>
        <w:rPr>
          <w:szCs w:val="18"/>
        </w:rPr>
        <w:fldChar w:fldCharType="begin"/>
      </w:r>
      <w:r>
        <w:rPr>
          <w:szCs w:val="18"/>
        </w:rPr>
        <w:instrText xml:space="preserve"> REF _Ref449607252 \h </w:instrText>
      </w:r>
      <w:r>
        <w:rPr>
          <w:szCs w:val="18"/>
        </w:rPr>
      </w:r>
      <w:r>
        <w:rPr>
          <w:szCs w:val="18"/>
        </w:rPr>
        <w:fldChar w:fldCharType="separate"/>
      </w:r>
      <w:r w:rsidR="000C7041">
        <w:t xml:space="preserve">Abbildung </w:t>
      </w:r>
      <w:r w:rsidR="000C7041">
        <w:rPr>
          <w:noProof/>
        </w:rPr>
        <w:t>14</w:t>
      </w:r>
      <w:r>
        <w:rPr>
          <w:szCs w:val="18"/>
        </w:rPr>
        <w:fldChar w:fldCharType="end"/>
      </w:r>
      <w:r>
        <w:rPr>
          <w:szCs w:val="18"/>
        </w:rPr>
        <w:t>.</w:t>
      </w:r>
    </w:p>
    <w:p w14:paraId="51DCE0DA" w14:textId="77777777" w:rsidR="001E1E53" w:rsidRDefault="001E1E53" w:rsidP="001E1E53">
      <w:pPr>
        <w:rPr>
          <w:szCs w:val="18"/>
        </w:rPr>
      </w:pPr>
      <w:bookmarkStart w:id="177" w:name="_CTVK001282b0bc6982645de96600aee6aa26d49"/>
      <w:r>
        <w:rPr>
          <w:noProof/>
          <w:szCs w:val="18"/>
          <w:lang w:eastAsia="de-DE"/>
        </w:rPr>
        <w:drawing>
          <wp:inline distT="0" distB="0" distL="0" distR="0" wp14:anchorId="05C6550C" wp14:editId="24B95B11">
            <wp:extent cx="4056212" cy="1590675"/>
            <wp:effectExtent l="0" t="0" r="1905" b="0"/>
            <wp:docPr id="246" name="Grafik 246"/>
            <wp:cNvGraphicFramePr/>
            <a:graphic xmlns:a="http://schemas.openxmlformats.org/drawingml/2006/main">
              <a:graphicData uri="http://schemas.openxmlformats.org/drawingml/2006/picture">
                <pic:pic xmlns:pic="http://schemas.openxmlformats.org/drawingml/2006/picture">
                  <pic:nvPicPr>
                    <pic:cNvPr id="11" name=""/>
                    <pic:cNvPicPr/>
                  </pic:nvPicPr>
                  <pic:blipFill rotWithShape="1">
                    <a:blip r:embed="rId31" r:link="rId32" cstate="print">
                      <a:extLst>
                        <a:ext uri="{28A0092B-C50C-407E-A947-70E740481C1C}">
                          <a14:useLocalDpi xmlns:a14="http://schemas.microsoft.com/office/drawing/2010/main" val="0"/>
                        </a:ext>
                      </a:extLst>
                    </a:blip>
                    <a:srcRect l="1878"/>
                    <a:stretch/>
                  </pic:blipFill>
                  <pic:spPr bwMode="auto">
                    <a:xfrm>
                      <a:off x="0" y="0"/>
                      <a:ext cx="4056212" cy="1590675"/>
                    </a:xfrm>
                    <a:prstGeom prst="rect">
                      <a:avLst/>
                    </a:prstGeom>
                    <a:ln>
                      <a:noFill/>
                    </a:ln>
                    <a:extLst>
                      <a:ext uri="{53640926-AAD7-44D8-BBD7-CCE9431645EC}">
                        <a14:shadowObscured xmlns:a14="http://schemas.microsoft.com/office/drawing/2010/main"/>
                      </a:ext>
                    </a:extLst>
                  </pic:spPr>
                </pic:pic>
              </a:graphicData>
            </a:graphic>
          </wp:inline>
        </w:drawing>
      </w:r>
      <w:bookmarkEnd w:id="177"/>
    </w:p>
    <w:p w14:paraId="21AAF1C7" w14:textId="111674A4" w:rsidR="001E1E53" w:rsidRDefault="001E1E53" w:rsidP="001E1E53">
      <w:pPr>
        <w:pStyle w:val="Beschriftung"/>
      </w:pPr>
      <w:bookmarkStart w:id="178" w:name="_Ref449607252"/>
      <w:r>
        <w:t xml:space="preserve">Abbildung </w:t>
      </w:r>
      <w:fldSimple w:instr=" SEQ Figure \* ARABIC ">
        <w:r w:rsidR="000C7041">
          <w:rPr>
            <w:noProof/>
          </w:rPr>
          <w:t>14</w:t>
        </w:r>
      </w:fldSimple>
      <w:bookmarkEnd w:id="178"/>
      <w:r>
        <w:t xml:space="preserve">: Kreuztabelle für Paarvergleichsmethode </w:t>
      </w:r>
      <w:r>
        <w:fldChar w:fldCharType="begin"/>
      </w:r>
      <w:r w:rsidR="00A94375">
        <w:instrText>ADDIN CITAVI.PLACEHOLDER f471ef95-d849-414f-9a4a-f95159457329 PFBsYWNlaG9sZGVyPg0KICA8QWRkSW5WZXJzaW9uPjUuMi4wLjg8L0FkZEluVmVyc2lvbj4NCiAgPElkPmY0NzFlZjk1LWQ4NDktNDE0Zi05YTRhLWY5NTE1OTQ1NzMyOTwvSWQ+DQogIDxFbnRyaWVzPg0KICAgIDxFbnRyeT4NCiAgICAgIDxBc3NvY2lhdGVXaXRoS25vd2xlZGdlSXRlbUlkPjI4MmIwYmM2LTk4MjYtNDVkZS05NjYwLTBhZWU2YWEyNmQ0OTwvQXNzb2NpYXRlV2l0aEtub3dsZWRnZUl0ZW1JZD4NCiAgICAgIDxJZD5hYmM0NDZjOS1lNmNiLTRhM2EtYTkxMC1jYjJjNjk1NzMwN2Y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ZTlkODQ5ZDctNmEwYS00M2NhLWFjNmEtOTYyNjA0MmJmMWI2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IFMuIDE0PC9UZXh0Pg0KICAgIDwvVGV4dFVuaXQ+DQogIDwvVGV4dFVuaXRzPg0KPC9QbGFjZWhvbGRlcj4=</w:instrText>
      </w:r>
      <w:r>
        <w:fldChar w:fldCharType="separate"/>
      </w:r>
      <w:bookmarkStart w:id="179" w:name="_CTVP001f471ef95d849414f9a4af95159457329"/>
      <w:r w:rsidR="00A94375">
        <w:t>[29] S. 14</w:t>
      </w:r>
      <w:bookmarkEnd w:id="179"/>
      <w:r>
        <w:fldChar w:fldCharType="end"/>
      </w:r>
    </w:p>
    <w:p w14:paraId="360A116C" w14:textId="0213F1D5" w:rsidR="001E1E53" w:rsidRDefault="001E1E53" w:rsidP="001E1E53">
      <w:pPr>
        <w:rPr>
          <w:szCs w:val="18"/>
        </w:rPr>
      </w:pPr>
      <w:r>
        <w:rPr>
          <w:szCs w:val="18"/>
        </w:rPr>
        <w:t xml:space="preserve"> </w:t>
      </w:r>
      <w:r w:rsidRPr="00B81C64">
        <w:rPr>
          <w:szCs w:val="18"/>
        </w:rPr>
        <w:t xml:space="preserve">Anschließend </w:t>
      </w:r>
      <w:r>
        <w:rPr>
          <w:szCs w:val="18"/>
        </w:rPr>
        <w:t>werden alle Personen gebeten</w:t>
      </w:r>
      <w:r w:rsidRPr="00B81C64">
        <w:rPr>
          <w:szCs w:val="18"/>
        </w:rPr>
        <w:t>, für sich zu entscheiden, ob im direkten Vergleich Kriterium A wic</w:t>
      </w:r>
      <w:r>
        <w:rPr>
          <w:szCs w:val="18"/>
        </w:rPr>
        <w:t>htiger ist als Kriterium B. Wenn Kriterium A wichtiger ist wird der Buchstabe A ins frei Feld der Kreuztabelle eingetragen, sollte B wichtiger sein so wird B eingetragen. Dieser Schritt wird mit allen Kriterien durchgeführt.</w:t>
      </w:r>
      <w:r w:rsidRPr="00B81C64">
        <w:rPr>
          <w:szCs w:val="18"/>
        </w:rPr>
        <w:t xml:space="preserve"> Die G</w:t>
      </w:r>
      <w:r>
        <w:rPr>
          <w:szCs w:val="18"/>
        </w:rPr>
        <w:t>egenfrage ist nicht notwendig</w:t>
      </w:r>
      <w:r w:rsidRPr="00B81C64">
        <w:rPr>
          <w:szCs w:val="18"/>
        </w:rPr>
        <w:t>: Wenn bewertet wurde, dass A wichtiger als B ist, muss B unwichtiger als A sein. Der Vergleich eines Kriteriums mit sich selbst ist sinnlos und darum werden diese Felder – hier dunkel hinterlegt – nicht ausgefüllt.</w:t>
      </w:r>
      <w:r>
        <w:rPr>
          <w:szCs w:val="18"/>
        </w:rPr>
        <w:t xml:space="preserve"> Aus diesen Feldern ergibt sich eine Diagonale. Auf Grund der Tatsache das die Gegenfrage nicht notwendig ist, muss von Teilnehmern nur eine Hälft </w:t>
      </w:r>
      <w:r>
        <w:rPr>
          <w:szCs w:val="18"/>
        </w:rPr>
        <w:lastRenderedPageBreak/>
        <w:t xml:space="preserve">der Kreuztabelle ausgefüllt werden, entweder oberhalb oder unterhalb der Diagonale, die jeweils andere Seite der Diagonale ergibt sich wegen den Gegenfrage von selbst, siehe </w:t>
      </w:r>
      <w:r>
        <w:rPr>
          <w:szCs w:val="18"/>
        </w:rPr>
        <w:fldChar w:fldCharType="begin"/>
      </w:r>
      <w:r>
        <w:rPr>
          <w:szCs w:val="18"/>
        </w:rPr>
        <w:instrText xml:space="preserve"> REF _Ref449607361 \h </w:instrText>
      </w:r>
      <w:r>
        <w:rPr>
          <w:szCs w:val="18"/>
        </w:rPr>
      </w:r>
      <w:r>
        <w:rPr>
          <w:szCs w:val="18"/>
        </w:rPr>
        <w:fldChar w:fldCharType="separate"/>
      </w:r>
      <w:r w:rsidR="000C7041">
        <w:t xml:space="preserve">Abbildung </w:t>
      </w:r>
      <w:r w:rsidR="000C7041">
        <w:rPr>
          <w:noProof/>
        </w:rPr>
        <w:t>15</w:t>
      </w:r>
      <w:r>
        <w:rPr>
          <w:szCs w:val="18"/>
        </w:rPr>
        <w:fldChar w:fldCharType="end"/>
      </w:r>
      <w:r>
        <w:rPr>
          <w:szCs w:val="18"/>
        </w:rPr>
        <w:t>.</w:t>
      </w:r>
    </w:p>
    <w:p w14:paraId="3B4B2391" w14:textId="77777777" w:rsidR="001E1E53" w:rsidRDefault="001E1E53" w:rsidP="001E1E53">
      <w:pPr>
        <w:rPr>
          <w:szCs w:val="18"/>
        </w:rPr>
      </w:pPr>
      <w:bookmarkStart w:id="180" w:name="_CTVK001837930ba71fb417886a35d219ed7693f"/>
      <w:r>
        <w:rPr>
          <w:noProof/>
          <w:szCs w:val="18"/>
          <w:lang w:eastAsia="de-DE"/>
        </w:rPr>
        <w:drawing>
          <wp:inline distT="0" distB="0" distL="0" distR="0" wp14:anchorId="75E76D5F" wp14:editId="4A5BB951">
            <wp:extent cx="4305300" cy="1724025"/>
            <wp:effectExtent l="0" t="0" r="0" b="9525"/>
            <wp:docPr id="247" name="Grafik 247"/>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3" r:link="rId34">
                      <a:extLst>
                        <a:ext uri="{28A0092B-C50C-407E-A947-70E740481C1C}">
                          <a14:useLocalDpi xmlns:a14="http://schemas.microsoft.com/office/drawing/2010/main" val="0"/>
                        </a:ext>
                      </a:extLst>
                    </a:blip>
                    <a:stretch>
                      <a:fillRect/>
                    </a:stretch>
                  </pic:blipFill>
                  <pic:spPr>
                    <a:xfrm>
                      <a:off x="0" y="0"/>
                      <a:ext cx="4305300" cy="1724025"/>
                    </a:xfrm>
                    <a:prstGeom prst="rect">
                      <a:avLst/>
                    </a:prstGeom>
                  </pic:spPr>
                </pic:pic>
              </a:graphicData>
            </a:graphic>
          </wp:inline>
        </w:drawing>
      </w:r>
      <w:bookmarkEnd w:id="180"/>
    </w:p>
    <w:p w14:paraId="4CA04884" w14:textId="4C4BC7BC" w:rsidR="001E1E53" w:rsidRDefault="001E1E53" w:rsidP="001E1E53">
      <w:pPr>
        <w:pStyle w:val="Beschriftung"/>
      </w:pPr>
      <w:bookmarkStart w:id="181" w:name="_Ref449607361"/>
      <w:r>
        <w:t xml:space="preserve">Abbildung </w:t>
      </w:r>
      <w:fldSimple w:instr=" SEQ Figure \* ARABIC ">
        <w:r w:rsidR="000C7041">
          <w:rPr>
            <w:noProof/>
          </w:rPr>
          <w:t>15</w:t>
        </w:r>
      </w:fldSimple>
      <w:bookmarkEnd w:id="181"/>
      <w:r>
        <w:t xml:space="preserve">: Ausgefüllte Kreuztabelle für die Paarvergleichsmethode </w:t>
      </w:r>
      <w:r>
        <w:fldChar w:fldCharType="begin"/>
      </w:r>
      <w:r w:rsidR="00A94375">
        <w:instrText>ADDIN CITAVI.PLACEHOLDER 3277050e-2877-47cf-a673-0f8773ef25c0 PFBsYWNlaG9sZGVyPg0KICA8QWRkSW5WZXJzaW9uPjUuMi4wLjg8L0FkZEluVmVyc2lvbj4NCiAgPElkPjMyNzcwNTBlLTI4NzctNDdjZi1hNjczLTBmODc3M2VmMjVjMDwvSWQ+DQogIDxFbnRyaWVzPg0KICAgIDxFbnRyeT4NCiAgICAgIDxBc3NvY2lhdGVXaXRoS25vd2xlZGdlSXRlbUlkPjgzNzkzMGJhLTcxZmItNDE3OC04NmEzLTVkMjE5ZWQ3NjkzZjwvQXNzb2NpYXRlV2l0aEtub3dsZWRnZUl0ZW1JZD4NCiAgICAgIDxJZD5hNjVhNGEyMy02NzQ0LTRiNjQtYTJiNi02MDU4OTBmOTYwZjY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mVmZXJlbmNlSWQ+ZTlkODQ5ZDctNmEwYS00M2NhLWFjNmEtOTYyNjA0MmJmMWI2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IFMuIDMzPC9UZXh0Pg0KICAgIDwvVGV4dFVuaXQ+DQogIDwvVGV4dFVuaXRzPg0KPC9QbGFjZWhvbGRlcj4=</w:instrText>
      </w:r>
      <w:r>
        <w:fldChar w:fldCharType="separate"/>
      </w:r>
      <w:bookmarkStart w:id="182" w:name="_CTVP0013277050e287747cfa6730f8773ef25c0"/>
      <w:r w:rsidR="00A94375">
        <w:t>[29] S. 33</w:t>
      </w:r>
      <w:bookmarkEnd w:id="182"/>
      <w:r>
        <w:fldChar w:fldCharType="end"/>
      </w:r>
    </w:p>
    <w:p w14:paraId="3C0ADDCC" w14:textId="3E8ED651" w:rsidR="001E1E53" w:rsidRDefault="001E1E53" w:rsidP="001E1E53">
      <w:pPr>
        <w:rPr>
          <w:szCs w:val="18"/>
        </w:rPr>
      </w:pPr>
      <w:r>
        <w:rPr>
          <w:szCs w:val="18"/>
        </w:rPr>
        <w:t xml:space="preserve"> Ein Unentschieden zwischen zwei Kriterien lässt die Nutzerwertanalyse nicht zu, der Teilnehmer muss immer ein Kriterium dem anderen gegenüber bevorzugen</w:t>
      </w:r>
      <w:bookmarkEnd w:id="176"/>
      <w:r>
        <w:rPr>
          <w:szCs w:val="18"/>
        </w:rPr>
        <w:t xml:space="preserve">. Anschließend wird an der rechten Seite der Kreuztabelle, die Anzahl der Nennungen des jeweiligen Kriteriums in seiner eigenen Zeile aufsummiert, siehe </w:t>
      </w:r>
      <w:r>
        <w:rPr>
          <w:szCs w:val="18"/>
        </w:rPr>
        <w:fldChar w:fldCharType="begin"/>
      </w:r>
      <w:r>
        <w:rPr>
          <w:szCs w:val="18"/>
        </w:rPr>
        <w:instrText xml:space="preserve"> REF _Ref449607361 \h </w:instrText>
      </w:r>
      <w:r>
        <w:rPr>
          <w:szCs w:val="18"/>
        </w:rPr>
      </w:r>
      <w:r>
        <w:rPr>
          <w:szCs w:val="18"/>
        </w:rPr>
        <w:fldChar w:fldCharType="separate"/>
      </w:r>
      <w:r w:rsidR="000C7041">
        <w:t xml:space="preserve">Abbildung </w:t>
      </w:r>
      <w:r w:rsidR="000C7041">
        <w:rPr>
          <w:noProof/>
        </w:rPr>
        <w:t>15</w:t>
      </w:r>
      <w:r>
        <w:rPr>
          <w:szCs w:val="18"/>
        </w:rPr>
        <w:fldChar w:fldCharType="end"/>
      </w:r>
      <w:r>
        <w:rPr>
          <w:szCs w:val="18"/>
        </w:rPr>
        <w:t xml:space="preserve">. Wichtig ist, dass das </w:t>
      </w:r>
      <w:r w:rsidRPr="00E00FBE">
        <w:rPr>
          <w:i/>
          <w:szCs w:val="18"/>
        </w:rPr>
        <w:t>Axiom der Transitivität</w:t>
      </w:r>
      <w:r>
        <w:rPr>
          <w:szCs w:val="18"/>
        </w:rPr>
        <w:t xml:space="preserve"> vom Verfahrensteilnehmer berücksichtig wird. Transitivität bedeutet, dass wenn das Kriter</w:t>
      </w:r>
      <w:r w:rsidR="00C15DB3">
        <w:rPr>
          <w:szCs w:val="18"/>
        </w:rPr>
        <w:t>ium A dem Kriterium B präferiert (vorgezogen)</w:t>
      </w:r>
      <w:r>
        <w:rPr>
          <w:szCs w:val="18"/>
        </w:rPr>
        <w:t xml:space="preserve"> wird und gleichzeitig das Kriter</w:t>
      </w:r>
      <w:r w:rsidR="00C15DB3">
        <w:rPr>
          <w:szCs w:val="18"/>
        </w:rPr>
        <w:t>ium B dem Kriterium C präferiert</w:t>
      </w:r>
      <w:r>
        <w:rPr>
          <w:szCs w:val="18"/>
        </w:rPr>
        <w:t xml:space="preserve"> wird, folglich das Kriterium A auch</w:t>
      </w:r>
      <w:r w:rsidR="00C15DB3">
        <w:rPr>
          <w:szCs w:val="18"/>
        </w:rPr>
        <w:t xml:space="preserve"> gegenüber dem Kriterium C präferiert</w:t>
      </w:r>
      <w:r>
        <w:rPr>
          <w:szCs w:val="18"/>
        </w:rPr>
        <w:t xml:space="preserve"> werden muss </w:t>
      </w:r>
      <w:r>
        <w:rPr>
          <w:szCs w:val="18"/>
        </w:rPr>
        <w:fldChar w:fldCharType="begin"/>
      </w:r>
      <w:r w:rsidR="00A94375">
        <w:rPr>
          <w:szCs w:val="18"/>
        </w:rPr>
        <w:instrText>ADDIN CITAVI.PLACEHOLDER ad28ce88-9ca3-4d6a-9b2c-fee18e107eec 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V0gUy4gMTbigJMxNzwvVGV4dD4NCiAgICA8L1RleHRVbml0Pg0KICA8L1RleHRVbml0cz4NCjwvUGxhY2Vob2xkZXI+</w:instrText>
      </w:r>
      <w:r>
        <w:rPr>
          <w:szCs w:val="18"/>
        </w:rPr>
        <w:fldChar w:fldCharType="separate"/>
      </w:r>
      <w:bookmarkStart w:id="183" w:name="_CTVP001ad28ce889ca34d6a9b2cfee18e107eec"/>
      <w:r w:rsidR="00A94375">
        <w:rPr>
          <w:szCs w:val="18"/>
        </w:rPr>
        <w:t>[31] S. 16–17</w:t>
      </w:r>
      <w:bookmarkEnd w:id="183"/>
      <w:r>
        <w:rPr>
          <w:szCs w:val="18"/>
        </w:rPr>
        <w:fldChar w:fldCharType="end"/>
      </w:r>
      <w:r>
        <w:rPr>
          <w:szCs w:val="18"/>
        </w:rPr>
        <w:t>. Die entsprechende Formel lautet:</w:t>
      </w:r>
    </w:p>
    <w:p w14:paraId="07EBBFE4" w14:textId="77777777" w:rsidR="001E1E53" w:rsidRPr="004217DC" w:rsidRDefault="001E1E53" w:rsidP="001E1E53">
      <w:pPr>
        <w:rPr>
          <w:rFonts w:eastAsiaTheme="minorEastAsia"/>
          <w:szCs w:val="18"/>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945"/>
        <w:gridCol w:w="561"/>
      </w:tblGrid>
      <w:tr w:rsidR="001E1E53" w14:paraId="152E81D5" w14:textId="77777777" w:rsidTr="00246764">
        <w:trPr>
          <w:jc w:val="center"/>
        </w:trPr>
        <w:tc>
          <w:tcPr>
            <w:tcW w:w="421" w:type="dxa"/>
          </w:tcPr>
          <w:p w14:paraId="7A2D4D10" w14:textId="77777777" w:rsidR="001E1E53" w:rsidRDefault="001E1E53" w:rsidP="00246764"/>
        </w:tc>
        <w:tc>
          <w:tcPr>
            <w:tcW w:w="6945" w:type="dxa"/>
            <w:vAlign w:val="center"/>
          </w:tcPr>
          <w:p w14:paraId="36F26AB4" w14:textId="77777777" w:rsidR="001E1E53" w:rsidRPr="004217DC" w:rsidRDefault="001E1E53" w:rsidP="00246764">
            <w:pPr>
              <w:rPr>
                <w:rFonts w:eastAsiaTheme="minorEastAsia"/>
                <w:szCs w:val="18"/>
              </w:rPr>
            </w:pPr>
            <m:oMathPara>
              <m:oMath>
                <m:r>
                  <w:rPr>
                    <w:rFonts w:ascii="Cambria Math" w:hAnsi="Cambria Math"/>
                    <w:szCs w:val="18"/>
                  </w:rPr>
                  <m:t>A&gt;B ˄ B&gt;C⇒ A&gt;C</m:t>
                </m:r>
              </m:oMath>
            </m:oMathPara>
          </w:p>
        </w:tc>
        <w:tc>
          <w:tcPr>
            <w:tcW w:w="561" w:type="dxa"/>
            <w:vAlign w:val="center"/>
          </w:tcPr>
          <w:p w14:paraId="0CF45A07" w14:textId="0066A2AE" w:rsidR="001E1E53" w:rsidRPr="00F21312" w:rsidRDefault="001E1E53" w:rsidP="00246764">
            <w:pPr>
              <w:pStyle w:val="Beschriftung"/>
              <w:jc w:val="center"/>
              <w:rPr>
                <w:i w:val="0"/>
                <w:sz w:val="24"/>
                <w:szCs w:val="24"/>
              </w:rPr>
            </w:pPr>
            <w:r>
              <w:rPr>
                <w:i w:val="0"/>
                <w:sz w:val="24"/>
                <w:szCs w:val="24"/>
              </w:rPr>
              <w:t>(</w:t>
            </w:r>
            <w:r w:rsidRPr="00F21312">
              <w:rPr>
                <w:i w:val="0"/>
                <w:sz w:val="24"/>
                <w:szCs w:val="24"/>
              </w:rPr>
              <w:fldChar w:fldCharType="begin"/>
            </w:r>
            <w:r w:rsidRPr="00F21312">
              <w:rPr>
                <w:i w:val="0"/>
                <w:sz w:val="24"/>
                <w:szCs w:val="24"/>
              </w:rPr>
              <w:instrText xml:space="preserve"> SEQ ( \* ARABIC </w:instrText>
            </w:r>
            <w:r w:rsidRPr="00F21312">
              <w:rPr>
                <w:i w:val="0"/>
                <w:sz w:val="24"/>
                <w:szCs w:val="24"/>
              </w:rPr>
              <w:fldChar w:fldCharType="separate"/>
            </w:r>
            <w:r w:rsidR="000C7041">
              <w:rPr>
                <w:i w:val="0"/>
                <w:noProof/>
                <w:sz w:val="24"/>
                <w:szCs w:val="24"/>
              </w:rPr>
              <w:t>1</w:t>
            </w:r>
            <w:r w:rsidRPr="00F21312">
              <w:rPr>
                <w:i w:val="0"/>
                <w:sz w:val="24"/>
                <w:szCs w:val="24"/>
              </w:rPr>
              <w:fldChar w:fldCharType="end"/>
            </w:r>
            <w:r w:rsidRPr="00F21312">
              <w:rPr>
                <w:i w:val="0"/>
                <w:sz w:val="24"/>
                <w:szCs w:val="24"/>
              </w:rPr>
              <w:t>)</w:t>
            </w:r>
          </w:p>
        </w:tc>
      </w:tr>
    </w:tbl>
    <w:p w14:paraId="34378034" w14:textId="77777777" w:rsidR="001E1E53" w:rsidRDefault="001E1E53" w:rsidP="001E1E53">
      <w:pPr>
        <w:rPr>
          <w:szCs w:val="18"/>
        </w:rPr>
      </w:pPr>
    </w:p>
    <w:p w14:paraId="503E0ABB" w14:textId="1A434D6E" w:rsidR="001E1E53" w:rsidRDefault="001E1E53" w:rsidP="001E1E53">
      <w:r>
        <w:rPr>
          <w:szCs w:val="18"/>
        </w:rPr>
        <w:t xml:space="preserve">Die durch die Summierung zu Stande gekommen Zahlen entsprechen der Gewichtung der Kriterien. So wird im obigen Beispiel das Kriterium A dreifach gewichtet, während Kriterium C zweifach gewichtet wird und Kriterium E nur einfach gewichtet wird. </w:t>
      </w:r>
      <w:r>
        <w:fldChar w:fldCharType="begin"/>
      </w:r>
      <w:r w:rsidR="00A94375">
        <w:instrText>ADDIN CITAVI.PLACEHOLDER ac65613d-6965-4df5-ad9b-05e7efd6f474 PFBsYWNlaG9sZGVyPg0KICA8QWRkSW5WZXJzaW9uPjUuMi4wLjg8L0FkZEluVmVyc2lvbj4NCiAgPElkPmFjNjU2MTNkLTY5NjUtNGRmNS1hZDliLTA1ZTdlZmQ2ZjQ3NDwvSWQ+DQogIDxFbnRyaWVzPg0KICAgIDxFbnRyeT4NCiAgICAgIDxBc3NvY2lhdGVXaXRoS25vd2xlZGdlSXRlbUlkPmI4NDM5MzAzLWY4MDQtNGNlNC05MDZlLTMyOTVmNzc1Y2Y1ZDwvQXNzb2NpYXRlV2l0aEtub3dsZWRnZUl0ZW1JZD4NCiAgICAgIDxJZD5mM2VlZDgyOS00ZTgyLTRkNzEtYjYyNS04NGM3MzRhOGQ4M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ZTlkODQ5ZDctNmEwYS00M2NhLWFjNmEtOTYyNjA0MmJmMWI2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IFMuIDE0PC9UZXh0Pg0KICAgIDwvVGV4dFVuaXQ+DQogIDwvVGV4dFVuaXRzPg0KPC9QbGFjZWhvbGRlcj4=</w:instrText>
      </w:r>
      <w:r>
        <w:fldChar w:fldCharType="separate"/>
      </w:r>
      <w:bookmarkStart w:id="184" w:name="_CTVP001ac65613d69654df5ad9b05e7efd6f474"/>
      <w:r w:rsidR="00A94375">
        <w:t>[29] S. 14</w:t>
      </w:r>
      <w:bookmarkEnd w:id="184"/>
      <w:r>
        <w:fldChar w:fldCharType="end"/>
      </w:r>
      <w:r>
        <w:t>.</w:t>
      </w:r>
    </w:p>
    <w:p w14:paraId="772E787A" w14:textId="41AF7450" w:rsidR="001E1E53" w:rsidRDefault="001E1E53" w:rsidP="001E1E53">
      <w:r>
        <w:t xml:space="preserve">Für den vorliegenden Vergleich zwischen den drei HMDs sind die Kreuztabellen zur Gewichtung der Entscheidungskriterien im Anhang zu finden. Die Anhänge eins bis vier beinhalten dabei die Vorlagen zur Durchführung der Paarvergleichsmethode. Bei </w:t>
      </w:r>
      <w:r>
        <w:fldChar w:fldCharType="begin"/>
      </w:r>
      <w:r>
        <w:instrText xml:space="preserve"> REF _Ref449780163 \h </w:instrText>
      </w:r>
      <w:r>
        <w:fldChar w:fldCharType="separate"/>
      </w:r>
      <w:r w:rsidR="000C7041" w:rsidRPr="003B5A28">
        <w:t>Anhang</w:t>
      </w:r>
      <w:r w:rsidR="000C7041">
        <w:t xml:space="preserve"> </w:t>
      </w:r>
      <w:r w:rsidR="000C7041">
        <w:rPr>
          <w:noProof/>
        </w:rPr>
        <w:t>1</w:t>
      </w:r>
      <w:r>
        <w:fldChar w:fldCharType="end"/>
      </w:r>
      <w:r>
        <w:t xml:space="preserve"> handelt es sich um die Gewichtung aller Hauptkriterien. </w:t>
      </w:r>
      <w:r>
        <w:fldChar w:fldCharType="begin"/>
      </w:r>
      <w:r>
        <w:instrText xml:space="preserve"> REF _Ref449780262 \h </w:instrText>
      </w:r>
      <w:r>
        <w:fldChar w:fldCharType="separate"/>
      </w:r>
      <w:r w:rsidR="000C7041">
        <w:t xml:space="preserve">Anhang </w:t>
      </w:r>
      <w:r w:rsidR="000C7041">
        <w:rPr>
          <w:noProof/>
        </w:rPr>
        <w:t>2</w:t>
      </w:r>
      <w:r>
        <w:fldChar w:fldCharType="end"/>
      </w:r>
      <w:r>
        <w:t xml:space="preserve"> dient als Vorlage zur Gewichtung der Unterkriterien des Tragekomforts, </w:t>
      </w:r>
      <w:r>
        <w:lastRenderedPageBreak/>
        <w:t xml:space="preserve">während </w:t>
      </w:r>
      <w:r>
        <w:fldChar w:fldCharType="begin"/>
      </w:r>
      <w:r>
        <w:instrText xml:space="preserve"> REF _Ref449780308 \h </w:instrText>
      </w:r>
      <w:r>
        <w:fldChar w:fldCharType="separate"/>
      </w:r>
      <w:r w:rsidR="000C7041">
        <w:t xml:space="preserve">Anhang </w:t>
      </w:r>
      <w:r w:rsidR="000C7041">
        <w:rPr>
          <w:noProof/>
        </w:rPr>
        <w:t>3</w:t>
      </w:r>
      <w:r>
        <w:fldChar w:fldCharType="end"/>
      </w:r>
      <w:r>
        <w:t xml:space="preserve"> zur Gewichtung der Unterkriterien der Qualität der Immersion genutzt wird. Zuletzt befindet sich in </w:t>
      </w:r>
      <w:r>
        <w:fldChar w:fldCharType="begin"/>
      </w:r>
      <w:r>
        <w:instrText xml:space="preserve"> REF _Ref449780481 \h </w:instrText>
      </w:r>
      <w:r>
        <w:fldChar w:fldCharType="separate"/>
      </w:r>
      <w:r w:rsidR="000C7041">
        <w:t xml:space="preserve">Anhang </w:t>
      </w:r>
      <w:r w:rsidR="000C7041">
        <w:rPr>
          <w:noProof/>
        </w:rPr>
        <w:t>4</w:t>
      </w:r>
      <w:r>
        <w:fldChar w:fldCharType="end"/>
      </w:r>
      <w:r>
        <w:t xml:space="preserve"> die Gewichtung der Unterkriterien zur Benutzerfreundlichkeit. Die Anhänge fünf bis acht enthalten exemplarisch das ausgefüllte Äquivalent zu den Vorlagen aus den Anhängen eins bis vier. </w:t>
      </w:r>
    </w:p>
    <w:p w14:paraId="4CD0EAA3" w14:textId="77777777" w:rsidR="001E1E53" w:rsidRDefault="001E1E53" w:rsidP="001E1E53"/>
    <w:p w14:paraId="5B6F150C" w14:textId="611DD8B3" w:rsidR="001E1E53" w:rsidRDefault="001E1E53" w:rsidP="001E1E53">
      <w:pPr>
        <w:pStyle w:val="berschrift3"/>
      </w:pPr>
      <w:bookmarkStart w:id="185" w:name="_Toc453247680"/>
      <w:r>
        <w:t>Ergebnisse aus der Paarvergleichsmethode mit der Nutzwertanalyse</w:t>
      </w:r>
      <w:bookmarkEnd w:id="185"/>
    </w:p>
    <w:p w14:paraId="4F875356" w14:textId="77777777" w:rsidR="001E1E53" w:rsidRDefault="001E1E53" w:rsidP="001E1E53"/>
    <w:p w14:paraId="1594EC40" w14:textId="1D80CC9C" w:rsidR="001E1E53" w:rsidRDefault="001E1E53" w:rsidP="001E1E53">
      <w:r>
        <w:t xml:space="preserve">Insgesamt wurde die Paarvergleichsmethode zwischen den Kriterien von fünfzehn Personen durchgeführt. </w:t>
      </w:r>
      <w:r>
        <w:fldChar w:fldCharType="begin"/>
      </w:r>
      <w:r>
        <w:instrText xml:space="preserve"> REF _Ref452812770 \h </w:instrText>
      </w:r>
      <w:r>
        <w:fldChar w:fldCharType="separate"/>
      </w:r>
      <w:r w:rsidR="000C7041">
        <w:t xml:space="preserve">Tabelle </w:t>
      </w:r>
      <w:r w:rsidR="000C7041">
        <w:rPr>
          <w:noProof/>
        </w:rPr>
        <w:t>1</w:t>
      </w:r>
      <w:r>
        <w:fldChar w:fldCharType="end"/>
      </w:r>
      <w:r>
        <w:t xml:space="preserve"> zeigt die Ergebnisse jeder Person aus der Paarvergleichsmethode. Im oberen Teil der Tabelle ist die Gewichtung der Unterkriterien Tragekomfort, Qualität der Immersion und Benutzerfreundlichkeit zu sehen. Anschließend wird die Gewichtung der Hauptkriterien gezeigt. Am Ende jeder Spalte wurden die einzelnen Werte aus der Befragung der unterschiedlichen Person aufsummiert und anschließend die entsprechende Prozentzahl gebildet. In Summe werden innerhalb der Unterkriterien, als auch innerhalb der Hauptkriterien, 100 % erreicht.</w:t>
      </w:r>
    </w:p>
    <w:p w14:paraId="0D381D35" w14:textId="77777777" w:rsidR="001E1E53" w:rsidRDefault="001E1E53" w:rsidP="001E1E53">
      <w:pPr>
        <w:keepNext/>
      </w:pPr>
      <w:r>
        <w:lastRenderedPageBreak/>
        <w:t xml:space="preserve"> </w:t>
      </w:r>
      <w:r w:rsidRPr="0067011E">
        <w:rPr>
          <w:noProof/>
          <w:lang w:eastAsia="de-DE"/>
        </w:rPr>
        <w:drawing>
          <wp:inline distT="0" distB="0" distL="0" distR="0" wp14:anchorId="16FE510B" wp14:editId="3577CABE">
            <wp:extent cx="8677052" cy="3627539"/>
            <wp:effectExtent l="0" t="8890" r="1270" b="1270"/>
            <wp:docPr id="248" name="Grafik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0" y="0"/>
                      <a:ext cx="8733945" cy="3651324"/>
                    </a:xfrm>
                    <a:prstGeom prst="rect">
                      <a:avLst/>
                    </a:prstGeom>
                    <a:noFill/>
                    <a:ln>
                      <a:noFill/>
                    </a:ln>
                  </pic:spPr>
                </pic:pic>
              </a:graphicData>
            </a:graphic>
          </wp:inline>
        </w:drawing>
      </w:r>
    </w:p>
    <w:p w14:paraId="3CC53872" w14:textId="41CFA68D" w:rsidR="001E1E53" w:rsidRDefault="001E1E53" w:rsidP="001E1E53">
      <w:pPr>
        <w:pStyle w:val="Beschriftung"/>
      </w:pPr>
      <w:bookmarkStart w:id="186" w:name="_Ref452812770"/>
      <w:r>
        <w:t xml:space="preserve">Tabelle </w:t>
      </w:r>
      <w:fldSimple w:instr=" SEQ Tabelle \* ARABIC ">
        <w:r w:rsidR="000C7041">
          <w:rPr>
            <w:noProof/>
          </w:rPr>
          <w:t>1</w:t>
        </w:r>
      </w:fldSimple>
      <w:bookmarkEnd w:id="186"/>
      <w:r>
        <w:t xml:space="preserve">: </w:t>
      </w:r>
      <w:r w:rsidRPr="00871F1A">
        <w:t>Ergebnisse aus der Paarvergleichsmethode</w:t>
      </w:r>
      <w:r w:rsidR="008668D8">
        <w:t xml:space="preserve"> mit der Nutzwertanalyse</w:t>
      </w:r>
    </w:p>
    <w:p w14:paraId="7E42AA0F" w14:textId="0E77CB48" w:rsidR="001E1E53" w:rsidRPr="001E1E53" w:rsidRDefault="001E1E53" w:rsidP="001E1E53">
      <w:pPr>
        <w:keepNext/>
        <w:rPr>
          <w:rFonts w:eastAsiaTheme="minorEastAsia"/>
        </w:rPr>
      </w:pPr>
      <w:r>
        <w:lastRenderedPageBreak/>
        <w:t xml:space="preserve">Um die Daten aus </w:t>
      </w:r>
      <w:r>
        <w:fldChar w:fldCharType="begin"/>
      </w:r>
      <w:r>
        <w:instrText xml:space="preserve"> REF _Ref452812770 \h </w:instrText>
      </w:r>
      <w:r>
        <w:fldChar w:fldCharType="separate"/>
      </w:r>
      <w:r w:rsidR="000C7041">
        <w:t xml:space="preserve">Tabelle </w:t>
      </w:r>
      <w:r w:rsidR="000C7041">
        <w:rPr>
          <w:noProof/>
        </w:rPr>
        <w:t>1</w:t>
      </w:r>
      <w:r>
        <w:fldChar w:fldCharType="end"/>
      </w:r>
      <w:r>
        <w:t xml:space="preserve"> verständlicher zu gestalten, bietet es sich an die Verteilung der Punktzahl für das jeweilige Kriterium mit Hilfe eines Boxplot Digramms zu visualisieren. Mit Hilfe des Boxplot können das Minimum, das Maximum, der Median, das erste Quartil, das dritte Quartil sowie Ausreißer nach oben als auch nach unten dargestellt werden. Außerdem erkennt der Leser anhand des Boxplot in welchem Bereich sich die einzelnen Gewichtungen der unterschiedlichen Personen verteilen. So wird beispielsweise für das Kriterium Kosten einBoxplot erzeugt, welcher die Werte aus den Befragungen aller fünfzehn Personen enthält. </w:t>
      </w:r>
      <w:r>
        <w:fldChar w:fldCharType="begin"/>
      </w:r>
      <w:r>
        <w:instrText xml:space="preserve"> REF _Ref452817515 \h </w:instrText>
      </w:r>
      <w:r>
        <w:fldChar w:fldCharType="separate"/>
      </w:r>
      <w:r w:rsidR="000C7041">
        <w:t xml:space="preserve">Figure </w:t>
      </w:r>
      <w:r w:rsidR="000C7041">
        <w:rPr>
          <w:noProof/>
        </w:rPr>
        <w:t>16</w:t>
      </w:r>
      <w:r>
        <w:fldChar w:fldCharType="end"/>
      </w:r>
      <w:r>
        <w:t xml:space="preserve"> zeigt diesen Boxplot in blauer Farbe. Betrachtet man </w:t>
      </w:r>
      <w:r>
        <w:fldChar w:fldCharType="begin"/>
      </w:r>
      <w:r>
        <w:instrText xml:space="preserve"> REF _Ref452817515 \h </w:instrText>
      </w:r>
      <w:r>
        <w:fldChar w:fldCharType="separate"/>
      </w:r>
      <w:r w:rsidR="000C7041">
        <w:t xml:space="preserve">Figure </w:t>
      </w:r>
      <w:r w:rsidR="000C7041">
        <w:rPr>
          <w:noProof/>
        </w:rPr>
        <w:t>16</w:t>
      </w:r>
      <w:r>
        <w:fldChar w:fldCharType="end"/>
      </w:r>
      <w:r>
        <w:t xml:space="preserve"> genauer, ohne im Detail auf eine bestimmten Boxplot einzugehen, stellt man fest, dass jeder Boxplot eine große Streuung der einzelnen Werte aufzeigt. Das Minimum liegt bei jedem Boxplot mindestens bei eins, während das Maximum mindestens acht beträgt. Aus diesem Zusammenhang ergibt sich auch der Umstand, dass keiner der Boxplot über Ausreißer verfügt. Der Interquartilsabstand, welcher dem Abstand zwischen dem ersten und dritten Quartil entspricht, ist entsprechend groß. Als Ausreißer werden Punkte bezeichnet, welche sich mehr als das eineinhalbfache des Interquartilsabstandes unter dem ersten Quartil bzw. über dem dritten Quartil befinden. Als weiter Ursache für eine Verteilung der Datenpunkte wie in </w:t>
      </w:r>
      <w:r>
        <w:fldChar w:fldCharType="begin"/>
      </w:r>
      <w:r>
        <w:instrText xml:space="preserve"> REF _Ref452817515 \h </w:instrText>
      </w:r>
      <w:r>
        <w:fldChar w:fldCharType="separate"/>
      </w:r>
      <w:r w:rsidR="000C7041">
        <w:t xml:space="preserve">Figure </w:t>
      </w:r>
      <w:r w:rsidR="000C7041">
        <w:rPr>
          <w:noProof/>
        </w:rPr>
        <w:t>16</w:t>
      </w:r>
      <w:r>
        <w:fldChar w:fldCharType="end"/>
      </w:r>
      <w:r>
        <w:t xml:space="preserve"> ist die Art der Entscheidungsfindung zwischen zwei Kriterien innerhalb des Paarvergleichs für die Nutzwertanalyse zu nennen. Wie bereits in </w:t>
      </w:r>
      <w:r>
        <w:fldChar w:fldCharType="begin"/>
      </w:r>
      <w:r>
        <w:instrText xml:space="preserve"> REF _Ref452901140 \r \h </w:instrText>
      </w:r>
      <w:r>
        <w:fldChar w:fldCharType="separate"/>
      </w:r>
      <w:r w:rsidR="000C7041">
        <w:t>8.4.1</w:t>
      </w:r>
      <w:r>
        <w:fldChar w:fldCharType="end"/>
      </w:r>
      <w:r>
        <w:t xml:space="preserve"> erwähnt wird immer die Zahl des Kriteriums eingetragen, welches beim Vergleich zwischen zwei Kriterien präferiert wird. Somit handelt es sich um eine binäre Entscheidung und es ergeben sich nur ganzzahlige Werte, siehe </w:t>
      </w:r>
      <w:r>
        <w:fldChar w:fldCharType="begin"/>
      </w:r>
      <w:r>
        <w:instrText xml:space="preserve"> REF _Ref452812770 \h </w:instrText>
      </w:r>
      <w:r>
        <w:fldChar w:fldCharType="separate"/>
      </w:r>
      <w:r w:rsidR="000C7041">
        <w:t xml:space="preserve">Tabelle </w:t>
      </w:r>
      <w:r w:rsidR="000C7041">
        <w:rPr>
          <w:noProof/>
        </w:rPr>
        <w:t>1</w:t>
      </w:r>
      <w:r>
        <w:fldChar w:fldCharType="end"/>
      </w:r>
      <w:r>
        <w:t xml:space="preserve">. Aus diesem Grund macht es auch keinen Sinn ein Boxplot Diagramm für die Unterkriterien zu erstellen, da sie eine zu geringe Anzahl an unterschiedlichen Zahlenwerten enthalten. Kreuztabellen die nach der oben beschriebenen Methode ausgefüllt wurden können maximal Zahlenwerte von null bis </w:t>
      </w:r>
      <m:oMath>
        <m:r>
          <w:rPr>
            <w:rFonts w:ascii="Cambria Math" w:hAnsi="Cambria Math"/>
          </w:rPr>
          <m:t>n-1</m:t>
        </m:r>
      </m:oMath>
      <w:r>
        <w:rPr>
          <w:rFonts w:eastAsiaTheme="minorEastAsia"/>
        </w:rPr>
        <w:t xml:space="preserve"> enthalten, wobei </w:t>
      </w:r>
      <m:oMath>
        <m:r>
          <w:rPr>
            <w:rFonts w:ascii="Cambria Math" w:hAnsi="Cambria Math"/>
          </w:rPr>
          <m:t>n</m:t>
        </m:r>
      </m:oMath>
      <w:r>
        <w:rPr>
          <w:rFonts w:eastAsiaTheme="minorEastAsia"/>
        </w:rPr>
        <w:t xml:space="preserve"> gleich der Dimension der Kreuztabelle ist. Somit kann beispielsweise die Tabelle der Unterkriterien des Tragekomforts maximal die Zahlenwerte null und eins enthalten, sie </w:t>
      </w:r>
      <w:r>
        <w:rPr>
          <w:rFonts w:eastAsiaTheme="minorEastAsia"/>
        </w:rPr>
        <w:fldChar w:fldCharType="begin"/>
      </w:r>
      <w:r>
        <w:rPr>
          <w:rFonts w:eastAsiaTheme="minorEastAsia"/>
        </w:rPr>
        <w:instrText xml:space="preserve"> REF _Ref452812770 \h </w:instrText>
      </w:r>
      <w:r>
        <w:rPr>
          <w:rFonts w:eastAsiaTheme="minorEastAsia"/>
        </w:rPr>
      </w:r>
      <w:r>
        <w:rPr>
          <w:rFonts w:eastAsiaTheme="minorEastAsia"/>
        </w:rPr>
        <w:fldChar w:fldCharType="separate"/>
      </w:r>
      <w:r w:rsidR="000C7041">
        <w:t xml:space="preserve">Tabelle </w:t>
      </w:r>
      <w:r w:rsidR="000C7041">
        <w:rPr>
          <w:noProof/>
        </w:rPr>
        <w:t>1</w:t>
      </w:r>
      <w:r>
        <w:rPr>
          <w:rFonts w:eastAsiaTheme="minorEastAsia"/>
        </w:rPr>
        <w:fldChar w:fldCharType="end"/>
      </w:r>
      <w:r>
        <w:rPr>
          <w:rFonts w:eastAsiaTheme="minorEastAsia"/>
        </w:rPr>
        <w:t>.</w:t>
      </w:r>
    </w:p>
    <w:p w14:paraId="5E83053F" w14:textId="77777777" w:rsidR="001E1E53" w:rsidRDefault="001E1E53" w:rsidP="001E1E53">
      <w:pPr>
        <w:keepNext/>
      </w:pPr>
      <w:r>
        <w:t xml:space="preserve">Im Gegensatz zur Nutzwertanalyse bietet der Analytical Hierarchy Process eine wesentliche bessere Bewertung zweier Kriterien zueinander, was zu einer geringeren Streuung führt und damit die oben genannten Probleme nicht auftreten. Dieser Zusammenhang kann im späteren Verlauf der Arbeit betrachtet werden. </w:t>
      </w:r>
    </w:p>
    <w:p w14:paraId="636D2F35" w14:textId="77777777" w:rsidR="001E1E53" w:rsidRDefault="001E1E53" w:rsidP="001E1E53">
      <w:pPr>
        <w:spacing w:line="259" w:lineRule="auto"/>
        <w:jc w:val="left"/>
      </w:pPr>
      <w:r>
        <w:br w:type="page"/>
      </w:r>
    </w:p>
    <w:p w14:paraId="6EB8DE9D" w14:textId="77777777" w:rsidR="001E1E53" w:rsidRDefault="001E1E53" w:rsidP="001E1E53">
      <w:pPr>
        <w:keepNext/>
        <w:ind w:right="-1"/>
      </w:pPr>
      <w:r>
        <w:rPr>
          <w:noProof/>
          <w:lang w:eastAsia="de-DE"/>
        </w:rPr>
        <w:lastRenderedPageBreak/>
        <w:drawing>
          <wp:inline distT="0" distB="0" distL="0" distR="0" wp14:anchorId="4FA9BA42" wp14:editId="3D5B4AA5">
            <wp:extent cx="6562762" cy="5040760"/>
            <wp:effectExtent l="0" t="952" r="8572" b="8573"/>
            <wp:docPr id="249" name="Grafik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5400000">
                      <a:off x="0" y="0"/>
                      <a:ext cx="6635309" cy="5096482"/>
                    </a:xfrm>
                    <a:prstGeom prst="rect">
                      <a:avLst/>
                    </a:prstGeom>
                    <a:noFill/>
                  </pic:spPr>
                </pic:pic>
              </a:graphicData>
            </a:graphic>
          </wp:inline>
        </w:drawing>
      </w:r>
    </w:p>
    <w:p w14:paraId="45412F7C" w14:textId="220AA7E2" w:rsidR="001E1E53" w:rsidRDefault="001E1E53" w:rsidP="001E1E53">
      <w:pPr>
        <w:pStyle w:val="Beschriftung"/>
      </w:pPr>
      <w:bookmarkStart w:id="187" w:name="_Ref452817515"/>
      <w:r>
        <w:t xml:space="preserve">Figure </w:t>
      </w:r>
      <w:fldSimple w:instr=" SEQ Figure \* ARABIC ">
        <w:r w:rsidR="000C7041">
          <w:rPr>
            <w:noProof/>
          </w:rPr>
          <w:t>16</w:t>
        </w:r>
      </w:fldSimple>
      <w:bookmarkEnd w:id="187"/>
      <w:r>
        <w:t>: Boxplotdiagramm Hauptkriterien Nutzwertanalyse</w:t>
      </w:r>
    </w:p>
    <w:p w14:paraId="70C78B06" w14:textId="4EBA0449" w:rsidR="001E1E53" w:rsidRPr="00FA6564" w:rsidRDefault="001B5BB7" w:rsidP="001E1E53">
      <w:pPr>
        <w:keepNext/>
      </w:pPr>
      <w:r>
        <w:t>Die tatsächliche Gewichtung der einzelnen Kriterien wird durch die Summierung der Zeile des jeweiligen Kriteriums berechnet, welche in der vorletzten</w:t>
      </w:r>
      <w:r w:rsidR="001E1E53">
        <w:t xml:space="preserve"> Spalte aus </w:t>
      </w:r>
      <w:r w:rsidR="001E1E53">
        <w:lastRenderedPageBreak/>
        <w:fldChar w:fldCharType="begin"/>
      </w:r>
      <w:r w:rsidR="001E1E53">
        <w:instrText xml:space="preserve"> REF _Ref452812770 \h </w:instrText>
      </w:r>
      <w:r w:rsidR="001E1E53">
        <w:fldChar w:fldCharType="separate"/>
      </w:r>
      <w:r w:rsidR="000C7041">
        <w:t xml:space="preserve">Tabelle </w:t>
      </w:r>
      <w:r w:rsidR="000C7041">
        <w:rPr>
          <w:noProof/>
        </w:rPr>
        <w:t>1</w:t>
      </w:r>
      <w:r w:rsidR="001E1E53">
        <w:fldChar w:fldCharType="end"/>
      </w:r>
      <w:r w:rsidR="001E1E53">
        <w:t xml:space="preserve"> </w:t>
      </w:r>
      <w:r>
        <w:t>zu sehen</w:t>
      </w:r>
      <w:r w:rsidR="001E1E53">
        <w:t xml:space="preserve"> sind.</w:t>
      </w:r>
      <w:r>
        <w:t xml:space="preserve"> Anschließend werden diese Zahlen noch in Prozent dargestellt, um die Verarbeitung zu erleichtern.</w:t>
      </w:r>
      <w:r w:rsidR="001E1E53">
        <w:t xml:space="preserve"> </w:t>
      </w:r>
      <w:r w:rsidR="001E1E53">
        <w:fldChar w:fldCharType="begin"/>
      </w:r>
      <w:r w:rsidR="001E1E53">
        <w:instrText xml:space="preserve"> REF _Ref452813439 \h </w:instrText>
      </w:r>
      <w:r w:rsidR="001E1E53">
        <w:fldChar w:fldCharType="separate"/>
      </w:r>
      <w:r w:rsidR="000C7041">
        <w:t xml:space="preserve">Tabelle </w:t>
      </w:r>
      <w:r w:rsidR="000C7041">
        <w:rPr>
          <w:noProof/>
        </w:rPr>
        <w:t>2</w:t>
      </w:r>
      <w:r w:rsidR="001E1E53">
        <w:fldChar w:fldCharType="end"/>
      </w:r>
      <w:r w:rsidR="001E1E53">
        <w:t xml:space="preserve"> zeigt diese Ergebnisse nochmals in kompakter Form.  </w:t>
      </w:r>
    </w:p>
    <w:p w14:paraId="322D635C" w14:textId="77777777" w:rsidR="001E1E53" w:rsidRDefault="001E1E53" w:rsidP="001E1E53">
      <w:pPr>
        <w:keepNext/>
        <w:spacing w:line="259" w:lineRule="auto"/>
        <w:jc w:val="left"/>
      </w:pPr>
      <w:r w:rsidRPr="00A250B1">
        <w:rPr>
          <w:noProof/>
          <w:lang w:eastAsia="de-DE"/>
        </w:rPr>
        <w:drawing>
          <wp:inline distT="0" distB="0" distL="0" distR="0" wp14:anchorId="724B7F85" wp14:editId="5567FA84">
            <wp:extent cx="2531059" cy="3869668"/>
            <wp:effectExtent l="0" t="0" r="3175" b="0"/>
            <wp:docPr id="250" name="Grafik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49311" cy="3897573"/>
                    </a:xfrm>
                    <a:prstGeom prst="rect">
                      <a:avLst/>
                    </a:prstGeom>
                    <a:noFill/>
                    <a:ln>
                      <a:noFill/>
                    </a:ln>
                  </pic:spPr>
                </pic:pic>
              </a:graphicData>
            </a:graphic>
          </wp:inline>
        </w:drawing>
      </w:r>
    </w:p>
    <w:p w14:paraId="124995C5" w14:textId="3227DFAE" w:rsidR="001E1E53" w:rsidRDefault="001E1E53" w:rsidP="001E1E53">
      <w:pPr>
        <w:pStyle w:val="Beschriftung"/>
        <w:jc w:val="left"/>
      </w:pPr>
      <w:bookmarkStart w:id="188" w:name="_Ref452813439"/>
      <w:r>
        <w:t xml:space="preserve">Tabelle </w:t>
      </w:r>
      <w:fldSimple w:instr=" SEQ Tabelle \* ARABIC ">
        <w:r w:rsidR="000C7041">
          <w:rPr>
            <w:noProof/>
          </w:rPr>
          <w:t>2</w:t>
        </w:r>
      </w:fldSimple>
      <w:bookmarkEnd w:id="188"/>
      <w:r>
        <w:t>: Prozentuale Gewichtung der Kriterien</w:t>
      </w:r>
    </w:p>
    <w:p w14:paraId="44D1A6D2" w14:textId="637BC192" w:rsidR="001B5BB7" w:rsidRDefault="001B5BB7" w:rsidP="001B5BB7">
      <w:r>
        <w:t>So wird beispielsweise das Kriterium Benutzerfreundlichkeit mit 13,07 % gewichtet. Mit Hilfe der erarbeiteten Gewichtung gilt es nun im nächsten Schritt der Nutzwertanalyse die verschiedene Entscheidungsalternativen zu bewerten.</w:t>
      </w:r>
    </w:p>
    <w:p w14:paraId="1DBDDE06" w14:textId="33B7A198" w:rsidR="001B5BB7" w:rsidRPr="001B5BB7" w:rsidRDefault="001B5BB7" w:rsidP="001B5BB7">
      <w:r>
        <w:t>Zunächst wird aber im nächsten Abschnitt die Gewichtung der Entscheidungskriterien mit dem AHP dargestellt.</w:t>
      </w:r>
    </w:p>
    <w:p w14:paraId="2C0355C6" w14:textId="77777777" w:rsidR="001E1E53" w:rsidRDefault="001E1E53" w:rsidP="001E1E53">
      <w:pPr>
        <w:spacing w:line="259" w:lineRule="auto"/>
        <w:jc w:val="left"/>
        <w:rPr>
          <w:rFonts w:eastAsiaTheme="majorEastAsia" w:cstheme="majorBidi"/>
          <w:sz w:val="32"/>
          <w:szCs w:val="26"/>
          <w:lang w:eastAsia="de-DE"/>
        </w:rPr>
      </w:pPr>
      <w:r w:rsidRPr="00A250B1">
        <w:t xml:space="preserve"> </w:t>
      </w:r>
      <w:r>
        <w:rPr>
          <w:lang w:eastAsia="de-DE"/>
        </w:rPr>
        <w:br w:type="page"/>
      </w:r>
    </w:p>
    <w:p w14:paraId="54B71ED9" w14:textId="77777777" w:rsidR="001E1E53" w:rsidRDefault="001E1E53" w:rsidP="001E1E53">
      <w:pPr>
        <w:pStyle w:val="berschrift3"/>
      </w:pPr>
      <w:bookmarkStart w:id="189" w:name="_Ref452990020"/>
      <w:bookmarkStart w:id="190" w:name="_Toc453247681"/>
      <w:r>
        <w:lastRenderedPageBreak/>
        <w:t>Gewichtung der Entscheidungskriterien mit dem AHP</w:t>
      </w:r>
      <w:bookmarkEnd w:id="189"/>
      <w:bookmarkEnd w:id="190"/>
    </w:p>
    <w:p w14:paraId="10275BFA" w14:textId="77777777" w:rsidR="001E1E53" w:rsidRDefault="001E1E53" w:rsidP="001E1E53">
      <w:pPr>
        <w:rPr>
          <w:lang w:eastAsia="de-DE"/>
        </w:rPr>
      </w:pPr>
    </w:p>
    <w:p w14:paraId="510043EF" w14:textId="5F51B4EE" w:rsidR="001E1E53" w:rsidRDefault="001E1E53" w:rsidP="001E1E53">
      <w:pPr>
        <w:rPr>
          <w:lang w:eastAsia="de-DE"/>
        </w:rPr>
      </w:pPr>
      <w:r>
        <w:rPr>
          <w:lang w:eastAsia="de-DE"/>
        </w:rPr>
        <w:t xml:space="preserve">Als weiteren Vorteil gegenüber der Nutzwertanalyse nutzt der AHP bei der Paarvergleichsmethode eine präzisere Skala. Somit wird mit Hilfe des AHP Kriterium A nicht nur wichtiger als Kriterium B gewertet, sondern der AHP gibt auch Aufschluss darüber wie viel wichtiger Kriterium A gegenüber Kriterium B ist. Die Skala die diesen Zusammenhang zum Ausdruck bringt sieht wie folgt aus </w:t>
      </w:r>
      <w:r>
        <w:rPr>
          <w:lang w:eastAsia="de-DE"/>
        </w:rPr>
        <w:fldChar w:fldCharType="begin"/>
      </w:r>
      <w:r w:rsidR="00A94375">
        <w:rPr>
          <w:lang w:eastAsia="de-DE"/>
        </w:rPr>
        <w:instrText>ADDIN CITAVI.PLACEHOLDER 726c2e5d-c25c-4f19-91f9-dab57d7938bc PFBsYWNlaG9sZGVyPg0KICA8QWRkSW5WZXJzaW9uPjUuMi4wLjg8L0FkZEluVmVyc2lvbj4NCiAgPElkPjcyNmMyZTVkLWMyNWMtNGYxOS05MWY5LWRhYjU3ZDc5MzhiYzwvSWQ+DQogIDxFbnRyaWVzPg0KICAgIDxFbnRyeT4NCiAgICAgIDxBc3NvY2lhdGVXaXRoS25vd2xlZGdlSXRlbUlkPmMyZGIwNWYwLTY1OGMtNDNlNi1hMmNiLTJjMmMxMTkzYTIxYzwvQXNzb2NpYXRlV2l0aEtub3dsZWRnZUl0ZW1JZD4NCiAgICAgIDxJZD5hMzg0ZGVlMi1hNWYxLTRiYzMtYjEzNy1kZDdjMDkzYjliMjg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Y2Y0NmIwYzgtYjc0ZS00ZDliLWE0NGMtMWJhNTJlMjZlMWQw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IFMuIDg8L1RleHQ+DQogICAgPC9UZXh0VW5pdD4NCiAgPC9UZXh0VW5pdHM+DQo8L1BsYWNlaG9sZGVyPg==</w:instrText>
      </w:r>
      <w:r>
        <w:rPr>
          <w:lang w:eastAsia="de-DE"/>
        </w:rPr>
        <w:fldChar w:fldCharType="separate"/>
      </w:r>
      <w:bookmarkStart w:id="191" w:name="_CTVP001726c2e5dc25c4f1991f9dab57d7938bc"/>
      <w:r w:rsidR="00A94375">
        <w:rPr>
          <w:lang w:eastAsia="de-DE"/>
        </w:rPr>
        <w:t>[31] S. 8</w:t>
      </w:r>
      <w:bookmarkEnd w:id="191"/>
      <w:r>
        <w:rPr>
          <w:lang w:eastAsia="de-DE"/>
        </w:rPr>
        <w:fldChar w:fldCharType="end"/>
      </w:r>
      <w:r>
        <w:rPr>
          <w:lang w:eastAsia="de-DE"/>
        </w:rPr>
        <w:t>:</w:t>
      </w:r>
    </w:p>
    <w:p w14:paraId="123B17EC" w14:textId="77777777" w:rsidR="001E1E53" w:rsidRDefault="001E1E53" w:rsidP="001E1E53">
      <w:pPr>
        <w:rPr>
          <w:lang w:eastAsia="de-DE"/>
        </w:rPr>
      </w:pPr>
      <w:bookmarkStart w:id="192" w:name="_CTVK00138fd6158b42e4d2b89391a4760eb7636"/>
      <w:r>
        <w:rPr>
          <w:noProof/>
          <w:lang w:eastAsia="de-DE"/>
        </w:rPr>
        <w:drawing>
          <wp:inline distT="0" distB="0" distL="0" distR="0" wp14:anchorId="520A7C4A" wp14:editId="774EF753">
            <wp:extent cx="4349579" cy="2444441"/>
            <wp:effectExtent l="0" t="0" r="0" b="0"/>
            <wp:docPr id="251" name="Grafik 251"/>
            <wp:cNvGraphicFramePr/>
            <a:graphic xmlns:a="http://schemas.openxmlformats.org/drawingml/2006/main">
              <a:graphicData uri="http://schemas.openxmlformats.org/drawingml/2006/picture">
                <pic:pic xmlns:pic="http://schemas.openxmlformats.org/drawingml/2006/picture">
                  <pic:nvPicPr>
                    <pic:cNvPr id="36" name=""/>
                    <pic:cNvPicPr/>
                  </pic:nvPicPr>
                  <pic:blipFill rotWithShape="1">
                    <a:blip r:embed="rId38" r:link="rId39">
                      <a:extLst>
                        <a:ext uri="{28A0092B-C50C-407E-A947-70E740481C1C}">
                          <a14:useLocalDpi xmlns:a14="http://schemas.microsoft.com/office/drawing/2010/main" val="0"/>
                        </a:ext>
                      </a:extLst>
                    </a:blip>
                    <a:srcRect l="2480" t="3127" r="1582"/>
                    <a:stretch/>
                  </pic:blipFill>
                  <pic:spPr bwMode="auto">
                    <a:xfrm>
                      <a:off x="0" y="0"/>
                      <a:ext cx="4364820" cy="2453006"/>
                    </a:xfrm>
                    <a:prstGeom prst="rect">
                      <a:avLst/>
                    </a:prstGeom>
                    <a:ln>
                      <a:noFill/>
                    </a:ln>
                    <a:extLst>
                      <a:ext uri="{53640926-AAD7-44D8-BBD7-CCE9431645EC}">
                        <a14:shadowObscured xmlns:a14="http://schemas.microsoft.com/office/drawing/2010/main"/>
                      </a:ext>
                    </a:extLst>
                  </pic:spPr>
                </pic:pic>
              </a:graphicData>
            </a:graphic>
          </wp:inline>
        </w:drawing>
      </w:r>
      <w:bookmarkEnd w:id="192"/>
    </w:p>
    <w:p w14:paraId="00116206" w14:textId="376F23A3" w:rsidR="001E1E53" w:rsidRDefault="001E1E53" w:rsidP="001E1E53">
      <w:pPr>
        <w:pStyle w:val="Beschriftung"/>
      </w:pPr>
      <w:bookmarkStart w:id="193" w:name="_Ref450390060"/>
      <w:r>
        <w:t xml:space="preserve">Abbildung </w:t>
      </w:r>
      <w:fldSimple w:instr=" SEQ Figure \* ARABIC ">
        <w:r w:rsidR="000C7041">
          <w:rPr>
            <w:noProof/>
          </w:rPr>
          <w:t>17</w:t>
        </w:r>
      </w:fldSimple>
      <w:bookmarkEnd w:id="193"/>
      <w:r>
        <w:t xml:space="preserve">: Skala Paarvergleichsmethode AHP </w:t>
      </w:r>
      <w:r>
        <w:fldChar w:fldCharType="begin"/>
      </w:r>
      <w:r w:rsidR="00A94375">
        <w:instrText>ADDIN CITAVI.PLACEHOLDER 55c1442f-a809-4e69-a046-55ea5fd56325 PFBsYWNlaG9sZGVyPg0KICA8QWRkSW5WZXJzaW9uPjUuMi4wLjg8L0FkZEluVmVyc2lvbj4NCiAgPElkPjU1YzE0NDJmLWE4MDktNGU2OS1hMDQ2LTU1ZWE1ZmQ1NjMyNTwvSWQ+DQogIDxFbnRyaWVzPg0KICAgIDxFbnRyeT4NCiAgICAgIDxBc3NvY2lhdGVXaXRoS25vd2xlZGdlSXRlbUlkPjM4ZmQ2MTU4LWI0MmUtNGQyYi04OTM5LTFhNDc2MGViNzYzNjwvQXNzb2NpYXRlV2l0aEtub3dsZWRnZUl0ZW1JZD4NCiAgICAgIDxJZD5kNWQ2Mzg0YS02ZDA4LTRiNDAtODRjMS00YTcxN2FiM2I2YT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xXSBTLiA5PC9UZXh0Pg0KICAgIDwvVGV4dFVuaXQ+DQogIDwvVGV4dFVuaXRzPg0KPC9QbGFjZWhvbGRlcj4=</w:instrText>
      </w:r>
      <w:r>
        <w:fldChar w:fldCharType="separate"/>
      </w:r>
      <w:bookmarkStart w:id="194" w:name="_CTVP00155c1442fa8094e69a04655ea5fd56325"/>
      <w:r w:rsidR="00A94375">
        <w:t>[31] S. 9</w:t>
      </w:r>
      <w:bookmarkEnd w:id="194"/>
      <w:r>
        <w:fldChar w:fldCharType="end"/>
      </w:r>
    </w:p>
    <w:p w14:paraId="35EA36E1" w14:textId="7D72672F" w:rsidR="001E1E53" w:rsidRDefault="001E1E53" w:rsidP="001E1E53">
      <w:r>
        <w:t xml:space="preserve">Die Kennzeichnung </w:t>
      </w:r>
      <w:r w:rsidRPr="00CA789F">
        <w:rPr>
          <w:i/>
        </w:rPr>
        <w:t>a</w:t>
      </w:r>
      <w:r w:rsidRPr="00CA789F">
        <w:rPr>
          <w:i/>
          <w:vertAlign w:val="subscript"/>
        </w:rPr>
        <w:t>ij</w:t>
      </w:r>
      <w:r>
        <w:t xml:space="preserve"> in </w:t>
      </w:r>
      <w:r>
        <w:fldChar w:fldCharType="begin"/>
      </w:r>
      <w:r>
        <w:instrText xml:space="preserve"> REF _Ref450390060 \h </w:instrText>
      </w:r>
      <w:r>
        <w:fldChar w:fldCharType="separate"/>
      </w:r>
      <w:r w:rsidR="000C7041">
        <w:t xml:space="preserve">Abbildung </w:t>
      </w:r>
      <w:r w:rsidR="000C7041">
        <w:rPr>
          <w:noProof/>
        </w:rPr>
        <w:t>17</w:t>
      </w:r>
      <w:r>
        <w:fldChar w:fldCharType="end"/>
      </w:r>
      <w:r>
        <w:t xml:space="preserve"> steht für das Feld innerhalb der Kreuztabelle, welches durch die Zeile </w:t>
      </w:r>
      <w:r w:rsidRPr="00CA789F">
        <w:rPr>
          <w:i/>
        </w:rPr>
        <w:t>i</w:t>
      </w:r>
      <w:r>
        <w:t xml:space="preserve"> und der Spalte </w:t>
      </w:r>
      <w:r w:rsidRPr="00CA789F">
        <w:rPr>
          <w:i/>
        </w:rPr>
        <w:t>j</w:t>
      </w:r>
      <w:r>
        <w:t xml:space="preserve"> bestimmt ist. Im Gegensatz zur Nutzwertanalyse erlaub es der AHP Kriterien als gleich wichtig zu beurteilen, ist dies der Fall bekommen beide Felder den Wert eins. </w:t>
      </w:r>
    </w:p>
    <w:p w14:paraId="75482024" w14:textId="77777777" w:rsidR="001E1E53" w:rsidRDefault="001E1E53" w:rsidP="001E1E53">
      <w:pPr>
        <w:keepNext/>
      </w:pPr>
      <w:r w:rsidRPr="009F4700">
        <w:rPr>
          <w:noProof/>
          <w:lang w:eastAsia="de-DE"/>
        </w:rPr>
        <w:drawing>
          <wp:inline distT="0" distB="0" distL="0" distR="0" wp14:anchorId="2B732031" wp14:editId="7AA6C726">
            <wp:extent cx="4319905" cy="983184"/>
            <wp:effectExtent l="0" t="0" r="4445" b="7620"/>
            <wp:docPr id="252" name="Grafik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19905" cy="983184"/>
                    </a:xfrm>
                    <a:prstGeom prst="rect">
                      <a:avLst/>
                    </a:prstGeom>
                    <a:noFill/>
                    <a:ln>
                      <a:noFill/>
                    </a:ln>
                  </pic:spPr>
                </pic:pic>
              </a:graphicData>
            </a:graphic>
          </wp:inline>
        </w:drawing>
      </w:r>
    </w:p>
    <w:p w14:paraId="6B05FAB7" w14:textId="33BADE8C" w:rsidR="001E1E53" w:rsidRDefault="001E1E53" w:rsidP="001E1E53">
      <w:pPr>
        <w:pStyle w:val="Beschriftung"/>
      </w:pPr>
      <w:bookmarkStart w:id="195" w:name="_Ref450390831"/>
      <w:r>
        <w:t xml:space="preserve">Abbildung </w:t>
      </w:r>
      <w:fldSimple w:instr=" SEQ Figure \* ARABIC ">
        <w:r w:rsidR="000C7041">
          <w:rPr>
            <w:noProof/>
          </w:rPr>
          <w:t>18</w:t>
        </w:r>
      </w:fldSimple>
      <w:bookmarkEnd w:id="195"/>
      <w:r>
        <w:t>: Kreuztabelle AHP</w:t>
      </w:r>
    </w:p>
    <w:p w14:paraId="5F701F36" w14:textId="2E924EFC" w:rsidR="001E1E53" w:rsidRDefault="001E1E53" w:rsidP="001E1E53">
      <w:r>
        <w:t xml:space="preserve">Der Wert für </w:t>
      </w:r>
      <w:r w:rsidRPr="00CA789F">
        <w:rPr>
          <w:i/>
        </w:rPr>
        <w:t>a</w:t>
      </w:r>
      <w:r w:rsidRPr="00CA789F">
        <w:rPr>
          <w:i/>
          <w:vertAlign w:val="subscript"/>
        </w:rPr>
        <w:t>12</w:t>
      </w:r>
      <w:r>
        <w:t xml:space="preserve"> für </w:t>
      </w:r>
      <w:r>
        <w:fldChar w:fldCharType="begin"/>
      </w:r>
      <w:r>
        <w:instrText xml:space="preserve"> REF _Ref450390831 \h </w:instrText>
      </w:r>
      <w:r>
        <w:fldChar w:fldCharType="separate"/>
      </w:r>
      <w:r w:rsidR="000C7041">
        <w:t xml:space="preserve">Abbildung </w:t>
      </w:r>
      <w:r w:rsidR="000C7041">
        <w:rPr>
          <w:noProof/>
        </w:rPr>
        <w:t>18</w:t>
      </w:r>
      <w:r>
        <w:fldChar w:fldCharType="end"/>
      </w:r>
      <w:r>
        <w:t xml:space="preserve"> ist somit 5,0 und damit wäre das Kriterium Gewicht fünfmal wichtiger als das Kriterium Polsterung. Was in Bezug auf </w:t>
      </w:r>
      <w:r>
        <w:fldChar w:fldCharType="begin"/>
      </w:r>
      <w:r>
        <w:instrText xml:space="preserve"> REF _Ref450390060 \h </w:instrText>
      </w:r>
      <w:r>
        <w:fldChar w:fldCharType="separate"/>
      </w:r>
      <w:r w:rsidR="000C7041">
        <w:t xml:space="preserve">Abbildung </w:t>
      </w:r>
      <w:r w:rsidR="000C7041">
        <w:rPr>
          <w:noProof/>
        </w:rPr>
        <w:t>17</w:t>
      </w:r>
      <w:r>
        <w:fldChar w:fldCharType="end"/>
      </w:r>
      <w:r>
        <w:t xml:space="preserve"> bedeutet, dass das Gewicht eine deutlich höhere Bedeutung wie die Polsterung hat.</w:t>
      </w:r>
    </w:p>
    <w:p w14:paraId="6B6A47A3" w14:textId="6F293EFF" w:rsidR="001E1E53" w:rsidRDefault="001E1E53" w:rsidP="001E1E53">
      <w:r>
        <w:lastRenderedPageBreak/>
        <w:t xml:space="preserve">Aus diesem Zusammenhang ergibt sich auch die Konsistenz Bedingung für den AHP. Diese Bedingung lautet </w:t>
      </w:r>
      <w:r>
        <w:fldChar w:fldCharType="begin"/>
      </w:r>
      <w:r w:rsidR="00A94375">
        <w:instrText>ADDIN CITAVI.PLACEHOLDER 6a955bf6-0590-4ff9-8dc4-3faa1a3dc024 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V0gUy4gMTM8L1RleHQ+DQogICAgPC9UZXh0VW5pdD4NCiAgPC9UZXh0VW5pdHM+DQo8L1BsYWNlaG9sZGVyPg==</w:instrText>
      </w:r>
      <w:r>
        <w:fldChar w:fldCharType="separate"/>
      </w:r>
      <w:bookmarkStart w:id="196" w:name="_CTVP0016a955bf605904ff98dc43faa1a3dc024"/>
      <w:r w:rsidR="00A94375">
        <w:t>[31] S. 13</w:t>
      </w:r>
      <w:bookmarkEnd w:id="196"/>
      <w:r>
        <w:fldChar w:fldCharType="end"/>
      </w:r>
      <w:r>
        <w: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945"/>
        <w:gridCol w:w="561"/>
      </w:tblGrid>
      <w:tr w:rsidR="001E1E53" w14:paraId="4BA86776" w14:textId="77777777" w:rsidTr="00246764">
        <w:trPr>
          <w:jc w:val="center"/>
        </w:trPr>
        <w:tc>
          <w:tcPr>
            <w:tcW w:w="421" w:type="dxa"/>
          </w:tcPr>
          <w:p w14:paraId="674B1D11" w14:textId="77777777" w:rsidR="001E1E53" w:rsidRDefault="001E1E53" w:rsidP="00246764"/>
        </w:tc>
        <w:tc>
          <w:tcPr>
            <w:tcW w:w="6945" w:type="dxa"/>
            <w:vAlign w:val="center"/>
          </w:tcPr>
          <w:p w14:paraId="47A701E6" w14:textId="77777777" w:rsidR="001E1E53" w:rsidRPr="00F21312" w:rsidRDefault="001E1E53" w:rsidP="00246764">
            <w:pPr>
              <w:jc w:val="center"/>
              <w:rPr>
                <w:szCs w:val="18"/>
              </w:rPr>
            </w:pPr>
            <w:r w:rsidRPr="00CA789F">
              <w:rPr>
                <w:i/>
                <w:szCs w:val="18"/>
              </w:rPr>
              <w:t>a</w:t>
            </w:r>
            <w:r w:rsidRPr="00CA789F">
              <w:rPr>
                <w:i/>
                <w:szCs w:val="18"/>
                <w:vertAlign w:val="subscript"/>
              </w:rPr>
              <w:t>ik</w:t>
            </w:r>
            <w:r w:rsidRPr="00CA789F">
              <w:rPr>
                <w:i/>
                <w:szCs w:val="18"/>
              </w:rPr>
              <w:t xml:space="preserve"> * a</w:t>
            </w:r>
            <w:r w:rsidRPr="00CA789F">
              <w:rPr>
                <w:i/>
                <w:szCs w:val="18"/>
                <w:vertAlign w:val="subscript"/>
              </w:rPr>
              <w:t>kj</w:t>
            </w:r>
            <w:r w:rsidRPr="00CA789F">
              <w:rPr>
                <w:i/>
                <w:szCs w:val="18"/>
              </w:rPr>
              <w:t xml:space="preserve"> = a</w:t>
            </w:r>
            <w:r w:rsidRPr="00CA789F">
              <w:rPr>
                <w:i/>
                <w:szCs w:val="18"/>
                <w:vertAlign w:val="subscript"/>
              </w:rPr>
              <w:t>ji</w:t>
            </w:r>
          </w:p>
        </w:tc>
        <w:tc>
          <w:tcPr>
            <w:tcW w:w="561" w:type="dxa"/>
            <w:vAlign w:val="center"/>
          </w:tcPr>
          <w:p w14:paraId="6D009D88" w14:textId="084706C0" w:rsidR="001E1E53" w:rsidRPr="00F21312" w:rsidRDefault="001E1E53" w:rsidP="00246764">
            <w:pPr>
              <w:pStyle w:val="Beschriftung"/>
              <w:jc w:val="center"/>
              <w:rPr>
                <w:i w:val="0"/>
                <w:sz w:val="24"/>
                <w:szCs w:val="24"/>
              </w:rPr>
            </w:pPr>
            <w:r>
              <w:rPr>
                <w:i w:val="0"/>
                <w:sz w:val="24"/>
                <w:szCs w:val="24"/>
              </w:rPr>
              <w:t>(</w:t>
            </w:r>
            <w:r w:rsidRPr="00F21312">
              <w:rPr>
                <w:i w:val="0"/>
                <w:sz w:val="24"/>
                <w:szCs w:val="24"/>
              </w:rPr>
              <w:fldChar w:fldCharType="begin"/>
            </w:r>
            <w:r w:rsidRPr="00F21312">
              <w:rPr>
                <w:i w:val="0"/>
                <w:sz w:val="24"/>
                <w:szCs w:val="24"/>
              </w:rPr>
              <w:instrText xml:space="preserve"> SEQ ( \* ARABIC </w:instrText>
            </w:r>
            <w:r w:rsidRPr="00F21312">
              <w:rPr>
                <w:i w:val="0"/>
                <w:sz w:val="24"/>
                <w:szCs w:val="24"/>
              </w:rPr>
              <w:fldChar w:fldCharType="separate"/>
            </w:r>
            <w:r w:rsidR="000C7041">
              <w:rPr>
                <w:i w:val="0"/>
                <w:noProof/>
                <w:sz w:val="24"/>
                <w:szCs w:val="24"/>
              </w:rPr>
              <w:t>2</w:t>
            </w:r>
            <w:r w:rsidRPr="00F21312">
              <w:rPr>
                <w:i w:val="0"/>
                <w:sz w:val="24"/>
                <w:szCs w:val="24"/>
              </w:rPr>
              <w:fldChar w:fldCharType="end"/>
            </w:r>
            <w:r w:rsidRPr="00F21312">
              <w:rPr>
                <w:i w:val="0"/>
                <w:sz w:val="24"/>
                <w:szCs w:val="24"/>
              </w:rPr>
              <w:t>)</w:t>
            </w:r>
          </w:p>
        </w:tc>
      </w:tr>
    </w:tbl>
    <w:p w14:paraId="1695F9DA" w14:textId="77777777" w:rsidR="001E1E53" w:rsidRDefault="001E1E53" w:rsidP="001E1E53">
      <w:pPr>
        <w:jc w:val="left"/>
      </w:pPr>
    </w:p>
    <w:p w14:paraId="129EEDD3" w14:textId="1F72A3B1" w:rsidR="001E1E53" w:rsidRDefault="001E1E53" w:rsidP="001E1E53">
      <w:pPr>
        <w:jc w:val="left"/>
      </w:pPr>
      <w:r>
        <w:t xml:space="preserve">Wendet man diese Bedingung auf </w:t>
      </w:r>
      <w:r>
        <w:fldChar w:fldCharType="begin"/>
      </w:r>
      <w:r>
        <w:instrText xml:space="preserve"> REF _Ref450390831 \h </w:instrText>
      </w:r>
      <w:r>
        <w:fldChar w:fldCharType="separate"/>
      </w:r>
      <w:r w:rsidR="000C7041">
        <w:t xml:space="preserve">Abbildung </w:t>
      </w:r>
      <w:r w:rsidR="000C7041">
        <w:rPr>
          <w:noProof/>
        </w:rPr>
        <w:t>18</w:t>
      </w:r>
      <w:r>
        <w:fldChar w:fldCharType="end"/>
      </w:r>
      <w:r>
        <w:t xml:space="preserve"> so lautet sie beispielsweise:</w:t>
      </w:r>
    </w:p>
    <w:p w14:paraId="76167205" w14:textId="77777777" w:rsidR="001E1E53" w:rsidRPr="00CA789F" w:rsidRDefault="001E1E53" w:rsidP="001E1E53">
      <w:pPr>
        <w:jc w:val="center"/>
        <w:rPr>
          <w:i/>
        </w:rPr>
      </w:pPr>
      <w:r w:rsidRPr="00CA789F">
        <w:rPr>
          <w:i/>
        </w:rPr>
        <w:t>a</w:t>
      </w:r>
      <w:r w:rsidRPr="00CA789F">
        <w:rPr>
          <w:i/>
          <w:vertAlign w:val="subscript"/>
        </w:rPr>
        <w:t>12</w:t>
      </w:r>
      <w:r w:rsidRPr="00CA789F">
        <w:rPr>
          <w:i/>
        </w:rPr>
        <w:t xml:space="preserve"> * a</w:t>
      </w:r>
      <w:r w:rsidRPr="00CA789F">
        <w:rPr>
          <w:i/>
          <w:vertAlign w:val="subscript"/>
        </w:rPr>
        <w:t>24</w:t>
      </w:r>
      <w:r w:rsidRPr="00CA789F">
        <w:rPr>
          <w:i/>
        </w:rPr>
        <w:t xml:space="preserve"> = a</w:t>
      </w:r>
      <w:r w:rsidRPr="00CA789F">
        <w:rPr>
          <w:i/>
          <w:vertAlign w:val="subscript"/>
        </w:rPr>
        <w:t>14</w:t>
      </w:r>
    </w:p>
    <w:p w14:paraId="562116C3" w14:textId="77777777" w:rsidR="001E1E53" w:rsidRDefault="001E1E53" w:rsidP="001E1E53">
      <w:pPr>
        <w:jc w:val="left"/>
      </w:pPr>
      <w:r>
        <w:t>Setzt man nur die Werte aus den jeweiligen Feldern ein ergibt sich:</w:t>
      </w:r>
    </w:p>
    <w:p w14:paraId="4E7314E0" w14:textId="77777777" w:rsidR="001E1E53" w:rsidRDefault="001E1E53" w:rsidP="001E1E53">
      <w:pPr>
        <w:jc w:val="center"/>
      </w:pPr>
      <w:r>
        <w:t>5 * 1 = 5</w:t>
      </w:r>
    </w:p>
    <w:p w14:paraId="2FF4ADA4" w14:textId="0DC6DE3F" w:rsidR="001E1E53" w:rsidRDefault="001E1E53" w:rsidP="001E1E53">
      <w:pPr>
        <w:jc w:val="left"/>
      </w:pPr>
      <w:r>
        <w:t xml:space="preserve">Somit ist die Bedingung der Konsistenz in diesem Fall erfüllt. Allerdings lässt sich, bei der Verwendung der Paarvergleichsmethode mit der Skala aus </w:t>
      </w:r>
      <w:r>
        <w:fldChar w:fldCharType="begin"/>
      </w:r>
      <w:r>
        <w:instrText xml:space="preserve"> REF _Ref450390060 \h </w:instrText>
      </w:r>
      <w:r>
        <w:fldChar w:fldCharType="separate"/>
      </w:r>
      <w:r w:rsidR="000C7041">
        <w:t xml:space="preserve">Abbildung </w:t>
      </w:r>
      <w:r w:rsidR="000C7041">
        <w:rPr>
          <w:noProof/>
        </w:rPr>
        <w:t>17</w:t>
      </w:r>
      <w:r>
        <w:fldChar w:fldCharType="end"/>
      </w:r>
      <w:r>
        <w:t xml:space="preserve">, Inkonsistenz kaum vermeiden </w:t>
      </w:r>
      <w:r>
        <w:fldChar w:fldCharType="begin"/>
      </w:r>
      <w:r w:rsidR="00A94375">
        <w:instrText>ADDIN CITAVI.PLACEHOLDER ab41158f-0199-4d78-97f3-4fa8cd60a045 PFBsYWNlaG9sZGVyPg0KICA8QWRkSW5WZXJzaW9uPjUuMi4wLjg8L0FkZEluVmVyc2lvbj4NCiAgPElkPmFiNDExNThmLTAxOTktNGQ3OC05N2YzLTRmYThjZDYwYTA0NTwvSWQ+DQogIDxFbnRyaWVzPg0KICAgIDxFbnRyeT4NCiAgICAgIDxBc3NvY2lhdGVXaXRoS25vd2xlZGdlSXRlbUlkPjZiYjJlNGUxLWE5MjMtNGYyOC05MWVjLTZhOWJiYTM3Y2FlZjwvQXNzb2NpYXRlV2l0aEtub3dsZWRnZUl0ZW1JZD4NCiAgICAgIDxJZD5hOGM4MDI5Mi1jN2YxLTRkZjEtYjAxNS0yZGZkODAzYWE1M2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EaXJlY3RRdW90YXRpb248L1F1b3RhdGlvblR5cGU+DQogICAgICA8UmVmZXJlbmNlSWQ+Y2Y0NmIwYzgtYjc0ZS00ZDliLWE0NGMtMWJhNTJlMjZlMWQw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V0gUy4gMTc8L1RleHQ+DQogICAgPC9UZXh0VW5pdD4NCiAgPC9UZXh0VW5pdHM+DQo8L1BsYWNlaG9sZGVyPg==</w:instrText>
      </w:r>
      <w:r>
        <w:fldChar w:fldCharType="separate"/>
      </w:r>
      <w:bookmarkStart w:id="197" w:name="_CTVP001ab41158f01994d7897f34fa8cd60a045"/>
      <w:r w:rsidR="00A94375">
        <w:t>[31] S. 17</w:t>
      </w:r>
      <w:bookmarkEnd w:id="197"/>
      <w:r>
        <w:fldChar w:fldCharType="end"/>
      </w:r>
      <w:r>
        <w:t xml:space="preserve">. Deshalb hat Saaty eine Kennzahl entwickelt, die besagt ob die vorhandene Inkonsistenz akzeptabel ist oder aber die Paarvergleichsmethode überarbeitet werden muss. Diese Kennzahl nennt sich </w:t>
      </w:r>
      <w:r w:rsidRPr="00EC2E0B">
        <w:rPr>
          <w:i/>
        </w:rPr>
        <w:t>Consistency Ratio</w:t>
      </w:r>
      <w:r>
        <w:t xml:space="preserve">. Die Formel zur Berechnung der Consistency Ratio ist </w:t>
      </w:r>
      <w:r>
        <w:fldChar w:fldCharType="begin"/>
      </w:r>
      <w:r w:rsidR="00A94375">
        <w:instrText>ADDIN CITAVI.PLACEHOLDER f3db5b50-07a2-414c-b091-f785de7f399f PFBsYWNlaG9sZGVyPg0KICA8QWRkSW5WZXJzaW9uPjUuMi4wLjg8L0FkZEluVmVyc2lvbj4NCiAgPElkPmYzZGI1YjUwLTA3YTItNDE0Yy1iMDkxLWY3ODVkZTdmMzk5ZjwvSWQ+DQogIDxFbnRyaWVzPg0KICAgIDxFbnRyeT4NCiAgICAgIDxBc3NvY2lhdGVXaXRoS25vd2xlZGdlSXRlbUlkPjdiMmY0NDBhLWM4ZDctNGQ1ZS05ZTRhLWNjMmE1YTNjOWFjYzwvQXNzb2NpYXRlV2l0aEtub3dsZWRnZUl0ZW1JZD4NCiAgICAgIDxJZD5lZmY2YWQyYS02ZGYxLTRlZWMtYWRmOC0yZTg4ZGE5MmNkZDE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XVvdGF0aW9uVHlwZT5JbmRpcmVjdFF1b3RhdGlvbjwvUXVvdGF0aW9uVHlwZT4NCiAgICAgIDxSZWZlcmVuY2VJZD5jZjQ2YjBjOC1iNzRlLTRkOWItYTQ0Yy0xYmE1MmUyNmUxZDA8L1JlZmVyZW5jZUlk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xXSBTLiAxNTwvVGV4dD4NCiAgICA8L1RleHRVbml0Pg0KICA8L1RleHRVbml0cz4NCjwvUGxhY2Vob2xkZXI+</w:instrText>
      </w:r>
      <w:r>
        <w:fldChar w:fldCharType="separate"/>
      </w:r>
      <w:bookmarkStart w:id="198" w:name="_CTVP001f3db5b5007a2414cb091f785de7f399f"/>
      <w:r w:rsidR="00A94375">
        <w:t>[31] S. 15</w:t>
      </w:r>
      <w:bookmarkEnd w:id="198"/>
      <w:r>
        <w:fldChar w:fldCharType="end"/>
      </w:r>
      <w:r>
        <w: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945"/>
        <w:gridCol w:w="561"/>
      </w:tblGrid>
      <w:tr w:rsidR="001E1E53" w14:paraId="58C4D0DA" w14:textId="77777777" w:rsidTr="00246764">
        <w:trPr>
          <w:jc w:val="center"/>
        </w:trPr>
        <w:tc>
          <w:tcPr>
            <w:tcW w:w="421" w:type="dxa"/>
          </w:tcPr>
          <w:p w14:paraId="58B6455E" w14:textId="77777777" w:rsidR="001E1E53" w:rsidRDefault="001E1E53" w:rsidP="00246764"/>
        </w:tc>
        <w:tc>
          <w:tcPr>
            <w:tcW w:w="6945" w:type="dxa"/>
            <w:vAlign w:val="center"/>
          </w:tcPr>
          <w:p w14:paraId="63900A5A" w14:textId="77777777" w:rsidR="001E1E53" w:rsidRPr="007E7BE1" w:rsidRDefault="001E1E53" w:rsidP="00246764">
            <w:pPr>
              <w:jc w:val="center"/>
              <w:rPr>
                <w:rFonts w:eastAsiaTheme="minorEastAsia"/>
              </w:rPr>
            </w:pPr>
            <m:oMathPara>
              <m:oMath>
                <m:r>
                  <w:rPr>
                    <w:rFonts w:ascii="Cambria Math" w:hAnsi="Cambria Math"/>
                  </w:rPr>
                  <m:t>C. R.=</m:t>
                </m:r>
                <m:f>
                  <m:fPr>
                    <m:ctrlPr>
                      <w:rPr>
                        <w:rFonts w:ascii="Cambria Math" w:hAnsi="Cambria Math"/>
                        <w:i/>
                      </w:rPr>
                    </m:ctrlPr>
                  </m:fPr>
                  <m:num>
                    <m:r>
                      <w:rPr>
                        <w:rFonts w:ascii="Cambria Math" w:hAnsi="Cambria Math"/>
                      </w:rPr>
                      <m:t>C. I.</m:t>
                    </m:r>
                  </m:num>
                  <m:den>
                    <m:r>
                      <w:rPr>
                        <w:rFonts w:ascii="Cambria Math" w:hAnsi="Cambria Math"/>
                      </w:rPr>
                      <m:t>R. I.</m:t>
                    </m:r>
                  </m:den>
                </m:f>
              </m:oMath>
            </m:oMathPara>
          </w:p>
        </w:tc>
        <w:tc>
          <w:tcPr>
            <w:tcW w:w="561" w:type="dxa"/>
            <w:vAlign w:val="center"/>
          </w:tcPr>
          <w:p w14:paraId="27EA0B6B" w14:textId="54981D22" w:rsidR="001E1E53" w:rsidRPr="00F21312" w:rsidRDefault="001E1E53" w:rsidP="00246764">
            <w:pPr>
              <w:pStyle w:val="Beschriftung"/>
              <w:jc w:val="center"/>
              <w:rPr>
                <w:i w:val="0"/>
                <w:sz w:val="24"/>
                <w:szCs w:val="24"/>
              </w:rPr>
            </w:pPr>
            <w:r>
              <w:rPr>
                <w:i w:val="0"/>
                <w:sz w:val="24"/>
                <w:szCs w:val="24"/>
              </w:rPr>
              <w:t>(</w:t>
            </w:r>
            <w:r w:rsidRPr="00F21312">
              <w:rPr>
                <w:i w:val="0"/>
                <w:sz w:val="24"/>
                <w:szCs w:val="24"/>
              </w:rPr>
              <w:fldChar w:fldCharType="begin"/>
            </w:r>
            <w:r w:rsidRPr="00F21312">
              <w:rPr>
                <w:i w:val="0"/>
                <w:sz w:val="24"/>
                <w:szCs w:val="24"/>
              </w:rPr>
              <w:instrText xml:space="preserve"> SEQ ( \* ARABIC </w:instrText>
            </w:r>
            <w:r w:rsidRPr="00F21312">
              <w:rPr>
                <w:i w:val="0"/>
                <w:sz w:val="24"/>
                <w:szCs w:val="24"/>
              </w:rPr>
              <w:fldChar w:fldCharType="separate"/>
            </w:r>
            <w:r w:rsidR="000C7041">
              <w:rPr>
                <w:i w:val="0"/>
                <w:noProof/>
                <w:sz w:val="24"/>
                <w:szCs w:val="24"/>
              </w:rPr>
              <w:t>3</w:t>
            </w:r>
            <w:r w:rsidRPr="00F21312">
              <w:rPr>
                <w:i w:val="0"/>
                <w:sz w:val="24"/>
                <w:szCs w:val="24"/>
              </w:rPr>
              <w:fldChar w:fldCharType="end"/>
            </w:r>
            <w:r w:rsidRPr="00F21312">
              <w:rPr>
                <w:i w:val="0"/>
                <w:sz w:val="24"/>
                <w:szCs w:val="24"/>
              </w:rPr>
              <w:t>)</w:t>
            </w:r>
          </w:p>
        </w:tc>
      </w:tr>
    </w:tbl>
    <w:p w14:paraId="118D11E4" w14:textId="77777777" w:rsidR="001E1E53" w:rsidRDefault="001E1E53" w:rsidP="001E1E53">
      <w:pPr>
        <w:jc w:val="left"/>
      </w:pPr>
      <w:bookmarkStart w:id="199" w:name="_CTVK001b6e99df936db42adad1e24ffc06ee4fe"/>
    </w:p>
    <w:p w14:paraId="0D4B5689" w14:textId="7231BE4E" w:rsidR="001E1E53" w:rsidRDefault="001E1E53" w:rsidP="001E1E53">
      <w:pPr>
        <w:jc w:val="left"/>
        <w:rPr>
          <w:szCs w:val="18"/>
        </w:rPr>
      </w:pPr>
      <w:r w:rsidRPr="0034549F">
        <w:rPr>
          <w:i/>
          <w:szCs w:val="18"/>
        </w:rPr>
        <w:t>R.I.</w:t>
      </w:r>
      <w:r>
        <w:rPr>
          <w:szCs w:val="18"/>
        </w:rPr>
        <w:t xml:space="preserve"> bezeichnet in der obigen</w:t>
      </w:r>
      <w:r w:rsidRPr="00AE5AAE">
        <w:rPr>
          <w:szCs w:val="18"/>
        </w:rPr>
        <w:t xml:space="preserve"> Formel den so genannten </w:t>
      </w:r>
      <w:r w:rsidRPr="00AE5AAE">
        <w:rPr>
          <w:i/>
          <w:szCs w:val="18"/>
        </w:rPr>
        <w:t>Random Index</w:t>
      </w:r>
      <w:r w:rsidRPr="00AE5AAE">
        <w:rPr>
          <w:szCs w:val="18"/>
        </w:rPr>
        <w:t>. Dieser ist ein aus zufällig ermittelten, reziproken Matrizen gebildeter durchschnittlicher Konsistenzindex.</w:t>
      </w:r>
      <w:r>
        <w:rPr>
          <w:szCs w:val="18"/>
        </w:rPr>
        <w:t xml:space="preserve"> Die in </w:t>
      </w:r>
      <w:r>
        <w:rPr>
          <w:szCs w:val="18"/>
        </w:rPr>
        <w:fldChar w:fldCharType="begin"/>
      </w:r>
      <w:r>
        <w:rPr>
          <w:szCs w:val="18"/>
        </w:rPr>
        <w:instrText xml:space="preserve"> REF _Ref450477710 \h </w:instrText>
      </w:r>
      <w:r>
        <w:rPr>
          <w:szCs w:val="18"/>
        </w:rPr>
      </w:r>
      <w:r>
        <w:rPr>
          <w:szCs w:val="18"/>
        </w:rPr>
        <w:fldChar w:fldCharType="separate"/>
      </w:r>
      <w:r w:rsidR="000C7041">
        <w:t xml:space="preserve">Tabelle </w:t>
      </w:r>
      <w:r w:rsidR="000C7041">
        <w:rPr>
          <w:noProof/>
        </w:rPr>
        <w:t>3</w:t>
      </w:r>
      <w:r>
        <w:rPr>
          <w:szCs w:val="18"/>
        </w:rPr>
        <w:fldChar w:fldCharType="end"/>
      </w:r>
      <w:r>
        <w:rPr>
          <w:szCs w:val="18"/>
        </w:rPr>
        <w:t xml:space="preserve"> dargestellten Werte geben den Wert des Random Index in Abhängigkeit der Dimensionen </w:t>
      </w:r>
      <w:r w:rsidRPr="00AE5AAE">
        <w:rPr>
          <w:i/>
          <w:szCs w:val="18"/>
        </w:rPr>
        <w:t>n</w:t>
      </w:r>
      <w:r>
        <w:rPr>
          <w:szCs w:val="18"/>
        </w:rPr>
        <w:t xml:space="preserve"> der Kreuztabelle wieder </w:t>
      </w:r>
      <w:r>
        <w:fldChar w:fldCharType="begin"/>
      </w:r>
      <w:r w:rsidR="00A94375">
        <w:instrText>ADDIN CITAVI.PLACEHOLDER b4e60ad5-a8b9-4419-be9c-e36b4a292ccd PFBsYWNlaG9sZGVyPg0KICA8QWRkSW5WZXJzaW9uPjUuMi4wLjg8L0FkZEluVmVyc2lvbj4NCiAgPElkPmI0ZTYwYWQ1LWE4YjktNDQxOS1iZTljLWUzNmI0YTI5MmNjZDwvSWQ+DQogIDxFbnRyaWVzPg0KICAgIDxFbnRyeT4NCiAgICAgIDxBc3NvY2lhdGVXaXRoS25vd2xlZGdlSXRlbUlkPmI2ZTk5ZGY5LTM2ZGItNDJhZC1hZDFlLTI0ZmZjMDZlZTRmZTwvQXNzb2NpYXRlV2l0aEtub3dsZWRnZUl0ZW1JZD4NCiAgICAgIDxJZD44MWJiZjY0Ni1mNjRiLTQxNzctYTgwMy03OWU2MzI2NWQ3ND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XVvdGF0aW9uVHlwZT5EaXJlY3RRdW90YXRpb248L1F1b3RhdGlvblR5cGU+DQogICAgICA8UmVmZXJlbmNlSWQ+Y2Y0NmIwYzgtYjc0ZS00ZDliLWE0NGMtMWJhNTJlMjZlMWQw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V0gUy4gMTU8L1RleHQ+DQogICAgPC9UZXh0VW5pdD4NCiAgPC9UZXh0VW5pdHM+DQo8L1BsYWNlaG9sZGVyPg==</w:instrText>
      </w:r>
      <w:r>
        <w:fldChar w:fldCharType="separate"/>
      </w:r>
      <w:bookmarkStart w:id="200" w:name="_CTVP001b4e60ad5a8b94419be9ce36b4a292ccd"/>
      <w:r w:rsidR="00A94375">
        <w:t>[31] S. 15</w:t>
      </w:r>
      <w:bookmarkEnd w:id="200"/>
      <w:r>
        <w:fldChar w:fldCharType="end"/>
      </w:r>
      <w:r w:rsidR="00C23E84">
        <w:rPr>
          <w:szCs w:val="18"/>
        </w:rPr>
        <w:t xml:space="preserve">. </w:t>
      </w:r>
    </w:p>
    <w:tbl>
      <w:tblPr>
        <w:tblW w:w="5040" w:type="dxa"/>
        <w:tblInd w:w="-20" w:type="dxa"/>
        <w:tblLook w:val="04A0" w:firstRow="1" w:lastRow="0" w:firstColumn="1" w:lastColumn="0" w:noHBand="0" w:noVBand="1"/>
      </w:tblPr>
      <w:tblGrid>
        <w:gridCol w:w="2620"/>
        <w:gridCol w:w="2420"/>
      </w:tblGrid>
      <w:tr w:rsidR="001E1E53" w:rsidRPr="00AE5AAE" w14:paraId="5B087A28" w14:textId="77777777" w:rsidTr="00246764">
        <w:trPr>
          <w:trHeight w:val="255"/>
        </w:trPr>
        <w:tc>
          <w:tcPr>
            <w:tcW w:w="26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E438456" w14:textId="77777777" w:rsidR="001E1E53" w:rsidRPr="00AE5AAE" w:rsidRDefault="001E1E53" w:rsidP="00246764">
            <w:pPr>
              <w:spacing w:after="0" w:line="240" w:lineRule="auto"/>
              <w:jc w:val="left"/>
              <w:rPr>
                <w:rFonts w:ascii="Arial" w:eastAsia="Times New Roman" w:hAnsi="Arial" w:cs="Arial"/>
                <w:sz w:val="20"/>
                <w:szCs w:val="20"/>
              </w:rPr>
            </w:pPr>
            <w:r w:rsidRPr="00AE5AAE">
              <w:rPr>
                <w:rFonts w:ascii="Arial" w:eastAsia="Times New Roman" w:hAnsi="Arial" w:cs="Arial"/>
                <w:sz w:val="20"/>
                <w:szCs w:val="20"/>
              </w:rPr>
              <w:t>Anzahl der Dimensionen n</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F38A46C" w14:textId="77777777" w:rsidR="001E1E53" w:rsidRPr="00AE5AAE" w:rsidRDefault="001E1E53" w:rsidP="00246764">
            <w:pPr>
              <w:spacing w:after="0" w:line="240" w:lineRule="auto"/>
              <w:jc w:val="left"/>
              <w:rPr>
                <w:rFonts w:ascii="Arial" w:eastAsia="Times New Roman" w:hAnsi="Arial" w:cs="Arial"/>
                <w:sz w:val="20"/>
                <w:szCs w:val="20"/>
              </w:rPr>
            </w:pPr>
            <w:r>
              <w:rPr>
                <w:rFonts w:ascii="Arial" w:eastAsia="Times New Roman" w:hAnsi="Arial" w:cs="Arial"/>
                <w:sz w:val="20"/>
                <w:szCs w:val="20"/>
              </w:rPr>
              <w:t>Random Index</w:t>
            </w:r>
            <w:r w:rsidRPr="00AE5AAE">
              <w:rPr>
                <w:rFonts w:ascii="Arial" w:eastAsia="Times New Roman" w:hAnsi="Arial" w:cs="Arial"/>
                <w:sz w:val="20"/>
                <w:szCs w:val="20"/>
              </w:rPr>
              <w:t xml:space="preserve"> </w:t>
            </w:r>
          </w:p>
        </w:tc>
      </w:tr>
      <w:tr w:rsidR="001E1E53" w:rsidRPr="00AE5AAE" w14:paraId="31CE268F" w14:textId="77777777" w:rsidTr="00246764">
        <w:trPr>
          <w:trHeight w:val="255"/>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6F432FD6" w14:textId="77777777" w:rsidR="001E1E53" w:rsidRPr="00AE5AAE" w:rsidRDefault="001E1E53" w:rsidP="00246764">
            <w:pPr>
              <w:spacing w:after="0" w:line="240" w:lineRule="auto"/>
              <w:jc w:val="right"/>
              <w:rPr>
                <w:rFonts w:ascii="Arial" w:eastAsia="Times New Roman" w:hAnsi="Arial" w:cs="Arial"/>
                <w:sz w:val="20"/>
                <w:szCs w:val="20"/>
              </w:rPr>
            </w:pPr>
            <w:r w:rsidRPr="00AE5AAE">
              <w:rPr>
                <w:rFonts w:ascii="Arial" w:eastAsia="Times New Roman" w:hAnsi="Arial" w:cs="Arial"/>
                <w:sz w:val="20"/>
                <w:szCs w:val="20"/>
              </w:rPr>
              <w:t>1</w:t>
            </w:r>
          </w:p>
        </w:tc>
        <w:tc>
          <w:tcPr>
            <w:tcW w:w="2420" w:type="dxa"/>
            <w:tcBorders>
              <w:top w:val="nil"/>
              <w:left w:val="nil"/>
              <w:bottom w:val="single" w:sz="4" w:space="0" w:color="auto"/>
              <w:right w:val="single" w:sz="4" w:space="0" w:color="auto"/>
            </w:tcBorders>
            <w:shd w:val="clear" w:color="auto" w:fill="auto"/>
            <w:noWrap/>
            <w:vAlign w:val="bottom"/>
            <w:hideMark/>
          </w:tcPr>
          <w:p w14:paraId="7F8F26BD" w14:textId="77777777" w:rsidR="001E1E53" w:rsidRPr="00AE5AAE" w:rsidRDefault="001E1E53" w:rsidP="00246764">
            <w:pPr>
              <w:spacing w:after="0" w:line="240" w:lineRule="auto"/>
              <w:jc w:val="right"/>
              <w:rPr>
                <w:rFonts w:ascii="Arial" w:eastAsia="Times New Roman" w:hAnsi="Arial" w:cs="Arial"/>
                <w:sz w:val="20"/>
                <w:szCs w:val="20"/>
              </w:rPr>
            </w:pPr>
            <w:r w:rsidRPr="00AE5AAE">
              <w:rPr>
                <w:rFonts w:ascii="Arial" w:eastAsia="Times New Roman" w:hAnsi="Arial" w:cs="Arial"/>
                <w:sz w:val="20"/>
                <w:szCs w:val="20"/>
              </w:rPr>
              <w:t>0</w:t>
            </w:r>
          </w:p>
        </w:tc>
      </w:tr>
      <w:tr w:rsidR="001E1E53" w:rsidRPr="00AE5AAE" w14:paraId="33F5C138" w14:textId="77777777" w:rsidTr="00246764">
        <w:trPr>
          <w:trHeight w:val="255"/>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4CAA0634"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2</w:t>
            </w:r>
          </w:p>
        </w:tc>
        <w:tc>
          <w:tcPr>
            <w:tcW w:w="2420" w:type="dxa"/>
            <w:tcBorders>
              <w:top w:val="nil"/>
              <w:left w:val="nil"/>
              <w:bottom w:val="single" w:sz="4" w:space="0" w:color="auto"/>
              <w:right w:val="single" w:sz="4" w:space="0" w:color="auto"/>
            </w:tcBorders>
            <w:shd w:val="clear" w:color="auto" w:fill="auto"/>
            <w:noWrap/>
            <w:vAlign w:val="bottom"/>
            <w:hideMark/>
          </w:tcPr>
          <w:p w14:paraId="31BCD2F5"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0</w:t>
            </w:r>
          </w:p>
        </w:tc>
      </w:tr>
      <w:tr w:rsidR="001E1E53" w:rsidRPr="00AE5AAE" w14:paraId="05081C8D" w14:textId="77777777" w:rsidTr="00246764">
        <w:trPr>
          <w:trHeight w:val="255"/>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76024E5E"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3</w:t>
            </w:r>
          </w:p>
        </w:tc>
        <w:tc>
          <w:tcPr>
            <w:tcW w:w="2420" w:type="dxa"/>
            <w:tcBorders>
              <w:top w:val="nil"/>
              <w:left w:val="nil"/>
              <w:bottom w:val="single" w:sz="4" w:space="0" w:color="auto"/>
              <w:right w:val="single" w:sz="4" w:space="0" w:color="auto"/>
            </w:tcBorders>
            <w:shd w:val="clear" w:color="auto" w:fill="auto"/>
            <w:noWrap/>
            <w:vAlign w:val="bottom"/>
            <w:hideMark/>
          </w:tcPr>
          <w:p w14:paraId="518561DC"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0,58</w:t>
            </w:r>
          </w:p>
        </w:tc>
      </w:tr>
      <w:tr w:rsidR="001E1E53" w:rsidRPr="00AE5AAE" w14:paraId="687082B7" w14:textId="77777777" w:rsidTr="00246764">
        <w:trPr>
          <w:trHeight w:val="255"/>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233C08B8"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4</w:t>
            </w:r>
          </w:p>
        </w:tc>
        <w:tc>
          <w:tcPr>
            <w:tcW w:w="2420" w:type="dxa"/>
            <w:tcBorders>
              <w:top w:val="nil"/>
              <w:left w:val="nil"/>
              <w:bottom w:val="single" w:sz="4" w:space="0" w:color="auto"/>
              <w:right w:val="single" w:sz="4" w:space="0" w:color="auto"/>
            </w:tcBorders>
            <w:shd w:val="clear" w:color="auto" w:fill="auto"/>
            <w:noWrap/>
            <w:vAlign w:val="bottom"/>
            <w:hideMark/>
          </w:tcPr>
          <w:p w14:paraId="512736DC"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0,90</w:t>
            </w:r>
          </w:p>
        </w:tc>
      </w:tr>
      <w:tr w:rsidR="001E1E53" w:rsidRPr="00AE5AAE" w14:paraId="3BD405B6" w14:textId="77777777" w:rsidTr="00246764">
        <w:trPr>
          <w:trHeight w:val="255"/>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3F539CCB"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5</w:t>
            </w:r>
          </w:p>
        </w:tc>
        <w:tc>
          <w:tcPr>
            <w:tcW w:w="2420" w:type="dxa"/>
            <w:tcBorders>
              <w:top w:val="nil"/>
              <w:left w:val="nil"/>
              <w:bottom w:val="single" w:sz="4" w:space="0" w:color="auto"/>
              <w:right w:val="single" w:sz="4" w:space="0" w:color="auto"/>
            </w:tcBorders>
            <w:shd w:val="clear" w:color="auto" w:fill="auto"/>
            <w:noWrap/>
            <w:vAlign w:val="bottom"/>
            <w:hideMark/>
          </w:tcPr>
          <w:p w14:paraId="05B2EA52"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1,12</w:t>
            </w:r>
          </w:p>
        </w:tc>
      </w:tr>
      <w:tr w:rsidR="001E1E53" w:rsidRPr="00AE5AAE" w14:paraId="516D495E" w14:textId="77777777" w:rsidTr="00246764">
        <w:trPr>
          <w:trHeight w:val="255"/>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4FEBDA41"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6</w:t>
            </w:r>
          </w:p>
        </w:tc>
        <w:tc>
          <w:tcPr>
            <w:tcW w:w="2420" w:type="dxa"/>
            <w:tcBorders>
              <w:top w:val="nil"/>
              <w:left w:val="nil"/>
              <w:bottom w:val="single" w:sz="4" w:space="0" w:color="auto"/>
              <w:right w:val="single" w:sz="4" w:space="0" w:color="auto"/>
            </w:tcBorders>
            <w:shd w:val="clear" w:color="auto" w:fill="auto"/>
            <w:noWrap/>
            <w:vAlign w:val="bottom"/>
            <w:hideMark/>
          </w:tcPr>
          <w:p w14:paraId="2620BFDD"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1,24</w:t>
            </w:r>
          </w:p>
        </w:tc>
      </w:tr>
      <w:tr w:rsidR="001E1E53" w:rsidRPr="00AE5AAE" w14:paraId="6A3AC32B" w14:textId="77777777" w:rsidTr="00246764">
        <w:trPr>
          <w:trHeight w:val="255"/>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68A46AF2"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7</w:t>
            </w:r>
          </w:p>
        </w:tc>
        <w:tc>
          <w:tcPr>
            <w:tcW w:w="2420" w:type="dxa"/>
            <w:tcBorders>
              <w:top w:val="nil"/>
              <w:left w:val="nil"/>
              <w:bottom w:val="single" w:sz="4" w:space="0" w:color="auto"/>
              <w:right w:val="single" w:sz="4" w:space="0" w:color="auto"/>
            </w:tcBorders>
            <w:shd w:val="clear" w:color="auto" w:fill="auto"/>
            <w:noWrap/>
            <w:vAlign w:val="bottom"/>
            <w:hideMark/>
          </w:tcPr>
          <w:p w14:paraId="06A7B0EA"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1,32</w:t>
            </w:r>
          </w:p>
        </w:tc>
      </w:tr>
      <w:tr w:rsidR="001E1E53" w:rsidRPr="00AE5AAE" w14:paraId="5EF509D6" w14:textId="77777777" w:rsidTr="00246764">
        <w:trPr>
          <w:trHeight w:val="255"/>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6B5E315E"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8</w:t>
            </w:r>
          </w:p>
        </w:tc>
        <w:tc>
          <w:tcPr>
            <w:tcW w:w="2420" w:type="dxa"/>
            <w:tcBorders>
              <w:top w:val="nil"/>
              <w:left w:val="nil"/>
              <w:bottom w:val="single" w:sz="4" w:space="0" w:color="auto"/>
              <w:right w:val="single" w:sz="4" w:space="0" w:color="auto"/>
            </w:tcBorders>
            <w:shd w:val="clear" w:color="auto" w:fill="auto"/>
            <w:noWrap/>
            <w:vAlign w:val="bottom"/>
            <w:hideMark/>
          </w:tcPr>
          <w:p w14:paraId="1798E0CE"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1,41</w:t>
            </w:r>
          </w:p>
        </w:tc>
      </w:tr>
      <w:tr w:rsidR="001E1E53" w:rsidRPr="00AE5AAE" w14:paraId="11CED6E9" w14:textId="77777777" w:rsidTr="00246764">
        <w:trPr>
          <w:trHeight w:val="255"/>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7987501F"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9</w:t>
            </w:r>
          </w:p>
        </w:tc>
        <w:tc>
          <w:tcPr>
            <w:tcW w:w="2420" w:type="dxa"/>
            <w:tcBorders>
              <w:top w:val="nil"/>
              <w:left w:val="nil"/>
              <w:bottom w:val="single" w:sz="4" w:space="0" w:color="auto"/>
              <w:right w:val="single" w:sz="4" w:space="0" w:color="auto"/>
            </w:tcBorders>
            <w:shd w:val="clear" w:color="auto" w:fill="auto"/>
            <w:noWrap/>
            <w:vAlign w:val="bottom"/>
            <w:hideMark/>
          </w:tcPr>
          <w:p w14:paraId="5719BF5A"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1,45</w:t>
            </w:r>
          </w:p>
        </w:tc>
      </w:tr>
      <w:tr w:rsidR="001E1E53" w:rsidRPr="00AE5AAE" w14:paraId="14EFB2C3" w14:textId="77777777" w:rsidTr="00246764">
        <w:trPr>
          <w:trHeight w:val="255"/>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47175BBF" w14:textId="77777777" w:rsidR="001E1E53" w:rsidRPr="00AE5AAE" w:rsidRDefault="001E1E53" w:rsidP="00246764">
            <w:pPr>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10</w:t>
            </w:r>
          </w:p>
        </w:tc>
        <w:tc>
          <w:tcPr>
            <w:tcW w:w="2420" w:type="dxa"/>
            <w:tcBorders>
              <w:top w:val="nil"/>
              <w:left w:val="nil"/>
              <w:bottom w:val="single" w:sz="4" w:space="0" w:color="auto"/>
              <w:right w:val="single" w:sz="4" w:space="0" w:color="auto"/>
            </w:tcBorders>
            <w:shd w:val="clear" w:color="auto" w:fill="auto"/>
            <w:noWrap/>
            <w:vAlign w:val="bottom"/>
            <w:hideMark/>
          </w:tcPr>
          <w:p w14:paraId="66278394" w14:textId="77777777" w:rsidR="001E1E53" w:rsidRPr="00AE5AAE" w:rsidRDefault="001E1E53" w:rsidP="00246764">
            <w:pPr>
              <w:keepNext/>
              <w:spacing w:after="0" w:line="240" w:lineRule="auto"/>
              <w:jc w:val="right"/>
              <w:rPr>
                <w:rFonts w:ascii="Arial" w:eastAsia="Times New Roman" w:hAnsi="Arial" w:cs="Arial"/>
                <w:sz w:val="20"/>
                <w:szCs w:val="20"/>
                <w:lang w:val="en-US"/>
              </w:rPr>
            </w:pPr>
            <w:r w:rsidRPr="00AE5AAE">
              <w:rPr>
                <w:rFonts w:ascii="Arial" w:eastAsia="Times New Roman" w:hAnsi="Arial" w:cs="Arial"/>
                <w:sz w:val="20"/>
                <w:szCs w:val="20"/>
                <w:lang w:val="en-US"/>
              </w:rPr>
              <w:t>1,49</w:t>
            </w:r>
          </w:p>
        </w:tc>
      </w:tr>
    </w:tbl>
    <w:p w14:paraId="4AA9AF31" w14:textId="45F77DE9" w:rsidR="001E1E53" w:rsidRDefault="001E1E53" w:rsidP="001E1E53">
      <w:pPr>
        <w:pStyle w:val="Beschriftung"/>
      </w:pPr>
      <w:bookmarkStart w:id="201" w:name="_Ref450477710"/>
      <w:r>
        <w:t xml:space="preserve">Tabelle </w:t>
      </w:r>
      <w:fldSimple w:instr=" SEQ Tabelle \* ARABIC ">
        <w:r w:rsidR="000C7041">
          <w:rPr>
            <w:noProof/>
          </w:rPr>
          <w:t>3</w:t>
        </w:r>
      </w:fldSimple>
      <w:bookmarkEnd w:id="201"/>
      <w:r>
        <w:t xml:space="preserve">: </w:t>
      </w:r>
      <w:r w:rsidRPr="008520F1">
        <w:t>Werte des Random Index</w:t>
      </w:r>
    </w:p>
    <w:p w14:paraId="6AB2C829" w14:textId="3DC0CD36" w:rsidR="001E1E53" w:rsidRDefault="001E1E53" w:rsidP="001E1E53">
      <w:r>
        <w:lastRenderedPageBreak/>
        <w:t xml:space="preserve">So beträgt beispielsweise bei der Kreuztabelle aus </w:t>
      </w:r>
      <w:r>
        <w:fldChar w:fldCharType="begin"/>
      </w:r>
      <w:r>
        <w:instrText xml:space="preserve"> REF _Ref450390831 \h </w:instrText>
      </w:r>
      <w:r>
        <w:fldChar w:fldCharType="separate"/>
      </w:r>
      <w:r w:rsidR="000C7041">
        <w:t xml:space="preserve">Abbildung </w:t>
      </w:r>
      <w:r w:rsidR="000C7041">
        <w:rPr>
          <w:noProof/>
        </w:rPr>
        <w:t>18</w:t>
      </w:r>
      <w:r>
        <w:fldChar w:fldCharType="end"/>
      </w:r>
      <w:r>
        <w:t xml:space="preserve"> der Wert des Random Index 0,90, da die Anzahl der Dimensionen gleich vier ist.</w:t>
      </w:r>
    </w:p>
    <w:p w14:paraId="67B5B32B" w14:textId="53C9E85D" w:rsidR="001E1E53" w:rsidRDefault="001E1E53" w:rsidP="001E1E53">
      <w:r w:rsidRPr="0034549F">
        <w:rPr>
          <w:i/>
        </w:rPr>
        <w:t>C. I.</w:t>
      </w:r>
      <w:r>
        <w:t xml:space="preserve"> aus obiger Formel bezeichnet den so genannten </w:t>
      </w:r>
      <w:r w:rsidRPr="00220648">
        <w:rPr>
          <w:i/>
        </w:rPr>
        <w:t>Consistency Index</w:t>
      </w:r>
      <w:r>
        <w:t xml:space="preserve">. Er wird mit Hilfe des größten Eigenwertes </w:t>
      </w:r>
      <w:r w:rsidRPr="00A34E52">
        <w:t>λ</w:t>
      </w:r>
      <w:r w:rsidRPr="00A34E52">
        <w:rPr>
          <w:vertAlign w:val="subscript"/>
        </w:rPr>
        <w:t>max</w:t>
      </w:r>
      <w:r>
        <w:t xml:space="preserve"> und der Dimension </w:t>
      </w:r>
      <w:r w:rsidRPr="00A34E52">
        <w:rPr>
          <w:i/>
        </w:rPr>
        <w:t>n</w:t>
      </w:r>
      <w:r>
        <w:t xml:space="preserve"> der Kreuztabelle berechnet. Die Formel lautet </w:t>
      </w:r>
      <w:r>
        <w:fldChar w:fldCharType="begin"/>
      </w:r>
      <w:r w:rsidR="00A94375">
        <w:instrText>ADDIN CITAVI.PLACEHOLDER 3b5f3371-5239-4227-a729-7386b7f2cd5e PFBsYWNlaG9sZGVyPg0KICA8QWRkSW5WZXJzaW9uPjUuMi4wLjg8L0FkZEluVmVyc2lvbj4NCiAgPElkPjNiNWYzMzcxLTUyMzktNDIyNy1hNzI5LTczODZiN2YyY2Q1ZTwvSWQ+DQogIDxFbnRyaWVzPg0KICAgIDxFbnRyeT4NCiAgICAgIDxBc3NvY2lhdGVXaXRoS25vd2xlZGdlSXRlbUlkPmYyYmI3YTZmLWMwOWMtNDY4ZS1iYTk0LTZjZGVkZDhjNzY1MTwvQXNzb2NpYXRlV2l0aEtub3dsZWRnZUl0ZW1JZD4NCiAgICAgIDxJZD4wZGJhYzJlYi1mNTQ4LTQ1ZjMtYmU0ZS01M2U3M2ExNTVkNGU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XVvdGF0aW9uVHlwZT5JbmRpcmVjdFF1b3RhdGlvbjwvUXVvdGF0aW9uVHlwZT4NCiAgICAgIDxSZWZlcmVuY2VJZD5jZjQ2YjBjOC1iNzRlLTRkOWItYTQ0Yy0xYmE1MmUyNmUxZDA8L1JlZmVyZW5jZUlk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xXSBTLiAxNTwvVGV4dD4NCiAgICA8L1RleHRVbml0Pg0KICA8L1RleHRVbml0cz4NCjwvUGxhY2Vob2xkZXI+</w:instrText>
      </w:r>
      <w:r>
        <w:fldChar w:fldCharType="separate"/>
      </w:r>
      <w:bookmarkStart w:id="202" w:name="_CTVP0013b5f337152394227a7297386b7f2cd5e"/>
      <w:r w:rsidR="00A94375">
        <w:t>[31] S. 15</w:t>
      </w:r>
      <w:bookmarkEnd w:id="202"/>
      <w:r>
        <w:fldChar w:fldCharType="end"/>
      </w:r>
      <w:r>
        <w:t xml:space="preserve">: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945"/>
        <w:gridCol w:w="561"/>
      </w:tblGrid>
      <w:tr w:rsidR="001E1E53" w14:paraId="0382B997" w14:textId="77777777" w:rsidTr="00246764">
        <w:trPr>
          <w:jc w:val="center"/>
        </w:trPr>
        <w:tc>
          <w:tcPr>
            <w:tcW w:w="421" w:type="dxa"/>
          </w:tcPr>
          <w:p w14:paraId="40A77680" w14:textId="77777777" w:rsidR="001E1E53" w:rsidRDefault="001E1E53" w:rsidP="00246764"/>
        </w:tc>
        <w:tc>
          <w:tcPr>
            <w:tcW w:w="6945" w:type="dxa"/>
            <w:vAlign w:val="center"/>
          </w:tcPr>
          <w:p w14:paraId="7379EC55" w14:textId="77777777" w:rsidR="001E1E53" w:rsidRPr="007E7BE1" w:rsidRDefault="001E1E53" w:rsidP="00246764">
            <w:pPr>
              <w:jc w:val="center"/>
              <w:rPr>
                <w:rFonts w:eastAsiaTheme="minorEastAsia"/>
              </w:rPr>
            </w:pPr>
            <m:oMathPara>
              <m:oMath>
                <m:r>
                  <w:rPr>
                    <w:rFonts w:ascii="Cambria Math" w:hAnsi="Cambria Math"/>
                  </w:rPr>
                  <m:t xml:space="preserve">C. I. = </m:t>
                </m:r>
                <m:f>
                  <m:fPr>
                    <m:ctrlPr>
                      <w:rPr>
                        <w:rFonts w:ascii="Cambria Math" w:hAnsi="Cambria Math"/>
                        <w:i/>
                      </w:rPr>
                    </m:ctrlPr>
                  </m:fPr>
                  <m:num>
                    <m:r>
                      <m:rPr>
                        <m:sty m:val="p"/>
                      </m:rPr>
                      <w:rPr>
                        <w:rFonts w:ascii="Cambria Math" w:hAnsi="Cambria Math"/>
                      </w:rPr>
                      <m:t>λ</m:t>
                    </m:r>
                    <m:func>
                      <m:funcPr>
                        <m:ctrlPr>
                          <w:rPr>
                            <w:rFonts w:ascii="Cambria Math" w:hAnsi="Cambria Math"/>
                            <w:vertAlign w:val="subscript"/>
                          </w:rPr>
                        </m:ctrlPr>
                      </m:funcPr>
                      <m:fName>
                        <m:r>
                          <m:rPr>
                            <m:sty m:val="p"/>
                          </m:rPr>
                          <w:rPr>
                            <w:rFonts w:ascii="Cambria Math" w:hAnsi="Cambria Math"/>
                            <w:vertAlign w:val="subscript"/>
                          </w:rPr>
                          <m:t>max</m:t>
                        </m:r>
                      </m:fName>
                      <m:e>
                        <m:r>
                          <w:rPr>
                            <w:rFonts w:ascii="Cambria Math" w:hAnsi="Cambria Math"/>
                            <w:vertAlign w:val="subscript"/>
                          </w:rPr>
                          <m:t>- n</m:t>
                        </m:r>
                      </m:e>
                    </m:func>
                  </m:num>
                  <m:den>
                    <m:r>
                      <w:rPr>
                        <w:rFonts w:ascii="Cambria Math" w:hAnsi="Cambria Math"/>
                      </w:rPr>
                      <m:t>n-1</m:t>
                    </m:r>
                  </m:den>
                </m:f>
              </m:oMath>
            </m:oMathPara>
          </w:p>
        </w:tc>
        <w:tc>
          <w:tcPr>
            <w:tcW w:w="561" w:type="dxa"/>
            <w:vAlign w:val="center"/>
          </w:tcPr>
          <w:p w14:paraId="276C5EEF" w14:textId="11735C4B" w:rsidR="001E1E53" w:rsidRPr="00F21312" w:rsidRDefault="001E1E53" w:rsidP="00246764">
            <w:pPr>
              <w:pStyle w:val="Beschriftung"/>
              <w:jc w:val="center"/>
              <w:rPr>
                <w:i w:val="0"/>
                <w:sz w:val="24"/>
                <w:szCs w:val="24"/>
              </w:rPr>
            </w:pPr>
            <w:r>
              <w:rPr>
                <w:i w:val="0"/>
                <w:sz w:val="24"/>
                <w:szCs w:val="24"/>
              </w:rPr>
              <w:t>(</w:t>
            </w:r>
            <w:r w:rsidRPr="00F21312">
              <w:rPr>
                <w:i w:val="0"/>
                <w:sz w:val="24"/>
                <w:szCs w:val="24"/>
              </w:rPr>
              <w:fldChar w:fldCharType="begin"/>
            </w:r>
            <w:r w:rsidRPr="00F21312">
              <w:rPr>
                <w:i w:val="0"/>
                <w:sz w:val="24"/>
                <w:szCs w:val="24"/>
              </w:rPr>
              <w:instrText xml:space="preserve"> SEQ ( \* ARABIC </w:instrText>
            </w:r>
            <w:r w:rsidRPr="00F21312">
              <w:rPr>
                <w:i w:val="0"/>
                <w:sz w:val="24"/>
                <w:szCs w:val="24"/>
              </w:rPr>
              <w:fldChar w:fldCharType="separate"/>
            </w:r>
            <w:r w:rsidR="000C7041">
              <w:rPr>
                <w:i w:val="0"/>
                <w:noProof/>
                <w:sz w:val="24"/>
                <w:szCs w:val="24"/>
              </w:rPr>
              <w:t>4</w:t>
            </w:r>
            <w:r w:rsidRPr="00F21312">
              <w:rPr>
                <w:i w:val="0"/>
                <w:sz w:val="24"/>
                <w:szCs w:val="24"/>
              </w:rPr>
              <w:fldChar w:fldCharType="end"/>
            </w:r>
            <w:r w:rsidRPr="00F21312">
              <w:rPr>
                <w:i w:val="0"/>
                <w:sz w:val="24"/>
                <w:szCs w:val="24"/>
              </w:rPr>
              <w:t>)</w:t>
            </w:r>
          </w:p>
        </w:tc>
      </w:tr>
    </w:tbl>
    <w:p w14:paraId="49168343" w14:textId="77777777" w:rsidR="001E1E53" w:rsidRPr="00B01993" w:rsidRDefault="001E1E53" w:rsidP="001E1E53">
      <w:pPr>
        <w:rPr>
          <w:rFonts w:eastAsiaTheme="minorEastAsia"/>
        </w:rPr>
      </w:pPr>
    </w:p>
    <w:p w14:paraId="7FB67E06" w14:textId="4C8F0D97" w:rsidR="001E1E53" w:rsidRDefault="001E1E53" w:rsidP="001E1E53">
      <w:r>
        <w:t xml:space="preserve">Der größte Eigenwert für die Kreuztabelle aus </w:t>
      </w:r>
      <w:r>
        <w:fldChar w:fldCharType="begin"/>
      </w:r>
      <w:r>
        <w:instrText xml:space="preserve"> REF _Ref450390831 \h </w:instrText>
      </w:r>
      <w:r>
        <w:fldChar w:fldCharType="separate"/>
      </w:r>
      <w:r w:rsidR="000C7041">
        <w:t xml:space="preserve">Abbildung </w:t>
      </w:r>
      <w:r w:rsidR="000C7041">
        <w:rPr>
          <w:noProof/>
        </w:rPr>
        <w:t>18</w:t>
      </w:r>
      <w:r>
        <w:fldChar w:fldCharType="end"/>
      </w:r>
      <w:r>
        <w:t xml:space="preserve"> beträgt, 4,371. Damit ergibt sich für den Consistency Index:</w:t>
      </w:r>
    </w:p>
    <w:p w14:paraId="170DA079" w14:textId="77777777" w:rsidR="001E1E53" w:rsidRPr="00A64E62" w:rsidRDefault="001E1E53" w:rsidP="001E1E53">
      <w:pPr>
        <w:rPr>
          <w:rFonts w:eastAsiaTheme="minorEastAsia"/>
        </w:rPr>
      </w:pPr>
      <m:oMathPara>
        <m:oMath>
          <m:r>
            <w:rPr>
              <w:rFonts w:ascii="Cambria Math" w:hAnsi="Cambria Math"/>
            </w:rPr>
            <m:t>C.I. =</m:t>
          </m:r>
          <m:f>
            <m:fPr>
              <m:ctrlPr>
                <w:rPr>
                  <w:rFonts w:ascii="Cambria Math" w:hAnsi="Cambria Math"/>
                  <w:i/>
                </w:rPr>
              </m:ctrlPr>
            </m:fPr>
            <m:num>
              <m:r>
                <w:rPr>
                  <w:rFonts w:ascii="Cambria Math" w:hAnsi="Cambria Math"/>
                </w:rPr>
                <m:t>4,371-4</m:t>
              </m:r>
            </m:num>
            <m:den>
              <m:r>
                <w:rPr>
                  <w:rFonts w:ascii="Cambria Math" w:hAnsi="Cambria Math"/>
                </w:rPr>
                <m:t>4-1</m:t>
              </m:r>
            </m:den>
          </m:f>
          <m:r>
            <w:rPr>
              <w:rFonts w:ascii="Cambria Math" w:hAnsi="Cambria Math"/>
            </w:rPr>
            <m:t>=0,124</m:t>
          </m:r>
        </m:oMath>
      </m:oMathPara>
    </w:p>
    <w:p w14:paraId="00D1F1D7" w14:textId="77777777" w:rsidR="001E1E53" w:rsidRDefault="001E1E53" w:rsidP="001E1E53">
      <w:pPr>
        <w:rPr>
          <w:rFonts w:eastAsiaTheme="minorEastAsia"/>
        </w:rPr>
      </w:pPr>
      <w:r>
        <w:rPr>
          <w:rFonts w:eastAsiaTheme="minorEastAsia"/>
        </w:rPr>
        <w:t>Nun kann mit Hilfe des Random Index die Consistency Ratio berechnet werden:</w:t>
      </w:r>
    </w:p>
    <w:p w14:paraId="11377B35" w14:textId="77777777" w:rsidR="001E1E53" w:rsidRPr="00A64E62" w:rsidRDefault="001E1E53" w:rsidP="001E1E53">
      <w:pPr>
        <w:rPr>
          <w:rFonts w:eastAsiaTheme="minorEastAsia"/>
        </w:rPr>
      </w:pPr>
      <m:oMathPara>
        <m:oMath>
          <m:r>
            <w:rPr>
              <w:rFonts w:ascii="Cambria Math" w:hAnsi="Cambria Math"/>
            </w:rPr>
            <m:t>C.R.=</m:t>
          </m:r>
          <m:f>
            <m:fPr>
              <m:ctrlPr>
                <w:rPr>
                  <w:rFonts w:ascii="Cambria Math" w:hAnsi="Cambria Math"/>
                  <w:i/>
                </w:rPr>
              </m:ctrlPr>
            </m:fPr>
            <m:num>
              <m:r>
                <w:rPr>
                  <w:rFonts w:ascii="Cambria Math" w:hAnsi="Cambria Math"/>
                </w:rPr>
                <m:t>0,124</m:t>
              </m:r>
            </m:num>
            <m:den>
              <m:r>
                <w:rPr>
                  <w:rFonts w:ascii="Cambria Math" w:hAnsi="Cambria Math"/>
                </w:rPr>
                <m:t>0,90</m:t>
              </m:r>
            </m:den>
          </m:f>
          <m:r>
            <w:rPr>
              <w:rFonts w:ascii="Cambria Math" w:hAnsi="Cambria Math"/>
            </w:rPr>
            <m:t>=0,138</m:t>
          </m:r>
        </m:oMath>
      </m:oMathPara>
    </w:p>
    <w:p w14:paraId="187E5947" w14:textId="6D3F3784" w:rsidR="001E1E53" w:rsidRDefault="001E1E53" w:rsidP="001E1E53">
      <w:r>
        <w:t xml:space="preserve">Thomas Saaty empfiehlt für den Fall das die Consistency Ratio größer oder gleich 0,1 ist eine Überarbeitung der Kreuztabelle, was für den vorliegenden Fall somit erforderlich ist </w:t>
      </w:r>
      <w:r>
        <w:fldChar w:fldCharType="begin"/>
      </w:r>
      <w:r w:rsidR="00A94375">
        <w:instrText>ADDIN CITAVI.PLACEHOLDER 2add4acf-edcb-419b-9ea8-68f182323d7c PFBsYWNlaG9sZGVyPg0KICA8QWRkSW5WZXJzaW9uPjUuMi4wLjg8L0FkZEluVmVyc2lvbj4NCiAgPElkPjJhZGQ0YWNmLWVkY2ItNDE5Yi05ZWE4LTY4ZjE4MjMyM2Q3YzwvSWQ+DQogIDxFbnRyaWVzPg0KICAgIDxFbnRyeT4NCiAgICAgIDxBc3NvY2lhdGVXaXRoS25vd2xlZGdlSXRlbUlkPjQyMDM4YTU2LWJkMzYtNGU1OC1iMGEyLTA3MmJlNzIzZjIyZjwvQXNzb2NpYXRlV2l0aEtub3dsZWRnZUl0ZW1JZD4NCiAgICAgIDxJZD4wOTBiMDBhOC1hYzVmLTRiYzMtYjhlZi00OTQ5NzIzOWU5Yz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XVvdGF0aW9uVHlwZT5JbmRpcmVjdFF1b3RhdGlvbjwvUXVvdGF0aW9uVHlwZT4NCiAgICAgIDxSZWZlcmVuY2VJZD5jZjQ2YjBjOC1iNzRlLTRkOWItYTQ0Yy0xYmE1MmUyNmUxZDA8L1JlZmVyZW5jZUlk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xXSBTLiAxNjwvVGV4dD4NCiAgICA8L1RleHRVbml0Pg0KICA8L1RleHRVbml0cz4NCjwvUGxhY2Vob2xkZXI+</w:instrText>
      </w:r>
      <w:r>
        <w:fldChar w:fldCharType="separate"/>
      </w:r>
      <w:bookmarkStart w:id="203" w:name="_CTVP0012add4acfedcb419b9ea868f182323d7c"/>
      <w:r w:rsidR="00A94375">
        <w:t>[31] S. 16</w:t>
      </w:r>
      <w:bookmarkEnd w:id="203"/>
      <w:r>
        <w:fldChar w:fldCharType="end"/>
      </w:r>
      <w:r>
        <w:t xml:space="preserve">. Die erhöhte Consistency Ratio lässt darauf schließen, dass die Entscheidungen in der Kreuztabelle nicht ausreichend konsistent sind bzw. das </w:t>
      </w:r>
      <w:r w:rsidRPr="0017055A">
        <w:rPr>
          <w:i/>
        </w:rPr>
        <w:t>Axiom der</w:t>
      </w:r>
      <w:r>
        <w:t xml:space="preserve"> </w:t>
      </w:r>
      <w:r w:rsidRPr="0017055A">
        <w:rPr>
          <w:i/>
        </w:rPr>
        <w:t>Transitivität</w:t>
      </w:r>
      <w:r>
        <w:t xml:space="preserve"> verletzt wird </w:t>
      </w:r>
      <w:r>
        <w:fldChar w:fldCharType="begin"/>
      </w:r>
      <w:r w:rsidR="00A94375">
        <w:instrText>ADDIN CITAVI.PLACEHOLDER 34a5568c-3d0e-4406-8dec-59a8f36a82f2 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IFMuIDE24oCTMTc8L1RleHQ+DQogICAgPC9UZXh0VW5pdD4NCiAgPC9UZXh0VW5pdHM+DQo8L1BsYWNlaG9sZGVyPg==</w:instrText>
      </w:r>
      <w:r>
        <w:fldChar w:fldCharType="separate"/>
      </w:r>
      <w:bookmarkStart w:id="204" w:name="_CTVP00134a5568c3d0e44068dec59a8f36a82f2"/>
      <w:r w:rsidR="00A94375">
        <w:t>[31] S. 16–17</w:t>
      </w:r>
      <w:bookmarkEnd w:id="204"/>
      <w:r>
        <w:fldChar w:fldCharType="end"/>
      </w:r>
      <w:r>
        <w:t>.</w:t>
      </w:r>
    </w:p>
    <w:p w14:paraId="4233C089" w14:textId="002D0094" w:rsidR="001E1E53" w:rsidRDefault="001E1E53" w:rsidP="001E1E53">
      <w:r>
        <w:t>Die Anhänge neun bis zwölf zeigen die verwendeten Vorlagen für die Paarvergleichsmethode des AHP, während die Anhänge dreizehn bis sechszehn exemplarisch die ausgefüllten Äquivalente enthalten.</w:t>
      </w:r>
      <w:r w:rsidR="00AB27B9">
        <w:t xml:space="preserve"> Bei der Vorlage und der ausgefüllten Vorlage des Tragekomforts zeigt die Konsistenzprüfung den Wert „#DIV/0!“ an. Dies ist dem Umstand geschuldet, dass nur zwei Kriterien innerhalb dieser Tabelle sind und somit keine Inkonsistenz auftreten kann, folglich funktioniert die Rechnung auch nicht. </w:t>
      </w:r>
    </w:p>
    <w:p w14:paraId="246798E2" w14:textId="77777777" w:rsidR="00D76A8A" w:rsidRDefault="00D76A8A" w:rsidP="00D76A8A">
      <w:r>
        <w:t xml:space="preserve">Die in dieser Arbeit genutzten Excel Dateien für den AHP wurden von Thomas Pyzdek entwickelt und sind unter folgendem Link verfügbar: </w:t>
      </w:r>
      <w:r w:rsidRPr="00845BA5">
        <w:t>http://sixsigmatraining.com/six-sigma-tools/ahp-spreadsheet.html</w:t>
      </w:r>
      <w:r>
        <w:t xml:space="preserve">. Die Dateien wurden anschließend auf das hier vorliegende Entscheidungsproblem angepasst bzw. erweitert. </w:t>
      </w:r>
    </w:p>
    <w:p w14:paraId="1B647BF6" w14:textId="77777777" w:rsidR="00D76A8A" w:rsidRDefault="00D76A8A" w:rsidP="001E1E53"/>
    <w:p w14:paraId="5D42BEBF" w14:textId="77777777" w:rsidR="009B1E6B" w:rsidRDefault="009B1E6B" w:rsidP="001E1E53"/>
    <w:p w14:paraId="783D095C" w14:textId="51E264D9" w:rsidR="00F92981" w:rsidRDefault="00F92981" w:rsidP="009B1E6B">
      <w:pPr>
        <w:pStyle w:val="berschrift3"/>
      </w:pPr>
      <w:bookmarkStart w:id="205" w:name="_Toc453247682"/>
      <w:r>
        <w:t>Ergebnisse aus der Paarvergleichsmethode mit dem AHP</w:t>
      </w:r>
      <w:bookmarkEnd w:id="205"/>
    </w:p>
    <w:p w14:paraId="7543CC4B" w14:textId="25E1D916" w:rsidR="009B1E6B" w:rsidRDefault="009B1E6B" w:rsidP="009B1E6B"/>
    <w:p w14:paraId="6F1C9435" w14:textId="77777777" w:rsidR="00D76A8A" w:rsidRDefault="00D76A8A" w:rsidP="009B1E6B">
      <w:r>
        <w:t>Die Vorlagen für den AHP haben ebenfalls fünfzehn Personen ausgefüllt. Allerdings haben es gerade mal ein Drittel der Personen geschafft die geforderte Consistency Ratio von 0,1 in allen Tabellen einzuhalten.</w:t>
      </w:r>
    </w:p>
    <w:p w14:paraId="43D78CE6" w14:textId="2031F8A2" w:rsidR="008668D8" w:rsidRDefault="001F2014" w:rsidP="009B1E6B">
      <w:r>
        <w:t>Als Grund für die Nichte</w:t>
      </w:r>
      <w:r w:rsidR="00D76A8A">
        <w:t xml:space="preserve">inhaltung konnte oftmals die Unwissenheit über die Konsistenzbedingung als auch über das Axiom der Transitivität genannt werden. Anschließend wurden die Personen auf diese Bedingung aufmerksam gemacht und Hilfestellung gegeben um die </w:t>
      </w:r>
      <w:r>
        <w:t>Tabellen dem entsprechend auszufüllen. Dabei stellte sich heraus, dass die befragte Person auf Grund der geforderten Konsistenz, nicht mehr in der Lage waren ihre eigne Meinung beim Ausfüllen der Vorlagen zu vertreten, da diese nicht die Konsistenzbedingung erfüllen würde.</w:t>
      </w:r>
      <w:r w:rsidR="00C15DB3">
        <w:t xml:space="preserve"> Somit wird von der Konsistenzbedingung die persönliche Meinung verfälscht. </w:t>
      </w:r>
      <w:r>
        <w:t xml:space="preserve">Aus diesem Grund wurde die Entscheidung getroffen die Konsistenzbedingung für die Befragung innerhalb dieser Arbeit auszusetzen. Der Grund dafür ist, dass die persönliche Meinung bei </w:t>
      </w:r>
      <w:r w:rsidR="005047D4">
        <w:t>einer Befragung unterschiedlicher Personen als wichtiger zu sehen ist, als die hundertprozentige Konsistenz der Entscheidungen der einzelnen Personen.</w:t>
      </w:r>
      <w:r w:rsidR="00C15DB3">
        <w:t xml:space="preserve"> Eine vollständige Konstitenz hat sich im Rahmen dieser Arbeit und der verfügbaren Zeit als nicht praktikabel herausgestellt. </w:t>
      </w:r>
    </w:p>
    <w:p w14:paraId="4B649DA2" w14:textId="0D1A6EC0" w:rsidR="001F2014" w:rsidRDefault="008668D8" w:rsidP="009B1E6B">
      <w:r>
        <w:fldChar w:fldCharType="begin"/>
      </w:r>
      <w:r>
        <w:instrText xml:space="preserve"> REF _Ref452989692 \h </w:instrText>
      </w:r>
      <w:r>
        <w:fldChar w:fldCharType="separate"/>
      </w:r>
      <w:r w:rsidR="000C7041">
        <w:t xml:space="preserve">Tabelle </w:t>
      </w:r>
      <w:r w:rsidR="000C7041">
        <w:rPr>
          <w:noProof/>
        </w:rPr>
        <w:t>4</w:t>
      </w:r>
      <w:r>
        <w:fldChar w:fldCharType="end"/>
      </w:r>
      <w:r>
        <w:t xml:space="preserve"> zeigt die Ergebnisse der Befragungen für den AHP. Die Letzte Spalte zeigt den Median für das jeweilige Kriterum.</w:t>
      </w:r>
      <w:r w:rsidR="001F2014">
        <w:t xml:space="preserve"> </w:t>
      </w:r>
    </w:p>
    <w:p w14:paraId="738B479C" w14:textId="61E92F50" w:rsidR="008668D8" w:rsidRDefault="008668D8" w:rsidP="008668D8">
      <w:pPr>
        <w:keepNext/>
      </w:pPr>
      <w:r w:rsidRPr="008668D8">
        <w:rPr>
          <w:noProof/>
          <w:lang w:eastAsia="de-DE"/>
        </w:rPr>
        <w:lastRenderedPageBreak/>
        <w:drawing>
          <wp:inline distT="0" distB="0" distL="0" distR="0" wp14:anchorId="309BB9A2" wp14:editId="6FCA70DB">
            <wp:extent cx="8733568" cy="3843164"/>
            <wp:effectExtent l="6668" t="0" r="0" b="0"/>
            <wp:docPr id="253" name="Grafik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rot="5400000">
                      <a:off x="0" y="0"/>
                      <a:ext cx="8757781" cy="3853819"/>
                    </a:xfrm>
                    <a:prstGeom prst="rect">
                      <a:avLst/>
                    </a:prstGeom>
                    <a:noFill/>
                    <a:ln>
                      <a:noFill/>
                    </a:ln>
                  </pic:spPr>
                </pic:pic>
              </a:graphicData>
            </a:graphic>
          </wp:inline>
        </w:drawing>
      </w:r>
    </w:p>
    <w:p w14:paraId="41471CD0" w14:textId="78A6B90F" w:rsidR="008668D8" w:rsidRDefault="008668D8" w:rsidP="008668D8">
      <w:pPr>
        <w:pStyle w:val="Beschriftung"/>
      </w:pPr>
      <w:bookmarkStart w:id="206" w:name="_Ref452989692"/>
      <w:r>
        <w:t xml:space="preserve">Tabelle </w:t>
      </w:r>
      <w:fldSimple w:instr=" SEQ Tabelle \* ARABIC ">
        <w:r w:rsidR="000C7041">
          <w:rPr>
            <w:noProof/>
          </w:rPr>
          <w:t>4</w:t>
        </w:r>
      </w:fldSimple>
      <w:bookmarkEnd w:id="206"/>
      <w:r>
        <w:t>: Ergebnisse aus der Paarvergleichsmethode mit dem AHP</w:t>
      </w:r>
    </w:p>
    <w:p w14:paraId="09F6994E" w14:textId="26D7F971" w:rsidR="00DF2B7A" w:rsidRDefault="008668D8" w:rsidP="008668D8">
      <w:r>
        <w:lastRenderedPageBreak/>
        <w:t xml:space="preserve">Im Folgenden sollen nun die Daten aus </w:t>
      </w:r>
      <w:r>
        <w:fldChar w:fldCharType="begin"/>
      </w:r>
      <w:r>
        <w:instrText xml:space="preserve"> REF _Ref452989692 \h </w:instrText>
      </w:r>
      <w:r>
        <w:fldChar w:fldCharType="separate"/>
      </w:r>
      <w:r w:rsidR="000C7041">
        <w:t xml:space="preserve">Tabelle </w:t>
      </w:r>
      <w:r w:rsidR="000C7041">
        <w:rPr>
          <w:noProof/>
        </w:rPr>
        <w:t>4</w:t>
      </w:r>
      <w:r>
        <w:fldChar w:fldCharType="end"/>
      </w:r>
      <w:r>
        <w:t xml:space="preserve"> mit Hilfe von Boxplotdiagrammen visualisiert werden. Dabei können im Gegensatz zur Nutzwertanalyse auch für alle Unterkriterien aussagekräftige Boxplot erstellt werden, da es sich hier nicht um eine binäre Entscheidung handelt</w:t>
      </w:r>
      <w:r w:rsidR="006E5117">
        <w:t>,</w:t>
      </w:r>
      <w:r>
        <w:t xml:space="preserve"> sondern die in Abschnitt </w:t>
      </w:r>
      <w:r>
        <w:fldChar w:fldCharType="begin"/>
      </w:r>
      <w:r>
        <w:instrText xml:space="preserve"> REF _Ref452990020 \r \h </w:instrText>
      </w:r>
      <w:r>
        <w:fldChar w:fldCharType="separate"/>
      </w:r>
      <w:r w:rsidR="000C7041">
        <w:t>8.4.3</w:t>
      </w:r>
      <w:r>
        <w:fldChar w:fldCharType="end"/>
      </w:r>
      <w:r w:rsidR="006E5117">
        <w:t xml:space="preserve"> vorgestellte Skala zur Bewertung der Kriterien zueinander verwendet wird. Dadurch entstehen beispielsweise in der Tabelle für das Unterkriterium Tragekomfort wesentlich mehr unterschiedliche Datenpunkte als das bei der Nutzwertanalyse der Fall ist, vergleiche </w:t>
      </w:r>
      <w:r w:rsidR="006E5117">
        <w:fldChar w:fldCharType="begin"/>
      </w:r>
      <w:r w:rsidR="006E5117">
        <w:instrText xml:space="preserve"> REF _Ref452812770 \h </w:instrText>
      </w:r>
      <w:r w:rsidR="006E5117">
        <w:fldChar w:fldCharType="separate"/>
      </w:r>
      <w:r w:rsidR="000C7041">
        <w:t xml:space="preserve">Tabelle </w:t>
      </w:r>
      <w:r w:rsidR="000C7041">
        <w:rPr>
          <w:noProof/>
        </w:rPr>
        <w:t>1</w:t>
      </w:r>
      <w:r w:rsidR="006E5117">
        <w:fldChar w:fldCharType="end"/>
      </w:r>
      <w:r w:rsidR="006E5117">
        <w:t xml:space="preserve"> zu </w:t>
      </w:r>
      <w:r w:rsidR="006E5117">
        <w:fldChar w:fldCharType="begin"/>
      </w:r>
      <w:r w:rsidR="006E5117">
        <w:instrText xml:space="preserve"> REF _Ref452989692 \h </w:instrText>
      </w:r>
      <w:r w:rsidR="006E5117">
        <w:fldChar w:fldCharType="separate"/>
      </w:r>
      <w:r w:rsidR="000C7041">
        <w:t xml:space="preserve">Tabelle </w:t>
      </w:r>
      <w:r w:rsidR="000C7041">
        <w:rPr>
          <w:noProof/>
        </w:rPr>
        <w:t>4</w:t>
      </w:r>
      <w:r w:rsidR="006E5117">
        <w:fldChar w:fldCharType="end"/>
      </w:r>
      <w:r w:rsidR="006E5117">
        <w:t>.</w:t>
      </w:r>
    </w:p>
    <w:p w14:paraId="55BC3010" w14:textId="19B85188" w:rsidR="003B510D" w:rsidRDefault="00DF2B7A" w:rsidP="008668D8">
      <w:r>
        <w:fldChar w:fldCharType="begin"/>
      </w:r>
      <w:r>
        <w:instrText xml:space="preserve"> REF _Ref452997283 \h </w:instrText>
      </w:r>
      <w:r>
        <w:fldChar w:fldCharType="separate"/>
      </w:r>
      <w:r w:rsidR="000C7041">
        <w:t xml:space="preserve">Figure </w:t>
      </w:r>
      <w:r w:rsidR="000C7041">
        <w:rPr>
          <w:noProof/>
        </w:rPr>
        <w:t>19</w:t>
      </w:r>
      <w:r>
        <w:fldChar w:fldCharType="end"/>
      </w:r>
      <w:r>
        <w:t xml:space="preserve"> zeigt das Boxplot Diagramm zu den Unterkriterien des Tragekomforts.</w:t>
      </w:r>
      <w:r w:rsidR="00D154CD">
        <w:t xml:space="preserve"> Dabei sind die Elemente des Boxplot, beispielsweise Median oder Quartil, beschriftet.</w:t>
      </w:r>
      <w:r w:rsidR="001661AC">
        <w:t xml:space="preserve"> </w:t>
      </w:r>
      <w:r w:rsidR="001661AC">
        <w:fldChar w:fldCharType="begin"/>
      </w:r>
      <w:r w:rsidR="001661AC">
        <w:instrText xml:space="preserve"> REF _Ref452998297 \h </w:instrText>
      </w:r>
      <w:r w:rsidR="001661AC">
        <w:fldChar w:fldCharType="separate"/>
      </w:r>
      <w:r w:rsidR="000C7041">
        <w:t xml:space="preserve">Figure </w:t>
      </w:r>
      <w:r w:rsidR="000C7041">
        <w:rPr>
          <w:noProof/>
        </w:rPr>
        <w:t>20</w:t>
      </w:r>
      <w:r w:rsidR="001661AC">
        <w:fldChar w:fldCharType="end"/>
      </w:r>
      <w:r w:rsidR="001661AC">
        <w:t xml:space="preserve"> zeigt das </w:t>
      </w:r>
      <w:r w:rsidR="00D1531C">
        <w:t>gleiche Diagramm, um die Lage der einzelnen Datenpunkte innerhalb des Boxplot erweitert</w:t>
      </w:r>
      <w:r w:rsidR="00D154CD">
        <w:t>, aber auf Grund der Übersicht ohne Beschriftung von Datenpunkten</w:t>
      </w:r>
      <w:r w:rsidR="00D1531C">
        <w:t>. Auffällig ist, dass keines der beiden Kriterien über Ausreißer verfügt, was s</w:t>
      </w:r>
      <w:r w:rsidR="00E40267">
        <w:t>icherlich an der großen Spannweite</w:t>
      </w:r>
      <w:r w:rsidR="00D1531C">
        <w:t xml:space="preserve"> der Datenpunkte liegt. Tatsächlich liegt bei beiden Kriterien das Minimum und das Maximum ähnlich weit auseinander. Beim Kriterium</w:t>
      </w:r>
      <w:r w:rsidR="00D154CD">
        <w:t xml:space="preserve"> Gewicht</w:t>
      </w:r>
      <w:r w:rsidR="00D1531C">
        <w:t xml:space="preserve"> sind es 88,</w:t>
      </w:r>
      <w:r w:rsidR="00E40267">
        <w:t>89 % minus 14,29 %, was einer Spannweite</w:t>
      </w:r>
      <w:r w:rsidR="00D1531C">
        <w:t xml:space="preserve"> von </w:t>
      </w:r>
      <w:r w:rsidR="00D154CD">
        <w:t xml:space="preserve">74,6 Prozentpunkten entspricht. </w:t>
      </w:r>
      <w:r w:rsidR="00276CE0">
        <w:t xml:space="preserve">Die Spannweite berechnet sich stets aus der Differenz zwischen größten Datenpunkt minus kleinsten Datenpunkt einer Beobachtung. </w:t>
      </w:r>
      <w:r w:rsidR="00D154CD">
        <w:t>Für das Kriterium Polsterung ergibt sich ein Bereich von 74,61 Prozentpunkten.</w:t>
      </w:r>
      <w:r w:rsidR="00B84019">
        <w:t xml:space="preserve"> </w:t>
      </w:r>
      <w:r w:rsidR="00E40267">
        <w:t>Die Größe der Spannweite</w:t>
      </w:r>
      <w:r w:rsidR="00B84019">
        <w:t xml:space="preserve"> kann in diesem Zusammenhang als Grad für die Übereinstimmung der befragten Personen gesehen werden. Eine große </w:t>
      </w:r>
      <w:r w:rsidR="00E40267">
        <w:t>Spannweite</w:t>
      </w:r>
      <w:r w:rsidR="00B84019">
        <w:t xml:space="preserve"> zeigt das ein Kriterium je nach Person sehr unterschiedlich gewichtet wurde, während eine geringe Streuung </w:t>
      </w:r>
      <w:r w:rsidR="00E40267">
        <w:t>drauf hindeutet das ein Kriterium von der Mehrheit der Personen als ähnlich wichtig empfunden wird.</w:t>
      </w:r>
    </w:p>
    <w:p w14:paraId="7F038422" w14:textId="36953110" w:rsidR="00E40267" w:rsidRDefault="003B510D" w:rsidP="008668D8">
      <w:r>
        <w:t xml:space="preserve">Betrachtet man die Verteilung der Datenpunkte in </w:t>
      </w:r>
      <w:r>
        <w:fldChar w:fldCharType="begin"/>
      </w:r>
      <w:r>
        <w:instrText xml:space="preserve"> REF _Ref452998297 \h </w:instrText>
      </w:r>
      <w:r>
        <w:fldChar w:fldCharType="separate"/>
      </w:r>
      <w:r w:rsidR="000C7041">
        <w:t xml:space="preserve">Figure </w:t>
      </w:r>
      <w:r w:rsidR="000C7041">
        <w:rPr>
          <w:noProof/>
        </w:rPr>
        <w:t>20</w:t>
      </w:r>
      <w:r>
        <w:fldChar w:fldCharType="end"/>
      </w:r>
      <w:r>
        <w:t xml:space="preserve"> fällt auf, dass bei beiden Kriterien die Punkte relativ gleichmäßig über den Boxplot verteil sind. </w:t>
      </w:r>
      <w:r w:rsidR="00D154CD">
        <w:t xml:space="preserve"> </w:t>
      </w:r>
    </w:p>
    <w:p w14:paraId="35F886AC" w14:textId="77777777" w:rsidR="003B510D" w:rsidRDefault="00D154CD" w:rsidP="008668D8">
      <w:r>
        <w:t>Der Median unterscheidet sich bei den beiden Kriterien deutlich, das Gewicht weist einen Median von 75 % auf während die Polsterung im Median nur mit 25 % bewertet wurde.</w:t>
      </w:r>
    </w:p>
    <w:p w14:paraId="737C88DF" w14:textId="2986DDD2" w:rsidR="00DF2B7A" w:rsidRDefault="00D154CD" w:rsidP="008668D8">
      <w:r>
        <w:t xml:space="preserve"> </w:t>
      </w:r>
    </w:p>
    <w:p w14:paraId="41ADFC57" w14:textId="5D31DD90" w:rsidR="00DF2B7A" w:rsidRDefault="00246764" w:rsidP="00DF2B7A">
      <w:pPr>
        <w:keepNext/>
      </w:pPr>
      <w:r>
        <w:rPr>
          <w:noProof/>
          <w:lang w:eastAsia="de-DE"/>
        </w:rPr>
        <w:lastRenderedPageBreak/>
        <w:drawing>
          <wp:inline distT="0" distB="0" distL="0" distR="0" wp14:anchorId="7FA53897" wp14:editId="2C2346D8">
            <wp:extent cx="7579867" cy="5025567"/>
            <wp:effectExtent l="635" t="0" r="3175" b="3175"/>
            <wp:docPr id="254" name="Grafik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5400000">
                      <a:off x="0" y="0"/>
                      <a:ext cx="7610965" cy="5046185"/>
                    </a:xfrm>
                    <a:prstGeom prst="rect">
                      <a:avLst/>
                    </a:prstGeom>
                    <a:noFill/>
                  </pic:spPr>
                </pic:pic>
              </a:graphicData>
            </a:graphic>
          </wp:inline>
        </w:drawing>
      </w:r>
    </w:p>
    <w:p w14:paraId="4AB65C90" w14:textId="6CE78E90" w:rsidR="00DF2B7A" w:rsidRDefault="00DF2B7A" w:rsidP="00DF2B7A">
      <w:pPr>
        <w:pStyle w:val="Beschriftung"/>
      </w:pPr>
      <w:bookmarkStart w:id="207" w:name="_Ref452997283"/>
      <w:r>
        <w:t xml:space="preserve">Figure </w:t>
      </w:r>
      <w:fldSimple w:instr=" SEQ Figure \* ARABIC ">
        <w:r w:rsidR="000C7041">
          <w:rPr>
            <w:noProof/>
          </w:rPr>
          <w:t>19</w:t>
        </w:r>
      </w:fldSimple>
      <w:bookmarkEnd w:id="207"/>
      <w:r>
        <w:t>: Boxplot zu den Unterkriterien des Tragekomforts</w:t>
      </w:r>
    </w:p>
    <w:p w14:paraId="4F67E41D" w14:textId="4656B47A" w:rsidR="001661AC" w:rsidRDefault="006E5117" w:rsidP="001661AC">
      <w:pPr>
        <w:keepNext/>
      </w:pPr>
      <w:r>
        <w:lastRenderedPageBreak/>
        <w:t xml:space="preserve"> </w:t>
      </w:r>
      <w:r w:rsidR="00246764">
        <w:rPr>
          <w:noProof/>
          <w:lang w:eastAsia="de-DE"/>
        </w:rPr>
        <w:drawing>
          <wp:inline distT="0" distB="0" distL="0" distR="0" wp14:anchorId="72C70EBF" wp14:editId="6FB51C95">
            <wp:extent cx="7553923" cy="5008365"/>
            <wp:effectExtent l="0" t="3810" r="5715" b="5715"/>
            <wp:docPr id="255" name="Grafik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rot="5400000">
                      <a:off x="0" y="0"/>
                      <a:ext cx="7569411" cy="5018634"/>
                    </a:xfrm>
                    <a:prstGeom prst="rect">
                      <a:avLst/>
                    </a:prstGeom>
                    <a:noFill/>
                  </pic:spPr>
                </pic:pic>
              </a:graphicData>
            </a:graphic>
          </wp:inline>
        </w:drawing>
      </w:r>
    </w:p>
    <w:p w14:paraId="1F553C4D" w14:textId="7D6A4AF3" w:rsidR="008668D8" w:rsidRPr="008668D8" w:rsidRDefault="001661AC" w:rsidP="001661AC">
      <w:pPr>
        <w:pStyle w:val="Beschriftung"/>
      </w:pPr>
      <w:bookmarkStart w:id="208" w:name="_Ref452998297"/>
      <w:r>
        <w:t xml:space="preserve">Figure </w:t>
      </w:r>
      <w:fldSimple w:instr=" SEQ Figure \* ARABIC ">
        <w:r w:rsidR="000C7041">
          <w:rPr>
            <w:noProof/>
          </w:rPr>
          <w:t>20</w:t>
        </w:r>
      </w:fldSimple>
      <w:bookmarkEnd w:id="208"/>
      <w:r>
        <w:t>: Boxplot mit Datenpunkten zu den Unterkriterien des Tragekomforts</w:t>
      </w:r>
    </w:p>
    <w:p w14:paraId="74C8AFBB" w14:textId="12B0B1AD" w:rsidR="001E1E53" w:rsidRDefault="00D76A8A" w:rsidP="001E1E53">
      <w:r>
        <w:t xml:space="preserve"> </w:t>
      </w:r>
      <w:bookmarkEnd w:id="199"/>
      <w:r w:rsidR="0034461C">
        <w:t>Das Boxplot Diagramm zu den Unterkriterien der Qualtiät der Immersion wird in</w:t>
      </w:r>
      <w:r w:rsidR="00246764">
        <w:t xml:space="preserve"> </w:t>
      </w:r>
      <w:r w:rsidR="00246764">
        <w:fldChar w:fldCharType="begin"/>
      </w:r>
      <w:r w:rsidR="00246764">
        <w:instrText xml:space="preserve"> REF _Ref453007779 \h </w:instrText>
      </w:r>
      <w:r w:rsidR="00246764">
        <w:fldChar w:fldCharType="separate"/>
      </w:r>
      <w:r w:rsidR="000C7041">
        <w:t xml:space="preserve">Figure </w:t>
      </w:r>
      <w:r w:rsidR="000C7041">
        <w:rPr>
          <w:noProof/>
        </w:rPr>
        <w:t>21</w:t>
      </w:r>
      <w:r w:rsidR="00246764">
        <w:fldChar w:fldCharType="end"/>
      </w:r>
      <w:r w:rsidR="00246764">
        <w:t xml:space="preserve"> dargestellt, </w:t>
      </w:r>
      <w:r w:rsidR="00246764">
        <w:fldChar w:fldCharType="begin"/>
      </w:r>
      <w:r w:rsidR="00246764">
        <w:instrText xml:space="preserve"> REF _Ref453008069 \h </w:instrText>
      </w:r>
      <w:r w:rsidR="00246764">
        <w:fldChar w:fldCharType="separate"/>
      </w:r>
      <w:r w:rsidR="000C7041">
        <w:t xml:space="preserve">Figure </w:t>
      </w:r>
      <w:r w:rsidR="000C7041">
        <w:rPr>
          <w:noProof/>
        </w:rPr>
        <w:t>22</w:t>
      </w:r>
      <w:r w:rsidR="00246764">
        <w:fldChar w:fldCharType="end"/>
      </w:r>
      <w:r w:rsidR="00246764">
        <w:t xml:space="preserve"> zeigt das Äquivalent mit Datenpunkten.</w:t>
      </w:r>
      <w:r w:rsidR="0034461C">
        <w:t xml:space="preserve"> </w:t>
      </w:r>
    </w:p>
    <w:p w14:paraId="1941EC71" w14:textId="5C20B6C0" w:rsidR="0034461C" w:rsidRDefault="00246764" w:rsidP="0034461C">
      <w:pPr>
        <w:keepNext/>
      </w:pPr>
      <w:r>
        <w:rPr>
          <w:noProof/>
          <w:lang w:eastAsia="de-DE"/>
        </w:rPr>
        <w:lastRenderedPageBreak/>
        <w:drawing>
          <wp:inline distT="0" distB="0" distL="0" distR="0" wp14:anchorId="79528BA5" wp14:editId="0E285ADA">
            <wp:extent cx="8727030" cy="4989009"/>
            <wp:effectExtent l="2223" t="0" r="317" b="318"/>
            <wp:docPr id="256" name="Grafik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8762902" cy="5009516"/>
                    </a:xfrm>
                    <a:prstGeom prst="rect">
                      <a:avLst/>
                    </a:prstGeom>
                    <a:noFill/>
                  </pic:spPr>
                </pic:pic>
              </a:graphicData>
            </a:graphic>
          </wp:inline>
        </w:drawing>
      </w:r>
    </w:p>
    <w:p w14:paraId="553A5F07" w14:textId="6842DDBC" w:rsidR="0034461C" w:rsidRDefault="0034461C" w:rsidP="0034461C">
      <w:pPr>
        <w:pStyle w:val="Beschriftung"/>
      </w:pPr>
      <w:bookmarkStart w:id="209" w:name="_Ref453007779"/>
      <w:r>
        <w:t xml:space="preserve">Figure </w:t>
      </w:r>
      <w:fldSimple w:instr=" SEQ Figure \* ARABIC ">
        <w:r w:rsidR="000C7041">
          <w:rPr>
            <w:noProof/>
          </w:rPr>
          <w:t>21</w:t>
        </w:r>
      </w:fldSimple>
      <w:bookmarkEnd w:id="209"/>
      <w:r>
        <w:t>:Boxpl</w:t>
      </w:r>
      <w:r w:rsidR="00246764">
        <w:t>ot</w:t>
      </w:r>
      <w:r>
        <w:t xml:space="preserve"> der Unterkriteren der Qualität der Immersion</w:t>
      </w:r>
    </w:p>
    <w:p w14:paraId="777893E4" w14:textId="77777777" w:rsidR="00246764" w:rsidRDefault="00246764" w:rsidP="00246764">
      <w:pPr>
        <w:keepNext/>
      </w:pPr>
      <w:r>
        <w:rPr>
          <w:noProof/>
          <w:lang w:eastAsia="de-DE"/>
        </w:rPr>
        <w:lastRenderedPageBreak/>
        <w:drawing>
          <wp:inline distT="0" distB="0" distL="0" distR="0" wp14:anchorId="70DC9743" wp14:editId="6E15D7B4">
            <wp:extent cx="8674804" cy="4959153"/>
            <wp:effectExtent l="0" t="8890" r="3175" b="3175"/>
            <wp:docPr id="257" name="Grafik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5400000">
                      <a:off x="0" y="0"/>
                      <a:ext cx="8693970" cy="4970110"/>
                    </a:xfrm>
                    <a:prstGeom prst="rect">
                      <a:avLst/>
                    </a:prstGeom>
                    <a:noFill/>
                  </pic:spPr>
                </pic:pic>
              </a:graphicData>
            </a:graphic>
          </wp:inline>
        </w:drawing>
      </w:r>
    </w:p>
    <w:p w14:paraId="00299771" w14:textId="70FA8B58" w:rsidR="00246764" w:rsidRDefault="00246764" w:rsidP="00246764">
      <w:pPr>
        <w:pStyle w:val="Beschriftung"/>
      </w:pPr>
      <w:bookmarkStart w:id="210" w:name="_Ref453008069"/>
      <w:r>
        <w:t xml:space="preserve">Figure </w:t>
      </w:r>
      <w:fldSimple w:instr=" SEQ Figure \* ARABIC ">
        <w:r w:rsidR="000C7041">
          <w:rPr>
            <w:noProof/>
          </w:rPr>
          <w:t>22</w:t>
        </w:r>
      </w:fldSimple>
      <w:bookmarkEnd w:id="210"/>
      <w:r>
        <w:t>: Boxplot mit Datenpunkten der Unterkriterien der Qualität der Immersion</w:t>
      </w:r>
    </w:p>
    <w:p w14:paraId="607A0803" w14:textId="3917AEFB" w:rsidR="003B510D" w:rsidRDefault="00B84019" w:rsidP="00B84019">
      <w:r>
        <w:lastRenderedPageBreak/>
        <w:t>Bei den Unterkriterien der Qualität der Immersion fällt auf, dass sie im Gegensatz zu den Unterkriterien des Tragekomforts über eine wesentlich gering</w:t>
      </w:r>
      <w:r w:rsidR="00E40267">
        <w:t>ere Spannweite</w:t>
      </w:r>
      <w:r w:rsidR="00AF0491">
        <w:t xml:space="preserve"> verfügen. D</w:t>
      </w:r>
      <w:r>
        <w:t xml:space="preserve">as Kriterium Präzession des Trackings </w:t>
      </w:r>
      <w:r w:rsidR="00AF0491">
        <w:t xml:space="preserve">weist eine relativ große Spannweite </w:t>
      </w:r>
      <w:r>
        <w:t xml:space="preserve">auf, sie beläuft sich auf 40,73 Prozentpunkte, während das </w:t>
      </w:r>
      <w:r w:rsidR="00AF0491">
        <w:t>Kriterium Qualität der grafischen Texturen</w:t>
      </w:r>
      <w:r>
        <w:t xml:space="preserve"> </w:t>
      </w:r>
      <w:r w:rsidR="00E40267">
        <w:t>gerade mal eine Spannweite</w:t>
      </w:r>
      <w:r w:rsidR="00AF0491">
        <w:t xml:space="preserve"> von 29,43</w:t>
      </w:r>
      <w:r>
        <w:t> Prozentpunkte besitzt.</w:t>
      </w:r>
      <w:r w:rsidR="003B510D">
        <w:t xml:space="preserve"> Folglich waren sich die befragen Personen insgesamt bei der Beurteilung stärke einig, als bei den Kriterien des Tragekomforts.</w:t>
      </w:r>
    </w:p>
    <w:p w14:paraId="0CC18474" w14:textId="3290AFB3" w:rsidR="00E22DFB" w:rsidRDefault="00AF0491" w:rsidP="00B84019">
      <w:r>
        <w:t>Das Kriterium Qualität der grafischen Texturen besitzt</w:t>
      </w:r>
      <w:r w:rsidR="003B510D">
        <w:t xml:space="preserve"> einen Ausreißer bei 32,94 %, das gleiche gilt für das Kriterium Displayauflösung und FPS. Displayauflösung verfügt über zwei Ausreißer bei 43,03 % und 39,07 %, FPS hat einen Ausreißer bei 52,09 %.</w:t>
      </w:r>
      <w:r>
        <w:t xml:space="preserve"> Auf Grund der Ausreißer verfügen die beiden Kriterien über eine große Spannweite, für die Displayauflösung beträgt sie 38,20 % und für FPS ist sie am größten mit 46,37 %.</w:t>
      </w:r>
      <w:r w:rsidR="003B510D">
        <w:t xml:space="preserve"> </w:t>
      </w:r>
      <w:r>
        <w:t>Die Spannweite des Kriteriums Sichtfeld befindet sich mit 36,35 % im Mittelfeld zu den Spannweiten der anderen Kriterien.</w:t>
      </w:r>
    </w:p>
    <w:p w14:paraId="62DC1A99" w14:textId="77777777" w:rsidR="003254BB" w:rsidRDefault="00E22DFB" w:rsidP="00B84019">
      <w:r>
        <w:t xml:space="preserve">Betrachtet man die Verteilung der Datenpunkte weisen die Kriterien Displayauflösung und Sichtfeld Besonderheiten auf. Beim Kriterium Displayauflösung findet eine Konzentration der Punkte im unteren Bereich des Boxplot bis knapp über den Median statt, dadurch lässt sich </w:t>
      </w:r>
      <w:r w:rsidR="003254BB">
        <w:t xml:space="preserve">darauf </w:t>
      </w:r>
      <w:r>
        <w:t>schließen</w:t>
      </w:r>
      <w:r w:rsidR="003254BB">
        <w:t>,</w:t>
      </w:r>
      <w:r>
        <w:t xml:space="preserve"> das</w:t>
      </w:r>
      <w:r w:rsidR="003254BB">
        <w:t>s</w:t>
      </w:r>
      <w:r>
        <w:t xml:space="preserve"> die Mehrheit der Leute eine Gewichtung von ca. 10 % als richtig erachten, während nur ein geringerer Anteil eine höhere Gewichtung als richtig erachtet, was wiederum auf die Ausreißer zurückgeführt werden kann. Beim Kriterium Sichtfeld findet eine Konzentration der</w:t>
      </w:r>
      <w:r w:rsidR="003254BB">
        <w:t xml:space="preserve"> </w:t>
      </w:r>
      <w:r>
        <w:t xml:space="preserve">Punkte sowohl im Bereich vom Median bis hin zum Maximum als auch im Breich des 1. Quantil bis hin zum Minimum statt. Folglich teilen sie die befragten Personen bei diesem Kriterium in zwei Lager auf, ein Lager sieht eine Gewichtung beim bzw. oberhalb des Median von </w:t>
      </w:r>
      <w:r w:rsidR="003254BB">
        <w:t>21,83 % während dem anderen Lager eine Gewichtung rund um das 1. Quantil bei 9,37 % als passend erscheint.</w:t>
      </w:r>
    </w:p>
    <w:p w14:paraId="364C24D2" w14:textId="77777777" w:rsidR="00B463AB" w:rsidRDefault="003254BB" w:rsidP="00B84019">
      <w:r>
        <w:t>Betrachtet man die einzelnen Mediane der Kriterien, so ergeben sich drei Gruppen. Gruppe eins beinhaltet die Kriterien Displayauflösung und Qualität der Texturen mit einem Median bei ca. 11 %. Gruppe zwei besteht aus den Kriterien FPS und Displayauflösung mit einem Median von ca. 20 %. Das Kriterium Präzession des Trackings gehört mit einem Median von ca. 30 % zu Gruppe drei.</w:t>
      </w:r>
    </w:p>
    <w:p w14:paraId="44DEC7F1" w14:textId="005BD786" w:rsidR="00FD1812" w:rsidRDefault="00B463AB" w:rsidP="00B84019">
      <w:r>
        <w:fldChar w:fldCharType="begin"/>
      </w:r>
      <w:r>
        <w:instrText xml:space="preserve"> REF _Ref453095154 \h </w:instrText>
      </w:r>
      <w:r>
        <w:fldChar w:fldCharType="separate"/>
      </w:r>
      <w:r w:rsidR="000C7041">
        <w:t xml:space="preserve">Figure </w:t>
      </w:r>
      <w:r w:rsidR="000C7041">
        <w:rPr>
          <w:noProof/>
        </w:rPr>
        <w:t>23</w:t>
      </w:r>
      <w:r>
        <w:fldChar w:fldCharType="end"/>
      </w:r>
      <w:r>
        <w:t xml:space="preserve"> und </w:t>
      </w:r>
      <w:r>
        <w:fldChar w:fldCharType="begin"/>
      </w:r>
      <w:r>
        <w:instrText xml:space="preserve"> REF _Ref453095161 \h </w:instrText>
      </w:r>
      <w:r>
        <w:fldChar w:fldCharType="separate"/>
      </w:r>
      <w:r w:rsidR="000C7041">
        <w:t xml:space="preserve">Figure </w:t>
      </w:r>
      <w:r w:rsidR="000C7041">
        <w:rPr>
          <w:noProof/>
        </w:rPr>
        <w:t>24</w:t>
      </w:r>
      <w:r>
        <w:fldChar w:fldCharType="end"/>
      </w:r>
      <w:r>
        <w:t xml:space="preserve"> zeigen die Boxplot Diagramme zu den Unterkriterien der Benutzerfreundlichkeit. </w:t>
      </w:r>
      <w:r w:rsidR="00B84019">
        <w:tab/>
      </w:r>
    </w:p>
    <w:p w14:paraId="449CF2BF" w14:textId="77777777" w:rsidR="00FD1812" w:rsidRDefault="00FD1812" w:rsidP="00FD1812">
      <w:pPr>
        <w:keepNext/>
      </w:pPr>
      <w:r>
        <w:rPr>
          <w:noProof/>
          <w:lang w:eastAsia="de-DE"/>
        </w:rPr>
        <w:lastRenderedPageBreak/>
        <w:drawing>
          <wp:inline distT="0" distB="0" distL="0" distR="0" wp14:anchorId="75DCC2B5" wp14:editId="2BBADC38">
            <wp:extent cx="8713818" cy="4900049"/>
            <wp:effectExtent l="1905" t="0" r="0" b="0"/>
            <wp:docPr id="258" name="Grafik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rot="5400000">
                      <a:off x="0" y="0"/>
                      <a:ext cx="8749375" cy="4920044"/>
                    </a:xfrm>
                    <a:prstGeom prst="rect">
                      <a:avLst/>
                    </a:prstGeom>
                    <a:noFill/>
                  </pic:spPr>
                </pic:pic>
              </a:graphicData>
            </a:graphic>
          </wp:inline>
        </w:drawing>
      </w:r>
    </w:p>
    <w:p w14:paraId="54196D1E" w14:textId="7B267CBA" w:rsidR="00FD1812" w:rsidRDefault="00FD1812" w:rsidP="00FD1812">
      <w:pPr>
        <w:pStyle w:val="Beschriftung"/>
      </w:pPr>
      <w:bookmarkStart w:id="211" w:name="_Ref453095154"/>
      <w:bookmarkStart w:id="212" w:name="_Ref453095150"/>
      <w:r>
        <w:t xml:space="preserve">Figure </w:t>
      </w:r>
      <w:fldSimple w:instr=" SEQ Figure \* ARABIC ">
        <w:r w:rsidR="000C7041">
          <w:rPr>
            <w:noProof/>
          </w:rPr>
          <w:t>23</w:t>
        </w:r>
      </w:fldSimple>
      <w:bookmarkEnd w:id="211"/>
      <w:r>
        <w:t>: Boxplot der Unterkriterien der Benutzerfreundlichkeit</w:t>
      </w:r>
      <w:bookmarkEnd w:id="212"/>
    </w:p>
    <w:p w14:paraId="07A19B48" w14:textId="77777777" w:rsidR="00FD1812" w:rsidRDefault="00B84019" w:rsidP="00FD1812">
      <w:pPr>
        <w:keepNext/>
      </w:pPr>
      <w:r>
        <w:lastRenderedPageBreak/>
        <w:t xml:space="preserve"> </w:t>
      </w:r>
      <w:r w:rsidR="00FD1812">
        <w:rPr>
          <w:noProof/>
          <w:lang w:eastAsia="de-DE"/>
        </w:rPr>
        <w:drawing>
          <wp:inline distT="0" distB="0" distL="0" distR="0" wp14:anchorId="66E79ABC" wp14:editId="7D3A7472">
            <wp:extent cx="8720292" cy="4903691"/>
            <wp:effectExtent l="3175" t="0" r="8255" b="8255"/>
            <wp:docPr id="259" name="Grafik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5400000">
                      <a:off x="0" y="0"/>
                      <a:ext cx="8771355" cy="4932405"/>
                    </a:xfrm>
                    <a:prstGeom prst="rect">
                      <a:avLst/>
                    </a:prstGeom>
                    <a:noFill/>
                  </pic:spPr>
                </pic:pic>
              </a:graphicData>
            </a:graphic>
          </wp:inline>
        </w:drawing>
      </w:r>
    </w:p>
    <w:p w14:paraId="7BBE5F1D" w14:textId="2D772C76" w:rsidR="00B84019" w:rsidRDefault="00FD1812" w:rsidP="00FD1812">
      <w:pPr>
        <w:pStyle w:val="Beschriftung"/>
      </w:pPr>
      <w:bookmarkStart w:id="213" w:name="_Ref453095161"/>
      <w:r>
        <w:t xml:space="preserve">Figure </w:t>
      </w:r>
      <w:fldSimple w:instr=" SEQ Figure \* ARABIC ">
        <w:r w:rsidR="000C7041">
          <w:rPr>
            <w:noProof/>
          </w:rPr>
          <w:t>24</w:t>
        </w:r>
      </w:fldSimple>
      <w:bookmarkEnd w:id="213"/>
      <w:r>
        <w:t>: Boxplot mit Datenpunkten der Unterkriterien der Benutzerfreundlichkeit</w:t>
      </w:r>
    </w:p>
    <w:p w14:paraId="69D9240E" w14:textId="72E1133F" w:rsidR="00B463AB" w:rsidRDefault="003C16B4" w:rsidP="00B463AB">
      <w:r>
        <w:lastRenderedPageBreak/>
        <w:t>Das</w:t>
      </w:r>
      <w:r w:rsidR="00B463AB">
        <w:t xml:space="preserve"> Kriterium Inbetriebnahme verfügt über eine</w:t>
      </w:r>
      <w:r w:rsidR="00AF0491">
        <w:t>, im direkten Vergleich mit den anderen Kriterien dieser Tabelle, geringe Spannweite von 48,40 %</w:t>
      </w:r>
      <w:r w:rsidR="00B463AB">
        <w:t> Prozentpunkten. Außerdem besitzt es einen Ausreißer bei 57,36 %</w:t>
      </w:r>
      <w:r w:rsidR="00AF0491">
        <w:t>, welcher zu Größe der Spannweite beiträgt</w:t>
      </w:r>
      <w:r w:rsidR="00B463AB">
        <w:t>. Hier hat eine Person das Kriterium mehr als doppelt so wichtig beurteilt als es der Rest der Personen im Median von 21,14 % getan hat.</w:t>
      </w:r>
    </w:p>
    <w:p w14:paraId="392BE3A2" w14:textId="0EA4DDBA" w:rsidR="00B463AB" w:rsidRDefault="00B463AB" w:rsidP="00B463AB">
      <w:r>
        <w:t>Beim Kriterium Bedienbarkeit zeigt sich eine große Spannweite von 51,98 %. Daraus folgt das es hier keine Ausreißer gibt. Des Weitern wird die Bedienbarkeit im Median mit 65,61 % als das mit Abstand wichtigste Unterkriterium der Benutzerfreundlichkeit gesehen.</w:t>
      </w:r>
      <w:r w:rsidR="003C16B4">
        <w:t xml:space="preserve"> Die Datenpunkte konzentrieren sich innerhalb der oberen zweidrittel des Boxplot und nur eine geringe Anzahl der Befragten gewichtet das Kriterium mit weniger als 50 %.</w:t>
      </w:r>
    </w:p>
    <w:p w14:paraId="3F302A45" w14:textId="1102AFD6" w:rsidR="004129DB" w:rsidRDefault="003C16B4" w:rsidP="00B463AB">
      <w:r>
        <w:t>Der Boxplot zum Kirterium</w:t>
      </w:r>
      <w:r w:rsidR="00A35E18">
        <w:t xml:space="preserve"> Dokumentation</w:t>
      </w:r>
      <w:r w:rsidR="00276CE0">
        <w:t xml:space="preserve"> hat die größte Spannweite von 61,36 </w:t>
      </w:r>
      <w:r>
        <w:t>% und zeigt eine Ausreißer Gruppe oberhalb von 60 %, was im Zusammenhang mit der Konzentration der Datenpunkte im Bereich vom Minimum bis zum Median in Zusammenhang steht.</w:t>
      </w:r>
      <w:r w:rsidR="004129DB">
        <w:t xml:space="preserve"> Die Ausreißer Gruppe das Kriterium mehr als dreimal so wichtig bewertet als es der Rest der Personen im Median getan hat.</w:t>
      </w:r>
      <w:r>
        <w:t xml:space="preserve"> Der Median ist mit 13,35 % der niedrigste innerhalb der Unterkriterien der Benutzerfreundlichkeit. Dadurch lässt sich darauf schließen das eine umfangreiche Dokumentation von der Mehrheit der befragten Personen als nicht sehr wichtig angesehen wird. Vermutlich </w:t>
      </w:r>
      <w:r w:rsidR="004129DB">
        <w:t>nähern sich diese Personen mit einer Art „try and error“ Strategie neuen Produkten an, anstatt im Voraus Dokumentation zu lesen.</w:t>
      </w:r>
    </w:p>
    <w:p w14:paraId="65DADCA5" w14:textId="70C9F0A0" w:rsidR="003C16B4" w:rsidRPr="00B463AB" w:rsidRDefault="004129DB" w:rsidP="00B463AB">
      <w:r>
        <w:fldChar w:fldCharType="begin"/>
      </w:r>
      <w:r>
        <w:instrText xml:space="preserve"> REF _Ref453096871 \h </w:instrText>
      </w:r>
      <w:r>
        <w:fldChar w:fldCharType="separate"/>
      </w:r>
      <w:r w:rsidR="000C7041">
        <w:t xml:space="preserve">Figure </w:t>
      </w:r>
      <w:r w:rsidR="000C7041">
        <w:rPr>
          <w:noProof/>
        </w:rPr>
        <w:t>25</w:t>
      </w:r>
      <w:r>
        <w:fldChar w:fldCharType="end"/>
      </w:r>
      <w:r>
        <w:t xml:space="preserve"> und </w:t>
      </w:r>
      <w:r>
        <w:fldChar w:fldCharType="begin"/>
      </w:r>
      <w:r>
        <w:instrText xml:space="preserve"> REF _Ref453096873 \h </w:instrText>
      </w:r>
      <w:r>
        <w:fldChar w:fldCharType="separate"/>
      </w:r>
      <w:r w:rsidR="000C7041">
        <w:t xml:space="preserve">Figure </w:t>
      </w:r>
      <w:r w:rsidR="000C7041">
        <w:rPr>
          <w:noProof/>
        </w:rPr>
        <w:t>26</w:t>
      </w:r>
      <w:r>
        <w:fldChar w:fldCharType="end"/>
      </w:r>
      <w:r>
        <w:t xml:space="preserve"> </w:t>
      </w:r>
      <w:r w:rsidR="00A35E18">
        <w:t xml:space="preserve">zeigt die Boxplot Diagramme aus dem AHP zu den Hauptkriterien. </w:t>
      </w:r>
    </w:p>
    <w:p w14:paraId="1FADC1B3" w14:textId="77777777" w:rsidR="00694783" w:rsidRDefault="00694783" w:rsidP="00694783">
      <w:pPr>
        <w:keepNext/>
      </w:pPr>
      <w:r>
        <w:rPr>
          <w:noProof/>
          <w:lang w:eastAsia="de-DE"/>
        </w:rPr>
        <w:lastRenderedPageBreak/>
        <w:drawing>
          <wp:inline distT="0" distB="0" distL="0" distR="0" wp14:anchorId="43D5E18D" wp14:editId="121B8689">
            <wp:extent cx="7182312" cy="5047104"/>
            <wp:effectExtent l="635" t="0" r="635" b="635"/>
            <wp:docPr id="260" name="Grafik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rot="5400000">
                      <a:off x="0" y="0"/>
                      <a:ext cx="7200497" cy="5059883"/>
                    </a:xfrm>
                    <a:prstGeom prst="rect">
                      <a:avLst/>
                    </a:prstGeom>
                    <a:noFill/>
                  </pic:spPr>
                </pic:pic>
              </a:graphicData>
            </a:graphic>
          </wp:inline>
        </w:drawing>
      </w:r>
    </w:p>
    <w:p w14:paraId="0A428F58" w14:textId="16076466" w:rsidR="00694783" w:rsidRPr="00694783" w:rsidRDefault="00694783" w:rsidP="00694783">
      <w:pPr>
        <w:pStyle w:val="Beschriftung"/>
      </w:pPr>
      <w:bookmarkStart w:id="214" w:name="_Ref453096871"/>
      <w:r>
        <w:t xml:space="preserve">Figure </w:t>
      </w:r>
      <w:fldSimple w:instr=" SEQ Figure \* ARABIC ">
        <w:r w:rsidR="000C7041">
          <w:rPr>
            <w:noProof/>
          </w:rPr>
          <w:t>25</w:t>
        </w:r>
      </w:fldSimple>
      <w:bookmarkEnd w:id="214"/>
      <w:r>
        <w:t>: Boxplot der Hauptkriterien</w:t>
      </w:r>
      <w:r w:rsidR="004129DB">
        <w:t xml:space="preserve"> mit dem AHP</w:t>
      </w:r>
    </w:p>
    <w:p w14:paraId="6AE88AD6" w14:textId="77777777" w:rsidR="00694783" w:rsidRDefault="00694783" w:rsidP="00694783">
      <w:pPr>
        <w:keepNext/>
      </w:pPr>
      <w:r>
        <w:rPr>
          <w:noProof/>
          <w:lang w:eastAsia="de-DE"/>
        </w:rPr>
        <w:lastRenderedPageBreak/>
        <w:drawing>
          <wp:inline distT="0" distB="0" distL="0" distR="0" wp14:anchorId="4ACBC2BA" wp14:editId="62199175">
            <wp:extent cx="7185416" cy="5062510"/>
            <wp:effectExtent l="0" t="5397" r="0" b="0"/>
            <wp:docPr id="261" name="Grafik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5400000">
                      <a:off x="0" y="0"/>
                      <a:ext cx="7204936" cy="5076263"/>
                    </a:xfrm>
                    <a:prstGeom prst="rect">
                      <a:avLst/>
                    </a:prstGeom>
                    <a:noFill/>
                  </pic:spPr>
                </pic:pic>
              </a:graphicData>
            </a:graphic>
          </wp:inline>
        </w:drawing>
      </w:r>
    </w:p>
    <w:p w14:paraId="5EDBDEEB" w14:textId="3617A907" w:rsidR="00FD1812" w:rsidRDefault="00694783" w:rsidP="00694783">
      <w:pPr>
        <w:pStyle w:val="Beschriftung"/>
      </w:pPr>
      <w:bookmarkStart w:id="215" w:name="_Ref453096873"/>
      <w:r>
        <w:t xml:space="preserve">Figure </w:t>
      </w:r>
      <w:fldSimple w:instr=" SEQ Figure \* ARABIC ">
        <w:r w:rsidR="000C7041">
          <w:rPr>
            <w:noProof/>
          </w:rPr>
          <w:t>26</w:t>
        </w:r>
      </w:fldSimple>
      <w:bookmarkEnd w:id="215"/>
      <w:r>
        <w:t>: Boxplot mit Datenpunkten der Hauptkriterien</w:t>
      </w:r>
      <w:r w:rsidR="004129DB">
        <w:t xml:space="preserve"> mit dem AHP</w:t>
      </w:r>
    </w:p>
    <w:p w14:paraId="5EAC1447" w14:textId="77777777" w:rsidR="00915F70" w:rsidRDefault="007E27E1" w:rsidP="007E27E1">
      <w:r>
        <w:t xml:space="preserve">Betrachtet man die Spannweite der Kriterien in diesem Diagramm fällt auf das sie im Mittel kleiner sind als die Spannweiten aus den anderen Diagrammen. Der Mittelwert der Spannweiten für die Hauptkriterien beträgt 21,68 %, für die Unterkriterien der Benutzerfreundlichkeit sind es 53,91 %, für die Unterkriterien der Qualität der Immersion 38,22 % und für die Unterkriterien des Tragekomforts 74,60 %. </w:t>
      </w:r>
      <w:r>
        <w:lastRenderedPageBreak/>
        <w:t xml:space="preserve">Folglich </w:t>
      </w:r>
      <w:r w:rsidR="00915F70">
        <w:t>herrschte bei der Gewichtung der Hauptkriterien eine deutlich höhere Einigkeit als das bei der Gewichtung der Unterkriterien der Fall ist.</w:t>
      </w:r>
    </w:p>
    <w:p w14:paraId="5DFA0337" w14:textId="77777777" w:rsidR="00915F70" w:rsidRDefault="00915F70" w:rsidP="007E27E1">
      <w:r>
        <w:t>Bei den Spannweiten der einzelnen Hauptkriterien fällt das Kriterium verfügbare Software mit einer Spannweite von 34,87 % in Auge, auch das Kriterium Benutzerfreundlichkeit hat eine große Spannweite mit 28,18 %. Zur Gruppe der Kriterien mit kleiner Spannweite gehören das Kriterium Robustheit mit 13,89 % und das Kriterium Open Source Software mit 15,23 %. Alle anderen Kriterien verfügen über eine mittlere Spannweite von ca. 20 %.</w:t>
      </w:r>
    </w:p>
    <w:p w14:paraId="55BDDE29" w14:textId="7409FAA7" w:rsidR="009C7396" w:rsidRDefault="00915F70" w:rsidP="007E27E1">
      <w:r>
        <w:t>Betrachtet man den Median der einzelnen Kriterien ergeben sich drei Gruppen. Gruppe eins enthält die Kriterien mit dem niedrigsten Median. Diese sind Open Hardware mit 5,11 %, Entwicklung für diese Plattform mit 6,11 </w:t>
      </w:r>
      <w:r w:rsidR="009C7396">
        <w:t>%,</w:t>
      </w:r>
      <w:r>
        <w:t xml:space="preserve"> </w:t>
      </w:r>
      <w:r w:rsidR="009C7396">
        <w:t>v</w:t>
      </w:r>
      <w:r>
        <w:t>erfügbare Software mit 6,48 %</w:t>
      </w:r>
      <w:r w:rsidR="009C7396">
        <w:t xml:space="preserve"> und Mobilität des Systems mit 7,56 %. Gruppe zwei enthält Kriterien mit mittleren Median. Dazu gehören, Kosten mit 9,86 %, Robustheit mit 9,28 %, Tragekomfort mit 10,06 % und Qualität der Immersion mit 11,11 %. Die Gruppe der Kriterien mit großem Median besteht aus dem Kriterium Open Source Software mit 12,88 % und Benutzerfreundlichkeit mit 16,35 %.</w:t>
      </w:r>
    </w:p>
    <w:p w14:paraId="3DE1C816" w14:textId="31B0602B" w:rsidR="00634DE1" w:rsidRDefault="00DD1D48" w:rsidP="007E27E1">
      <w:r>
        <w:t>I</w:t>
      </w:r>
      <w:r w:rsidR="00634DE1">
        <w:t xml:space="preserve">m nächsten Schritt des AHP, der die möglichen </w:t>
      </w:r>
      <w:r>
        <w:t>Entscheidungsalternativen bewertet,</w:t>
      </w:r>
      <w:r w:rsidR="00634DE1">
        <w:t xml:space="preserve"> wird der Median als Zahlenwert verwendet, der die Gewichtung festlegt. Gegenüber dem Durchschnittswert bietet der Median den Vorteil</w:t>
      </w:r>
      <w:r>
        <w:t>,</w:t>
      </w:r>
      <w:r w:rsidR="00634DE1">
        <w:t xml:space="preserve"> das</w:t>
      </w:r>
      <w:r>
        <w:t>s</w:t>
      </w:r>
      <w:r w:rsidR="00901D87">
        <w:t xml:space="preserve"> </w:t>
      </w:r>
      <w:r w:rsidR="00634DE1">
        <w:t>er robust gegen Ausreißer ist.</w:t>
      </w:r>
      <w:r>
        <w:t xml:space="preserve"> Somit wird eine Verfälschung der Gewichtung auf Grund der zahlreichen Ausreißer verhindert.</w:t>
      </w:r>
    </w:p>
    <w:p w14:paraId="1F88D7F0" w14:textId="3622392C" w:rsidR="00634DE1" w:rsidRDefault="009C7396" w:rsidP="00634DE1">
      <w:pPr>
        <w:pStyle w:val="berschrift3"/>
      </w:pPr>
      <w:bookmarkStart w:id="216" w:name="_Toc453247683"/>
      <w:r>
        <w:t>Vergleich: Gewichtung der Kriterien mit der Nutzwertanalyse gegen Gewichtung der Kriterien mit d</w:t>
      </w:r>
      <w:r w:rsidR="00634DE1">
        <w:t>em AHP</w:t>
      </w:r>
      <w:bookmarkEnd w:id="216"/>
    </w:p>
    <w:p w14:paraId="59F82A6B" w14:textId="77777777" w:rsidR="00634DE1" w:rsidRPr="00634DE1" w:rsidRDefault="00634DE1" w:rsidP="00634DE1"/>
    <w:p w14:paraId="307F0E61" w14:textId="31BAB954" w:rsidR="007E27E1" w:rsidRDefault="00634DE1" w:rsidP="00634DE1">
      <w:r>
        <w:t>Dieser Abschnitt vergleicht die Ergebnisse aus der Gewichtung der Entscheidungskriterien der Verfahren Nutzwertanalyse und Analytical Hierarchy Process.</w:t>
      </w:r>
      <w:r w:rsidR="009B4216">
        <w:t xml:space="preserve"> </w:t>
      </w:r>
      <w:r w:rsidR="009B4216">
        <w:fldChar w:fldCharType="begin"/>
      </w:r>
      <w:r w:rsidR="009B4216">
        <w:instrText xml:space="preserve"> REF _Ref453162357 \h </w:instrText>
      </w:r>
      <w:r w:rsidR="009B4216">
        <w:fldChar w:fldCharType="separate"/>
      </w:r>
      <w:r w:rsidR="000C7041">
        <w:t xml:space="preserve">Figure </w:t>
      </w:r>
      <w:r w:rsidR="000C7041">
        <w:rPr>
          <w:noProof/>
        </w:rPr>
        <w:t>27</w:t>
      </w:r>
      <w:r w:rsidR="009B4216">
        <w:fldChar w:fldCharType="end"/>
      </w:r>
      <w:r w:rsidR="009B4216">
        <w:t xml:space="preserve"> zeigt zu jedem Kriterium jeweils den Wert des Median aus dem AHP als auch den aufsummierten, prozentualen Wert aus der Nutzwertanalyse. Die Werte der Nutzwertanalyse werden in blau dargestellt, die Werte aus dem AHP in orange.</w:t>
      </w:r>
    </w:p>
    <w:p w14:paraId="4EBCE035" w14:textId="77777777" w:rsidR="009B4216" w:rsidRDefault="00901D87" w:rsidP="009B4216">
      <w:pPr>
        <w:keepNext/>
      </w:pPr>
      <w:r>
        <w:rPr>
          <w:noProof/>
          <w:lang w:eastAsia="de-DE"/>
        </w:rPr>
        <w:lastRenderedPageBreak/>
        <w:drawing>
          <wp:inline distT="0" distB="0" distL="0" distR="0" wp14:anchorId="700AA405" wp14:editId="0D43120E">
            <wp:extent cx="7026733" cy="5012625"/>
            <wp:effectExtent l="0" t="2540" r="635" b="635"/>
            <wp:docPr id="262" name="Grafik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5400000">
                      <a:off x="0" y="0"/>
                      <a:ext cx="7044232" cy="5025108"/>
                    </a:xfrm>
                    <a:prstGeom prst="rect">
                      <a:avLst/>
                    </a:prstGeom>
                    <a:noFill/>
                  </pic:spPr>
                </pic:pic>
              </a:graphicData>
            </a:graphic>
          </wp:inline>
        </w:drawing>
      </w:r>
    </w:p>
    <w:p w14:paraId="18B7DCE3" w14:textId="328800C3" w:rsidR="00901D87" w:rsidRDefault="009B4216" w:rsidP="009B4216">
      <w:pPr>
        <w:pStyle w:val="Beschriftung"/>
      </w:pPr>
      <w:bookmarkStart w:id="217" w:name="_Ref453162357"/>
      <w:r>
        <w:t xml:space="preserve">Figure </w:t>
      </w:r>
      <w:fldSimple w:instr=" SEQ Figure \* ARABIC ">
        <w:r w:rsidR="000C7041">
          <w:rPr>
            <w:noProof/>
          </w:rPr>
          <w:t>27</w:t>
        </w:r>
      </w:fldSimple>
      <w:bookmarkEnd w:id="217"/>
      <w:r>
        <w:t>: Vergleich Gewichtung Nutzwertanalyse zu AHP</w:t>
      </w:r>
    </w:p>
    <w:p w14:paraId="1D34D496" w14:textId="52DE6E1E" w:rsidR="009B4216" w:rsidRDefault="009B4216" w:rsidP="009B4216">
      <w:r>
        <w:t xml:space="preserve">Beim Kriterium Gewicht beträgt der Wert aus der Nutwertanalyse 66,67 % und </w:t>
      </w:r>
      <w:r w:rsidR="0090324B">
        <w:t xml:space="preserve">der Wert aus dem AHP 75,00 %. Dadurch weicht der Wert aus dem AHP um 12,50 % vom Wert der Nutzwertanalyse ab. Für das Kriterium Polsterung ergibt sich eine Abweichung von 33,33 % der Nutzwertanalyse gegenüber dem AHP. Das Kriterium der Displayauflösung besitzt eine Abweichung von 30,18 % der Nutzwertanalyse gegenüber des AHP. Bei den Kriterien Qualität der Texturen und Präzession </w:t>
      </w:r>
      <w:r w:rsidR="0090324B">
        <w:lastRenderedPageBreak/>
        <w:t>des Trackings beträgt diese Abweichung 17,90 % bzw. 16,00 %. Beim Kriterium FPS ergibt sich keine nennenswerte Abweichung der Verfahren zueinander. Das gleiche gilt für die Kriterien Kosten, Robustheit, Tragekomfort und Bedienbarkeit. Hier liegt die Abweichung bei max. 7 %.</w:t>
      </w:r>
      <w:r w:rsidR="00BA68C3">
        <w:t xml:space="preserve"> Beim Kriterium Sichtfeld ergibt sich eine Abweichung von 16,14 % des AHP gegenüber der Nutzwertanalyse. Beim Kriterium Inbetriebnahme beträgt die Abweichung 29,03 % von der Nutzwertanalyse gegenüber des AHP. Für das Kriterium Dokumentation weicht der AHP um 17,46 % von der Nutzwertanalyse ab. Beim Kriterium Qualität der Immersion zeigt sie eine Abweichung von 21,80 % der Nutzwertanalyse gegenüber des AHP. Bei der Benutzerfreundlichkeit dreht sich die Abweichung, hier weicht der AHP gegenüber der Nutzwertanalyse um 25,13 % ab. Beim Kriterium Mobilität des Systems ergibt sich eine relativ geringe Abweichung von 10,57 % der Nutzwertanalyse gegenüber des AHP.</w:t>
      </w:r>
      <w:r w:rsidR="0090324B">
        <w:t xml:space="preserve"> </w:t>
      </w:r>
      <w:r w:rsidR="00BA68C3">
        <w:t xml:space="preserve">Im Gegensatz dazu weicht beim Kriterium Open Source Software </w:t>
      </w:r>
      <w:r w:rsidR="00CE2B8E">
        <w:t xml:space="preserve">der AHP um starke 41,30 % von der Nutzwertanalyse ab. In Bezug auf das Kriterium Open Hardware ergibt sich eine Abweichung der Nutzwertanalyse gegenüber des AHP um 19,04 %. Beim Kriterium Verfügbare Software ergibt sich die stärkste Abweichung des Vergleiches, sie beträgt 90 %. Somit empfanden die befragten Personen das Kriterium bei der Befragung mit dem AHP als beinahe nur halb so wichtig als bei der Befragung mit der Nutzwertanalyse. Für das Kriterium Entwicklung für die Plattform ergab sich eine Abweichung von 44,25 % der Nutzwertanalyse gegenüber des AHP. Wie die oben genannten Abweichungen entstehen lässt sich kaum nachvollziehen, </w:t>
      </w:r>
      <w:r w:rsidR="003847AB">
        <w:t>theoretisch müsste sich die befragte Person in beiden Verfahren genau gleich entschieden haben. Eine mögliche Ursache könnte jedoch die Verwendung verschiedenere Entscheidungsarten sein. Wie bereits erwähnt wurde bei der Nutzwertanalyse eine binäre Entscheidung angewendet, die keine Aussage über die Stärke der Präferenz des einen Kriteriums gegenüber dem anderen Kriterium zulässt. Im Gegenteil dazu verwendet der AHP eine präzise Skala die solche Aussagen zulässt. Somit können die Entscheidungen innerhalb der AHP als differenzierter als die der Nutzwertanalyse betrachtet werden.</w:t>
      </w:r>
    </w:p>
    <w:p w14:paraId="3A33473F" w14:textId="7A177795" w:rsidR="00FF6C73" w:rsidRDefault="00FF6C73" w:rsidP="009B4216">
      <w:r>
        <w:t>Im nächsten Abschnitt werden nun die Entscheidungsalternativen anhand der gewichteten Kriterien bewertet.</w:t>
      </w:r>
    </w:p>
    <w:p w14:paraId="69807362" w14:textId="77777777" w:rsidR="00C23E84" w:rsidRDefault="00C23E84">
      <w:pPr>
        <w:spacing w:line="259" w:lineRule="auto"/>
        <w:jc w:val="left"/>
        <w:rPr>
          <w:rFonts w:eastAsiaTheme="majorEastAsia" w:cstheme="majorBidi"/>
          <w:sz w:val="32"/>
          <w:szCs w:val="26"/>
        </w:rPr>
      </w:pPr>
      <w:bookmarkStart w:id="218" w:name="_Ref453179799"/>
      <w:r>
        <w:br w:type="page"/>
      </w:r>
    </w:p>
    <w:p w14:paraId="092490F3" w14:textId="2CEF0ADC" w:rsidR="00CE2B8E" w:rsidRDefault="00FF6C73" w:rsidP="00FF6C73">
      <w:pPr>
        <w:pStyle w:val="berschrift2"/>
      </w:pPr>
      <w:bookmarkStart w:id="219" w:name="_Toc453247684"/>
      <w:r>
        <w:lastRenderedPageBreak/>
        <w:t>Bewertung der Entscheidungsalternativen</w:t>
      </w:r>
      <w:bookmarkEnd w:id="218"/>
      <w:bookmarkEnd w:id="219"/>
    </w:p>
    <w:p w14:paraId="492BD535" w14:textId="1E11434F" w:rsidR="00FF6C73" w:rsidRDefault="00FF6C73" w:rsidP="00FF6C73"/>
    <w:p w14:paraId="0A869560" w14:textId="0D18A982" w:rsidR="00A94375" w:rsidRDefault="00FF6C73" w:rsidP="00FF6C73">
      <w:r>
        <w:t xml:space="preserve">In diesem Abschnitt werden die drei Head-Mounted Display, Rift von Oculus, Zeiss VR One und Dark Shader von ZAAK ZURICH BERLIN – Cardboard Kits Europe, </w:t>
      </w:r>
      <w:r w:rsidR="00DF4E39">
        <w:t>anhand</w:t>
      </w:r>
      <w:r>
        <w:t xml:space="preserve"> der gewichteten Kriterien bewertet.</w:t>
      </w:r>
    </w:p>
    <w:p w14:paraId="2F59BE59" w14:textId="15E4CC3A" w:rsidR="00A94375" w:rsidRDefault="00A94375" w:rsidP="00FF6C73">
      <w:r>
        <w:t>Für die Bewertung der Alternativen anhand der Kriterien kommt eine 10er Skala zum Einsatz</w:t>
      </w:r>
      <w:r w:rsidR="00DF4E39">
        <w:t xml:space="preserve">, siehe  </w:t>
      </w:r>
      <w:r w:rsidR="00DF4E39">
        <w:fldChar w:fldCharType="begin"/>
      </w:r>
      <w:r w:rsidR="00DF4E39">
        <w:instrText xml:space="preserve"> REF _Ref453167886 \h </w:instrText>
      </w:r>
      <w:r w:rsidR="00DF4E39">
        <w:fldChar w:fldCharType="separate"/>
      </w:r>
      <w:r w:rsidR="000C7041">
        <w:t xml:space="preserve">Figure </w:t>
      </w:r>
      <w:r w:rsidR="000C7041">
        <w:rPr>
          <w:noProof/>
        </w:rPr>
        <w:t>28</w:t>
      </w:r>
      <w:r w:rsidR="00DF4E39">
        <w:fldChar w:fldCharType="end"/>
      </w:r>
      <w:r w:rsidR="00DF4E39">
        <w:t>.</w:t>
      </w:r>
    </w:p>
    <w:p w14:paraId="2DBB8938" w14:textId="77777777" w:rsidR="00A94375" w:rsidRDefault="00A94375" w:rsidP="00FF6C73">
      <w:bookmarkStart w:id="220" w:name="_CTVK00151e8e3b20fbd42bca41132d6d26cfa7d"/>
      <w:r>
        <w:rPr>
          <w:noProof/>
          <w:lang w:eastAsia="de-DE"/>
        </w:rPr>
        <w:drawing>
          <wp:inline distT="0" distB="0" distL="0" distR="0" wp14:anchorId="7066903A" wp14:editId="30E06905">
            <wp:extent cx="5039995" cy="1359469"/>
            <wp:effectExtent l="0" t="0" r="0" b="0"/>
            <wp:docPr id="263" name="Grafik 263"/>
            <wp:cNvGraphicFramePr/>
            <a:graphic xmlns:a="http://schemas.openxmlformats.org/drawingml/2006/main">
              <a:graphicData uri="http://schemas.openxmlformats.org/drawingml/2006/picture">
                <pic:pic xmlns:pic="http://schemas.openxmlformats.org/drawingml/2006/picture">
                  <pic:nvPicPr>
                    <pic:cNvPr id="68" name=""/>
                    <pic:cNvPicPr/>
                  </pic:nvPicPr>
                  <pic:blipFill rotWithShape="1">
                    <a:blip r:embed="rId51" r:link="rId52">
                      <a:extLst>
                        <a:ext uri="{28A0092B-C50C-407E-A947-70E740481C1C}">
                          <a14:useLocalDpi xmlns:a14="http://schemas.microsoft.com/office/drawing/2010/main" val="0"/>
                        </a:ext>
                      </a:extLst>
                    </a:blip>
                    <a:srcRect t="14211" b="-1"/>
                    <a:stretch/>
                  </pic:blipFill>
                  <pic:spPr bwMode="auto">
                    <a:xfrm>
                      <a:off x="0" y="0"/>
                      <a:ext cx="5039995" cy="1359469"/>
                    </a:xfrm>
                    <a:prstGeom prst="rect">
                      <a:avLst/>
                    </a:prstGeom>
                    <a:ln>
                      <a:noFill/>
                    </a:ln>
                    <a:extLst>
                      <a:ext uri="{53640926-AAD7-44D8-BBD7-CCE9431645EC}">
                        <a14:shadowObscured xmlns:a14="http://schemas.microsoft.com/office/drawing/2010/main"/>
                      </a:ext>
                    </a:extLst>
                  </pic:spPr>
                </pic:pic>
              </a:graphicData>
            </a:graphic>
          </wp:inline>
        </w:drawing>
      </w:r>
      <w:bookmarkEnd w:id="220"/>
    </w:p>
    <w:p w14:paraId="174FE06E" w14:textId="6CC60F18" w:rsidR="00FF6C73" w:rsidRDefault="00A94375" w:rsidP="00A94375">
      <w:pPr>
        <w:pStyle w:val="Beschriftung"/>
      </w:pPr>
      <w:bookmarkStart w:id="221" w:name="_Ref453167886"/>
      <w:r>
        <w:t xml:space="preserve">Figure </w:t>
      </w:r>
      <w:fldSimple w:instr=" SEQ Figure \* ARABIC ">
        <w:r w:rsidR="000C7041">
          <w:rPr>
            <w:noProof/>
          </w:rPr>
          <w:t>28</w:t>
        </w:r>
      </w:fldSimple>
      <w:bookmarkEnd w:id="221"/>
      <w:r>
        <w:t>: Punk</w:t>
      </w:r>
      <w:r w:rsidR="00DF4E39">
        <w:t xml:space="preserve">twertekorridore auf einer 10er </w:t>
      </w:r>
      <w:r>
        <w:t>Skala</w:t>
      </w:r>
      <w:r w:rsidR="00FF6C73">
        <w:t xml:space="preserve"> </w:t>
      </w:r>
      <w:r>
        <w:fldChar w:fldCharType="begin"/>
      </w:r>
      <w:r>
        <w:instrText>ADDIN CITAVI.PLACEHOLDER 3acf960d-b790-4682-b32a-6dfe7aa77c8c PFBsYWNlaG9sZGVyPg0KICA8QWRkSW5WZXJzaW9uPjUuMi4wLjg8L0FkZEluVmVyc2lvbj4NCiAgPElkPjNhY2Y5NjBkLWI3OTAtNDY4Mi1iMzJhLTZkZmU3YWE3N2M4YzwvSWQ+DQogIDxFbnRyaWVzPg0KICAgIDxFbnRyeT4NCiAgICAgIDxBc3NvY2lhdGVXaXRoS25vd2xlZGdlSXRlbUlkPjUxZThlM2IyLTBmYmQtNDJiYy1hNDExLTMyZDZkMjZjZmE3ZDwvQXNzb2NpYXRlV2l0aEtub3dsZWRnZUl0ZW1JZD4NCiAgICAgIDxJZD4yYjA2OTk3ZC03ZDc1LTRkYzMtYWZiOC0xOWVkZDg1Zjg2ZDY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mVmZXJlbmNlSWQ+ZTlkODQ5ZDctNmEwYS00M2NhLWFjNmEtOTYyNjA0MmJmMWI2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IFMuIDE3PC9UZXh0Pg0KICAgIDwvVGV4dFVuaXQ+DQogIDwvVGV4dFVuaXRzPg0KPC9QbGFjZWhvbGRlcj4=</w:instrText>
      </w:r>
      <w:r>
        <w:fldChar w:fldCharType="separate"/>
      </w:r>
      <w:bookmarkStart w:id="222" w:name="_CTVP0013acf960db7904682b32a6dfe7aa77c8c"/>
      <w:r>
        <w:t>[29] S. 17</w:t>
      </w:r>
      <w:bookmarkEnd w:id="222"/>
      <w:r>
        <w:fldChar w:fldCharType="end"/>
      </w:r>
    </w:p>
    <w:p w14:paraId="59EFFD1D" w14:textId="3356FCEA" w:rsidR="00A94375" w:rsidRDefault="00A94375" w:rsidP="00FF6C73">
      <w:r>
        <w:t>Bei der Bewertung des Gewichts ist die Dark Shader mit Abstand die leichteste Brille, sie wiegt 68 g, während die Oculus Rift 453 g wiegt und die Zeiss VR One 413 g. Wobei noch zu erwähnen ist, dass bei der Zeiss VR One als auch der Dark Shader noch das Gewicht des Smartphones zu ergänzen ist, welches für den Betrieb notwendig ist.</w:t>
      </w:r>
      <w:r w:rsidR="00DF4E39">
        <w:t xml:space="preserve"> Somit erhält die Dark Sha</w:t>
      </w:r>
      <w:r w:rsidR="00F477EC">
        <w:t>der 10 Punkte, die Oculus Rift 6</w:t>
      </w:r>
      <w:r w:rsidR="00DF4E39">
        <w:t xml:space="preserve"> Punkte und die Zeiss VR One 5 Punkte, da sie mit Smartphone das schwerste Gesamtsystem bildet.</w:t>
      </w:r>
    </w:p>
    <w:p w14:paraId="14FA6F12" w14:textId="3FC9429E" w:rsidR="00FF6C73" w:rsidRDefault="00DF4E39" w:rsidP="00FF6C73">
      <w:r>
        <w:t>Bewertet man die Polsterung so fällt auf das die Dark Shader über keinerlei Polsterung verfügt und somit 0 Punkte erhält. Bei Oculus Rift und Zeiss VR One kommt eine hochwertige Polsterung zum Einsatz die ein angenehmes Tragegefühl vermittelt. Beide erhalten 10 Punkte.</w:t>
      </w:r>
    </w:p>
    <w:p w14:paraId="3A321D51" w14:textId="4D3E2C49" w:rsidR="00DF4E39" w:rsidRDefault="00DF4E39" w:rsidP="00FF6C73">
      <w:r>
        <w:t>In Sachen Displayauflösung sind die Dark Shader und die Zeiss VR One abhängig von dem verwendeten Smartphone, allerdings bieten die meisten Smartphones aktuell im Durchschnitt eine genauso hohe Auflösung wie die 1920 mal 1080 Pixel der Oculus Rift. Somit erhalten alle drei HMDs dieselbe Punktzahl von 7 Punkten, welche aber bewusst unterhalb der maximal Punktzahl angesetzt sind, da für ein konsumieren von VR Inhalten ohne das Erkennen von einzelnen Bildpunkten eine höhere Auflösung nötig ist.</w:t>
      </w:r>
    </w:p>
    <w:p w14:paraId="35C28BE4" w14:textId="77777777" w:rsidR="00DF4E39" w:rsidRDefault="00DF4E39" w:rsidP="00FF6C73">
      <w:r>
        <w:lastRenderedPageBreak/>
        <w:t>Für das Kriterium Qualität der grafischen Texturen sind die HMDs von der Ihnen zur Verfügung stehende Prozessor- und Grafikleistung abhängig. Dieses ist für die Oculus Rift wesentlich höher, als für die anderen beiden HMDs, da sie die Leistung eines Desktop PC abgreift, während die anderen beiden abhängig vom Smartphone sind. Folglich wird die Oculus Rift mit 10 Punkten bewertet und die anderen beiden mit 5 Punkten, da die Leistung der Smartphone dennoch für viel Anwendungen ausreicht.</w:t>
      </w:r>
    </w:p>
    <w:p w14:paraId="6535C78E" w14:textId="4E4FF84F" w:rsidR="00DF4E39" w:rsidRDefault="00DF4E39" w:rsidP="00FF6C73">
      <w:r>
        <w:t xml:space="preserve">Bei der Bewertung der Präzession des Trackings ergibt sich eine weitere Überlegenheit der Oculus Rift gegenüber der beiden anderen HMDs. Grund dafür ist, dass die Oculus Rift neben den integrierten Sensoren, über welche auch die Smartphones und damit die anderen beiden HMDs verfügen, eine Infrarot Kamera nutzt um die Position und Orientierung zu bestimmen. Somit wird eine höhere Präzession erreicht, was einer Punktzahl von zehn Punkten entspricht, wobei die beiden anderen HMDs fünf Punkte erhalten, da die Smartphone Sensoren ein noch ausreichend präzises Tracking erlauben. </w:t>
      </w:r>
    </w:p>
    <w:p w14:paraId="6AE8BDBF" w14:textId="77777777" w:rsidR="00517100" w:rsidRDefault="00517100" w:rsidP="00FF6C73">
      <w:r>
        <w:t>Für das Kriterium FPS ergibt sich eine weitere Abhängigkeit der beiden Cardboard HMDs vom der Rechenleistung des Smartphones. Darüber hinaus werden die FPS auch von der Software limitiert. Die Oculus Rift unterstützt eine Bildwiederholungsrate von 75 Hz, während die Mehrheit der aktuellen Smartphones nicht über 60 Bildern pro Sekunde zur Verfügung stellen. Optimal wäre eine Bildwiederholungsrate von über 90 Bildern pro Sekunde. Folglich erhält die Oculus Rift sechs Punkte und die beiden anderen HMDs vier Punkte.</w:t>
      </w:r>
    </w:p>
    <w:p w14:paraId="3266932C" w14:textId="4598B332" w:rsidR="00517100" w:rsidRDefault="00517100" w:rsidP="00FF6C73">
      <w:r>
        <w:t xml:space="preserve">Die Oculus Rift bietet wie genauso wie die Zeiss VR One ein Sichtfeld von 100 Grad, die Dark Shader ein Sichtfeld von 90 Grad. </w:t>
      </w:r>
      <w:r w:rsidR="00EC7B8D">
        <w:t>Da das menschliche Auge ein horizontales Sichtfeld von bis zu 200 Grad besitzt erhalten Oculus Rift und Zeiss VR One acht Punkte und Dark Shader sieben Punkte.</w:t>
      </w:r>
    </w:p>
    <w:p w14:paraId="358DC39E" w14:textId="43C3E820" w:rsidR="00EC7B8D" w:rsidRDefault="00EC7B8D" w:rsidP="00FF6C73">
      <w:r>
        <w:t xml:space="preserve">Die Inbetriebnahme gestaltet sich für die beiden Google Cardboard HMDs leicht und geht zügig von statten. Smartphone einlegen, Google Cardboad App installieren, QR-Code des HMD einscannen und schon sind alle nötigen Einstellung abgeschlossen. Bei der Oculus Rift ist der Prozess aufwendiger, da zuerst das HMD und dann die Infrarot Kamera mit den PC verbunden werden müssen und anschließend die Treiber installiert werden können. Außerdem müssen alle nötigen Einstellungen </w:t>
      </w:r>
      <w:r>
        <w:lastRenderedPageBreak/>
        <w:t>vom Nutzer selbst durchgeführt werden. Folglich erhalten die Cardboard HMDs zehn</w:t>
      </w:r>
      <w:r w:rsidR="00F477EC">
        <w:t xml:space="preserve"> Punkte und die Oculus Rift vier</w:t>
      </w:r>
      <w:r>
        <w:t xml:space="preserve"> Punkte.</w:t>
      </w:r>
    </w:p>
    <w:p w14:paraId="273BF157" w14:textId="44367E88" w:rsidR="00633D76" w:rsidRDefault="00EC7B8D" w:rsidP="00FF6C73">
      <w:r>
        <w:t>Die Bedienbarkeit fällt bei allen drei HMDs leicht. Die Produkte und die entsprechende Software sind intuitiv zu bedienen, wobei die Oculus Rift Software etwas mehr Einarbeitungszeit benötig, was wiederum dem größeren Umfang geschuldet ist. In Punkten ausgedrückt erhalten die Cardboard HMDs zehn Punkte und die Oc</w:t>
      </w:r>
      <w:r w:rsidR="00F477EC">
        <w:t>ulus Rift acht</w:t>
      </w:r>
      <w:r>
        <w:t>.</w:t>
      </w:r>
    </w:p>
    <w:p w14:paraId="0E1F4F0C" w14:textId="00C973E6" w:rsidR="00EC7B8D" w:rsidRDefault="00633D76" w:rsidP="00FF6C73">
      <w:r>
        <w:t>In Sachen Dokumentation liegt die Dark Shader weit vor den beiden anderen HMDs. Dies ist dem Umstand geschuldet,</w:t>
      </w:r>
      <w:r w:rsidR="00EC7B8D">
        <w:t xml:space="preserve"> </w:t>
      </w:r>
      <w:r>
        <w:t>dass sie ein Nachbau des ursprünglichen Google Cardboard ist, bei welchem es sich um ein Open Source Projekt handelt und somit sämtliche Information öffentlich sind. Bei der Oculus Rift finden sich auch viele Information auf der Herstellerseite und im Internet, allerdings nicht im selben Umfang wie das für die Dark Shader der Fall ist. Bei der Zeiss VR One ist der Umfang der Dokumentation am geringsten, die einzige Informationsquelle ist hier die Herstellerseite, welche sehr unübersichtlich gestaltet ist. So dauerte es beispielsweise 30 Minuten um herauszufinden welche Smartphones von der Zeiss VR One unterstütz werden. Die Zeiss VR One erhält einen Punkt, die Oculus Rift vier und die Dark Shader zehn.</w:t>
      </w:r>
    </w:p>
    <w:p w14:paraId="4B6FE2BF" w14:textId="7B8F233B" w:rsidR="00633D76" w:rsidRDefault="00633D76" w:rsidP="00FF6C73">
      <w:r>
        <w:t>Beim Kriterium Kosten liegt die Dark Shader ebenfalls weit vor den beiden anderen HMDs. Mit einem Kaufpreis von 10 € weist sie mit Abstand das beste Preisleistungsverhältnis auf. Im Gegensatz dazu weisst die Zeiss VR One das schlechteste Preisleistungsverhältnis auf. Sie kostet mit 100 € das zehnfache der Dark Shader und bietet keine zusätzlichen Features, sondern nur hochwertigere Materialen, welche aber keinen Falls den zehnfachen Preis rechtfertigen. Das Oculus Rift DK 2 kostet 350 € und bietet damit für gebotenen Preis eine Leistung die in einem vernünftigen Rahmen liegt. Die Dark Shader erhält zehn Punkte, die Oculus Rift fünf und die Zeiss VR One null.</w:t>
      </w:r>
    </w:p>
    <w:p w14:paraId="3D4775AF" w14:textId="3221F0FE" w:rsidR="00633D76" w:rsidRDefault="00633D76" w:rsidP="00FF6C73">
      <w:r>
        <w:t>Was die Robustheit betrifft kann die Dark Shader nicht mit den beiden anderen HMDs mithalten, da sie nur aus Pappkarton besteht, während die anderen beiden aus stabilen Kunststoff bestehen. Wie langlebig der Pappkarton tatsächlich gegenüber den Kunstoff ist, müsste mit Hilfe eines Langzeittestes festgestellt werden. Aus aktueller Sicht ergibt sich eine Punktzahl von drei für die Dark Shader und zehn für die anderen beiden HMDs.</w:t>
      </w:r>
    </w:p>
    <w:p w14:paraId="5B27061B" w14:textId="18069E53" w:rsidR="00633D76" w:rsidRDefault="00633D76" w:rsidP="00FF6C73">
      <w:r>
        <w:lastRenderedPageBreak/>
        <w:t>Die Bewertungen für die Hauptkriterien Tragekomfort, Benutzerfreundlichkeit und Qualität der Immersion ergibt sich aus den Bewertungen deren Unterkriterien.</w:t>
      </w:r>
    </w:p>
    <w:p w14:paraId="50F49910" w14:textId="1A7414BD" w:rsidR="00633D76" w:rsidRDefault="00FE2D8A" w:rsidP="00FF6C73">
      <w:r>
        <w:t>Beim Kriterium Mobilität des Systems schneidet die Oculus Rift am schlechtesten ab, da sie stets mit einem leistungsstarken PC oder Notebook verbunden werden muss und erhält somit null Punkte. Für die beiden anderen wird bekanntlich nur ein Smartphone benötigt was in einer hohen Mobilität resultiert, zehn Punkte.</w:t>
      </w:r>
    </w:p>
    <w:p w14:paraId="37F63286" w14:textId="77777777" w:rsidR="00FE2D8A" w:rsidRDefault="00FE2D8A" w:rsidP="00FF6C73">
      <w:r>
        <w:t>Das Kriterium Open Source Software muss für alle drei HMDs mit null Punkten bewertet werden, da weder Oculus noch Google den Quellcode der Software der zum Betreiben der Software genutzt wird offenlegt.</w:t>
      </w:r>
    </w:p>
    <w:p w14:paraId="0B5AD953" w14:textId="2E6DB45D" w:rsidR="00FE2D8A" w:rsidRDefault="00FE2D8A" w:rsidP="00FF6C73">
      <w:r>
        <w:t>In Sachen Open Hardware verhält sich die Dark Shader vorbildlich. Bei Google können alle technischen Zeichnen zu jeder Komponente heruntergeladen werden, zehn Punkte. Bei Zeiss VR One ist es nicht möglich irgendwelche umfangreichen, technischen Informationen zur Hardware, wie beispielsweise den Linsen, ausfindig zu machen, null Punkte. Bei der Oculus Rift finden sich keine tiefgehenden, offiziellen Informationen zur Hardware auf der Herstellerseite. Aber über andere Quellen, wie beispielsweise iFixit (siehe Kapitel 4), können umfangreiche Informationen zur</w:t>
      </w:r>
      <w:r w:rsidR="00F477EC">
        <w:t xml:space="preserve"> Hardware beschafft werden, drei</w:t>
      </w:r>
      <w:r>
        <w:t xml:space="preserve"> Punkte.</w:t>
      </w:r>
    </w:p>
    <w:p w14:paraId="724C4590" w14:textId="34F3255A" w:rsidR="00FE2D8A" w:rsidRDefault="00FD47CB" w:rsidP="00FF6C73">
      <w:r>
        <w:t>Leider ist es nicht möglich für das Kriterium verfügbare Software an offizielle Zahlen aus den Google Playstore bzw.</w:t>
      </w:r>
      <w:r w:rsidR="00F477EC">
        <w:t xml:space="preserve"> dem Oculus Store zu gelangen. Allerdings ist anzunehmen, dass mehr Software für die Cardboard HMDs vorhanden ist als für die Oculus Rift. Grund dafür ist der geringere Preis, die frühere Verfügbarkeit und folglich die höhere Verbreitung der Geräte. In Punkten ausgedrückt erhält die Oculus Rift vier Punkte und die anderen beiden HMDs sieben.</w:t>
      </w:r>
    </w:p>
    <w:p w14:paraId="33950508" w14:textId="3F924C37" w:rsidR="00F477EC" w:rsidRDefault="00F477EC" w:rsidP="00FF6C73">
      <w:r>
        <w:t>Beim Kriterium Entwicklung für die Plattform schneiden alle drei HMDs ähnlich gut ab, da sowohl von Google also auch von Oculus viele Information für die Entwicklung mit den Grafik Engines als auch mit der gerätespezifischen SDK zur Verfügung gestellt werden. Allerdings kann die Entwicklung für Google Cardboard als etwas weniger aufwendig gesehen werden, da hier mit Hilfe von Android Studio Apps entwickelt werden und in Sachen App Entwicklung viele Developer schon Erfahrung mit Android Studio mitbringen. Somit erhalten die Cardboard HMDs acht Punkte und die Oculus Rift sechs.</w:t>
      </w:r>
    </w:p>
    <w:p w14:paraId="6A82C1FB" w14:textId="77777777" w:rsidR="00F477EC" w:rsidRDefault="00F477EC" w:rsidP="00FF6C73"/>
    <w:p w14:paraId="4A192554" w14:textId="29A09703" w:rsidR="00FF6C73" w:rsidRDefault="00F477EC" w:rsidP="00FF6C73">
      <w:pPr>
        <w:pStyle w:val="berschrift3"/>
      </w:pPr>
      <w:bookmarkStart w:id="223" w:name="_Toc453247685"/>
      <w:r>
        <w:lastRenderedPageBreak/>
        <w:t xml:space="preserve">Gewichtete </w:t>
      </w:r>
      <w:r w:rsidR="00FF6C73">
        <w:t>Bewertung der Entscheidungsalternativen mit der Nutzwertanalyse</w:t>
      </w:r>
      <w:bookmarkEnd w:id="223"/>
    </w:p>
    <w:p w14:paraId="020A39A2" w14:textId="02B3D040" w:rsidR="00FF6C73" w:rsidRDefault="00FF6C73" w:rsidP="00FF6C73"/>
    <w:p w14:paraId="4748C7B2" w14:textId="2302BABB" w:rsidR="00F477EC" w:rsidRDefault="00F477EC" w:rsidP="00FF6C73">
      <w:r>
        <w:t xml:space="preserve">Dieser Abschnitt beinhaltet die Gewichtung der Bewertungen aus den vorherigen Abschnitts mit der Nutzwertanalyse. </w:t>
      </w:r>
      <w:r>
        <w:fldChar w:fldCharType="begin"/>
      </w:r>
      <w:r>
        <w:instrText xml:space="preserve"> REF _Ref453179208 \h </w:instrText>
      </w:r>
      <w:r>
        <w:fldChar w:fldCharType="separate"/>
      </w:r>
      <w:r w:rsidR="000C7041">
        <w:t xml:space="preserve">Tabelle </w:t>
      </w:r>
      <w:r w:rsidR="000C7041">
        <w:rPr>
          <w:noProof/>
        </w:rPr>
        <w:t>5</w:t>
      </w:r>
      <w:r>
        <w:fldChar w:fldCharType="end"/>
      </w:r>
      <w:r>
        <w:t xml:space="preserve"> zeigt tabellarisch die Bewertungen und die anschließende Multiplikation mit den Gewichten. Am Ende der Tabelle befindet sich die Summe über die gewichtetet Bewertung für jede der drei HMDs.</w:t>
      </w:r>
    </w:p>
    <w:p w14:paraId="689E4A36" w14:textId="77777777" w:rsidR="00F477EC" w:rsidRDefault="00F477EC" w:rsidP="00F477EC">
      <w:pPr>
        <w:keepNext/>
      </w:pPr>
      <w:r w:rsidRPr="00F477EC">
        <w:rPr>
          <w:noProof/>
          <w:lang w:eastAsia="de-DE"/>
        </w:rPr>
        <w:lastRenderedPageBreak/>
        <w:drawing>
          <wp:inline distT="0" distB="0" distL="0" distR="0" wp14:anchorId="76592BCB" wp14:editId="63A49025">
            <wp:extent cx="7193577" cy="3961112"/>
            <wp:effectExtent l="0" t="2858" r="4763" b="4762"/>
            <wp:docPr id="264" name="Grafik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rot="5400000">
                      <a:off x="0" y="0"/>
                      <a:ext cx="7225679" cy="3978789"/>
                    </a:xfrm>
                    <a:prstGeom prst="rect">
                      <a:avLst/>
                    </a:prstGeom>
                    <a:noFill/>
                    <a:ln>
                      <a:noFill/>
                    </a:ln>
                  </pic:spPr>
                </pic:pic>
              </a:graphicData>
            </a:graphic>
          </wp:inline>
        </w:drawing>
      </w:r>
    </w:p>
    <w:p w14:paraId="60527AE3" w14:textId="0AFF2F64" w:rsidR="00F477EC" w:rsidRDefault="00F477EC" w:rsidP="00F477EC">
      <w:pPr>
        <w:pStyle w:val="Beschriftung"/>
      </w:pPr>
      <w:bookmarkStart w:id="224" w:name="_Ref453179208"/>
      <w:r>
        <w:t xml:space="preserve">Tabelle </w:t>
      </w:r>
      <w:fldSimple w:instr=" SEQ Tabelle \* ARABIC ">
        <w:r w:rsidR="000C7041">
          <w:rPr>
            <w:noProof/>
          </w:rPr>
          <w:t>5</w:t>
        </w:r>
      </w:fldSimple>
      <w:bookmarkEnd w:id="224"/>
      <w:r>
        <w:t xml:space="preserve">: </w:t>
      </w:r>
      <w:r w:rsidRPr="00704D23">
        <w:t>Gewichtete Bewertung und Ergebnisse aus der Nutzwertanalyse</w:t>
      </w:r>
    </w:p>
    <w:p w14:paraId="6782D98B" w14:textId="77777777" w:rsidR="00F477EC" w:rsidRDefault="00F477EC" w:rsidP="00F477EC">
      <w:r>
        <w:t>Folglich handelt es sich bei der HMD Dark Shader mit einer Summe von 51,27 Punkte um die für die Fragestellung am besten geeignete Alternative. Auf Platz zwei befindet sich die Oculus Rift mit einer Summe von 49,90 Punkten. An letzter Stelle befindet sich die Zeiss VR One mit einer Summe von 48,55 Punkten.</w:t>
      </w:r>
    </w:p>
    <w:p w14:paraId="52349661" w14:textId="3475C5F8" w:rsidR="00F477EC" w:rsidRDefault="00F477EC" w:rsidP="00F477EC">
      <w:pPr>
        <w:pStyle w:val="berschrift3"/>
      </w:pPr>
      <w:bookmarkStart w:id="225" w:name="_Toc453247686"/>
      <w:r>
        <w:lastRenderedPageBreak/>
        <w:t>Gewichtete Bewertung der Entscheidungsalternativen mit dem AHP</w:t>
      </w:r>
      <w:bookmarkEnd w:id="225"/>
    </w:p>
    <w:p w14:paraId="25389203" w14:textId="77777777" w:rsidR="00F477EC" w:rsidRPr="00F477EC" w:rsidRDefault="00F477EC" w:rsidP="00F477EC"/>
    <w:p w14:paraId="362D95C9" w14:textId="4FA7D535" w:rsidR="00F477EC" w:rsidRDefault="00F477EC" w:rsidP="00F477EC">
      <w:r w:rsidRPr="00F477EC">
        <w:t>Dieser Abschnitt beinhaltet die Gewichtung der Bewertungen aus Ab</w:t>
      </w:r>
      <w:r>
        <w:t xml:space="preserve">schnitt </w:t>
      </w:r>
      <w:r>
        <w:fldChar w:fldCharType="begin"/>
      </w:r>
      <w:r>
        <w:instrText xml:space="preserve"> REF _Ref453179799 \r \h </w:instrText>
      </w:r>
      <w:r>
        <w:fldChar w:fldCharType="separate"/>
      </w:r>
      <w:r w:rsidR="000C7041">
        <w:t>0</w:t>
      </w:r>
      <w:r>
        <w:fldChar w:fldCharType="end"/>
      </w:r>
      <w:r>
        <w:t xml:space="preserve"> mit dem AHP. </w:t>
      </w:r>
      <w:r w:rsidRPr="00F477EC">
        <w:t>zeigt tabellarisch die Bewertungen und die anschließende Multiplikation mit den Gewichten. Am Ende der Tabelle befindet sich die Summe über die gewichtetet Bewertung für jede der drei HMDs.</w:t>
      </w:r>
    </w:p>
    <w:p w14:paraId="6F147165" w14:textId="1A8E5477" w:rsidR="004A17F6" w:rsidRDefault="004A17F6" w:rsidP="00F477EC">
      <w:r w:rsidRPr="004A17F6">
        <w:drawing>
          <wp:inline distT="0" distB="0" distL="0" distR="0" wp14:anchorId="351B0AED" wp14:editId="015B2074">
            <wp:extent cx="6309639" cy="3626789"/>
            <wp:effectExtent l="7937" t="0" r="4128" b="4127"/>
            <wp:docPr id="359" name="Grafik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rot="5400000">
                      <a:off x="0" y="0"/>
                      <a:ext cx="6332712" cy="3640051"/>
                    </a:xfrm>
                    <a:prstGeom prst="rect">
                      <a:avLst/>
                    </a:prstGeom>
                    <a:noFill/>
                    <a:ln>
                      <a:noFill/>
                    </a:ln>
                  </pic:spPr>
                </pic:pic>
              </a:graphicData>
            </a:graphic>
          </wp:inline>
        </w:drawing>
      </w:r>
      <w:bookmarkStart w:id="226" w:name="_GoBack"/>
      <w:bookmarkEnd w:id="226"/>
    </w:p>
    <w:p w14:paraId="7A4A394C" w14:textId="78C502B8" w:rsidR="00F477EC" w:rsidRDefault="00F477EC" w:rsidP="00F477EC">
      <w:pPr>
        <w:pStyle w:val="Beschriftung"/>
      </w:pPr>
      <w:r>
        <w:t xml:space="preserve">Tabelle </w:t>
      </w:r>
      <w:fldSimple w:instr=" SEQ Tabelle \* ARABIC ">
        <w:r w:rsidR="000C7041">
          <w:rPr>
            <w:noProof/>
          </w:rPr>
          <w:t>6</w:t>
        </w:r>
      </w:fldSimple>
      <w:r>
        <w:t>:</w:t>
      </w:r>
      <w:r w:rsidRPr="00160CC6">
        <w:t>Gewichtete Bewertung und Er</w:t>
      </w:r>
      <w:r>
        <w:t>gebnisse aus dem AHP</w:t>
      </w:r>
    </w:p>
    <w:p w14:paraId="66D12F24" w14:textId="149FB55A" w:rsidR="00F477EC" w:rsidRPr="00F477EC" w:rsidRDefault="00F477EC" w:rsidP="00F477EC">
      <w:r>
        <w:lastRenderedPageBreak/>
        <w:t xml:space="preserve">In Summe ergibt sich für die Dark Shader 51,70 Punkte, für die Oculus Rift 47,78 Punkte und für die Zeiss VR One 46,09 Punkte. Vergleicht man nun die Ergebnisse aus den beiden Verfahren miteinander so ergeben sich Abhängig vom Verfahren keine Unterschiede in der Rangfolge. Der Sieger aus der Nutzwertanalyse ist auch der Sieger aus dem AHP. Allerdings ist der Sieger aus dem AHP ein deutlicherer Sieger als er es in der Nutzwertanalyse ist. </w:t>
      </w:r>
    </w:p>
    <w:p w14:paraId="0FE42FFA" w14:textId="20CCAFD9" w:rsidR="00F477EC" w:rsidRPr="00F477EC" w:rsidRDefault="00F477EC" w:rsidP="00F477EC">
      <w:r>
        <w:t xml:space="preserve"> </w:t>
      </w:r>
    </w:p>
    <w:p w14:paraId="522318EB" w14:textId="77777777" w:rsidR="003A59A6" w:rsidRDefault="003A59A6">
      <w:pPr>
        <w:spacing w:line="259" w:lineRule="auto"/>
        <w:jc w:val="left"/>
        <w:rPr>
          <w:rFonts w:eastAsia="Times New Roman" w:cstheme="majorBidi"/>
          <w:sz w:val="32"/>
          <w:szCs w:val="26"/>
          <w:lang w:eastAsia="de-DE"/>
        </w:rPr>
      </w:pPr>
      <w:r>
        <w:rPr>
          <w:rFonts w:eastAsia="Times New Roman"/>
          <w:lang w:eastAsia="de-DE"/>
        </w:rPr>
        <w:br w:type="page"/>
      </w:r>
    </w:p>
    <w:p w14:paraId="04649905" w14:textId="3E90C003" w:rsidR="00985D2A" w:rsidRDefault="00985D2A" w:rsidP="000C185D">
      <w:pPr>
        <w:pStyle w:val="berschrift2"/>
        <w:rPr>
          <w:rFonts w:eastAsia="Times New Roman"/>
          <w:lang w:eastAsia="de-DE"/>
        </w:rPr>
      </w:pPr>
      <w:bookmarkStart w:id="227" w:name="_Toc453247687"/>
      <w:r w:rsidRPr="006A610F">
        <w:rPr>
          <w:rFonts w:eastAsia="Times New Roman"/>
          <w:lang w:eastAsia="de-DE"/>
        </w:rPr>
        <w:lastRenderedPageBreak/>
        <w:t>Fazit der Anschaffungsempfehlung</w:t>
      </w:r>
      <w:bookmarkEnd w:id="227"/>
    </w:p>
    <w:p w14:paraId="0F2065E4" w14:textId="19EF976F" w:rsidR="00C23E84" w:rsidRDefault="00C23E84" w:rsidP="00C23E84">
      <w:pPr>
        <w:rPr>
          <w:lang w:eastAsia="de-DE"/>
        </w:rPr>
      </w:pPr>
    </w:p>
    <w:p w14:paraId="17913D2A" w14:textId="720636F5" w:rsidR="00C23E84" w:rsidRDefault="00C23E84" w:rsidP="00C23E84">
      <w:pPr>
        <w:rPr>
          <w:lang w:eastAsia="de-DE"/>
        </w:rPr>
      </w:pPr>
      <w:r>
        <w:rPr>
          <w:lang w:eastAsia="de-DE"/>
        </w:rPr>
        <w:t>Den Ergebnissen aus AHP und Nutzwertanalyse entsprechend empfiehlt es sich für eine Bildungseinrichtung, von den vorgestellten Head-Mounted Displays die Dark Shader von ZAAK ZURICH BERLIN – Cardboard Kits Europe</w:t>
      </w:r>
      <w:r w:rsidR="00590B63">
        <w:rPr>
          <w:lang w:eastAsia="de-DE"/>
        </w:rPr>
        <w:t xml:space="preserve"> zu verwenden. Sie bietet das Optimum aus der Summe der bewerteten Kriterien. </w:t>
      </w:r>
    </w:p>
    <w:p w14:paraId="5E625B30" w14:textId="77777777" w:rsidR="00B05A72" w:rsidRDefault="00590B63" w:rsidP="00C23E84">
      <w:pPr>
        <w:rPr>
          <w:lang w:eastAsia="de-DE"/>
        </w:rPr>
      </w:pPr>
      <w:r>
        <w:rPr>
          <w:lang w:eastAsia="de-DE"/>
        </w:rPr>
        <w:t>Allerdings sei an dieser Stelle erwähnt, dass durch die Befragung der Personen das Gewicht für Kosten und Robustheit nur durchschnittlich ausgefallen ist. Für Bildungseinrichtungen erscheint eine höhere Gewichtung sinnvoll. Angenommen man würde die Kosten und die Robustheit überdurchschnittlich gewichten, mit Beispielsweise 15 % bis 20 %, so würde sich an der eigentlich Empfehlung nichts ändern. Die Dark Shader wäre weiterhin die beste Alternative obwohl sie über die geringe Robustheit verfügt. Auf Grund ihres niedrigen Preises kann die niedrige Robustheit verschmerzt werden. So wäre eine Anschaffung von fünfmal hintereinander, auf Grund der geringeren Robustheit, immer noch eine wirtschaftlich bessere Entscheidung, als auf Grund der Robustheit eine andere Brille zu beschaffen.</w:t>
      </w:r>
    </w:p>
    <w:p w14:paraId="7377470B" w14:textId="7AFD3189" w:rsidR="00590B63" w:rsidRPr="00C23E84" w:rsidRDefault="00590B63" w:rsidP="00C23E84">
      <w:pPr>
        <w:rPr>
          <w:lang w:eastAsia="de-DE"/>
        </w:rPr>
      </w:pPr>
      <w:r>
        <w:rPr>
          <w:lang w:eastAsia="de-DE"/>
        </w:rPr>
        <w:t xml:space="preserve">  </w:t>
      </w:r>
    </w:p>
    <w:p w14:paraId="16BB029A" w14:textId="671BE90C" w:rsidR="00B05A72" w:rsidRDefault="00B05A72" w:rsidP="00B05A72">
      <w:pPr>
        <w:pStyle w:val="berschrift2"/>
        <w:rPr>
          <w:rFonts w:eastAsia="Times New Roman"/>
          <w:lang w:eastAsia="de-DE"/>
        </w:rPr>
      </w:pPr>
      <w:bookmarkStart w:id="228" w:name="_Toc453247688"/>
      <w:r>
        <w:rPr>
          <w:rFonts w:eastAsia="Times New Roman"/>
          <w:lang w:eastAsia="de-DE"/>
        </w:rPr>
        <w:t>Zusammenfassung</w:t>
      </w:r>
      <w:bookmarkEnd w:id="228"/>
    </w:p>
    <w:p w14:paraId="13EF969D" w14:textId="752AF06D" w:rsidR="00B05A72" w:rsidRPr="00B05A72" w:rsidRDefault="00B05A72" w:rsidP="00B05A72">
      <w:pPr>
        <w:rPr>
          <w:lang w:eastAsia="de-DE"/>
        </w:rPr>
      </w:pPr>
    </w:p>
    <w:p w14:paraId="10305EA2" w14:textId="56583100" w:rsidR="006B4AFB" w:rsidRDefault="00B05A72" w:rsidP="00B05A72">
      <w:pPr>
        <w:rPr>
          <w:sz w:val="40"/>
          <w:szCs w:val="32"/>
          <w:lang w:eastAsia="de-DE"/>
        </w:rPr>
      </w:pPr>
      <w:r>
        <w:rPr>
          <w:lang w:eastAsia="de-DE"/>
        </w:rPr>
        <w:t xml:space="preserve">In diesem Kapitel wurden die vorgestellten HMDs in Hinsicht auf eine Anschaffungsempfehlung miteinander verglichen. Dabei wurden die Verfahren Nutzwertanalyse und Analytical Hierarchy Process angewandt. Für die Gewichtung der Kriterien wurden fünfzehn Personen befragt. Die Daten der Personen wurden mit Hilfe von Boxplot Diagrammen visualisiert und interpretiert. Als das für die Fragestellung am besten geeignete HMD hat sich die Dark Shader erwiesen. </w:t>
      </w:r>
      <w:r w:rsidR="006B4AFB">
        <w:rPr>
          <w:lang w:eastAsia="de-DE"/>
        </w:rPr>
        <w:br w:type="page"/>
      </w:r>
    </w:p>
    <w:p w14:paraId="224EF7A9" w14:textId="74021D71" w:rsidR="00985D2A" w:rsidRDefault="00985D2A" w:rsidP="000C185D">
      <w:pPr>
        <w:pStyle w:val="berschrift1"/>
        <w:rPr>
          <w:rFonts w:eastAsia="Times New Roman"/>
          <w:lang w:eastAsia="de-DE"/>
        </w:rPr>
      </w:pPr>
      <w:bookmarkStart w:id="229" w:name="_Toc453247689"/>
      <w:r w:rsidRPr="006A610F">
        <w:rPr>
          <w:rFonts w:eastAsia="Times New Roman"/>
          <w:lang w:eastAsia="de-DE"/>
        </w:rPr>
        <w:lastRenderedPageBreak/>
        <w:t>Konzipierung einer Laborübung zur HMD Einführung und Entwicklung</w:t>
      </w:r>
      <w:bookmarkEnd w:id="229"/>
    </w:p>
    <w:p w14:paraId="4A7FD3A1" w14:textId="77777777" w:rsidR="00DB58CD" w:rsidRDefault="00DB58CD" w:rsidP="00DB58CD">
      <w:pPr>
        <w:rPr>
          <w:lang w:eastAsia="de-DE"/>
        </w:rPr>
      </w:pPr>
    </w:p>
    <w:p w14:paraId="24E69B09" w14:textId="3ED21933" w:rsidR="00DB58CD" w:rsidRDefault="00DB58CD" w:rsidP="00DB58CD">
      <w:pPr>
        <w:rPr>
          <w:lang w:eastAsia="de-DE"/>
        </w:rPr>
      </w:pPr>
      <w:r>
        <w:rPr>
          <w:lang w:eastAsia="de-DE"/>
        </w:rPr>
        <w:t>Dieses Kapitel behandelt die Erstellung der Laborübung. Zu Beginn wird die Motivation für die Laborübung erläutert und die genutzten Technologien vorgestellt. Anschließend wird die Laborübung an sich vorgestellt und auf die Programmierung eingegangen. Abschließend erfolgt die Evaluation der Laborübung.</w:t>
      </w:r>
    </w:p>
    <w:p w14:paraId="1D1D92EB" w14:textId="77777777" w:rsidR="00053EBA" w:rsidRPr="00DB58CD" w:rsidRDefault="00053EBA" w:rsidP="00DB58CD">
      <w:pPr>
        <w:rPr>
          <w:lang w:eastAsia="de-DE"/>
        </w:rPr>
      </w:pPr>
    </w:p>
    <w:p w14:paraId="2CEAA5E8" w14:textId="77777777" w:rsidR="003A59A6" w:rsidRDefault="003A59A6">
      <w:pPr>
        <w:spacing w:line="259" w:lineRule="auto"/>
        <w:jc w:val="left"/>
        <w:rPr>
          <w:rFonts w:eastAsia="Times New Roman" w:cstheme="majorBidi"/>
          <w:sz w:val="32"/>
          <w:szCs w:val="26"/>
          <w:lang w:eastAsia="de-DE"/>
        </w:rPr>
      </w:pPr>
      <w:r>
        <w:rPr>
          <w:rFonts w:eastAsia="Times New Roman"/>
          <w:lang w:eastAsia="de-DE"/>
        </w:rPr>
        <w:br w:type="page"/>
      </w:r>
    </w:p>
    <w:p w14:paraId="3DD6700D" w14:textId="6F04F9A8" w:rsidR="00985D2A" w:rsidRDefault="00985D2A" w:rsidP="000C185D">
      <w:pPr>
        <w:pStyle w:val="berschrift2"/>
        <w:rPr>
          <w:rFonts w:eastAsia="Times New Roman"/>
          <w:lang w:eastAsia="de-DE"/>
        </w:rPr>
      </w:pPr>
      <w:bookmarkStart w:id="230" w:name="_Toc453247690"/>
      <w:r w:rsidRPr="006A610F">
        <w:rPr>
          <w:rFonts w:eastAsia="Times New Roman"/>
          <w:lang w:eastAsia="de-DE"/>
        </w:rPr>
        <w:lastRenderedPageBreak/>
        <w:t>Motivation für die Laborübung</w:t>
      </w:r>
      <w:bookmarkEnd w:id="230"/>
    </w:p>
    <w:p w14:paraId="66957D02" w14:textId="77777777" w:rsidR="00DB58CD" w:rsidRDefault="00DB58CD" w:rsidP="00DB58CD">
      <w:pPr>
        <w:rPr>
          <w:lang w:eastAsia="de-DE"/>
        </w:rPr>
      </w:pPr>
    </w:p>
    <w:p w14:paraId="0FE9B136" w14:textId="77777777" w:rsidR="006D7AA5" w:rsidRDefault="00DB58CD" w:rsidP="00DB58CD">
      <w:pPr>
        <w:rPr>
          <w:lang w:eastAsia="de-DE"/>
        </w:rPr>
      </w:pPr>
      <w:r>
        <w:rPr>
          <w:lang w:eastAsia="de-DE"/>
        </w:rPr>
        <w:t xml:space="preserve">Dieser Abschnitt stellt die Motivation für die Erstellung der Laborübung da. Ziel ist es eine Laborübung zum Thema Head-Mounted Displays und Virtual Reality zu erstellen. Der Umfang der Laborübung beträgt zwei Semesterwochenstunden, was drei tatsächlichen Stunden entspricht. </w:t>
      </w:r>
      <w:r w:rsidR="006D7AA5">
        <w:rPr>
          <w:lang w:eastAsia="de-DE"/>
        </w:rPr>
        <w:t>Die Laborübung soll Teilnehmer dazu befähigen den aktuellen Stand der Technik eines HMD, dessen Funktionsweise, Einsatzgebiete und Vor- als auch Nachteile zu kennen. Weiterhin sollen Laborteilnehmer dazu in der Lage seine ein HMD zu bedienen. Außerdem soll das Wissen vermittelt werden wie man das HMD als Ein- und Ausgabegerät für eine Webanwendung zu nutzen kann. Zusätzlich sollen Teilnehmer die Fähigkeit erwerben, Virtual Reality Inhalte die mit dem HMD konsumiert werden können, zu programmieren. Im Zusammenhang mit dieser Programmierung sollen die Teilnehmer folgende Punkte erlernen und praktisch umsetzen können:</w:t>
      </w:r>
    </w:p>
    <w:p w14:paraId="13402549" w14:textId="77777777" w:rsidR="006D7AA5" w:rsidRDefault="006D7AA5" w:rsidP="006D7AA5">
      <w:pPr>
        <w:pStyle w:val="Listenabsatz"/>
        <w:numPr>
          <w:ilvl w:val="0"/>
          <w:numId w:val="34"/>
        </w:numPr>
        <w:rPr>
          <w:lang w:eastAsia="de-DE"/>
        </w:rPr>
      </w:pPr>
      <w:r>
        <w:rPr>
          <w:lang w:eastAsia="de-DE"/>
        </w:rPr>
        <w:t>Die Sensorwerte eines HMD auslesen und mit einer Webanwendung verarbeiten</w:t>
      </w:r>
    </w:p>
    <w:p w14:paraId="1EE30BA2" w14:textId="77777777" w:rsidR="006D7AA5" w:rsidRDefault="006D7AA5" w:rsidP="006D7AA5">
      <w:pPr>
        <w:pStyle w:val="Listenabsatz"/>
        <w:numPr>
          <w:ilvl w:val="0"/>
          <w:numId w:val="34"/>
        </w:numPr>
        <w:rPr>
          <w:lang w:eastAsia="de-DE"/>
        </w:rPr>
      </w:pPr>
      <w:r>
        <w:rPr>
          <w:lang w:eastAsia="de-DE"/>
        </w:rPr>
        <w:t>Auf dem HMD-Display sollen Daten bzw. Bilder ausgegeben werden, welche von der Webanwendung bereitgestellt werden</w:t>
      </w:r>
    </w:p>
    <w:p w14:paraId="0741FC7A" w14:textId="77777777" w:rsidR="006D7AA5" w:rsidRDefault="006D7AA5" w:rsidP="006D7AA5">
      <w:pPr>
        <w:pStyle w:val="Listenabsatz"/>
        <w:numPr>
          <w:ilvl w:val="0"/>
          <w:numId w:val="34"/>
        </w:numPr>
        <w:rPr>
          <w:lang w:eastAsia="de-DE"/>
        </w:rPr>
      </w:pPr>
      <w:r>
        <w:rPr>
          <w:lang w:eastAsia="de-DE"/>
        </w:rPr>
        <w:t>Es soll ein Bidirektionaler Datenaustausch zwischen der Webanwendung und dem HMD erfolgen</w:t>
      </w:r>
      <w:r w:rsidR="005D7EC2">
        <w:rPr>
          <w:lang w:eastAsia="de-DE"/>
        </w:rPr>
        <w:t>.</w:t>
      </w:r>
    </w:p>
    <w:p w14:paraId="097F97C2" w14:textId="77777777" w:rsidR="005D7EC2" w:rsidRDefault="005D7EC2" w:rsidP="005D7EC2">
      <w:pPr>
        <w:rPr>
          <w:lang w:eastAsia="de-DE"/>
        </w:rPr>
      </w:pPr>
      <w:r>
        <w:rPr>
          <w:lang w:eastAsia="de-DE"/>
        </w:rPr>
        <w:t>Bidirektionales Datenaustausch bedeutet, dass der Nutzer eine Eingabe macht, beispielsweise über die Tastatur, und das HMD in Verbindung mit der Webanwendung diese Eingabe verarbeitet. Der Eingabe entsprechend wird eine Ausgabe berechnet, die dem Nutzer anschließend auf dem HMD-Display dargestellt wird.</w:t>
      </w:r>
    </w:p>
    <w:p w14:paraId="7EEDB33B" w14:textId="77777777" w:rsidR="00CC50C2" w:rsidRDefault="005D7EC2" w:rsidP="005D7EC2">
      <w:pPr>
        <w:rPr>
          <w:lang w:eastAsia="de-DE"/>
        </w:rPr>
      </w:pPr>
      <w:r>
        <w:rPr>
          <w:lang w:eastAsia="de-DE"/>
        </w:rPr>
        <w:t>Neben der Entwicklung der eigentlichen Inhalte der Laborübung, gilt es auch alle nötigen Dokumente zu erstellen, die für die Durchführung der Laborübung notwendig sind.</w:t>
      </w:r>
    </w:p>
    <w:p w14:paraId="0001E2C3" w14:textId="77777777" w:rsidR="005D7EC2" w:rsidRPr="00DB58CD" w:rsidRDefault="005D7EC2" w:rsidP="005D7EC2">
      <w:pPr>
        <w:rPr>
          <w:lang w:eastAsia="de-DE"/>
        </w:rPr>
      </w:pPr>
      <w:r>
        <w:rPr>
          <w:lang w:eastAsia="de-DE"/>
        </w:rPr>
        <w:t xml:space="preserve"> </w:t>
      </w:r>
    </w:p>
    <w:p w14:paraId="140BCB79" w14:textId="77777777" w:rsidR="00031A89" w:rsidRDefault="00031A89">
      <w:pPr>
        <w:spacing w:line="259" w:lineRule="auto"/>
        <w:jc w:val="left"/>
        <w:rPr>
          <w:rFonts w:eastAsia="Times New Roman" w:cstheme="majorBidi"/>
          <w:sz w:val="32"/>
          <w:szCs w:val="26"/>
          <w:lang w:eastAsia="de-DE"/>
        </w:rPr>
      </w:pPr>
      <w:r>
        <w:rPr>
          <w:rFonts w:eastAsia="Times New Roman"/>
          <w:lang w:eastAsia="de-DE"/>
        </w:rPr>
        <w:br w:type="page"/>
      </w:r>
    </w:p>
    <w:p w14:paraId="6364FDEC" w14:textId="0EC0C32A" w:rsidR="00985D2A" w:rsidRDefault="00985D2A" w:rsidP="000C185D">
      <w:pPr>
        <w:pStyle w:val="berschrift2"/>
        <w:rPr>
          <w:rFonts w:eastAsia="Times New Roman"/>
          <w:lang w:eastAsia="de-DE"/>
        </w:rPr>
      </w:pPr>
      <w:bookmarkStart w:id="231" w:name="_Toc453247691"/>
      <w:r w:rsidRPr="006A610F">
        <w:rPr>
          <w:rFonts w:eastAsia="Times New Roman"/>
          <w:lang w:eastAsia="de-DE"/>
        </w:rPr>
        <w:lastRenderedPageBreak/>
        <w:t>Vorstellung der genutzten Technologien</w:t>
      </w:r>
      <w:bookmarkEnd w:id="231"/>
    </w:p>
    <w:p w14:paraId="346E3196" w14:textId="77777777" w:rsidR="00CC50C2" w:rsidRDefault="00CC50C2" w:rsidP="00CC50C2">
      <w:pPr>
        <w:rPr>
          <w:lang w:eastAsia="de-DE"/>
        </w:rPr>
      </w:pPr>
    </w:p>
    <w:p w14:paraId="02710995" w14:textId="42B57270" w:rsidR="00C91C5D" w:rsidRDefault="00CC50C2" w:rsidP="00CC50C2">
      <w:pPr>
        <w:rPr>
          <w:lang w:eastAsia="de-DE"/>
        </w:rPr>
      </w:pPr>
      <w:r>
        <w:rPr>
          <w:lang w:eastAsia="de-DE"/>
        </w:rPr>
        <w:t xml:space="preserve">Dieser Abschnitt stellt die Technologien vor die genutzt wurden um die Laborübung zu realisieren. Die Übung wurde so konzipiert das sie mit allen drei HMDs die innerhalb dieser Arbeit vorgestellt wurden ausgeführt werden kann. Um diese Systemunabhängigkeit zu gewährleisten wurde softwareseitig der Framework A-Frame von Mozilla verwendet, welcher bereits im Abschnitt </w:t>
      </w:r>
      <w:r>
        <w:rPr>
          <w:lang w:eastAsia="de-DE"/>
        </w:rPr>
        <w:fldChar w:fldCharType="begin"/>
      </w:r>
      <w:r>
        <w:rPr>
          <w:lang w:eastAsia="de-DE"/>
        </w:rPr>
        <w:instrText xml:space="preserve"> REF _Ref449884964 \r \h </w:instrText>
      </w:r>
      <w:r>
        <w:rPr>
          <w:lang w:eastAsia="de-DE"/>
        </w:rPr>
        <w:fldChar w:fldCharType="separate"/>
      </w:r>
      <w:r w:rsidR="000C7041">
        <w:rPr>
          <w:b/>
          <w:bCs/>
          <w:lang w:eastAsia="de-DE"/>
        </w:rPr>
        <w:t>Fehler! Verweisquelle konnte nicht gefunden werden.</w:t>
      </w:r>
      <w:r>
        <w:rPr>
          <w:lang w:eastAsia="de-DE"/>
        </w:rPr>
        <w:fldChar w:fldCharType="end"/>
      </w:r>
      <w:r>
        <w:rPr>
          <w:lang w:eastAsia="de-DE"/>
        </w:rPr>
        <w:t xml:space="preserve"> vorgestellt wurde. </w:t>
      </w:r>
      <w:r w:rsidR="00DF4417">
        <w:rPr>
          <w:lang w:eastAsia="de-DE"/>
        </w:rPr>
        <w:t xml:space="preserve">Um die Sensorwerte der jeweiligen HMD anzeigen zu können wurde </w:t>
      </w:r>
      <w:r w:rsidR="000C058B">
        <w:rPr>
          <w:lang w:eastAsia="de-DE"/>
        </w:rPr>
        <w:t>die WebVR API welche ebenfalls von Mozilla stammt verwendet.</w:t>
      </w:r>
      <w:r w:rsidR="00C91C5D">
        <w:rPr>
          <w:lang w:eastAsia="de-DE"/>
        </w:rPr>
        <w:t xml:space="preserve"> Die WebVR API erfüllt dabei folgenden Aufgaben:</w:t>
      </w:r>
      <w:r w:rsidR="00E56730">
        <w:rPr>
          <w:lang w:eastAsia="de-DE"/>
        </w:rPr>
        <w:t xml:space="preserve"> Als erstes wird mit Hilfe der Funktion </w:t>
      </w:r>
      <w:r w:rsidR="00E56730" w:rsidRPr="00E56730">
        <w:rPr>
          <w:i/>
          <w:lang w:eastAsia="de-DE"/>
        </w:rPr>
        <w:t>navigator.getVRDevices()</w:t>
      </w:r>
      <w:r w:rsidR="00E56730">
        <w:rPr>
          <w:lang w:eastAsia="de-DE"/>
        </w:rPr>
        <w:t xml:space="preserve"> geprüft welches HMD mit dem Computer verbunden ist, die Funktion gibt das Objekt </w:t>
      </w:r>
      <w:r w:rsidR="00E56730" w:rsidRPr="00E56730">
        <w:rPr>
          <w:i/>
          <w:lang w:eastAsia="de-DE"/>
        </w:rPr>
        <w:t>PositionSensorVRDevice</w:t>
      </w:r>
      <w:r w:rsidR="00E56730">
        <w:rPr>
          <w:lang w:eastAsia="de-DE"/>
        </w:rPr>
        <w:t xml:space="preserve"> zurück</w:t>
      </w:r>
      <w:r w:rsidR="00F8697D">
        <w:rPr>
          <w:lang w:eastAsia="de-DE"/>
        </w:rPr>
        <w:t xml:space="preserve">. Das Objekt </w:t>
      </w:r>
      <w:r w:rsidR="00F8697D">
        <w:rPr>
          <w:i/>
          <w:lang w:eastAsia="de-DE"/>
        </w:rPr>
        <w:t>PositionSensorVRDevice</w:t>
      </w:r>
      <w:r w:rsidR="00F8697D">
        <w:rPr>
          <w:lang w:eastAsia="de-DE"/>
        </w:rPr>
        <w:t xml:space="preserve"> gibt nun die Eigenschaft-Wert Paare zurück die in </w:t>
      </w:r>
      <w:r w:rsidR="00F8697D">
        <w:rPr>
          <w:lang w:eastAsia="de-DE"/>
        </w:rPr>
        <w:fldChar w:fldCharType="begin"/>
      </w:r>
      <w:r w:rsidR="00F8697D">
        <w:rPr>
          <w:lang w:eastAsia="de-DE"/>
        </w:rPr>
        <w:instrText xml:space="preserve"> REF _Ref450649113 \h </w:instrText>
      </w:r>
      <w:r w:rsidR="00F8697D">
        <w:rPr>
          <w:lang w:eastAsia="de-DE"/>
        </w:rPr>
      </w:r>
      <w:r w:rsidR="00F8697D">
        <w:rPr>
          <w:lang w:eastAsia="de-DE"/>
        </w:rPr>
        <w:fldChar w:fldCharType="separate"/>
      </w:r>
      <w:r w:rsidR="000C7041">
        <w:t xml:space="preserve">Abbildung </w:t>
      </w:r>
      <w:r w:rsidR="000C7041">
        <w:rPr>
          <w:noProof/>
        </w:rPr>
        <w:t>29</w:t>
      </w:r>
      <w:r w:rsidR="00F8697D">
        <w:rPr>
          <w:lang w:eastAsia="de-DE"/>
        </w:rPr>
        <w:fldChar w:fldCharType="end"/>
      </w:r>
      <w:r w:rsidR="00F8697D">
        <w:rPr>
          <w:lang w:eastAsia="de-DE"/>
        </w:rPr>
        <w:t xml:space="preserve"> zu sehen sind.</w:t>
      </w:r>
    </w:p>
    <w:p w14:paraId="29BCB6B1" w14:textId="77777777" w:rsidR="00F8697D" w:rsidRDefault="00F8697D" w:rsidP="00F8697D">
      <w:pPr>
        <w:keepNext/>
      </w:pPr>
      <w:r>
        <w:rPr>
          <w:noProof/>
          <w:lang w:eastAsia="de-DE"/>
        </w:rPr>
        <w:drawing>
          <wp:inline distT="0" distB="0" distL="0" distR="0" wp14:anchorId="1CEF91AB" wp14:editId="2DB41428">
            <wp:extent cx="4638675" cy="371475"/>
            <wp:effectExtent l="0" t="0" r="9525" b="9525"/>
            <wp:docPr id="266" name="Grafik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638675" cy="371475"/>
                    </a:xfrm>
                    <a:prstGeom prst="rect">
                      <a:avLst/>
                    </a:prstGeom>
                  </pic:spPr>
                </pic:pic>
              </a:graphicData>
            </a:graphic>
          </wp:inline>
        </w:drawing>
      </w:r>
    </w:p>
    <w:p w14:paraId="1DB73C39" w14:textId="1F35CAEE" w:rsidR="00F8697D" w:rsidRDefault="00D65779" w:rsidP="00F8697D">
      <w:pPr>
        <w:pStyle w:val="Beschriftung"/>
      </w:pPr>
      <w:bookmarkStart w:id="232" w:name="_Ref450649113"/>
      <w:r>
        <w:t>Abbildung</w:t>
      </w:r>
      <w:r w:rsidR="00F8697D">
        <w:t xml:space="preserve"> </w:t>
      </w:r>
      <w:fldSimple w:instr=" SEQ Figure \* ARABIC ">
        <w:r w:rsidR="000C7041">
          <w:rPr>
            <w:noProof/>
          </w:rPr>
          <w:t>29</w:t>
        </w:r>
      </w:fldSimple>
      <w:bookmarkEnd w:id="232"/>
      <w:r w:rsidR="00F8697D">
        <w:t xml:space="preserve">: Objekt </w:t>
      </w:r>
      <w:r w:rsidR="00F8697D" w:rsidRPr="008C0779">
        <w:t>PositionSensorVRDevice</w:t>
      </w:r>
    </w:p>
    <w:p w14:paraId="188E0F01" w14:textId="032DFF56" w:rsidR="00F8697D" w:rsidRPr="00F84EAC" w:rsidRDefault="00F8697D" w:rsidP="00F8697D">
      <w:r>
        <w:t>Somit erkennt die API das die Rift von Oculus mit dem PC verbunden ist, gleichzeitig wird noch eine ID für die Oculus ausgegeben.</w:t>
      </w:r>
      <w:r w:rsidR="00F84EAC">
        <w:t xml:space="preserve"> Als nächstes werden mit dem Objekt </w:t>
      </w:r>
      <w:r w:rsidR="00F84EAC" w:rsidRPr="00F84EAC">
        <w:rPr>
          <w:i/>
        </w:rPr>
        <w:t>VRPositionState</w:t>
      </w:r>
      <w:r w:rsidR="00F84EAC">
        <w:t xml:space="preserve"> die Eigenschaft-Wert Paare</w:t>
      </w:r>
      <w:r w:rsidR="008557A1">
        <w:t xml:space="preserve"> der Sensoren des HMD</w:t>
      </w:r>
      <w:r w:rsidR="00F84EAC">
        <w:t xml:space="preserve"> ausgegeben</w:t>
      </w:r>
      <w:r w:rsidR="008557A1">
        <w:t>,</w:t>
      </w:r>
      <w:r w:rsidR="00F84EAC">
        <w:t xml:space="preserve"> die in </w:t>
      </w:r>
      <w:r w:rsidR="00F84EAC">
        <w:fldChar w:fldCharType="begin"/>
      </w:r>
      <w:r w:rsidR="00F84EAC">
        <w:instrText xml:space="preserve"> REF _Ref450649895 \h </w:instrText>
      </w:r>
      <w:r w:rsidR="00F84EAC">
        <w:fldChar w:fldCharType="separate"/>
      </w:r>
      <w:r w:rsidR="000C7041">
        <w:t xml:space="preserve">Abbildung </w:t>
      </w:r>
      <w:r w:rsidR="000C7041">
        <w:rPr>
          <w:noProof/>
        </w:rPr>
        <w:t>30</w:t>
      </w:r>
      <w:r w:rsidR="00F84EAC">
        <w:fldChar w:fldCharType="end"/>
      </w:r>
      <w:r w:rsidR="00F84EAC">
        <w:t xml:space="preserve"> zu sehen sind.</w:t>
      </w:r>
    </w:p>
    <w:p w14:paraId="590DF380" w14:textId="77777777" w:rsidR="00F84EAC" w:rsidRDefault="00F84EAC" w:rsidP="00F84EAC">
      <w:pPr>
        <w:keepNext/>
      </w:pPr>
      <w:r>
        <w:rPr>
          <w:noProof/>
          <w:lang w:eastAsia="de-DE"/>
        </w:rPr>
        <w:drawing>
          <wp:inline distT="0" distB="0" distL="0" distR="0" wp14:anchorId="140BF8BC" wp14:editId="0714CEB1">
            <wp:extent cx="5039995" cy="591820"/>
            <wp:effectExtent l="0" t="0" r="8255" b="0"/>
            <wp:docPr id="267" name="Grafik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591820"/>
                    </a:xfrm>
                    <a:prstGeom prst="rect">
                      <a:avLst/>
                    </a:prstGeom>
                  </pic:spPr>
                </pic:pic>
              </a:graphicData>
            </a:graphic>
          </wp:inline>
        </w:drawing>
      </w:r>
    </w:p>
    <w:p w14:paraId="54838C19" w14:textId="04D4B994" w:rsidR="005B4DF5" w:rsidRDefault="00D65779" w:rsidP="00F84EAC">
      <w:pPr>
        <w:pStyle w:val="Beschriftung"/>
      </w:pPr>
      <w:bookmarkStart w:id="233" w:name="_Ref450649895"/>
      <w:r>
        <w:t>Abbildung</w:t>
      </w:r>
      <w:r w:rsidR="00F84EAC">
        <w:t xml:space="preserve"> </w:t>
      </w:r>
      <w:fldSimple w:instr=" SEQ Figure \* ARABIC ">
        <w:r w:rsidR="000C7041">
          <w:rPr>
            <w:noProof/>
          </w:rPr>
          <w:t>30</w:t>
        </w:r>
      </w:fldSimple>
      <w:bookmarkEnd w:id="233"/>
      <w:r w:rsidR="00F84EAC">
        <w:t>: Objekt VRPositionState</w:t>
      </w:r>
    </w:p>
    <w:p w14:paraId="23C6AD99" w14:textId="4EF76E2A" w:rsidR="00B800A3" w:rsidRPr="00B800A3" w:rsidRDefault="00F84EAC" w:rsidP="00F84EAC">
      <w:pPr>
        <w:rPr>
          <w:lang w:eastAsia="de-DE"/>
        </w:rPr>
      </w:pPr>
      <w:r>
        <w:rPr>
          <w:lang w:eastAsia="de-DE"/>
        </w:rPr>
        <w:t xml:space="preserve">Mit Hilfe der Eigenschaft </w:t>
      </w:r>
      <w:r w:rsidRPr="00F84EAC">
        <w:rPr>
          <w:i/>
          <w:lang w:eastAsia="de-DE"/>
        </w:rPr>
        <w:t>timeStamp</w:t>
      </w:r>
      <w:r>
        <w:rPr>
          <w:lang w:eastAsia="de-DE"/>
        </w:rPr>
        <w:t xml:space="preserve"> wird der Zeitpunkt der Abfrage dargestellt. Die Eigenschaften </w:t>
      </w:r>
      <w:r w:rsidRPr="00F84EAC">
        <w:rPr>
          <w:i/>
          <w:lang w:eastAsia="de-DE"/>
        </w:rPr>
        <w:t>hasPosition</w:t>
      </w:r>
      <w:r>
        <w:rPr>
          <w:lang w:eastAsia="de-DE"/>
        </w:rPr>
        <w:t xml:space="preserve"> und </w:t>
      </w:r>
      <w:r w:rsidRPr="00F84EAC">
        <w:rPr>
          <w:i/>
          <w:lang w:eastAsia="de-DE"/>
        </w:rPr>
        <w:t>position</w:t>
      </w:r>
      <w:r>
        <w:rPr>
          <w:lang w:eastAsia="de-DE"/>
        </w:rPr>
        <w:t xml:space="preserve"> geben aus ob </w:t>
      </w:r>
      <w:r w:rsidR="00424C52">
        <w:rPr>
          <w:lang w:eastAsia="de-DE"/>
        </w:rPr>
        <w:t xml:space="preserve">der Sensor </w:t>
      </w:r>
      <w:r>
        <w:rPr>
          <w:lang w:eastAsia="de-DE"/>
        </w:rPr>
        <w:t>aktuell eine</w:t>
      </w:r>
      <w:r w:rsidR="00424C52">
        <w:rPr>
          <w:lang w:eastAsia="de-DE"/>
        </w:rPr>
        <w:t xml:space="preserve"> gültige Position verfügt</w:t>
      </w:r>
      <w:r>
        <w:rPr>
          <w:lang w:eastAsia="de-DE"/>
        </w:rPr>
        <w:t xml:space="preserve"> </w:t>
      </w:r>
      <w:r w:rsidR="008557A1">
        <w:rPr>
          <w:lang w:eastAsia="de-DE"/>
        </w:rPr>
        <w:t xml:space="preserve">und </w:t>
      </w:r>
      <w:r w:rsidR="008557A1" w:rsidRPr="008557A1">
        <w:rPr>
          <w:i/>
          <w:lang w:eastAsia="de-DE"/>
        </w:rPr>
        <w:t xml:space="preserve">position </w:t>
      </w:r>
      <w:r w:rsidR="008557A1">
        <w:rPr>
          <w:lang w:eastAsia="de-DE"/>
        </w:rPr>
        <w:t xml:space="preserve">gibt den Wert dieser Position als 3D Vektor wieder. In dem aus </w:t>
      </w:r>
      <w:r w:rsidR="008557A1">
        <w:rPr>
          <w:lang w:eastAsia="de-DE"/>
        </w:rPr>
        <w:fldChar w:fldCharType="begin"/>
      </w:r>
      <w:r w:rsidR="008557A1">
        <w:rPr>
          <w:lang w:eastAsia="de-DE"/>
        </w:rPr>
        <w:instrText xml:space="preserve"> REF _Ref450649895 \h </w:instrText>
      </w:r>
      <w:r w:rsidR="008557A1">
        <w:rPr>
          <w:lang w:eastAsia="de-DE"/>
        </w:rPr>
      </w:r>
      <w:r w:rsidR="008557A1">
        <w:rPr>
          <w:lang w:eastAsia="de-DE"/>
        </w:rPr>
        <w:fldChar w:fldCharType="separate"/>
      </w:r>
      <w:r w:rsidR="000C7041">
        <w:t xml:space="preserve">Abbildung </w:t>
      </w:r>
      <w:r w:rsidR="000C7041">
        <w:rPr>
          <w:noProof/>
        </w:rPr>
        <w:t>30</w:t>
      </w:r>
      <w:r w:rsidR="008557A1">
        <w:rPr>
          <w:lang w:eastAsia="de-DE"/>
        </w:rPr>
        <w:fldChar w:fldCharType="end"/>
      </w:r>
      <w:r w:rsidR="008557A1">
        <w:rPr>
          <w:lang w:eastAsia="de-DE"/>
        </w:rPr>
        <w:t xml:space="preserve"> vorliegenden Fall kann die Hardware keine gültige Position ermitteln und somit ist der Wert von </w:t>
      </w:r>
      <w:r w:rsidR="008557A1">
        <w:rPr>
          <w:i/>
          <w:lang w:eastAsia="de-DE"/>
        </w:rPr>
        <w:t>position</w:t>
      </w:r>
      <w:r w:rsidR="008557A1">
        <w:rPr>
          <w:lang w:eastAsia="de-DE"/>
        </w:rPr>
        <w:t xml:space="preserve"> null. Die Eigenschaften </w:t>
      </w:r>
      <w:r w:rsidR="008557A1" w:rsidRPr="008557A1">
        <w:rPr>
          <w:i/>
          <w:lang w:eastAsia="de-DE"/>
        </w:rPr>
        <w:t>linearVelocity</w:t>
      </w:r>
      <w:r w:rsidR="008557A1">
        <w:rPr>
          <w:lang w:eastAsia="de-DE"/>
        </w:rPr>
        <w:t xml:space="preserve"> und </w:t>
      </w:r>
      <w:r w:rsidR="008557A1" w:rsidRPr="008557A1">
        <w:rPr>
          <w:i/>
          <w:lang w:eastAsia="de-DE"/>
        </w:rPr>
        <w:t>linearAcceleration</w:t>
      </w:r>
      <w:r w:rsidR="008557A1">
        <w:rPr>
          <w:i/>
          <w:lang w:eastAsia="de-DE"/>
        </w:rPr>
        <w:t xml:space="preserve"> </w:t>
      </w:r>
      <w:r w:rsidR="008557A1">
        <w:rPr>
          <w:lang w:eastAsia="de-DE"/>
        </w:rPr>
        <w:t xml:space="preserve">geben die aktuelle lineare Geschwindigkeit und die aktuelle lineare Beschleunigung des Sensors aus. </w:t>
      </w:r>
      <w:r w:rsidR="007511DF">
        <w:rPr>
          <w:lang w:eastAsia="de-DE"/>
        </w:rPr>
        <w:t xml:space="preserve">Dabei wird kein konkreterer Zahlenwert angezeigt, sondern der Wert </w:t>
      </w:r>
      <w:r w:rsidR="007511DF" w:rsidRPr="007511DF">
        <w:rPr>
          <w:i/>
          <w:lang w:eastAsia="de-DE"/>
        </w:rPr>
        <w:t>DOMPoint</w:t>
      </w:r>
      <w:r w:rsidR="007511DF">
        <w:rPr>
          <w:lang w:eastAsia="de-DE"/>
        </w:rPr>
        <w:t xml:space="preserve">. Bei einem </w:t>
      </w:r>
      <w:r w:rsidR="007511DF" w:rsidRPr="007511DF">
        <w:rPr>
          <w:i/>
          <w:lang w:eastAsia="de-DE"/>
        </w:rPr>
        <w:t>DOMPoint</w:t>
      </w:r>
      <w:r w:rsidR="007511DF">
        <w:rPr>
          <w:lang w:eastAsia="de-DE"/>
        </w:rPr>
        <w:t xml:space="preserve"> </w:t>
      </w:r>
      <w:r w:rsidR="007511DF">
        <w:rPr>
          <w:lang w:eastAsia="de-DE"/>
        </w:rPr>
        <w:lastRenderedPageBreak/>
        <w:t xml:space="preserve">handelt es sich um einen Punkt innerhalb eines dreidimensionalen Koordinatensystems. Die Zahlenwerte des </w:t>
      </w:r>
      <w:r w:rsidR="007511DF" w:rsidRPr="007511DF">
        <w:rPr>
          <w:i/>
          <w:lang w:eastAsia="de-DE"/>
        </w:rPr>
        <w:t>DOMPoint</w:t>
      </w:r>
      <w:r w:rsidR="007511DF">
        <w:rPr>
          <w:lang w:eastAsia="de-DE"/>
        </w:rPr>
        <w:t xml:space="preserve"> sind an dieser Stelle für die Laborübung nicht wesentlich, weshalb sie auch nicht abgefragt werden.</w:t>
      </w:r>
      <w:r w:rsidR="00424C52">
        <w:rPr>
          <w:lang w:eastAsia="de-DE"/>
        </w:rPr>
        <w:t xml:space="preserve"> Das gleiche gilt für die Eigenschaften </w:t>
      </w:r>
      <w:r w:rsidR="00424C52" w:rsidRPr="00424C52">
        <w:rPr>
          <w:i/>
          <w:lang w:eastAsia="de-DE"/>
        </w:rPr>
        <w:t>angularVelocity</w:t>
      </w:r>
      <w:r w:rsidR="00424C52">
        <w:rPr>
          <w:lang w:eastAsia="de-DE"/>
        </w:rPr>
        <w:t xml:space="preserve"> und </w:t>
      </w:r>
      <w:r w:rsidR="00424C52" w:rsidRPr="00424C52">
        <w:rPr>
          <w:i/>
          <w:lang w:eastAsia="de-DE"/>
        </w:rPr>
        <w:t>angularAccelration</w:t>
      </w:r>
      <w:r w:rsidR="00424C52">
        <w:rPr>
          <w:lang w:eastAsia="de-DE"/>
        </w:rPr>
        <w:t xml:space="preserve">, sie geben die aktuelle Winkelgeschwindigkeit und die aktuelle Winkelbeschleunigung als </w:t>
      </w:r>
      <w:r w:rsidR="00424C52" w:rsidRPr="00424C52">
        <w:rPr>
          <w:i/>
          <w:lang w:eastAsia="de-DE"/>
        </w:rPr>
        <w:t>DOMPoint</w:t>
      </w:r>
      <w:r w:rsidR="00424C52">
        <w:rPr>
          <w:lang w:eastAsia="de-DE"/>
        </w:rPr>
        <w:t xml:space="preserve"> an.</w:t>
      </w:r>
      <w:r w:rsidR="007511DF">
        <w:rPr>
          <w:lang w:eastAsia="de-DE"/>
        </w:rPr>
        <w:t xml:space="preserve"> Die Eigenschaften </w:t>
      </w:r>
      <w:r w:rsidR="007511DF" w:rsidRPr="007511DF">
        <w:rPr>
          <w:i/>
          <w:lang w:eastAsia="de-DE"/>
        </w:rPr>
        <w:t>hasOrientation</w:t>
      </w:r>
      <w:r w:rsidR="007511DF">
        <w:rPr>
          <w:lang w:eastAsia="de-DE"/>
        </w:rPr>
        <w:t xml:space="preserve"> und </w:t>
      </w:r>
      <w:r w:rsidR="007511DF" w:rsidRPr="007511DF">
        <w:rPr>
          <w:i/>
          <w:lang w:eastAsia="de-DE"/>
        </w:rPr>
        <w:t>orientation</w:t>
      </w:r>
      <w:r w:rsidR="007511DF">
        <w:rPr>
          <w:lang w:eastAsia="de-DE"/>
        </w:rPr>
        <w:t xml:space="preserve"> verhalten sich ähnlich zu den Eigenschaften </w:t>
      </w:r>
      <w:r w:rsidR="007511DF" w:rsidRPr="00F84EAC">
        <w:rPr>
          <w:i/>
          <w:lang w:eastAsia="de-DE"/>
        </w:rPr>
        <w:t>hasPosition</w:t>
      </w:r>
      <w:r w:rsidR="007511DF">
        <w:rPr>
          <w:lang w:eastAsia="de-DE"/>
        </w:rPr>
        <w:t xml:space="preserve"> und</w:t>
      </w:r>
      <w:r w:rsidR="007511DF">
        <w:rPr>
          <w:i/>
          <w:lang w:eastAsia="de-DE"/>
        </w:rPr>
        <w:t xml:space="preserve"> </w:t>
      </w:r>
      <w:r w:rsidR="007511DF" w:rsidRPr="00F84EAC">
        <w:rPr>
          <w:i/>
          <w:lang w:eastAsia="de-DE"/>
        </w:rPr>
        <w:t>position</w:t>
      </w:r>
      <w:r w:rsidR="007511DF">
        <w:rPr>
          <w:lang w:eastAsia="de-DE"/>
        </w:rPr>
        <w:t xml:space="preserve">. Mit ihnen wird ermittelt, ob </w:t>
      </w:r>
      <w:r w:rsidR="00424C52">
        <w:rPr>
          <w:lang w:eastAsia="de-DE"/>
        </w:rPr>
        <w:t xml:space="preserve">der Sensor über eine gültige Orientierung verfügt und falls ja, wird diese als </w:t>
      </w:r>
      <w:r w:rsidR="00424C52" w:rsidRPr="007511DF">
        <w:rPr>
          <w:i/>
          <w:lang w:eastAsia="de-DE"/>
        </w:rPr>
        <w:t>DOMPoint</w:t>
      </w:r>
      <w:r w:rsidR="00424C52">
        <w:rPr>
          <w:lang w:eastAsia="de-DE"/>
        </w:rPr>
        <w:t xml:space="preserve"> ausgegeben. Diese </w:t>
      </w:r>
      <w:r w:rsidR="00424C52" w:rsidRPr="007511DF">
        <w:rPr>
          <w:i/>
          <w:lang w:eastAsia="de-DE"/>
        </w:rPr>
        <w:t>DOMPoint</w:t>
      </w:r>
      <w:r w:rsidR="00424C52">
        <w:rPr>
          <w:lang w:eastAsia="de-DE"/>
        </w:rPr>
        <w:t xml:space="preserve"> ist für die Laborübung interessant, da er die Position des Sensors relativ zum HMD anzeigt und somit die Orientierung des HMD im Raum bestimmt werden kann. </w:t>
      </w:r>
      <w:r w:rsidR="00B800A3">
        <w:rPr>
          <w:lang w:eastAsia="de-DE"/>
        </w:rPr>
        <w:t xml:space="preserve">Um die Zahlenwerte des </w:t>
      </w:r>
      <w:r w:rsidR="00B800A3" w:rsidRPr="007511DF">
        <w:rPr>
          <w:i/>
          <w:lang w:eastAsia="de-DE"/>
        </w:rPr>
        <w:t>DOMPoint</w:t>
      </w:r>
      <w:r w:rsidR="00B800A3">
        <w:rPr>
          <w:lang w:eastAsia="de-DE"/>
        </w:rPr>
        <w:t xml:space="preserve"> abzufragen wird mit der Eigenschaft </w:t>
      </w:r>
      <w:r w:rsidR="00B800A3" w:rsidRPr="00B800A3">
        <w:rPr>
          <w:i/>
          <w:lang w:eastAsia="de-DE"/>
        </w:rPr>
        <w:t>posState.orientation.x</w:t>
      </w:r>
      <w:r w:rsidR="00B800A3">
        <w:rPr>
          <w:lang w:eastAsia="de-DE"/>
        </w:rPr>
        <w:t xml:space="preserve"> die X-Koordinate des Punktes abgefragt, </w:t>
      </w:r>
      <w:r w:rsidR="00B800A3">
        <w:rPr>
          <w:i/>
          <w:lang w:eastAsia="de-DE"/>
        </w:rPr>
        <w:t>posState.orientation.y</w:t>
      </w:r>
      <w:r w:rsidR="00B800A3">
        <w:rPr>
          <w:lang w:eastAsia="de-DE"/>
        </w:rPr>
        <w:t xml:space="preserve"> frägt die Y-Koordinate</w:t>
      </w:r>
      <w:r w:rsidR="00424C52">
        <w:rPr>
          <w:lang w:eastAsia="de-DE"/>
        </w:rPr>
        <w:t xml:space="preserve">  </w:t>
      </w:r>
      <w:r w:rsidR="00B800A3">
        <w:rPr>
          <w:lang w:eastAsia="de-DE"/>
        </w:rPr>
        <w:t xml:space="preserve">ab und </w:t>
      </w:r>
      <w:r w:rsidR="00B800A3">
        <w:rPr>
          <w:i/>
          <w:lang w:eastAsia="de-DE"/>
        </w:rPr>
        <w:t>posState.orientation.z</w:t>
      </w:r>
      <w:r w:rsidR="00B800A3">
        <w:rPr>
          <w:lang w:eastAsia="de-DE"/>
        </w:rPr>
        <w:t xml:space="preserve"> die Z-Koordinate. </w:t>
      </w:r>
      <w:r w:rsidR="00B800A3">
        <w:rPr>
          <w:lang w:eastAsia="de-DE"/>
        </w:rPr>
        <w:fldChar w:fldCharType="begin"/>
      </w:r>
      <w:r w:rsidR="00B800A3">
        <w:rPr>
          <w:lang w:eastAsia="de-DE"/>
        </w:rPr>
        <w:instrText xml:space="preserve"> REF _Ref450653111 \h </w:instrText>
      </w:r>
      <w:r w:rsidR="00B800A3">
        <w:rPr>
          <w:lang w:eastAsia="de-DE"/>
        </w:rPr>
      </w:r>
      <w:r w:rsidR="00B800A3">
        <w:rPr>
          <w:lang w:eastAsia="de-DE"/>
        </w:rPr>
        <w:fldChar w:fldCharType="separate"/>
      </w:r>
      <w:r w:rsidR="000C7041">
        <w:t xml:space="preserve">Abbildung </w:t>
      </w:r>
      <w:r w:rsidR="000C7041">
        <w:rPr>
          <w:noProof/>
        </w:rPr>
        <w:t>31</w:t>
      </w:r>
      <w:r w:rsidR="00B800A3">
        <w:rPr>
          <w:lang w:eastAsia="de-DE"/>
        </w:rPr>
        <w:fldChar w:fldCharType="end"/>
      </w:r>
      <w:r w:rsidR="00B800A3">
        <w:rPr>
          <w:lang w:eastAsia="de-DE"/>
        </w:rPr>
        <w:t xml:space="preserve"> zeigt die Ausgabe der Koordinaten des </w:t>
      </w:r>
      <w:r w:rsidR="00B800A3" w:rsidRPr="00B800A3">
        <w:rPr>
          <w:i/>
          <w:lang w:eastAsia="de-DE"/>
        </w:rPr>
        <w:t>DOMPoint</w:t>
      </w:r>
      <w:r w:rsidR="00B800A3">
        <w:rPr>
          <w:lang w:eastAsia="de-DE"/>
        </w:rPr>
        <w:t xml:space="preserve"> in der Konsole des Browsers.</w:t>
      </w:r>
    </w:p>
    <w:p w14:paraId="53F2ADD6" w14:textId="77777777" w:rsidR="00B800A3" w:rsidRDefault="00B800A3" w:rsidP="00B800A3">
      <w:pPr>
        <w:keepNext/>
      </w:pPr>
      <w:r>
        <w:rPr>
          <w:noProof/>
          <w:lang w:eastAsia="de-DE"/>
        </w:rPr>
        <w:drawing>
          <wp:inline distT="0" distB="0" distL="0" distR="0" wp14:anchorId="46A2E7CE" wp14:editId="72A3B4AE">
            <wp:extent cx="1571625" cy="600075"/>
            <wp:effectExtent l="0" t="0" r="9525" b="9525"/>
            <wp:docPr id="268" name="Grafik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571625" cy="600075"/>
                    </a:xfrm>
                    <a:prstGeom prst="rect">
                      <a:avLst/>
                    </a:prstGeom>
                  </pic:spPr>
                </pic:pic>
              </a:graphicData>
            </a:graphic>
          </wp:inline>
        </w:drawing>
      </w:r>
    </w:p>
    <w:p w14:paraId="4589548C" w14:textId="2DFA5577" w:rsidR="00C91C5D" w:rsidRDefault="00D65779" w:rsidP="00B800A3">
      <w:pPr>
        <w:pStyle w:val="Beschriftung"/>
      </w:pPr>
      <w:bookmarkStart w:id="234" w:name="_Ref450653111"/>
      <w:r>
        <w:t>Abbildung</w:t>
      </w:r>
      <w:r w:rsidR="00B800A3">
        <w:t xml:space="preserve"> </w:t>
      </w:r>
      <w:fldSimple w:instr=" SEQ Figure \* ARABIC ">
        <w:r w:rsidR="000C7041">
          <w:rPr>
            <w:noProof/>
          </w:rPr>
          <w:t>31</w:t>
        </w:r>
      </w:fldSimple>
      <w:bookmarkEnd w:id="234"/>
      <w:r w:rsidR="00B800A3">
        <w:t>: Koordinaten des DOMPoint</w:t>
      </w:r>
    </w:p>
    <w:p w14:paraId="1A826495" w14:textId="309C629B" w:rsidR="00FD2DB6" w:rsidRPr="00FD2DB6" w:rsidRDefault="00FD2DB6" w:rsidP="00FD2DB6">
      <w:r>
        <w:fldChar w:fldCharType="begin"/>
      </w:r>
      <w:r>
        <w:instrText xml:space="preserve"> REF _Ref450653468 \h </w:instrText>
      </w:r>
      <w:r>
        <w:fldChar w:fldCharType="separate"/>
      </w:r>
      <w:r w:rsidR="000C7041">
        <w:t xml:space="preserve">Abbildung </w:t>
      </w:r>
      <w:r w:rsidR="000C7041">
        <w:rPr>
          <w:noProof/>
        </w:rPr>
        <w:t>32</w:t>
      </w:r>
      <w:r>
        <w:fldChar w:fldCharType="end"/>
      </w:r>
      <w:r>
        <w:t xml:space="preserve"> beinhaltet den entsprechenden Programmiercode der WebVR API für den oben beschriebenen Vorgang.</w:t>
      </w:r>
    </w:p>
    <w:p w14:paraId="6B67D436" w14:textId="77777777" w:rsidR="00FD2DB6" w:rsidRDefault="00FD2DB6" w:rsidP="00FD2DB6">
      <w:pPr>
        <w:keepNext/>
      </w:pPr>
      <w:r>
        <w:rPr>
          <w:noProof/>
          <w:lang w:eastAsia="de-DE"/>
        </w:rPr>
        <w:lastRenderedPageBreak/>
        <w:drawing>
          <wp:inline distT="0" distB="0" distL="0" distR="0" wp14:anchorId="2B4D92E7" wp14:editId="16F12E37">
            <wp:extent cx="5039995" cy="4969510"/>
            <wp:effectExtent l="0" t="0" r="8255" b="2540"/>
            <wp:docPr id="269" name="Grafik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4969510"/>
                    </a:xfrm>
                    <a:prstGeom prst="rect">
                      <a:avLst/>
                    </a:prstGeom>
                  </pic:spPr>
                </pic:pic>
              </a:graphicData>
            </a:graphic>
          </wp:inline>
        </w:drawing>
      </w:r>
    </w:p>
    <w:p w14:paraId="673DA2EB" w14:textId="1544CE5F" w:rsidR="00FD2DB6" w:rsidRDefault="00D65779" w:rsidP="00FD2DB6">
      <w:pPr>
        <w:pStyle w:val="Beschriftung"/>
      </w:pPr>
      <w:bookmarkStart w:id="235" w:name="_Ref450653468"/>
      <w:r>
        <w:t>Abbildung</w:t>
      </w:r>
      <w:r w:rsidR="00FD2DB6">
        <w:t xml:space="preserve"> </w:t>
      </w:r>
      <w:fldSimple w:instr=" SEQ Figure \* ARABIC ">
        <w:r w:rsidR="000C7041">
          <w:rPr>
            <w:noProof/>
          </w:rPr>
          <w:t>32</w:t>
        </w:r>
      </w:fldSimple>
      <w:bookmarkEnd w:id="235"/>
      <w:r w:rsidR="00FD2DB6">
        <w:t>: Programmiercode WebVR API</w:t>
      </w:r>
    </w:p>
    <w:p w14:paraId="0C70E35D" w14:textId="16A294EE" w:rsidR="00FD2DB6" w:rsidRPr="00FD2DB6" w:rsidRDefault="00FD2DB6" w:rsidP="00FD2DB6">
      <w:r>
        <w:t xml:space="preserve">Somit lässt sich mit der WebVR API die mit dem PC verbundene Hardware erkennen und die Werte der Sensoren der Hardware auslesen. </w:t>
      </w:r>
    </w:p>
    <w:p w14:paraId="0429D882" w14:textId="77777777" w:rsidR="00FD2DB6" w:rsidRPr="00FD2DB6" w:rsidRDefault="00FD2DB6" w:rsidP="00FD2DB6"/>
    <w:p w14:paraId="6917F04F" w14:textId="77777777" w:rsidR="00031A89" w:rsidRDefault="00031A89">
      <w:pPr>
        <w:spacing w:line="259" w:lineRule="auto"/>
        <w:jc w:val="left"/>
        <w:rPr>
          <w:rFonts w:eastAsia="Times New Roman" w:cstheme="majorBidi"/>
          <w:sz w:val="32"/>
          <w:szCs w:val="26"/>
          <w:lang w:eastAsia="de-DE"/>
        </w:rPr>
      </w:pPr>
      <w:r>
        <w:rPr>
          <w:rFonts w:eastAsia="Times New Roman"/>
          <w:lang w:eastAsia="de-DE"/>
        </w:rPr>
        <w:br w:type="page"/>
      </w:r>
    </w:p>
    <w:p w14:paraId="407D5A46" w14:textId="68C1AD08" w:rsidR="00985D2A" w:rsidRDefault="00985D2A" w:rsidP="003B3500">
      <w:pPr>
        <w:pStyle w:val="berschrift2"/>
        <w:rPr>
          <w:rFonts w:eastAsia="Times New Roman"/>
          <w:lang w:eastAsia="de-DE"/>
        </w:rPr>
      </w:pPr>
      <w:bookmarkStart w:id="236" w:name="_Toc453247692"/>
      <w:r w:rsidRPr="006A610F">
        <w:rPr>
          <w:rFonts w:eastAsia="Times New Roman"/>
          <w:lang w:eastAsia="de-DE"/>
        </w:rPr>
        <w:lastRenderedPageBreak/>
        <w:t xml:space="preserve">Programmierung der </w:t>
      </w:r>
      <w:r w:rsidR="008F5622">
        <w:rPr>
          <w:rFonts w:eastAsia="Times New Roman"/>
          <w:lang w:eastAsia="de-DE"/>
        </w:rPr>
        <w:t>Webanwendung</w:t>
      </w:r>
      <w:bookmarkEnd w:id="236"/>
    </w:p>
    <w:p w14:paraId="23FD10FD" w14:textId="77777777" w:rsidR="00C91C5D" w:rsidRDefault="00C91C5D" w:rsidP="00C91C5D">
      <w:pPr>
        <w:rPr>
          <w:lang w:eastAsia="de-DE"/>
        </w:rPr>
      </w:pPr>
    </w:p>
    <w:p w14:paraId="3E81806B" w14:textId="77777777" w:rsidR="00D306B5" w:rsidRDefault="00C91C5D" w:rsidP="00C91C5D">
      <w:pPr>
        <w:rPr>
          <w:lang w:eastAsia="de-DE"/>
        </w:rPr>
      </w:pPr>
      <w:r>
        <w:rPr>
          <w:lang w:eastAsia="de-DE"/>
        </w:rPr>
        <w:t>Dieser Abschnitt behan</w:t>
      </w:r>
      <w:r w:rsidR="000D2CC7">
        <w:rPr>
          <w:lang w:eastAsia="de-DE"/>
        </w:rPr>
        <w:t>delt die</w:t>
      </w:r>
      <w:r w:rsidR="008F5622">
        <w:rPr>
          <w:lang w:eastAsia="de-DE"/>
        </w:rPr>
        <w:t xml:space="preserve"> die Inhalte der Webanwendung</w:t>
      </w:r>
      <w:r>
        <w:rPr>
          <w:lang w:eastAsia="de-DE"/>
        </w:rPr>
        <w:t xml:space="preserve">. </w:t>
      </w:r>
      <w:r w:rsidR="008F5622">
        <w:rPr>
          <w:lang w:eastAsia="de-DE"/>
        </w:rPr>
        <w:t>Im Kern besteht die Webanwendung</w:t>
      </w:r>
      <w:r w:rsidR="000D2CC7">
        <w:rPr>
          <w:lang w:eastAsia="de-DE"/>
        </w:rPr>
        <w:t xml:space="preserve"> aus verschiedenen Stationen. Jeder Station vermittelt Kenntnisse über A-Frame. Der Laborteilnehmer kann sich dabei frei in der virtuellen Welt bewegen und von einer Station zur anderen Station laufen. Vor jeder Station erhält der Teilnehmer ein Dokument welches die Station beschreibt und im Wissen vermittelt, das er benötigt um die Station zu programmieren. E</w:t>
      </w:r>
      <w:r w:rsidR="00D306B5">
        <w:rPr>
          <w:lang w:eastAsia="de-DE"/>
        </w:rPr>
        <w:t>s gibt insgesamt fünf Stationen.</w:t>
      </w:r>
    </w:p>
    <w:p w14:paraId="09285FCB" w14:textId="77777777" w:rsidR="00D306B5" w:rsidRDefault="00D306B5" w:rsidP="00C91C5D">
      <w:pPr>
        <w:rPr>
          <w:lang w:eastAsia="de-DE"/>
        </w:rPr>
      </w:pPr>
    </w:p>
    <w:p w14:paraId="6CEF96D5" w14:textId="77777777" w:rsidR="00D306B5" w:rsidRDefault="00D306B5" w:rsidP="003B3500">
      <w:pPr>
        <w:pStyle w:val="berschrift3"/>
        <w:rPr>
          <w:lang w:eastAsia="de-DE"/>
        </w:rPr>
      </w:pPr>
      <w:bookmarkStart w:id="237" w:name="_Toc453247693"/>
      <w:r>
        <w:rPr>
          <w:lang w:eastAsia="de-DE"/>
        </w:rPr>
        <w:t>Erste Station</w:t>
      </w:r>
      <w:bookmarkEnd w:id="237"/>
    </w:p>
    <w:p w14:paraId="3E7A4A09" w14:textId="77777777" w:rsidR="00D306B5" w:rsidRPr="00D306B5" w:rsidRDefault="00D306B5" w:rsidP="00D306B5">
      <w:pPr>
        <w:rPr>
          <w:lang w:eastAsia="de-DE"/>
        </w:rPr>
      </w:pPr>
    </w:p>
    <w:p w14:paraId="74772165" w14:textId="02428793" w:rsidR="00F247A7" w:rsidRDefault="008F5622" w:rsidP="00C91C5D">
      <w:pPr>
        <w:rPr>
          <w:lang w:eastAsia="de-DE"/>
        </w:rPr>
      </w:pPr>
      <w:r>
        <w:rPr>
          <w:lang w:eastAsia="de-DE"/>
        </w:rPr>
        <w:t>Die erste Station</w:t>
      </w:r>
      <w:r w:rsidR="000D2CC7">
        <w:rPr>
          <w:lang w:eastAsia="de-DE"/>
        </w:rPr>
        <w:t xml:space="preserve"> dient als Einführung für die Laborteilnehmer. Die Station wird bearbeitet soba</w:t>
      </w:r>
      <w:r>
        <w:rPr>
          <w:lang w:eastAsia="de-DE"/>
        </w:rPr>
        <w:t>ld innerhalb der Laborübung das theoretische Wissen über die HMDs wie Bedienung, Funktionsweise und Einsatzgebiete vermittelt wurde. Zuerst wird dem Teilnehmer erklärt aus welchen grundlegenden Elementen jede Anwendung, die mit Hilfe von A-Frame realisiert wurde, besteht.</w:t>
      </w:r>
      <w:r w:rsidR="00C80D19">
        <w:rPr>
          <w:lang w:eastAsia="de-DE"/>
        </w:rPr>
        <w:t xml:space="preserve"> Diese sind Szene, </w:t>
      </w:r>
      <w:r w:rsidR="004A170A">
        <w:rPr>
          <w:lang w:eastAsia="de-DE"/>
        </w:rPr>
        <w:t>Licht, K</w:t>
      </w:r>
      <w:r w:rsidR="00C80D19">
        <w:rPr>
          <w:lang w:eastAsia="de-DE"/>
        </w:rPr>
        <w:t xml:space="preserve">amera und geometrische Objekte. Die Szene </w:t>
      </w:r>
      <w:r w:rsidR="004E0ECB">
        <w:rPr>
          <w:lang w:eastAsia="de-DE"/>
        </w:rPr>
        <w:t xml:space="preserve">dient als Hauptelement jeder Anwendung. In ihr befinden sich alle anderen Elemente der Anwendung </w:t>
      </w:r>
      <w:r w:rsidR="004E0ECB">
        <w:rPr>
          <w:lang w:eastAsia="de-DE"/>
        </w:rPr>
        <w:fldChar w:fldCharType="begin"/>
      </w:r>
      <w:r w:rsidR="00595300">
        <w:rPr>
          <w:lang w:eastAsia="de-DE"/>
        </w:rPr>
        <w:instrText>ADDIN CITAVI.PLACEHOLDER 89410a11-68d1-439a-b3ec-a07aede2ba26 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sidR="004E0ECB">
        <w:rPr>
          <w:lang w:eastAsia="de-DE"/>
        </w:rPr>
        <w:fldChar w:fldCharType="separate"/>
      </w:r>
      <w:bookmarkStart w:id="238" w:name="_CTVP00189410a1168d1439ab3eca07aede2ba26"/>
      <w:r w:rsidR="00776A92">
        <w:rPr>
          <w:lang w:eastAsia="de-DE"/>
        </w:rPr>
        <w:t>[32]</w:t>
      </w:r>
      <w:bookmarkEnd w:id="238"/>
      <w:r w:rsidR="004E0ECB">
        <w:rPr>
          <w:lang w:eastAsia="de-DE"/>
        </w:rPr>
        <w:fldChar w:fldCharType="end"/>
      </w:r>
      <w:r w:rsidR="004E0ECB">
        <w:rPr>
          <w:lang w:eastAsia="de-DE"/>
        </w:rPr>
        <w:t>. Die Kamera</w:t>
      </w:r>
      <w:r w:rsidR="00C80D19">
        <w:rPr>
          <w:lang w:eastAsia="de-DE"/>
        </w:rPr>
        <w:t xml:space="preserve"> bestimmt dabei aus welcher Perspektive die Szene wahrgenommen wird </w:t>
      </w:r>
      <w:r w:rsidR="00C80D19">
        <w:rPr>
          <w:lang w:eastAsia="de-DE"/>
        </w:rPr>
        <w:fldChar w:fldCharType="begin"/>
      </w:r>
      <w:r w:rsidR="00595300">
        <w:rPr>
          <w:lang w:eastAsia="de-DE"/>
        </w:rPr>
        <w:instrText>ADDIN CITAVI.PLACEHOLDER ca4ff0b3-a5ef-4075-904f-3423c5aab484 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sidR="00C80D19">
        <w:rPr>
          <w:lang w:eastAsia="de-DE"/>
        </w:rPr>
        <w:fldChar w:fldCharType="separate"/>
      </w:r>
      <w:bookmarkStart w:id="239" w:name="_CTVP001ca4ff0b3a5ef4075904f3423c5aab484"/>
      <w:r w:rsidR="00776A92">
        <w:rPr>
          <w:lang w:eastAsia="de-DE"/>
        </w:rPr>
        <w:t>[33]</w:t>
      </w:r>
      <w:bookmarkEnd w:id="239"/>
      <w:r w:rsidR="00C80D19">
        <w:rPr>
          <w:lang w:eastAsia="de-DE"/>
        </w:rPr>
        <w:fldChar w:fldCharType="end"/>
      </w:r>
      <w:r w:rsidR="00C80D19">
        <w:rPr>
          <w:lang w:eastAsia="de-DE"/>
        </w:rPr>
        <w:t>.</w:t>
      </w:r>
      <w:r w:rsidR="00EA7C76">
        <w:rPr>
          <w:lang w:eastAsia="de-DE"/>
        </w:rPr>
        <w:t xml:space="preserve"> Geometrische Objekte sind der eigentliche Inhalt einer Szene. Dabei sind sämtliche Formen wie Dreiecke, Vierecke, Kegel usw. möglich. Durch die Kombination von grundlegenden geometrischen Objekten entstehen neue geometrische Objekte. So kann beispielsweise durch eine Kombination von Dreiecken und Vierecken ein Baum entstehen </w:t>
      </w:r>
      <w:r w:rsidR="00EA7C76">
        <w:rPr>
          <w:lang w:eastAsia="de-DE"/>
        </w:rPr>
        <w:fldChar w:fldCharType="begin"/>
      </w:r>
      <w:r w:rsidR="00595300">
        <w:rPr>
          <w:lang w:eastAsia="de-DE"/>
        </w:rPr>
        <w:instrText>ADDIN CITAVI.PLACEHOLDER 2ee11193-6e88-4a39-99b2-4b6cc76352b2 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F08L1RleHQ+DQogICAgPC9UZXh0VW5pdD4NCiAgPC9UZXh0VW5pdHM+DQo8L1BsYWNlaG9sZGVyPg==</w:instrText>
      </w:r>
      <w:r w:rsidR="00EA7C76">
        <w:rPr>
          <w:lang w:eastAsia="de-DE"/>
        </w:rPr>
        <w:fldChar w:fldCharType="separate"/>
      </w:r>
      <w:bookmarkStart w:id="240" w:name="_CTVP0012ee111936e884a3999b24b6cc76352b2"/>
      <w:r w:rsidR="00776A92">
        <w:rPr>
          <w:lang w:eastAsia="de-DE"/>
        </w:rPr>
        <w:t>[34]</w:t>
      </w:r>
      <w:bookmarkEnd w:id="240"/>
      <w:r w:rsidR="00EA7C76">
        <w:rPr>
          <w:lang w:eastAsia="de-DE"/>
        </w:rPr>
        <w:fldChar w:fldCharType="end"/>
      </w:r>
      <w:r w:rsidR="00EA7C76">
        <w:rPr>
          <w:lang w:eastAsia="de-DE"/>
        </w:rPr>
        <w:t xml:space="preserve">. </w:t>
      </w:r>
      <w:r w:rsidR="004E0ECB">
        <w:rPr>
          <w:lang w:eastAsia="de-DE"/>
        </w:rPr>
        <w:t>Das Licht beleuchtet die Szene und die geometrischen Objekte innerhalb der Szene. Es wird zwischen verschiedenen Arten von Licht unterschieden, wie beispielsweise „</w:t>
      </w:r>
      <w:r w:rsidR="004E0ECB" w:rsidRPr="006F1AC1">
        <w:rPr>
          <w:i/>
          <w:lang w:eastAsia="de-DE"/>
        </w:rPr>
        <w:t>spot</w:t>
      </w:r>
      <w:r w:rsidR="004E0ECB">
        <w:rPr>
          <w:lang w:eastAsia="de-DE"/>
        </w:rPr>
        <w:t>“ oder „</w:t>
      </w:r>
      <w:r w:rsidR="004E0ECB" w:rsidRPr="006F1AC1">
        <w:rPr>
          <w:i/>
          <w:lang w:eastAsia="de-DE"/>
        </w:rPr>
        <w:t>ambient</w:t>
      </w:r>
      <w:r w:rsidR="004E0ECB">
        <w:rPr>
          <w:lang w:eastAsia="de-DE"/>
        </w:rPr>
        <w:t>“. Licht des Typs „</w:t>
      </w:r>
      <w:r w:rsidR="004E0ECB" w:rsidRPr="006F1AC1">
        <w:rPr>
          <w:i/>
          <w:lang w:eastAsia="de-DE"/>
        </w:rPr>
        <w:t>spot</w:t>
      </w:r>
      <w:r w:rsidR="004E0ECB">
        <w:rPr>
          <w:lang w:eastAsia="de-DE"/>
        </w:rPr>
        <w:t>“ beleuchtet eine bestimmte Position innerhalb der virtuellen Welt und beeinflusst somit nur Objekte welche sich an dieser Position befinden. Licht des Typs „</w:t>
      </w:r>
      <w:r w:rsidR="004E0ECB" w:rsidRPr="006F1AC1">
        <w:rPr>
          <w:i/>
          <w:lang w:eastAsia="de-DE"/>
        </w:rPr>
        <w:t>ambient</w:t>
      </w:r>
      <w:r w:rsidR="004E0ECB">
        <w:rPr>
          <w:lang w:eastAsia="de-DE"/>
        </w:rPr>
        <w:t>“ beleuchtet die gesamte Szene und beeinflusst dadurch jedes Objekt welches sich innerhalb der Szene befindet</w:t>
      </w:r>
      <w:r w:rsidR="000558D4">
        <w:rPr>
          <w:lang w:eastAsia="de-DE"/>
        </w:rPr>
        <w:t xml:space="preserve"> </w:t>
      </w:r>
      <w:r w:rsidR="000558D4">
        <w:rPr>
          <w:lang w:eastAsia="de-DE"/>
        </w:rPr>
        <w:fldChar w:fldCharType="begin"/>
      </w:r>
      <w:r w:rsidR="00595300">
        <w:rPr>
          <w:lang w:eastAsia="de-DE"/>
        </w:rPr>
        <w:instrText>ADDIN CITAVI.PLACEHOLDER 0489aae2-1bbe-4673-8791-ef8b35c8908c 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0558D4">
        <w:rPr>
          <w:lang w:eastAsia="de-DE"/>
        </w:rPr>
        <w:fldChar w:fldCharType="separate"/>
      </w:r>
      <w:bookmarkStart w:id="241" w:name="_CTVP0010489aae21bbe46738791ef8b35c8908c"/>
      <w:r w:rsidR="00776A92">
        <w:rPr>
          <w:lang w:eastAsia="de-DE"/>
        </w:rPr>
        <w:t>[35]</w:t>
      </w:r>
      <w:bookmarkEnd w:id="241"/>
      <w:r w:rsidR="000558D4">
        <w:rPr>
          <w:lang w:eastAsia="de-DE"/>
        </w:rPr>
        <w:fldChar w:fldCharType="end"/>
      </w:r>
      <w:r w:rsidR="004E0ECB">
        <w:rPr>
          <w:lang w:eastAsia="de-DE"/>
        </w:rPr>
        <w:t>.</w:t>
      </w:r>
      <w:r w:rsidR="00A402D4">
        <w:rPr>
          <w:lang w:eastAsia="de-DE"/>
        </w:rPr>
        <w:t xml:space="preserve"> Nachdem der Laborteilnehmer weiß welche grundsätzli</w:t>
      </w:r>
      <w:r w:rsidR="00A402D4">
        <w:rPr>
          <w:lang w:eastAsia="de-DE"/>
        </w:rPr>
        <w:lastRenderedPageBreak/>
        <w:t xml:space="preserve">chen Elemente jeder Szene in A-Frame hat erfolgt das erstmalig bauen einer eigenen Szene. Bei der ersten Szene handelt es sich um Station Eins. Inhalt dieser Station soll ein roter Würfel sein. Außerdem soll der Teilnehmer einen Cursor programmieren, welche im später Verlauf der Laborübung </w:t>
      </w:r>
      <w:r w:rsidR="00F247A7">
        <w:rPr>
          <w:lang w:eastAsia="de-DE"/>
        </w:rPr>
        <w:t>benötigt wird um bestimme Objekte anvisieren zu können</w:t>
      </w:r>
      <w:r w:rsidR="00A402D4">
        <w:rPr>
          <w:lang w:eastAsia="de-DE"/>
        </w:rPr>
        <w:t>.</w:t>
      </w:r>
    </w:p>
    <w:p w14:paraId="19490FA3" w14:textId="08BE7B04" w:rsidR="00E27CDB" w:rsidRDefault="00F247A7" w:rsidP="00C91C5D">
      <w:pPr>
        <w:rPr>
          <w:lang w:eastAsia="de-DE"/>
        </w:rPr>
      </w:pPr>
      <w:r>
        <w:rPr>
          <w:lang w:eastAsia="de-DE"/>
        </w:rPr>
        <w:t>Um zu Starten muss der Teilnehmer zu allererst eine HMTL Datei anlegen. Diese Datei wird typischerweise „index.html“ genannt.</w:t>
      </w:r>
      <w:r w:rsidR="00BC71F8">
        <w:rPr>
          <w:lang w:eastAsia="de-DE"/>
        </w:rPr>
        <w:t xml:space="preserve"> Um Zugriff auf die Funktionen von A-Frame zu haben muss im „head“ der HTML Datei das Script von A-Frame eingebunden werden. Dies funktioniert mit Hilfe des </w:t>
      </w:r>
      <w:r w:rsidR="00BC71F8" w:rsidRPr="006F1AC1">
        <w:rPr>
          <w:i/>
          <w:lang w:eastAsia="de-DE"/>
        </w:rPr>
        <w:t>&lt;script&gt;</w:t>
      </w:r>
      <w:r w:rsidR="00BC71F8">
        <w:rPr>
          <w:lang w:eastAsia="de-DE"/>
        </w:rPr>
        <w:t xml:space="preserve"> Tags und einem Link auf die Datei. Im „</w:t>
      </w:r>
      <w:r w:rsidR="00BC71F8" w:rsidRPr="006F1AC1">
        <w:rPr>
          <w:i/>
          <w:lang w:eastAsia="de-DE"/>
        </w:rPr>
        <w:t>body</w:t>
      </w:r>
      <w:r w:rsidR="00BC71F8">
        <w:rPr>
          <w:lang w:eastAsia="de-DE"/>
        </w:rPr>
        <w:t xml:space="preserve">“ der Datei kann nun mit dem Tag </w:t>
      </w:r>
      <w:r w:rsidR="00BC71F8" w:rsidRPr="006F1AC1">
        <w:rPr>
          <w:i/>
          <w:lang w:eastAsia="de-DE"/>
        </w:rPr>
        <w:t>&lt;a-scene&gt;</w:t>
      </w:r>
      <w:r w:rsidR="00BC71F8">
        <w:rPr>
          <w:lang w:eastAsia="de-DE"/>
        </w:rPr>
        <w:t xml:space="preserve"> die Szene für Station Eins erstellt werden. Es ist wichtig</w:t>
      </w:r>
      <w:r w:rsidR="006F1AC1">
        <w:rPr>
          <w:lang w:eastAsia="de-DE"/>
        </w:rPr>
        <w:t>,</w:t>
      </w:r>
      <w:r w:rsidR="00BC71F8">
        <w:rPr>
          <w:lang w:eastAsia="de-DE"/>
        </w:rPr>
        <w:t xml:space="preserve"> </w:t>
      </w:r>
      <w:r w:rsidR="006F1AC1">
        <w:rPr>
          <w:lang w:eastAsia="de-DE"/>
        </w:rPr>
        <w:t>dass</w:t>
      </w:r>
      <w:r w:rsidR="00BC71F8">
        <w:rPr>
          <w:lang w:eastAsia="de-DE"/>
        </w:rPr>
        <w:t xml:space="preserve"> die Tags auch wieder geschlossen werden, dies geschieht mit einem „/“ welches nach dem „&lt;“ Zeichen eingefügt wird, wie beispielsweise </w:t>
      </w:r>
      <w:r w:rsidR="00BC71F8" w:rsidRPr="006F1AC1">
        <w:rPr>
          <w:lang w:eastAsia="de-DE"/>
        </w:rPr>
        <w:t>„</w:t>
      </w:r>
      <w:r w:rsidR="00BC71F8" w:rsidRPr="006F1AC1">
        <w:rPr>
          <w:i/>
          <w:lang w:eastAsia="de-DE"/>
        </w:rPr>
        <w:t>&lt;/script&gt;</w:t>
      </w:r>
      <w:r w:rsidR="00BC71F8" w:rsidRPr="006F1AC1">
        <w:rPr>
          <w:lang w:eastAsia="de-DE"/>
        </w:rPr>
        <w:t>“</w:t>
      </w:r>
      <w:r w:rsidR="00BC71F8">
        <w:rPr>
          <w:lang w:eastAsia="de-DE"/>
        </w:rPr>
        <w:t xml:space="preserve"> oder </w:t>
      </w:r>
      <w:r w:rsidR="00BC71F8" w:rsidRPr="006F1AC1">
        <w:rPr>
          <w:lang w:eastAsia="de-DE"/>
        </w:rPr>
        <w:t>„</w:t>
      </w:r>
      <w:r w:rsidR="00BC71F8" w:rsidRPr="006F1AC1">
        <w:rPr>
          <w:i/>
          <w:lang w:eastAsia="de-DE"/>
        </w:rPr>
        <w:t>&lt;/a-scene&gt;</w:t>
      </w:r>
      <w:r w:rsidR="00BC71F8" w:rsidRPr="006F1AC1">
        <w:rPr>
          <w:lang w:eastAsia="de-DE"/>
        </w:rPr>
        <w:t>“</w:t>
      </w:r>
      <w:r w:rsidR="00BC71F8">
        <w:rPr>
          <w:lang w:eastAsia="de-DE"/>
        </w:rPr>
        <w:t>.</w:t>
      </w:r>
      <w:r w:rsidR="0078029A">
        <w:rPr>
          <w:lang w:eastAsia="de-DE"/>
        </w:rPr>
        <w:t xml:space="preserve"> Nun kann mit Hilfe von </w:t>
      </w:r>
      <w:r w:rsidR="0078029A" w:rsidRPr="006F1AC1">
        <w:rPr>
          <w:lang w:eastAsia="de-DE"/>
        </w:rPr>
        <w:t>„</w:t>
      </w:r>
      <w:r w:rsidR="0078029A" w:rsidRPr="006F1AC1">
        <w:rPr>
          <w:i/>
          <w:lang w:eastAsia="de-DE"/>
        </w:rPr>
        <w:t>&lt;a-box color=“red“&gt;&lt;/a-box&gt;</w:t>
      </w:r>
      <w:r w:rsidR="0078029A" w:rsidRPr="006F1AC1">
        <w:rPr>
          <w:lang w:eastAsia="de-DE"/>
        </w:rPr>
        <w:t>“</w:t>
      </w:r>
      <w:r w:rsidR="0078029A">
        <w:rPr>
          <w:lang w:eastAsia="de-DE"/>
        </w:rPr>
        <w:t xml:space="preserve"> ein Würfel innerhalb der Szene erstellt werden. Es ist wichtig das dem Würfel mit Hilfe der </w:t>
      </w:r>
      <w:r w:rsidR="00E27CDB">
        <w:rPr>
          <w:lang w:eastAsia="de-DE"/>
        </w:rPr>
        <w:t>Komponente „</w:t>
      </w:r>
      <w:r w:rsidR="00E27CDB" w:rsidRPr="006F1AC1">
        <w:rPr>
          <w:i/>
          <w:lang w:eastAsia="de-DE"/>
        </w:rPr>
        <w:t>color</w:t>
      </w:r>
      <w:r w:rsidR="00E27CDB">
        <w:rPr>
          <w:lang w:eastAsia="de-DE"/>
        </w:rPr>
        <w:t>“ welche den Wert „</w:t>
      </w:r>
      <w:r w:rsidR="00E27CDB" w:rsidRPr="006F1AC1">
        <w:rPr>
          <w:i/>
          <w:lang w:eastAsia="de-DE"/>
        </w:rPr>
        <w:t>red</w:t>
      </w:r>
      <w:r w:rsidR="00E27CDB">
        <w:rPr>
          <w:lang w:eastAsia="de-DE"/>
        </w:rPr>
        <w:t>“ hat eine rote Farbe hinzugefügt wurde, anderenfalls wäre der Würfel nicht sichtbar, da seine Farbe Weiß wäre, genauso wie der Hintergrund der Szene.</w:t>
      </w:r>
      <w:r w:rsidR="002D5752">
        <w:rPr>
          <w:lang w:eastAsia="de-DE"/>
        </w:rPr>
        <w:t xml:space="preserve"> Ruft man die HTML Datei nun mit Hilfe eines Browsers auf ergibt sich folgendes Bild, welches in </w:t>
      </w:r>
      <w:r w:rsidR="002D5752">
        <w:rPr>
          <w:lang w:eastAsia="de-DE"/>
        </w:rPr>
        <w:fldChar w:fldCharType="begin"/>
      </w:r>
      <w:r w:rsidR="002D5752">
        <w:rPr>
          <w:lang w:eastAsia="de-DE"/>
        </w:rPr>
        <w:instrText xml:space="preserve"> REF _Ref449996984 \h </w:instrText>
      </w:r>
      <w:r w:rsidR="002D5752">
        <w:rPr>
          <w:lang w:eastAsia="de-DE"/>
        </w:rPr>
      </w:r>
      <w:r w:rsidR="002D5752">
        <w:rPr>
          <w:lang w:eastAsia="de-DE"/>
        </w:rPr>
        <w:fldChar w:fldCharType="separate"/>
      </w:r>
      <w:r w:rsidR="000C7041">
        <w:t xml:space="preserve">Abbildung </w:t>
      </w:r>
      <w:r w:rsidR="000C7041">
        <w:rPr>
          <w:noProof/>
        </w:rPr>
        <w:t>33</w:t>
      </w:r>
      <w:r w:rsidR="002D5752">
        <w:rPr>
          <w:lang w:eastAsia="de-DE"/>
        </w:rPr>
        <w:fldChar w:fldCharType="end"/>
      </w:r>
      <w:r w:rsidR="002D5752">
        <w:rPr>
          <w:lang w:eastAsia="de-DE"/>
        </w:rPr>
        <w:t xml:space="preserve"> zu sehen ist.</w:t>
      </w:r>
    </w:p>
    <w:p w14:paraId="22E9A214" w14:textId="77777777" w:rsidR="002D5752" w:rsidRDefault="002D5752" w:rsidP="002D5752">
      <w:pPr>
        <w:keepNext/>
      </w:pPr>
      <w:r>
        <w:rPr>
          <w:noProof/>
          <w:lang w:eastAsia="de-DE"/>
        </w:rPr>
        <w:drawing>
          <wp:inline distT="0" distB="0" distL="0" distR="0" wp14:anchorId="44E34511" wp14:editId="5DDD8207">
            <wp:extent cx="4319905" cy="3303270"/>
            <wp:effectExtent l="0" t="0" r="4445" b="0"/>
            <wp:docPr id="270" name="Grafik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19905" cy="3303270"/>
                    </a:xfrm>
                    <a:prstGeom prst="rect">
                      <a:avLst/>
                    </a:prstGeom>
                  </pic:spPr>
                </pic:pic>
              </a:graphicData>
            </a:graphic>
          </wp:inline>
        </w:drawing>
      </w:r>
    </w:p>
    <w:p w14:paraId="77FBA624" w14:textId="3C5EF1A4" w:rsidR="002D5752" w:rsidRDefault="00D65779" w:rsidP="002D5752">
      <w:pPr>
        <w:pStyle w:val="Beschriftung"/>
      </w:pPr>
      <w:bookmarkStart w:id="242" w:name="_Ref449996984"/>
      <w:r>
        <w:t>Abbildung</w:t>
      </w:r>
      <w:r w:rsidR="002D5752">
        <w:t xml:space="preserve"> </w:t>
      </w:r>
      <w:fldSimple w:instr=" SEQ Figure \* ARABIC ">
        <w:r w:rsidR="000C7041">
          <w:rPr>
            <w:noProof/>
          </w:rPr>
          <w:t>33</w:t>
        </w:r>
      </w:fldSimple>
      <w:bookmarkEnd w:id="242"/>
      <w:r w:rsidR="002D5752">
        <w:t>: Roter Würfel</w:t>
      </w:r>
    </w:p>
    <w:p w14:paraId="0C219ADB" w14:textId="51E84327" w:rsidR="002D5752" w:rsidRDefault="002D5752" w:rsidP="002D5752">
      <w:r>
        <w:lastRenderedPageBreak/>
        <w:t>Den entsprechenden Programmiercode zeigt</w:t>
      </w:r>
      <w:r w:rsidR="003F2890">
        <w:t xml:space="preserve"> </w:t>
      </w:r>
      <w:r w:rsidR="003F2890">
        <w:fldChar w:fldCharType="begin"/>
      </w:r>
      <w:r w:rsidR="003F2890">
        <w:instrText xml:space="preserve"> REF _Ref449997472 \h </w:instrText>
      </w:r>
      <w:r w:rsidR="003F2890">
        <w:fldChar w:fldCharType="separate"/>
      </w:r>
      <w:r w:rsidR="000C7041">
        <w:t xml:space="preserve">Abbildung </w:t>
      </w:r>
      <w:r w:rsidR="000C7041">
        <w:rPr>
          <w:noProof/>
        </w:rPr>
        <w:t>34</w:t>
      </w:r>
      <w:r w:rsidR="003F2890">
        <w:fldChar w:fldCharType="end"/>
      </w:r>
      <w:r w:rsidR="003F2890">
        <w:t>.</w:t>
      </w:r>
      <w:r>
        <w:t xml:space="preserve"> </w:t>
      </w:r>
    </w:p>
    <w:p w14:paraId="003E8D11" w14:textId="77777777" w:rsidR="003F2890" w:rsidRDefault="002D5752" w:rsidP="003F2890">
      <w:pPr>
        <w:keepNext/>
      </w:pPr>
      <w:r>
        <w:rPr>
          <w:noProof/>
          <w:lang w:eastAsia="de-DE"/>
        </w:rPr>
        <w:drawing>
          <wp:inline distT="0" distB="0" distL="0" distR="0" wp14:anchorId="15D2331E" wp14:editId="3BFFC0F1">
            <wp:extent cx="4319905" cy="1868557"/>
            <wp:effectExtent l="0" t="0" r="4445" b="0"/>
            <wp:docPr id="271" name="Grafik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29550" cy="1872729"/>
                    </a:xfrm>
                    <a:prstGeom prst="rect">
                      <a:avLst/>
                    </a:prstGeom>
                  </pic:spPr>
                </pic:pic>
              </a:graphicData>
            </a:graphic>
          </wp:inline>
        </w:drawing>
      </w:r>
    </w:p>
    <w:p w14:paraId="7AB67FEB" w14:textId="49464498" w:rsidR="002D5752" w:rsidRDefault="00D65779" w:rsidP="003F2890">
      <w:pPr>
        <w:pStyle w:val="Beschriftung"/>
      </w:pPr>
      <w:bookmarkStart w:id="243" w:name="_Ref449997472"/>
      <w:r>
        <w:t>Abbildung</w:t>
      </w:r>
      <w:r w:rsidR="003F2890">
        <w:t xml:space="preserve"> </w:t>
      </w:r>
      <w:fldSimple w:instr=" SEQ Figure \* ARABIC ">
        <w:r w:rsidR="000C7041">
          <w:rPr>
            <w:noProof/>
          </w:rPr>
          <w:t>34</w:t>
        </w:r>
      </w:fldSimple>
      <w:bookmarkEnd w:id="243"/>
      <w:r w:rsidR="003F2890">
        <w:t>: Programmiercode roter Würfel</w:t>
      </w:r>
    </w:p>
    <w:p w14:paraId="465643CC" w14:textId="77777777" w:rsidR="00BC2EA8" w:rsidRPr="00BC2EA8" w:rsidRDefault="00BC2EA8" w:rsidP="00BC2EA8">
      <w:r>
        <w:t xml:space="preserve">Aktuell kann nicht jeder Browser Virtual Reality Inhalte mit Hilfe eines HMDs darstellen, dafür werden Entwicklerversionen von Google Chrome oder Mozilla Firefox benötigt. Allerdings kann jeder Browser die dreidimensionale Welt so darstellen wie sie auf den Bildern dieses Abschnitts zu sehen sind. </w:t>
      </w:r>
    </w:p>
    <w:p w14:paraId="7673C0D9" w14:textId="77777777" w:rsidR="00B0590A" w:rsidRDefault="003F2890" w:rsidP="003F2890">
      <w:r>
        <w:t>Dem aufmerksamen Leser fällt an dieser Stelle nun auf, dass anscheinend bereits Inhalte dargestellt werden können, ohne das eine Kamera oder ein Licht sich innerhalb der Szene befinden, obwohl Kamera und Licht als erforderliche Grundel</w:t>
      </w:r>
      <w:r w:rsidR="00E02EF1">
        <w:t>ement für jede A-Frame Szene</w:t>
      </w:r>
      <w:r w:rsidR="00B0590A">
        <w:t xml:space="preserve"> genannt wurden.</w:t>
      </w:r>
    </w:p>
    <w:p w14:paraId="51BA3992" w14:textId="66B558A6" w:rsidR="000D4B4A" w:rsidRDefault="001F73E2" w:rsidP="003F2890">
      <w:r>
        <w:t xml:space="preserve">Der Grund dafür ist, dass A-Frame automatisch ein voreingestelltes Licht in jeder Szene generiert, ohne dass dieses Licht explizit im Programmiercode vorhanden sein muss </w:t>
      </w:r>
      <w:r>
        <w:fldChar w:fldCharType="begin"/>
      </w:r>
      <w:r w:rsidR="00595300">
        <w:instrText>ADDIN CITAVI.PLACEHOLDER 361c2def-7064-459a-8109-9adfe24e2968 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fldChar w:fldCharType="separate"/>
      </w:r>
      <w:bookmarkStart w:id="244" w:name="_CTVP001361c2def7064459a81099adfe24e2968"/>
      <w:r w:rsidR="00776A92">
        <w:t>[35]</w:t>
      </w:r>
      <w:bookmarkEnd w:id="244"/>
      <w:r>
        <w:fldChar w:fldCharType="end"/>
      </w:r>
      <w:r>
        <w:t>. Bei diesem voreingestellten Licht handelt es sich um den Typ „</w:t>
      </w:r>
      <w:r w:rsidRPr="006F1AC1">
        <w:rPr>
          <w:i/>
        </w:rPr>
        <w:t>ambient</w:t>
      </w:r>
      <w:r>
        <w:t xml:space="preserve">“ welches alle Objekte mit weisem Licht beleuchtet. </w:t>
      </w:r>
      <w:r w:rsidR="000D4B4A">
        <w:t xml:space="preserve">Ergänzt man die Code in </w:t>
      </w:r>
      <w:r w:rsidR="000D4B4A">
        <w:fldChar w:fldCharType="begin"/>
      </w:r>
      <w:r w:rsidR="000D4B4A">
        <w:instrText xml:space="preserve"> REF _Ref449997472 \h </w:instrText>
      </w:r>
      <w:r w:rsidR="000D4B4A">
        <w:fldChar w:fldCharType="separate"/>
      </w:r>
      <w:r w:rsidR="000C7041">
        <w:t xml:space="preserve">Abbildung </w:t>
      </w:r>
      <w:r w:rsidR="000C7041">
        <w:rPr>
          <w:noProof/>
        </w:rPr>
        <w:t>34</w:t>
      </w:r>
      <w:r w:rsidR="000D4B4A">
        <w:fldChar w:fldCharType="end"/>
      </w:r>
      <w:r w:rsidR="000D4B4A">
        <w:t xml:space="preserve"> um die Zeile </w:t>
      </w:r>
      <w:r w:rsidR="006F1AC1">
        <w:t>„</w:t>
      </w:r>
      <w:r w:rsidR="000D4B4A" w:rsidRPr="006F1AC1">
        <w:rPr>
          <w:i/>
        </w:rPr>
        <w:t>&lt;a-light color="red" position="0 1 0"&gt;&lt;/a-light&gt;</w:t>
      </w:r>
      <w:r w:rsidR="006F1AC1">
        <w:t>“</w:t>
      </w:r>
      <w:r w:rsidR="000D4B4A">
        <w:t xml:space="preserve">so ergibt sich folgendes Bild, siehe </w:t>
      </w:r>
      <w:r w:rsidR="000D4B4A">
        <w:fldChar w:fldCharType="begin"/>
      </w:r>
      <w:r w:rsidR="000D4B4A">
        <w:instrText xml:space="preserve"> REF _Ref450042809 \h </w:instrText>
      </w:r>
      <w:r w:rsidR="000D4B4A">
        <w:fldChar w:fldCharType="separate"/>
      </w:r>
      <w:r w:rsidR="000C7041">
        <w:t xml:space="preserve">Abbildung </w:t>
      </w:r>
      <w:r w:rsidR="000C7041">
        <w:rPr>
          <w:noProof/>
        </w:rPr>
        <w:t>35</w:t>
      </w:r>
      <w:r w:rsidR="000D4B4A">
        <w:fldChar w:fldCharType="end"/>
      </w:r>
      <w:r w:rsidR="000D4B4A">
        <w:t>, beim Ausführen der Anwendung.</w:t>
      </w:r>
    </w:p>
    <w:p w14:paraId="703F6FE0" w14:textId="77777777" w:rsidR="000D4B4A" w:rsidRDefault="000D4B4A" w:rsidP="000D4B4A">
      <w:pPr>
        <w:keepNext/>
      </w:pPr>
      <w:r>
        <w:rPr>
          <w:noProof/>
          <w:lang w:eastAsia="de-DE"/>
        </w:rPr>
        <w:lastRenderedPageBreak/>
        <w:drawing>
          <wp:inline distT="0" distB="0" distL="0" distR="0" wp14:anchorId="5D99BC7C" wp14:editId="6DE0C034">
            <wp:extent cx="4319905" cy="3363595"/>
            <wp:effectExtent l="0" t="0" r="4445" b="8255"/>
            <wp:docPr id="272" name="Grafik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319905" cy="3363595"/>
                    </a:xfrm>
                    <a:prstGeom prst="rect">
                      <a:avLst/>
                    </a:prstGeom>
                  </pic:spPr>
                </pic:pic>
              </a:graphicData>
            </a:graphic>
          </wp:inline>
        </w:drawing>
      </w:r>
    </w:p>
    <w:p w14:paraId="4CB3DC69" w14:textId="42C58E96" w:rsidR="000D4B4A" w:rsidRDefault="00D65779" w:rsidP="000D4B4A">
      <w:pPr>
        <w:pStyle w:val="Beschriftung"/>
      </w:pPr>
      <w:bookmarkStart w:id="245" w:name="_Ref450042809"/>
      <w:r>
        <w:t>Abbildung</w:t>
      </w:r>
      <w:r w:rsidR="000D4B4A">
        <w:t xml:space="preserve"> </w:t>
      </w:r>
      <w:fldSimple w:instr=" SEQ Figure \* ARABIC ">
        <w:r w:rsidR="000C7041">
          <w:rPr>
            <w:noProof/>
          </w:rPr>
          <w:t>35</w:t>
        </w:r>
      </w:fldSimple>
      <w:bookmarkEnd w:id="245"/>
      <w:r w:rsidR="000D4B4A">
        <w:t>: Roter Würfel mit rotem Licht</w:t>
      </w:r>
    </w:p>
    <w:p w14:paraId="2B1B81AF" w14:textId="186F10E8" w:rsidR="000D4B4A" w:rsidRPr="000D4B4A" w:rsidRDefault="000D4B4A" w:rsidP="000D4B4A">
      <w:r>
        <w:fldChar w:fldCharType="begin"/>
      </w:r>
      <w:r>
        <w:instrText xml:space="preserve"> REF _Ref450043125 \h </w:instrText>
      </w:r>
      <w:r>
        <w:fldChar w:fldCharType="separate"/>
      </w:r>
      <w:r w:rsidR="000C7041">
        <w:t xml:space="preserve">Abbildung </w:t>
      </w:r>
      <w:r w:rsidR="000C7041">
        <w:rPr>
          <w:noProof/>
        </w:rPr>
        <w:t>36</w:t>
      </w:r>
      <w:r>
        <w:fldChar w:fldCharType="end"/>
      </w:r>
      <w:r>
        <w:t xml:space="preserve"> zeigt den entsprechenden Programmiercode zu </w:t>
      </w:r>
      <w:r>
        <w:fldChar w:fldCharType="begin"/>
      </w:r>
      <w:r>
        <w:instrText xml:space="preserve"> REF _Ref450042809 \h </w:instrText>
      </w:r>
      <w:r>
        <w:fldChar w:fldCharType="separate"/>
      </w:r>
      <w:r w:rsidR="000C7041">
        <w:t xml:space="preserve">Abbildung </w:t>
      </w:r>
      <w:r w:rsidR="000C7041">
        <w:rPr>
          <w:noProof/>
        </w:rPr>
        <w:t>35</w:t>
      </w:r>
      <w:r>
        <w:fldChar w:fldCharType="end"/>
      </w:r>
      <w:r>
        <w:t>.</w:t>
      </w:r>
    </w:p>
    <w:p w14:paraId="594AF2BC" w14:textId="77777777" w:rsidR="000D4B4A" w:rsidRDefault="000D4B4A" w:rsidP="000D4B4A">
      <w:pPr>
        <w:keepNext/>
      </w:pPr>
      <w:r>
        <w:rPr>
          <w:noProof/>
          <w:lang w:eastAsia="de-DE"/>
        </w:rPr>
        <w:drawing>
          <wp:inline distT="0" distB="0" distL="0" distR="0" wp14:anchorId="623A7EF4" wp14:editId="79253E6A">
            <wp:extent cx="4105275" cy="971550"/>
            <wp:effectExtent l="0" t="0" r="9525" b="0"/>
            <wp:docPr id="273" name="Grafik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05275" cy="971550"/>
                    </a:xfrm>
                    <a:prstGeom prst="rect">
                      <a:avLst/>
                    </a:prstGeom>
                  </pic:spPr>
                </pic:pic>
              </a:graphicData>
            </a:graphic>
          </wp:inline>
        </w:drawing>
      </w:r>
    </w:p>
    <w:p w14:paraId="2B4F002C" w14:textId="4F53F516" w:rsidR="000D4B4A" w:rsidRDefault="00D65779" w:rsidP="000D4B4A">
      <w:pPr>
        <w:pStyle w:val="Beschriftung"/>
      </w:pPr>
      <w:bookmarkStart w:id="246" w:name="_Ref450043125"/>
      <w:r>
        <w:t>Abbildung</w:t>
      </w:r>
      <w:r w:rsidR="000D4B4A">
        <w:t xml:space="preserve"> </w:t>
      </w:r>
      <w:fldSimple w:instr=" SEQ Figure \* ARABIC ">
        <w:r w:rsidR="000C7041">
          <w:rPr>
            <w:noProof/>
          </w:rPr>
          <w:t>36</w:t>
        </w:r>
      </w:fldSimple>
      <w:bookmarkEnd w:id="246"/>
      <w:r w:rsidR="000D4B4A">
        <w:t>: Programmiercode roter Würfel mit rotem Licht</w:t>
      </w:r>
    </w:p>
    <w:p w14:paraId="10C664B7" w14:textId="5D4E0416" w:rsidR="009573BD" w:rsidRDefault="009573BD" w:rsidP="009573BD">
      <w:r>
        <w:t>Wie man sieht ist bei diesem Würfel nur die obere Seite rot, die restlichen Seiten sind schwarz. Grund dafür ist das Licht, welches die Komponente „</w:t>
      </w:r>
      <w:r w:rsidRPr="006F1AC1">
        <w:rPr>
          <w:i/>
        </w:rPr>
        <w:t>position</w:t>
      </w:r>
      <w:r>
        <w:t>“ mit dem Wert „</w:t>
      </w:r>
      <w:r w:rsidRPr="006F1AC1">
        <w:rPr>
          <w:i/>
        </w:rPr>
        <w:t>0 1 0</w:t>
      </w:r>
      <w:r>
        <w:t>“ hat. Diese Komponenten legt die Position des Lichtes innerhalb der virtuellen Welt Fest. Die erste Zahl bestimmt die Position auf der X-Achse, die zweite auf der Y-Achse und die dritte auf der Z-Achse. A-Frame nutzt für die Positionierung der Objekte ein Koordinaten System dessen Achsenverlauf in</w:t>
      </w:r>
      <w:r w:rsidR="000759C8">
        <w:t xml:space="preserve"> </w:t>
      </w:r>
      <w:r w:rsidR="000759C8">
        <w:fldChar w:fldCharType="begin"/>
      </w:r>
      <w:r w:rsidR="000759C8">
        <w:instrText xml:space="preserve"> REF _Ref450058211 \h </w:instrText>
      </w:r>
      <w:r w:rsidR="000759C8">
        <w:fldChar w:fldCharType="separate"/>
      </w:r>
      <w:r w:rsidR="000C7041">
        <w:t xml:space="preserve">Abbildung </w:t>
      </w:r>
      <w:r w:rsidR="000C7041">
        <w:rPr>
          <w:noProof/>
        </w:rPr>
        <w:t>37</w:t>
      </w:r>
      <w:r w:rsidR="000759C8">
        <w:fldChar w:fldCharType="end"/>
      </w:r>
      <w:r w:rsidR="000759C8">
        <w:t xml:space="preserve"> zu sehen ist. </w:t>
      </w:r>
      <w:r>
        <w:t xml:space="preserve"> </w:t>
      </w:r>
    </w:p>
    <w:p w14:paraId="261273F5" w14:textId="77777777" w:rsidR="000759C8" w:rsidRDefault="000759C8" w:rsidP="000759C8">
      <w:pPr>
        <w:keepNext/>
      </w:pPr>
      <w:r>
        <w:rPr>
          <w:noProof/>
          <w:lang w:eastAsia="de-DE"/>
        </w:rPr>
        <w:lastRenderedPageBreak/>
        <w:drawing>
          <wp:inline distT="0" distB="0" distL="0" distR="0" wp14:anchorId="24D8584E" wp14:editId="1AC05C1D">
            <wp:extent cx="4319905" cy="4319905"/>
            <wp:effectExtent l="0" t="0" r="4445" b="4445"/>
            <wp:docPr id="274" name="Grafik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19905" cy="4319905"/>
                    </a:xfrm>
                    <a:prstGeom prst="rect">
                      <a:avLst/>
                    </a:prstGeom>
                  </pic:spPr>
                </pic:pic>
              </a:graphicData>
            </a:graphic>
          </wp:inline>
        </w:drawing>
      </w:r>
    </w:p>
    <w:p w14:paraId="2CF74FAD" w14:textId="77192B62" w:rsidR="000759C8" w:rsidRDefault="00D65779" w:rsidP="000759C8">
      <w:pPr>
        <w:pStyle w:val="Beschriftung"/>
      </w:pPr>
      <w:bookmarkStart w:id="247" w:name="_Ref450058211"/>
      <w:r>
        <w:t>Abbildung</w:t>
      </w:r>
      <w:r w:rsidR="000759C8">
        <w:t xml:space="preserve"> </w:t>
      </w:r>
      <w:fldSimple w:instr=" SEQ Figure \* ARABIC ">
        <w:r w:rsidR="000C7041">
          <w:rPr>
            <w:noProof/>
          </w:rPr>
          <w:t>37</w:t>
        </w:r>
      </w:fldSimple>
      <w:bookmarkEnd w:id="247"/>
      <w:r w:rsidR="000759C8">
        <w:t xml:space="preserve">: Koordinatensystem von A-Frame </w:t>
      </w:r>
      <w:r w:rsidR="000759C8">
        <w:fldChar w:fldCharType="begin"/>
      </w:r>
      <w:r w:rsidR="00595300">
        <w:instrText>ADDIN CITAVI.PLACEHOLDER 9ebccfa3-dc06-4e91-ab78-04b0d49eb799 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l08L1RleHQ+DQogICAgPC9UZXh0VW5pdD4NCiAgPC9UZXh0VW5pdHM+DQo8L1BsYWNlaG9sZGVyPg==</w:instrText>
      </w:r>
      <w:r w:rsidR="000759C8">
        <w:fldChar w:fldCharType="separate"/>
      </w:r>
      <w:bookmarkStart w:id="248" w:name="_CTVP0019ebccfa3dc064e91ab7804b0d49eb799"/>
      <w:r w:rsidR="00776A92">
        <w:t>[36]</w:t>
      </w:r>
      <w:bookmarkEnd w:id="248"/>
      <w:r w:rsidR="000759C8">
        <w:fldChar w:fldCharType="end"/>
      </w:r>
    </w:p>
    <w:p w14:paraId="26B8793D" w14:textId="77777777" w:rsidR="000759C8" w:rsidRDefault="00B3655B" w:rsidP="000759C8">
      <w:r>
        <w:t>Die Bezeichnung der</w:t>
      </w:r>
      <w:r w:rsidR="000759C8">
        <w:t xml:space="preserve"> Achse steht dabei jeweils an der vom Nullpunkt ausgehenden </w:t>
      </w:r>
      <w:r>
        <w:t>positiven Skala der Achse.</w:t>
      </w:r>
    </w:p>
    <w:p w14:paraId="0E0FE763" w14:textId="76FE01C6" w:rsidR="00B3655B" w:rsidRDefault="00B3655B" w:rsidP="000759C8">
      <w:r>
        <w:t>Somit befindet sich das Licht direkt oberhalb des Würfels, welcher automatisch die Komponenten „</w:t>
      </w:r>
      <w:r w:rsidRPr="006F1AC1">
        <w:rPr>
          <w:i/>
        </w:rPr>
        <w:t>position</w:t>
      </w:r>
      <w:r>
        <w:t>“ mit dem Wert „</w:t>
      </w:r>
      <w:r w:rsidRPr="006F1AC1">
        <w:rPr>
          <w:i/>
        </w:rPr>
        <w:t>0 0 0</w:t>
      </w:r>
      <w:r>
        <w:t xml:space="preserve">“ besitzt, auch wenn Dies nicht im Programmiercode von </w:t>
      </w:r>
      <w:r>
        <w:fldChar w:fldCharType="begin"/>
      </w:r>
      <w:r>
        <w:instrText xml:space="preserve"> REF _Ref450043125 \h </w:instrText>
      </w:r>
      <w:r>
        <w:fldChar w:fldCharType="separate"/>
      </w:r>
      <w:r w:rsidR="000C7041">
        <w:t xml:space="preserve">Abbildung </w:t>
      </w:r>
      <w:r w:rsidR="000C7041">
        <w:rPr>
          <w:noProof/>
        </w:rPr>
        <w:t>36</w:t>
      </w:r>
      <w:r>
        <w:fldChar w:fldCharType="end"/>
      </w:r>
      <w:r>
        <w:t xml:space="preserve"> sichtbar ist. A-Frame positioniert </w:t>
      </w:r>
      <w:r w:rsidR="00360195">
        <w:t>jedes Objekt</w:t>
      </w:r>
      <w:r>
        <w:t xml:space="preserve"> automatischen auf dieser Position, so lange keine andere programmiert wurde. Da sich nun das Licht direkt senkrecht oberhalb vom Würfeln befindet wird auch nur seine Oberseite beleuchtet, was erklärt warum nur die Oberseite rot ist, obwohl eigentlich der ganze Würfel die Farbe Rot aufweist. Die anderen Seiten des Würfels werden nicht beleuchtet und somit schwarz dargestellt.</w:t>
      </w:r>
    </w:p>
    <w:p w14:paraId="132C8CB8" w14:textId="27BAA793" w:rsidR="00C67306" w:rsidRDefault="00B0590A" w:rsidP="000759C8">
      <w:r>
        <w:t>Ebenfalls automatische wird von A-Frame eine Kamera erstellt, solange diese nicht programmiert wird. Die Kamera befindet sich automatisch and der Position „</w:t>
      </w:r>
      <w:r w:rsidRPr="006F1AC1">
        <w:rPr>
          <w:i/>
        </w:rPr>
        <w:t>0 1.8</w:t>
      </w:r>
      <w:r>
        <w:t xml:space="preserve"> </w:t>
      </w:r>
      <w:r w:rsidRPr="006F1AC1">
        <w:rPr>
          <w:i/>
        </w:rPr>
        <w:t>5</w:t>
      </w:r>
      <w:r>
        <w:t xml:space="preserve">“ </w:t>
      </w:r>
      <w:r>
        <w:fldChar w:fldCharType="begin"/>
      </w:r>
      <w:r w:rsidR="00595300">
        <w:instrText>ADDIN CITAVI.PLACEHOLDER 68b892bb-2fe5-4eb7-9316-d022a9b754b2 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fldChar w:fldCharType="separate"/>
      </w:r>
      <w:bookmarkStart w:id="249" w:name="_CTVP00168b892bb2fe54eb79316d022a9b754b2"/>
      <w:r w:rsidR="00776A92">
        <w:t>[33]</w:t>
      </w:r>
      <w:bookmarkEnd w:id="249"/>
      <w:r>
        <w:fldChar w:fldCharType="end"/>
      </w:r>
      <w:r>
        <w:t xml:space="preserve">. Würde man nun den Programmiercode um die Zeile </w:t>
      </w:r>
      <w:r w:rsidRPr="006F1AC1">
        <w:t>„</w:t>
      </w:r>
      <w:r w:rsidRPr="006F1AC1">
        <w:rPr>
          <w:i/>
        </w:rPr>
        <w:t>&lt;a-camera&gt;&lt;/a-camera&gt;</w:t>
      </w:r>
      <w:r>
        <w:t>“ erweitern, ohne der Kamera die Komponenten „</w:t>
      </w:r>
      <w:r w:rsidRPr="006F1AC1">
        <w:rPr>
          <w:i/>
        </w:rPr>
        <w:t>position</w:t>
      </w:r>
      <w:r>
        <w:t xml:space="preserve">“ mit einem bestimmen Wert zuweisen, würde der Würfel nicht mehr zu sehen sein. Dies liegt </w:t>
      </w:r>
      <w:r>
        <w:lastRenderedPageBreak/>
        <w:t xml:space="preserve">nicht daran das der Würfel verschwunden ist, vielmehr befindet sie die Kamera innerhalb des Würfels und der Würfel ist somit </w:t>
      </w:r>
      <w:r w:rsidR="00C67306">
        <w:t>nicht sichtbar.</w:t>
      </w:r>
    </w:p>
    <w:p w14:paraId="2F1F3AD3" w14:textId="77777777" w:rsidR="00C91C5D" w:rsidRDefault="00C67306" w:rsidP="00C91C5D">
      <w:pPr>
        <w:rPr>
          <w:lang w:eastAsia="de-DE"/>
        </w:rPr>
      </w:pPr>
      <w:r>
        <w:t>Als letzte Teilaufgabe der Station Eins</w:t>
      </w:r>
      <w:r w:rsidR="00E27CDB">
        <w:rPr>
          <w:lang w:eastAsia="de-DE"/>
        </w:rPr>
        <w:t xml:space="preserve"> integriert der Teilnehmer durch die Zeile „</w:t>
      </w:r>
      <w:r w:rsidR="00E27CDB" w:rsidRPr="006F1AC1">
        <w:rPr>
          <w:i/>
          <w:lang w:eastAsia="de-DE"/>
        </w:rPr>
        <w:t>&lt;a-cursor color=“blue“&gt;&lt;/a-cursor&gt;</w:t>
      </w:r>
      <w:r>
        <w:rPr>
          <w:lang w:eastAsia="de-DE"/>
        </w:rPr>
        <w:t>“</w:t>
      </w:r>
      <w:r w:rsidR="00E27CDB">
        <w:rPr>
          <w:lang w:eastAsia="de-DE"/>
        </w:rPr>
        <w:t xml:space="preserve"> einen blauen Cursor in der Anwendung.</w:t>
      </w:r>
      <w:r>
        <w:rPr>
          <w:lang w:eastAsia="de-DE"/>
        </w:rPr>
        <w:t xml:space="preserve"> Wichtig ist dabei, dass sich diese Zeile innerhalb der </w:t>
      </w:r>
      <w:r w:rsidRPr="006F1AC1">
        <w:rPr>
          <w:i/>
          <w:lang w:eastAsia="de-DE"/>
        </w:rPr>
        <w:t>&lt;a-camera&gt;</w:t>
      </w:r>
      <w:r>
        <w:rPr>
          <w:lang w:eastAsia="de-DE"/>
        </w:rPr>
        <w:t xml:space="preserve"> Tags befinden, das</w:t>
      </w:r>
      <w:r w:rsidR="0087631F">
        <w:rPr>
          <w:lang w:eastAsia="de-DE"/>
        </w:rPr>
        <w:t xml:space="preserve">s </w:t>
      </w:r>
      <w:r>
        <w:rPr>
          <w:lang w:eastAsia="de-DE"/>
        </w:rPr>
        <w:t>der Cursor seine Position mit der Kamera ändern soll.</w:t>
      </w:r>
      <w:r w:rsidR="00E27CDB">
        <w:rPr>
          <w:lang w:eastAsia="de-DE"/>
        </w:rPr>
        <w:t xml:space="preserve"> Der Cursor erfüllt im späteren Verlauf wichtige Aufgaben.</w:t>
      </w:r>
    </w:p>
    <w:p w14:paraId="5C206B2C" w14:textId="3A565B3D" w:rsidR="00C67306" w:rsidRDefault="00C67306" w:rsidP="00C91C5D">
      <w:pPr>
        <w:rPr>
          <w:lang w:eastAsia="de-DE"/>
        </w:rPr>
      </w:pPr>
      <w:r>
        <w:rPr>
          <w:lang w:eastAsia="de-DE"/>
        </w:rPr>
        <w:t>Der vollständige Programmiercode für Station Eins ist</w:t>
      </w:r>
      <w:r w:rsidR="00BC2EA8">
        <w:rPr>
          <w:lang w:eastAsia="de-DE"/>
        </w:rPr>
        <w:t xml:space="preserve"> in</w:t>
      </w:r>
      <w:r>
        <w:rPr>
          <w:lang w:eastAsia="de-DE"/>
        </w:rPr>
        <w:t xml:space="preserve"> </w:t>
      </w:r>
      <w:r w:rsidR="00BC2EA8">
        <w:rPr>
          <w:lang w:eastAsia="de-DE"/>
        </w:rPr>
        <w:fldChar w:fldCharType="begin"/>
      </w:r>
      <w:r w:rsidR="00BC2EA8">
        <w:rPr>
          <w:lang w:eastAsia="de-DE"/>
        </w:rPr>
        <w:instrText xml:space="preserve"> REF _Ref450060172 \h </w:instrText>
      </w:r>
      <w:r w:rsidR="00BC2EA8">
        <w:rPr>
          <w:lang w:eastAsia="de-DE"/>
        </w:rPr>
      </w:r>
      <w:r w:rsidR="00BC2EA8">
        <w:rPr>
          <w:lang w:eastAsia="de-DE"/>
        </w:rPr>
        <w:fldChar w:fldCharType="separate"/>
      </w:r>
      <w:r w:rsidR="000C7041">
        <w:t xml:space="preserve">Abbildung </w:t>
      </w:r>
      <w:r w:rsidR="000C7041">
        <w:rPr>
          <w:noProof/>
        </w:rPr>
        <w:t>38</w:t>
      </w:r>
      <w:r w:rsidR="00BC2EA8">
        <w:rPr>
          <w:lang w:eastAsia="de-DE"/>
        </w:rPr>
        <w:fldChar w:fldCharType="end"/>
      </w:r>
      <w:r w:rsidR="00BC2EA8">
        <w:rPr>
          <w:lang w:eastAsia="de-DE"/>
        </w:rPr>
        <w:t xml:space="preserve"> zu sehen.</w:t>
      </w:r>
    </w:p>
    <w:p w14:paraId="62BC4B80" w14:textId="77777777" w:rsidR="00BC2EA8" w:rsidRDefault="00C67306" w:rsidP="00BC2EA8">
      <w:pPr>
        <w:keepNext/>
      </w:pPr>
      <w:r>
        <w:rPr>
          <w:noProof/>
          <w:lang w:eastAsia="de-DE"/>
        </w:rPr>
        <w:drawing>
          <wp:inline distT="0" distB="0" distL="0" distR="0" wp14:anchorId="609A8BB7" wp14:editId="23EEDAC0">
            <wp:extent cx="4171950" cy="1943100"/>
            <wp:effectExtent l="0" t="0" r="0" b="0"/>
            <wp:docPr id="275" name="Grafik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1449"/>
                    <a:stretch/>
                  </pic:blipFill>
                  <pic:spPr bwMode="auto">
                    <a:xfrm>
                      <a:off x="0" y="0"/>
                      <a:ext cx="4171950" cy="1943100"/>
                    </a:xfrm>
                    <a:prstGeom prst="rect">
                      <a:avLst/>
                    </a:prstGeom>
                    <a:ln>
                      <a:noFill/>
                    </a:ln>
                    <a:extLst>
                      <a:ext uri="{53640926-AAD7-44D8-BBD7-CCE9431645EC}">
                        <a14:shadowObscured xmlns:a14="http://schemas.microsoft.com/office/drawing/2010/main"/>
                      </a:ext>
                    </a:extLst>
                  </pic:spPr>
                </pic:pic>
              </a:graphicData>
            </a:graphic>
          </wp:inline>
        </w:drawing>
      </w:r>
    </w:p>
    <w:p w14:paraId="6CA96981" w14:textId="1BD41BDC" w:rsidR="00C67306" w:rsidRDefault="00D65779" w:rsidP="00BC2EA8">
      <w:pPr>
        <w:pStyle w:val="Beschriftung"/>
      </w:pPr>
      <w:bookmarkStart w:id="250" w:name="_Ref450060172"/>
      <w:r>
        <w:t>Abbildung</w:t>
      </w:r>
      <w:r w:rsidR="00BC2EA8">
        <w:t xml:space="preserve"> </w:t>
      </w:r>
      <w:fldSimple w:instr=" SEQ Figure \* ARABIC ">
        <w:r w:rsidR="000C7041">
          <w:rPr>
            <w:noProof/>
          </w:rPr>
          <w:t>38</w:t>
        </w:r>
      </w:fldSimple>
      <w:bookmarkEnd w:id="250"/>
      <w:r w:rsidR="00BC2EA8">
        <w:t>: Vollständiger Programmiercode Station Eins</w:t>
      </w:r>
    </w:p>
    <w:p w14:paraId="3A416B4E" w14:textId="0073E991" w:rsidR="00BC2EA8" w:rsidRPr="00BC2EA8" w:rsidRDefault="00BC2EA8" w:rsidP="00BC2EA8">
      <w:r>
        <w:t xml:space="preserve">Das Aussehen der vollständigen Station Eins wird in </w:t>
      </w:r>
      <w:r>
        <w:fldChar w:fldCharType="begin"/>
      </w:r>
      <w:r>
        <w:instrText xml:space="preserve"> REF _Ref450060722 \h </w:instrText>
      </w:r>
      <w:r>
        <w:fldChar w:fldCharType="separate"/>
      </w:r>
      <w:r w:rsidR="000C7041">
        <w:t xml:space="preserve">Abbildung </w:t>
      </w:r>
      <w:r w:rsidR="000C7041">
        <w:rPr>
          <w:noProof/>
        </w:rPr>
        <w:t>39</w:t>
      </w:r>
      <w:r>
        <w:fldChar w:fldCharType="end"/>
      </w:r>
      <w:r>
        <w:t xml:space="preserve"> gezeigt.</w:t>
      </w:r>
    </w:p>
    <w:p w14:paraId="7ABE6979" w14:textId="77777777" w:rsidR="00BC2EA8" w:rsidRDefault="00BC2EA8" w:rsidP="00BC2EA8">
      <w:pPr>
        <w:keepNext/>
      </w:pPr>
      <w:r>
        <w:rPr>
          <w:noProof/>
          <w:lang w:eastAsia="de-DE"/>
        </w:rPr>
        <w:drawing>
          <wp:inline distT="0" distB="0" distL="0" distR="0" wp14:anchorId="1D4AC77A" wp14:editId="58D350FC">
            <wp:extent cx="3895725" cy="3295650"/>
            <wp:effectExtent l="0" t="0" r="9525" b="0"/>
            <wp:docPr id="276" name="Grafik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95725" cy="3295650"/>
                    </a:xfrm>
                    <a:prstGeom prst="rect">
                      <a:avLst/>
                    </a:prstGeom>
                  </pic:spPr>
                </pic:pic>
              </a:graphicData>
            </a:graphic>
          </wp:inline>
        </w:drawing>
      </w:r>
    </w:p>
    <w:p w14:paraId="75E13480" w14:textId="192E96DF" w:rsidR="00E27CDB" w:rsidRDefault="00D65779" w:rsidP="00BC2EA8">
      <w:pPr>
        <w:pStyle w:val="Beschriftung"/>
      </w:pPr>
      <w:bookmarkStart w:id="251" w:name="_Ref450060722"/>
      <w:r>
        <w:t>Abbildung</w:t>
      </w:r>
      <w:r w:rsidR="00BC2EA8">
        <w:t xml:space="preserve"> </w:t>
      </w:r>
      <w:fldSimple w:instr=" SEQ Figure \* ARABIC ">
        <w:r w:rsidR="000C7041">
          <w:rPr>
            <w:noProof/>
          </w:rPr>
          <w:t>39</w:t>
        </w:r>
      </w:fldSimple>
      <w:bookmarkEnd w:id="251"/>
      <w:r w:rsidR="00BC2EA8">
        <w:t>: Vollständige Station Eins</w:t>
      </w:r>
    </w:p>
    <w:p w14:paraId="5BA801EB" w14:textId="77777777" w:rsidR="00BC2EA8" w:rsidRDefault="00BC2EA8" w:rsidP="00BC2EA8">
      <w:r>
        <w:lastRenderedPageBreak/>
        <w:t>Der Würfel, der Einfluss des Lichtes und der</w:t>
      </w:r>
      <w:r w:rsidR="00D306B5">
        <w:t xml:space="preserve"> blaue</w:t>
      </w:r>
      <w:r>
        <w:t xml:space="preserve"> Cursor</w:t>
      </w:r>
      <w:r w:rsidR="00D306B5">
        <w:t xml:space="preserve"> sind gut sichtbar.</w:t>
      </w:r>
    </w:p>
    <w:p w14:paraId="575E721B" w14:textId="77777777" w:rsidR="00D306B5" w:rsidRDefault="00D306B5" w:rsidP="00BC2EA8"/>
    <w:p w14:paraId="5D4C5890" w14:textId="77777777" w:rsidR="00D306B5" w:rsidRDefault="00D306B5" w:rsidP="003B3500">
      <w:pPr>
        <w:pStyle w:val="berschrift3"/>
      </w:pPr>
      <w:bookmarkStart w:id="252" w:name="_Toc453247694"/>
      <w:r>
        <w:t>Zweite Station</w:t>
      </w:r>
      <w:bookmarkEnd w:id="252"/>
    </w:p>
    <w:p w14:paraId="54EE7596" w14:textId="77777777" w:rsidR="00D306B5" w:rsidRDefault="00D306B5" w:rsidP="00D306B5"/>
    <w:p w14:paraId="5B21DD33" w14:textId="449AC447" w:rsidR="0044363E" w:rsidRDefault="004965BD" w:rsidP="00D306B5">
      <w:r>
        <w:t>Bei Station zwei programmiert der Teilnehmer zuerst einige geometrische Objekte, diese sind ein gelber Quader, ein roter Würfel, ein grüner Zylinder, eine blaue Kugel und ein orangener Kegel. Über die Komponenten „</w:t>
      </w:r>
      <w:r w:rsidRPr="006F1AC1">
        <w:rPr>
          <w:i/>
        </w:rPr>
        <w:t>position</w:t>
      </w:r>
      <w:r>
        <w:t>“ werden sie an verschiedenen Stellen platziert um gut sichtbar zu sein. Mit Hilfe von geometrischen Komponenten wie „</w:t>
      </w:r>
      <w:r w:rsidRPr="006F1AC1">
        <w:rPr>
          <w:i/>
        </w:rPr>
        <w:t>width</w:t>
      </w:r>
      <w:r>
        <w:t>“, „</w:t>
      </w:r>
      <w:r w:rsidRPr="006F1AC1">
        <w:rPr>
          <w:i/>
        </w:rPr>
        <w:t>height</w:t>
      </w:r>
      <w:r>
        <w:t>“ oder „</w:t>
      </w:r>
      <w:r w:rsidRPr="006F1AC1">
        <w:rPr>
          <w:i/>
        </w:rPr>
        <w:t>depth</w:t>
      </w:r>
      <w:r>
        <w:t xml:space="preserve">“ werden die Proportionen der Objekte verändert, </w:t>
      </w:r>
      <w:r w:rsidR="003F42DF">
        <w:t>die drei oben genannten Komponenten beziehen sich auf den gelben Quader</w:t>
      </w:r>
      <w:r w:rsidR="0044363E">
        <w:t xml:space="preserve"> </w:t>
      </w:r>
      <w:r w:rsidR="0044363E">
        <w:fldChar w:fldCharType="begin"/>
      </w:r>
      <w:r w:rsidR="00595300">
        <w:instrText>ADDIN CITAVI.PLACEHOLDER fa5734f6-7fec-467a-86dc-dffdcef98ed9 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44363E">
        <w:fldChar w:fldCharType="separate"/>
      </w:r>
      <w:bookmarkStart w:id="253" w:name="_CTVP001fa5734f67fec467a86dcdffdcef98ed9"/>
      <w:r w:rsidR="00776A92">
        <w:t>[37]</w:t>
      </w:r>
      <w:bookmarkEnd w:id="253"/>
      <w:r w:rsidR="0044363E">
        <w:fldChar w:fldCharType="end"/>
      </w:r>
      <w:r w:rsidR="003F42DF">
        <w:t>, bei der blauen Kugel wäre die entsprechende Komponente „</w:t>
      </w:r>
      <w:r w:rsidR="003F42DF" w:rsidRPr="006F1AC1">
        <w:rPr>
          <w:i/>
        </w:rPr>
        <w:t>radius</w:t>
      </w:r>
      <w:r w:rsidR="003F42DF">
        <w:t>“</w:t>
      </w:r>
      <w:r w:rsidR="0044363E">
        <w:t xml:space="preserve"> </w:t>
      </w:r>
      <w:r w:rsidR="0044363E">
        <w:fldChar w:fldCharType="begin"/>
      </w:r>
      <w:r w:rsidR="00595300">
        <w:instrText>ADDIN CITAVI.PLACEHOLDER 77911607-3609-463e-a815-29284c50deec 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rsidR="0044363E">
        <w:fldChar w:fldCharType="separate"/>
      </w:r>
      <w:bookmarkStart w:id="254" w:name="_CTVP001779116073609463ea81529284c50deec"/>
      <w:r w:rsidR="00776A92">
        <w:t>[38]</w:t>
      </w:r>
      <w:bookmarkEnd w:id="254"/>
      <w:r w:rsidR="0044363E">
        <w:fldChar w:fldCharType="end"/>
      </w:r>
      <w:r w:rsidR="003F42DF">
        <w:t>. Zusätzlich werden manche Objekte mit Hilfe der Komponenten „</w:t>
      </w:r>
      <w:r w:rsidR="003F42DF" w:rsidRPr="006F1AC1">
        <w:rPr>
          <w:i/>
        </w:rPr>
        <w:t>rotation</w:t>
      </w:r>
      <w:r w:rsidR="003F42DF">
        <w:t>“ innerhalb der Szene gedreht. Die Komponente „</w:t>
      </w:r>
      <w:r w:rsidR="003F42DF" w:rsidRPr="006F1AC1">
        <w:rPr>
          <w:i/>
        </w:rPr>
        <w:t>rotation</w:t>
      </w:r>
      <w:r w:rsidR="003F42DF">
        <w:t>“ besitzt ähnlich wie die Komponente „</w:t>
      </w:r>
      <w:r w:rsidR="003F42DF" w:rsidRPr="006F1AC1">
        <w:rPr>
          <w:i/>
        </w:rPr>
        <w:t>position</w:t>
      </w:r>
      <w:r w:rsidR="003F42DF">
        <w:t>“ als Wert drei Zahlen. Diese Zahlen können Werte von 0 bis 360 annehmen. Die Zahlen geben die Drehung um die jeweilige Achse an, die erste Zahl um die X-Achse die zweite Zahl um die Y-Achse und die dritte Zahl um die Z-Achse. Somit beschreibt die Komponente „</w:t>
      </w:r>
      <w:r w:rsidR="003F42DF" w:rsidRPr="006F1AC1">
        <w:rPr>
          <w:i/>
        </w:rPr>
        <w:t>rotation</w:t>
      </w:r>
      <w:r w:rsidR="003F42DF">
        <w:t xml:space="preserve">“ die Orientierung eines Objektes innerhalb der Szene </w:t>
      </w:r>
      <w:r w:rsidR="0044363E">
        <w:fldChar w:fldCharType="begin"/>
      </w:r>
      <w:r w:rsidR="00595300">
        <w:instrText>ADDIN CITAVI.PLACEHOLDER cbe7dc45-e3ae-4b7c-9ead-c4b40ada7184 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V08L1RleHQ+DQogICAgPC9UZXh0VW5pdD4NCiAgPC9UZXh0VW5pdHM+DQo8L1BsYWNlaG9sZGVyPg==</w:instrText>
      </w:r>
      <w:r w:rsidR="0044363E">
        <w:fldChar w:fldCharType="separate"/>
      </w:r>
      <w:bookmarkStart w:id="255" w:name="_CTVP001cbe7dc45e3ae4b7c9eadc4b40ada7184"/>
      <w:r w:rsidR="00776A92">
        <w:t>[39]</w:t>
      </w:r>
      <w:bookmarkEnd w:id="255"/>
      <w:r w:rsidR="0044363E">
        <w:fldChar w:fldCharType="end"/>
      </w:r>
      <w:r w:rsidR="003F42DF">
        <w:t>.</w:t>
      </w:r>
    </w:p>
    <w:p w14:paraId="3D2FC1F9" w14:textId="6E4ED203" w:rsidR="00D306B5" w:rsidRDefault="0044363E" w:rsidP="00D306B5">
      <w:r>
        <w:t>Nachdem alle Objekte nun entsprechenden platziert und orientiert wurden, kann ihnen nun eine Animation hinzugefügt werden. E</w:t>
      </w:r>
      <w:r w:rsidR="00BC0590">
        <w:t>ine Animation wird mit Hilfe der</w:t>
      </w:r>
      <w:r>
        <w:t xml:space="preserve"> Tags </w:t>
      </w:r>
      <w:r w:rsidRPr="006F1AC1">
        <w:t>„</w:t>
      </w:r>
      <w:r w:rsidRPr="006F1AC1">
        <w:rPr>
          <w:i/>
        </w:rPr>
        <w:t>&lt;a-animation&gt;</w:t>
      </w:r>
      <w:r w:rsidR="00BC0590" w:rsidRPr="006F1AC1">
        <w:rPr>
          <w:i/>
        </w:rPr>
        <w:t>&lt;/a-animation&gt;</w:t>
      </w:r>
      <w:r w:rsidRPr="006F1AC1">
        <w:t>“</w:t>
      </w:r>
      <w:r w:rsidR="00BC0590" w:rsidRPr="006F1AC1">
        <w:rPr>
          <w:i/>
        </w:rPr>
        <w:t xml:space="preserve"> </w:t>
      </w:r>
      <w:r w:rsidR="00BC0590">
        <w:t xml:space="preserve">hinzugefügt, es ist dabei wichtig, </w:t>
      </w:r>
      <w:r w:rsidR="006F1AC1">
        <w:t>dass</w:t>
      </w:r>
      <w:r w:rsidR="00BC0590">
        <w:t xml:space="preserve"> der Tag für die Animation zwischen den beiden Tags des jeweiligen Objekts stehen, das animiert werden soll. Es gibt verschiedene Arten von Animationen. Der Typ „</w:t>
      </w:r>
      <w:r w:rsidR="00BC0590" w:rsidRPr="006F1AC1">
        <w:rPr>
          <w:i/>
        </w:rPr>
        <w:t>rotation</w:t>
      </w:r>
      <w:r w:rsidR="00BC0590">
        <w:t>“ bewirkt das sich das Objekt um einer seiner Achse dreht. Der Typ „</w:t>
      </w:r>
      <w:r w:rsidR="00BC0590" w:rsidRPr="006F1AC1">
        <w:rPr>
          <w:i/>
        </w:rPr>
        <w:t>position</w:t>
      </w:r>
      <w:r w:rsidR="00BC0590">
        <w:t>“ sorgt dafür, dass sich das Objekt zwischen zwei auswählbaren Positionen bewegt. Der rote Würfel wird so animiert, dass er sich um seine eigene Y-Achse dreht, der grüne Zylinder bewegt sich zwischen zwei Punkten auf der Y-Achse und die blaue Kugel zwischen zwei Punkten auf X-Achse.</w:t>
      </w:r>
      <w:r w:rsidR="0037148A">
        <w:t xml:space="preserve"> Der entsprechende Programmiercode ist ein </w:t>
      </w:r>
      <w:r w:rsidR="0037148A">
        <w:fldChar w:fldCharType="begin"/>
      </w:r>
      <w:r w:rsidR="0037148A">
        <w:instrText xml:space="preserve"> REF _Ref450127074 \h </w:instrText>
      </w:r>
      <w:r w:rsidR="0037148A">
        <w:fldChar w:fldCharType="separate"/>
      </w:r>
      <w:r w:rsidR="000C7041">
        <w:t xml:space="preserve">Abbildung </w:t>
      </w:r>
      <w:r w:rsidR="000C7041">
        <w:rPr>
          <w:noProof/>
        </w:rPr>
        <w:t>40</w:t>
      </w:r>
      <w:r w:rsidR="0037148A">
        <w:fldChar w:fldCharType="end"/>
      </w:r>
      <w:r w:rsidR="0037148A">
        <w:t xml:space="preserve"> zu sehen. </w:t>
      </w:r>
      <w:r w:rsidR="00BC0590">
        <w:t xml:space="preserve"> </w:t>
      </w:r>
    </w:p>
    <w:p w14:paraId="6C313C21" w14:textId="77777777" w:rsidR="0037148A" w:rsidRDefault="00BC0590" w:rsidP="0037148A">
      <w:pPr>
        <w:keepNext/>
      </w:pPr>
      <w:r>
        <w:rPr>
          <w:noProof/>
          <w:lang w:eastAsia="de-DE"/>
        </w:rPr>
        <w:lastRenderedPageBreak/>
        <w:drawing>
          <wp:inline distT="0" distB="0" distL="0" distR="0" wp14:anchorId="3DD6C031" wp14:editId="7298002C">
            <wp:extent cx="3638550" cy="4362450"/>
            <wp:effectExtent l="0" t="0" r="0" b="0"/>
            <wp:docPr id="277" name="Grafik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38550" cy="4362450"/>
                    </a:xfrm>
                    <a:prstGeom prst="rect">
                      <a:avLst/>
                    </a:prstGeom>
                  </pic:spPr>
                </pic:pic>
              </a:graphicData>
            </a:graphic>
          </wp:inline>
        </w:drawing>
      </w:r>
    </w:p>
    <w:p w14:paraId="37DCB38D" w14:textId="37E3C22D" w:rsidR="00BC0590" w:rsidRDefault="00D65779" w:rsidP="0037148A">
      <w:pPr>
        <w:pStyle w:val="Beschriftung"/>
      </w:pPr>
      <w:bookmarkStart w:id="256" w:name="_Ref450127074"/>
      <w:r>
        <w:t>Abbildung</w:t>
      </w:r>
      <w:r w:rsidR="0037148A">
        <w:t xml:space="preserve"> </w:t>
      </w:r>
      <w:fldSimple w:instr=" SEQ Figure \* ARABIC ">
        <w:r w:rsidR="000C7041">
          <w:rPr>
            <w:noProof/>
          </w:rPr>
          <w:t>40</w:t>
        </w:r>
      </w:fldSimple>
      <w:bookmarkEnd w:id="256"/>
      <w:r w:rsidR="0037148A">
        <w:t>: Programmiercode Animationen</w:t>
      </w:r>
    </w:p>
    <w:p w14:paraId="28E101EA" w14:textId="4DDD69B8" w:rsidR="00C00966" w:rsidRDefault="0037148A" w:rsidP="0037148A">
      <w:r>
        <w:t xml:space="preserve">Im Folgenden werden nun die verschiedenen Komponenten welche innerhalb der </w:t>
      </w:r>
      <w:r w:rsidRPr="006F1AC1">
        <w:t>„</w:t>
      </w:r>
      <w:r w:rsidRPr="006F1AC1">
        <w:rPr>
          <w:i/>
        </w:rPr>
        <w:t>&lt;a-animation&gt;&lt;/a-animation&gt;</w:t>
      </w:r>
      <w:r w:rsidRPr="006F1AC1">
        <w:t>“</w:t>
      </w:r>
      <w:r>
        <w:t xml:space="preserve"> Tags stehen beschrieben. </w:t>
      </w:r>
      <w:r w:rsidR="00CC1F37">
        <w:t>Die Komponente „</w:t>
      </w:r>
      <w:r w:rsidR="00CC1F37" w:rsidRPr="006F1AC1">
        <w:rPr>
          <w:i/>
        </w:rPr>
        <w:t>attribute</w:t>
      </w:r>
      <w:r w:rsidR="00CC1F37">
        <w:t>“ legt den Typ der Animation fest, wie bereits oben beschrieben. Mit „</w:t>
      </w:r>
      <w:r w:rsidR="00CC1F37" w:rsidRPr="006F1AC1">
        <w:rPr>
          <w:i/>
        </w:rPr>
        <w:t>repeat</w:t>
      </w:r>
      <w:r w:rsidR="00CC1F37">
        <w:t>“ wird angegeben wie oft sich die Animation wiederholt wird. Die Komponente „</w:t>
      </w:r>
      <w:r w:rsidR="00CC1F37" w:rsidRPr="006F1AC1">
        <w:rPr>
          <w:i/>
        </w:rPr>
        <w:t>from</w:t>
      </w:r>
      <w:r w:rsidR="00CC1F37">
        <w:t>“ legt die Startposition fest, ist diese nicht explizit festgelegt worden, wird sie automatisch auf die Position des Objektes gelegt. Mit „</w:t>
      </w:r>
      <w:r w:rsidR="00CC1F37" w:rsidRPr="006F1AC1">
        <w:rPr>
          <w:i/>
        </w:rPr>
        <w:t>to</w:t>
      </w:r>
      <w:r w:rsidR="00CC1F37">
        <w:t>“ wird der Zielpunkt der Animation festgelegt. Durch „</w:t>
      </w:r>
      <w:r w:rsidR="00CC1F37" w:rsidRPr="006F1AC1">
        <w:rPr>
          <w:i/>
        </w:rPr>
        <w:t>dur</w:t>
      </w:r>
      <w:r w:rsidR="00CC1F37">
        <w:t>“ wird die festgelegt wie viele Millisekunden die Animation andauert. Die Komponente „</w:t>
      </w:r>
      <w:r w:rsidR="00CC1F37" w:rsidRPr="006F1AC1">
        <w:rPr>
          <w:i/>
        </w:rPr>
        <w:t>fill</w:t>
      </w:r>
      <w:r w:rsidR="00CC1F37">
        <w:t>“ beschreibt das Verhalten des Objektes nachdem die Animation ausgeführt wurde. Der Wert „</w:t>
      </w:r>
      <w:r w:rsidR="00CC1F37" w:rsidRPr="006F1AC1">
        <w:rPr>
          <w:i/>
        </w:rPr>
        <w:t>forwards</w:t>
      </w:r>
      <w:r w:rsidR="00CC1F37">
        <w:t>“ sorgt dafür, dass nach Ende der Animation der Wert der Komponente „</w:t>
      </w:r>
      <w:r w:rsidR="00CC1F37" w:rsidRPr="006F1AC1">
        <w:rPr>
          <w:i/>
        </w:rPr>
        <w:t>to</w:t>
      </w:r>
      <w:r w:rsidR="00CC1F37">
        <w:t>“ mit dem Wert der Komponente „</w:t>
      </w:r>
      <w:r w:rsidR="00CC1F37" w:rsidRPr="006F1AC1">
        <w:rPr>
          <w:i/>
        </w:rPr>
        <w:t>from</w:t>
      </w:r>
      <w:r w:rsidR="00CC1F37">
        <w:t>“</w:t>
      </w:r>
      <w:r w:rsidR="00C00966">
        <w:t xml:space="preserve"> getauscht wird. Die Komponente „</w:t>
      </w:r>
      <w:r w:rsidR="00C00966" w:rsidRPr="006F1AC1">
        <w:rPr>
          <w:i/>
        </w:rPr>
        <w:t>direction</w:t>
      </w:r>
      <w:r w:rsidR="00C00966">
        <w:t>“ bewirkt das im ersten Durchlauf die Animation von der Position beschrieben durch „</w:t>
      </w:r>
      <w:r w:rsidR="00C00966" w:rsidRPr="006F1AC1">
        <w:rPr>
          <w:i/>
        </w:rPr>
        <w:t>from</w:t>
      </w:r>
      <w:r w:rsidR="00C00966">
        <w:t>“ zu Position beschrieben durch „</w:t>
      </w:r>
      <w:r w:rsidR="00C00966" w:rsidRPr="006F1AC1">
        <w:rPr>
          <w:i/>
        </w:rPr>
        <w:t>to</w:t>
      </w:r>
      <w:r w:rsidR="00C00966">
        <w:t>“ stattfindet. Anschließend erfolgt die Animation genau anders herum, von „</w:t>
      </w:r>
      <w:r w:rsidR="00C00966" w:rsidRPr="006F1AC1">
        <w:rPr>
          <w:i/>
        </w:rPr>
        <w:t>to</w:t>
      </w:r>
      <w:r w:rsidR="00C00966">
        <w:t>“ nach „</w:t>
      </w:r>
      <w:r w:rsidR="00C00966" w:rsidRPr="006F1AC1">
        <w:rPr>
          <w:i/>
        </w:rPr>
        <w:t>from</w:t>
      </w:r>
      <w:r w:rsidR="00C00966">
        <w:t>“, während im nächsten Animationszyklus wieder von „</w:t>
      </w:r>
      <w:r w:rsidR="00C00966" w:rsidRPr="006F1AC1">
        <w:rPr>
          <w:i/>
        </w:rPr>
        <w:t>from</w:t>
      </w:r>
      <w:r w:rsidR="00C00966">
        <w:t>“ nach „</w:t>
      </w:r>
      <w:r w:rsidR="00C00966" w:rsidRPr="006F1AC1">
        <w:rPr>
          <w:i/>
        </w:rPr>
        <w:t>to</w:t>
      </w:r>
      <w:r w:rsidR="00C00966">
        <w:t>“. Heißt der Startpunkt wird nach jedem Zyklus getauscht. Somit wird mit Hilfe der Komponenten „</w:t>
      </w:r>
      <w:r w:rsidR="00C00966" w:rsidRPr="006F1AC1">
        <w:rPr>
          <w:i/>
        </w:rPr>
        <w:t>fill</w:t>
      </w:r>
      <w:r w:rsidR="00C00966">
        <w:t>“ und „</w:t>
      </w:r>
      <w:r w:rsidR="00C00966" w:rsidRPr="006F1AC1">
        <w:rPr>
          <w:i/>
        </w:rPr>
        <w:t>direction</w:t>
      </w:r>
      <w:r w:rsidR="00C00966">
        <w:t xml:space="preserve">“ dafür gesorgt, </w:t>
      </w:r>
      <w:r w:rsidR="00C00966">
        <w:lastRenderedPageBreak/>
        <w:t>dass sich bei der Animation das Objekt stets zwischen zwei Punkten hin und her bewegt, und nicht nach dem Ende der Animation zum Anfangspunkt zurückspringt</w:t>
      </w:r>
      <w:r w:rsidR="00680B5B">
        <w:t xml:space="preserve"> </w:t>
      </w:r>
      <w:r w:rsidR="00680B5B">
        <w:fldChar w:fldCharType="begin"/>
      </w:r>
      <w:r w:rsidR="00595300">
        <w:instrText>ADDIN CITAVI.PLACEHOLDER 6527eb66-8dae-49bc-911f-b5ba30be2e8b 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rsidR="00680B5B">
        <w:fldChar w:fldCharType="separate"/>
      </w:r>
      <w:bookmarkStart w:id="257" w:name="_CTVP0016527eb668dae49bc911fb5ba30be2e8b"/>
      <w:r w:rsidR="00776A92">
        <w:t>[40]</w:t>
      </w:r>
      <w:bookmarkEnd w:id="257"/>
      <w:r w:rsidR="00680B5B">
        <w:fldChar w:fldCharType="end"/>
      </w:r>
      <w:r w:rsidR="00C00966">
        <w:t xml:space="preserve">. </w:t>
      </w:r>
    </w:p>
    <w:p w14:paraId="5B1331BE" w14:textId="5122A1B3" w:rsidR="00C00966" w:rsidRDefault="00680B5B" w:rsidP="0037148A">
      <w:r>
        <w:t>Als letzte Teilübung der Station Zwei wird dem gelben Quader und dem orangenen Kegel die „</w:t>
      </w:r>
      <w:r w:rsidRPr="006F1AC1">
        <w:rPr>
          <w:i/>
        </w:rPr>
        <w:t>look-at</w:t>
      </w:r>
      <w:r>
        <w:t>“ Komponente hinzugefügt. Als Wert wird ein anderes Objekt innerhalb der Szene eingetragen, im vorliegenden Fall „</w:t>
      </w:r>
      <w:r w:rsidRPr="006F1AC1">
        <w:rPr>
          <w:i/>
        </w:rPr>
        <w:t>a-cylinder</w:t>
      </w:r>
      <w:r>
        <w:t>“. Dadurch richten sich der Quader und der Kegel entlang der Bewegung des Zylinders aus. Sie blicken dem Zylinder hinterher während dieser sich zwischen zwei Punkten auf der X-Achse bewegt.</w:t>
      </w:r>
      <w:r w:rsidR="00BD4039">
        <w:t xml:space="preserve"> </w:t>
      </w:r>
      <w:r w:rsidR="00BD4039">
        <w:fldChar w:fldCharType="begin"/>
      </w:r>
      <w:r w:rsidR="00BD4039">
        <w:instrText xml:space="preserve"> REF _Ref450130529 \h </w:instrText>
      </w:r>
      <w:r w:rsidR="00BD4039">
        <w:fldChar w:fldCharType="separate"/>
      </w:r>
      <w:r w:rsidR="000C7041">
        <w:t xml:space="preserve">Abbildung </w:t>
      </w:r>
      <w:r w:rsidR="000C7041">
        <w:rPr>
          <w:noProof/>
        </w:rPr>
        <w:t>41</w:t>
      </w:r>
      <w:r w:rsidR="00BD4039">
        <w:fldChar w:fldCharType="end"/>
      </w:r>
      <w:r w:rsidR="00BD4039">
        <w:t xml:space="preserve"> zeigt den entsprechenden Programmiercode.</w:t>
      </w:r>
    </w:p>
    <w:p w14:paraId="0A6827A9" w14:textId="77777777" w:rsidR="00680B5B" w:rsidRDefault="00680B5B" w:rsidP="00680B5B">
      <w:pPr>
        <w:keepNext/>
      </w:pPr>
      <w:r>
        <w:rPr>
          <w:noProof/>
          <w:lang w:eastAsia="de-DE"/>
        </w:rPr>
        <w:drawing>
          <wp:inline distT="0" distB="0" distL="0" distR="0" wp14:anchorId="4C4B9929" wp14:editId="0B3F996F">
            <wp:extent cx="3467100" cy="2117125"/>
            <wp:effectExtent l="0" t="0" r="0" b="0"/>
            <wp:docPr id="278" name="Grafik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b="2513"/>
                    <a:stretch/>
                  </pic:blipFill>
                  <pic:spPr bwMode="auto">
                    <a:xfrm>
                      <a:off x="0" y="0"/>
                      <a:ext cx="3467100" cy="2117125"/>
                    </a:xfrm>
                    <a:prstGeom prst="rect">
                      <a:avLst/>
                    </a:prstGeom>
                    <a:ln>
                      <a:noFill/>
                    </a:ln>
                    <a:extLst>
                      <a:ext uri="{53640926-AAD7-44D8-BBD7-CCE9431645EC}">
                        <a14:shadowObscured xmlns:a14="http://schemas.microsoft.com/office/drawing/2010/main"/>
                      </a:ext>
                    </a:extLst>
                  </pic:spPr>
                </pic:pic>
              </a:graphicData>
            </a:graphic>
          </wp:inline>
        </w:drawing>
      </w:r>
    </w:p>
    <w:p w14:paraId="58C62582" w14:textId="5B1C48FC" w:rsidR="00680B5B" w:rsidRDefault="00D65779" w:rsidP="00680B5B">
      <w:pPr>
        <w:pStyle w:val="Beschriftung"/>
      </w:pPr>
      <w:bookmarkStart w:id="258" w:name="_Ref450130529"/>
      <w:r>
        <w:t>Abbildung</w:t>
      </w:r>
      <w:r w:rsidR="00680B5B">
        <w:t xml:space="preserve"> </w:t>
      </w:r>
      <w:fldSimple w:instr=" SEQ Figure \* ARABIC ">
        <w:r w:rsidR="000C7041">
          <w:rPr>
            <w:noProof/>
          </w:rPr>
          <w:t>41</w:t>
        </w:r>
      </w:fldSimple>
      <w:bookmarkEnd w:id="258"/>
      <w:r w:rsidR="00680B5B">
        <w:t>: Quader und Zylinder mit "look-at" Komponente</w:t>
      </w:r>
    </w:p>
    <w:p w14:paraId="4499BF06" w14:textId="77777777" w:rsidR="00BD4039" w:rsidRDefault="00BD4039" w:rsidP="00BD4039">
      <w:r>
        <w:t>Es besteht auch die Möglichkeit „</w:t>
      </w:r>
      <w:r w:rsidRPr="006F1AC1">
        <w:rPr>
          <w:i/>
        </w:rPr>
        <w:t>a-camera</w:t>
      </w:r>
      <w:r>
        <w:t>“ als Wert einzutragen, dadurch würden die Objekte immer dem Nutzer der Anwendung hinterherschauen.</w:t>
      </w:r>
    </w:p>
    <w:p w14:paraId="59421801" w14:textId="77777777" w:rsidR="003D2C91" w:rsidRDefault="00BD4039" w:rsidP="003B3500">
      <w:pPr>
        <w:pStyle w:val="berschrift3"/>
      </w:pPr>
      <w:bookmarkStart w:id="259" w:name="_Toc453247695"/>
      <w:r>
        <w:t>Dritte Station</w:t>
      </w:r>
      <w:bookmarkEnd w:id="259"/>
    </w:p>
    <w:p w14:paraId="579FBB7F" w14:textId="77777777" w:rsidR="003D2C91" w:rsidRDefault="003D2C91" w:rsidP="003D2C91"/>
    <w:p w14:paraId="25E8EEE0" w14:textId="689CADBE" w:rsidR="00794B0C" w:rsidRDefault="003D2C91" w:rsidP="003D2C91">
      <w:pPr>
        <w:rPr>
          <w:lang w:eastAsia="de-DE"/>
        </w:rPr>
      </w:pPr>
      <w:r>
        <w:t xml:space="preserve">Während der Stationen Eins und Zwei wurden für Objekte stets Tags genutzt die das Objekte mehr oder weniger bereits beschreiben. Beispielsweise wird mit den Tag </w:t>
      </w:r>
      <w:r w:rsidRPr="006F1AC1">
        <w:t>„</w:t>
      </w:r>
      <w:r w:rsidRPr="006F1AC1">
        <w:rPr>
          <w:i/>
        </w:rPr>
        <w:t>&lt;a-cylinder&gt;&lt;/a-cylinder&gt;</w:t>
      </w:r>
      <w:r w:rsidRPr="006F1AC1">
        <w:t>“</w:t>
      </w:r>
      <w:r>
        <w:t xml:space="preserve"> ein Zylinder erstellt. Diese beschreibenden Tags werden „Primitives“ genannt. Primitives dienen als Vereinfachung der eigentlichen API von A-Frame. Im Kern nutzt A-Frame </w:t>
      </w:r>
      <w:r>
        <w:rPr>
          <w:lang w:eastAsia="de-DE"/>
        </w:rPr>
        <w:t>ein sogenanntes „entity-component-system“</w:t>
      </w:r>
      <w:r w:rsidR="00FA14F8">
        <w:rPr>
          <w:lang w:eastAsia="de-DE"/>
        </w:rPr>
        <w:t>. Dieses System funktioniert so, dass jedes Objekt im Programmiercode mit dem Tag „</w:t>
      </w:r>
      <w:r w:rsidR="00FA14F8" w:rsidRPr="006F1AC1">
        <w:rPr>
          <w:i/>
          <w:lang w:eastAsia="de-DE"/>
        </w:rPr>
        <w:t>&lt;a-entity&gt;&lt;/a-entity&gt;</w:t>
      </w:r>
      <w:r w:rsidR="00FA14F8">
        <w:rPr>
          <w:lang w:eastAsia="de-DE"/>
        </w:rPr>
        <w:t xml:space="preserve">“ angelegt wird. Dabei spielt es keine Rolle ob das Objekt ein Vierreck eine Würfel eine Kugel wird oder sonst eine beliebige Form </w:t>
      </w:r>
      <w:r w:rsidR="00FA14F8">
        <w:rPr>
          <w:lang w:eastAsia="de-DE"/>
        </w:rPr>
        <w:lastRenderedPageBreak/>
        <w:t>annehmen soll</w:t>
      </w:r>
      <w:r w:rsidR="00794B0C">
        <w:rPr>
          <w:lang w:eastAsia="de-DE"/>
        </w:rPr>
        <w:t xml:space="preserve"> </w:t>
      </w:r>
      <w:r w:rsidR="00794B0C">
        <w:rPr>
          <w:lang w:eastAsia="de-DE"/>
        </w:rPr>
        <w:fldChar w:fldCharType="begin"/>
      </w:r>
      <w:r w:rsidR="00595300">
        <w:rPr>
          <w:lang w:eastAsia="de-DE"/>
        </w:rPr>
        <w:instrText>ADDIN CITAVI.PLACEHOLDER 17e7b28d-d529-4b47-8f41-15012d7608f0 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FdPC9UZXh0Pg0KICAgIDwvVGV4dFVuaXQ+DQogIDwvVGV4dFVuaXRzPg0KPC9QbGFjZWhvbGRlcj4=</w:instrText>
      </w:r>
      <w:r w:rsidR="00794B0C">
        <w:rPr>
          <w:lang w:eastAsia="de-DE"/>
        </w:rPr>
        <w:fldChar w:fldCharType="separate"/>
      </w:r>
      <w:bookmarkStart w:id="260" w:name="_CTVP00117e7b28dd5294b478f4115012d7608f0"/>
      <w:r w:rsidR="00776A92">
        <w:rPr>
          <w:lang w:eastAsia="de-DE"/>
        </w:rPr>
        <w:t>[41]</w:t>
      </w:r>
      <w:bookmarkEnd w:id="260"/>
      <w:r w:rsidR="00794B0C">
        <w:rPr>
          <w:lang w:eastAsia="de-DE"/>
        </w:rPr>
        <w:fldChar w:fldCharType="end"/>
      </w:r>
      <w:r w:rsidR="00FA14F8">
        <w:rPr>
          <w:lang w:eastAsia="de-DE"/>
        </w:rPr>
        <w:t>. M</w:t>
      </w:r>
      <w:r w:rsidR="00794B0C">
        <w:rPr>
          <w:lang w:eastAsia="de-DE"/>
        </w:rPr>
        <w:t>öchte man nun</w:t>
      </w:r>
      <w:r w:rsidR="00FA14F8">
        <w:rPr>
          <w:lang w:eastAsia="de-DE"/>
        </w:rPr>
        <w:t xml:space="preserve"> mit Hilfe des „entity-component-system“ einen roten Würfel programmier</w:t>
      </w:r>
      <w:r w:rsidR="00794B0C">
        <w:rPr>
          <w:lang w:eastAsia="de-DE"/>
        </w:rPr>
        <w:t>en, sieht die Code im Vergleich zum Code der für die Programmierung per Primitive benötig wird wie folgt aus.</w:t>
      </w:r>
    </w:p>
    <w:p w14:paraId="7420C4E3" w14:textId="77777777" w:rsidR="00794B0C" w:rsidRDefault="00794B0C" w:rsidP="00794B0C">
      <w:pPr>
        <w:keepNext/>
      </w:pPr>
      <w:r>
        <w:rPr>
          <w:noProof/>
          <w:lang w:eastAsia="de-DE"/>
        </w:rPr>
        <w:drawing>
          <wp:inline distT="0" distB="0" distL="0" distR="0" wp14:anchorId="21EDDB24" wp14:editId="3CFCC72D">
            <wp:extent cx="3343275" cy="1781175"/>
            <wp:effectExtent l="0" t="0" r="9525" b="9525"/>
            <wp:docPr id="279" name="Grafik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343275" cy="1781175"/>
                    </a:xfrm>
                    <a:prstGeom prst="rect">
                      <a:avLst/>
                    </a:prstGeom>
                  </pic:spPr>
                </pic:pic>
              </a:graphicData>
            </a:graphic>
          </wp:inline>
        </w:drawing>
      </w:r>
    </w:p>
    <w:p w14:paraId="282E3D8A" w14:textId="26DEFDCE" w:rsidR="00794B0C" w:rsidRPr="00D65779" w:rsidRDefault="00D65779" w:rsidP="00794B0C">
      <w:pPr>
        <w:pStyle w:val="Beschriftung"/>
      </w:pPr>
      <w:bookmarkStart w:id="261" w:name="_Ref450138516"/>
      <w:r w:rsidRPr="00D65779">
        <w:t>Abbildung</w:t>
      </w:r>
      <w:r w:rsidR="00794B0C" w:rsidRPr="00D65779">
        <w:t xml:space="preserve"> </w:t>
      </w:r>
      <w:r w:rsidR="00794B0C">
        <w:fldChar w:fldCharType="begin"/>
      </w:r>
      <w:r w:rsidR="00794B0C" w:rsidRPr="00D65779">
        <w:instrText xml:space="preserve"> SEQ Figure \* ARABIC </w:instrText>
      </w:r>
      <w:r w:rsidR="00794B0C">
        <w:fldChar w:fldCharType="separate"/>
      </w:r>
      <w:r w:rsidR="000C7041">
        <w:rPr>
          <w:noProof/>
        </w:rPr>
        <w:t>42</w:t>
      </w:r>
      <w:r w:rsidR="00794B0C">
        <w:fldChar w:fldCharType="end"/>
      </w:r>
      <w:bookmarkEnd w:id="261"/>
      <w:r w:rsidR="00794B0C" w:rsidRPr="00D65779">
        <w:t>: Vergleich Primitives vs. entity-component-system</w:t>
      </w:r>
    </w:p>
    <w:p w14:paraId="10FBA164" w14:textId="0120F486" w:rsidR="007B6239" w:rsidRDefault="00794B0C" w:rsidP="003D2C91">
      <w:r>
        <w:rPr>
          <w:lang w:eastAsia="de-DE"/>
        </w:rPr>
        <w:fldChar w:fldCharType="begin"/>
      </w:r>
      <w:r>
        <w:rPr>
          <w:lang w:eastAsia="de-DE"/>
        </w:rPr>
        <w:instrText xml:space="preserve"> REF _Ref450138516 \h </w:instrText>
      </w:r>
      <w:r>
        <w:rPr>
          <w:lang w:eastAsia="de-DE"/>
        </w:rPr>
      </w:r>
      <w:r>
        <w:rPr>
          <w:lang w:eastAsia="de-DE"/>
        </w:rPr>
        <w:fldChar w:fldCharType="separate"/>
      </w:r>
      <w:r w:rsidR="000C7041" w:rsidRPr="00D65779">
        <w:t xml:space="preserve">Abbildung </w:t>
      </w:r>
      <w:r w:rsidR="000C7041">
        <w:rPr>
          <w:noProof/>
        </w:rPr>
        <w:t>42</w:t>
      </w:r>
      <w:r>
        <w:rPr>
          <w:lang w:eastAsia="de-DE"/>
        </w:rPr>
        <w:fldChar w:fldCharType="end"/>
      </w:r>
      <w:r>
        <w:rPr>
          <w:lang w:eastAsia="de-DE"/>
        </w:rPr>
        <w:t xml:space="preserve"> zeigt, dass bei der Verwendung des „entity-component-system“ wesentlich mehr Code programmiert werden muss um das gleiche Ergebnis zu erhalten. Aber wo liegt dann der Vorteil des „entity-component-system“</w:t>
      </w:r>
      <w:r w:rsidR="008148D8">
        <w:rPr>
          <w:lang w:eastAsia="de-DE"/>
        </w:rPr>
        <w:t>?</w:t>
      </w:r>
      <w:r w:rsidR="00FA14F8">
        <w:t xml:space="preserve"> </w:t>
      </w:r>
      <w:r w:rsidR="008148D8">
        <w:t xml:space="preserve">Dadurch, dass jedes Objekt im Grunde eine </w:t>
      </w:r>
      <w:r w:rsidR="008148D8" w:rsidRPr="006F1AC1">
        <w:t>„</w:t>
      </w:r>
      <w:r w:rsidR="008148D8" w:rsidRPr="006F1AC1">
        <w:rPr>
          <w:i/>
        </w:rPr>
        <w:t>&lt;a-entity&gt;</w:t>
      </w:r>
      <w:r w:rsidR="008148D8" w:rsidRPr="006F1AC1">
        <w:t xml:space="preserve">“ </w:t>
      </w:r>
      <w:r w:rsidR="008148D8">
        <w:t xml:space="preserve">ist, lässt sich jedes Objekt sehr leicht erweitern. Man kann der </w:t>
      </w:r>
      <w:r w:rsidR="008148D8" w:rsidRPr="006F1AC1">
        <w:t>„</w:t>
      </w:r>
      <w:r w:rsidR="008148D8" w:rsidRPr="006F1AC1">
        <w:rPr>
          <w:i/>
        </w:rPr>
        <w:t>&lt;a-entity&gt;</w:t>
      </w:r>
      <w:r w:rsidR="008148D8" w:rsidRPr="006F1AC1">
        <w:t>“</w:t>
      </w:r>
      <w:r w:rsidR="008148D8">
        <w:t xml:space="preserve"> einfach eine neue Komponente hinzufügen. Es können Komponenten die eigentlich für ein anderes Objekt geschrieben wurden jedem beliebigen Objekt hinzugefügt werden. Dadurch lassen sich Objekte leicht in ihrem Aussehen, Verhalten und in ihrer Funktion verändern. Außerdem erlaubt es das „entity-component-system“ Komponenten von unabhängigen Entwicklern zu nutzen, die nicht standartmäßig </w:t>
      </w:r>
      <w:r w:rsidR="007B6239">
        <w:t xml:space="preserve">in der A-Frame API enthalten sind. Dadurch wäre es möglich dem roten Würfel eine Komponente hinzuzufügen, welche von einem anderen A-Frame Nutzer entwickelt wurde, welche den Würfel nach dem Ablauf einer bestimmten Zeit explodieren lässt </w:t>
      </w:r>
      <w:r w:rsidR="007B6239">
        <w:fldChar w:fldCharType="begin"/>
      </w:r>
      <w:r w:rsidR="00595300">
        <w:instrText>ADDIN CITAVI.PLACEHOLDER 989c581b-98ed-4ed6-8e2e-257d01967eb7 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7B6239">
        <w:fldChar w:fldCharType="separate"/>
      </w:r>
      <w:bookmarkStart w:id="262" w:name="_CTVP001989c581b98ed4ed68e2e257d01967eb7"/>
      <w:r w:rsidR="00776A92">
        <w:t>[42]</w:t>
      </w:r>
      <w:bookmarkEnd w:id="262"/>
      <w:r w:rsidR="007B6239">
        <w:fldChar w:fldCharType="end"/>
      </w:r>
      <w:r w:rsidR="007B6239">
        <w:t xml:space="preserve">. </w:t>
      </w:r>
    </w:p>
    <w:p w14:paraId="206B2D08" w14:textId="77777777" w:rsidR="00614B5F" w:rsidRDefault="007B6239" w:rsidP="003D2C91">
      <w:r>
        <w:t>Mit Station Drei wird dem Laborteilnehmer nun gezeigt wie man das „entity-component-system“ verwendet.</w:t>
      </w:r>
      <w:r w:rsidR="00614B5F">
        <w:t xml:space="preserve"> Bevor der eigentliche Inhalt der Station betrachtet wird muss allerdings noch ein weiteres System von A-Frame vorgestellt werden, das sogenannte „asset management system“. Dieses System hat die die Funktion Bilder, Videos, Audio Dateien oder 3D Modelle vorzuladen, bevor die A-Frame Szene gerendert wird. Dadurch wird gewährleistet, </w:t>
      </w:r>
      <w:r w:rsidR="00C73F48">
        <w:t>dass</w:t>
      </w:r>
      <w:r w:rsidR="00614B5F">
        <w:t xml:space="preserve"> während des Renderings alle Daten vorhanden sind, was der Stabilität der Anwendung zu Gute kommt. </w:t>
      </w:r>
    </w:p>
    <w:p w14:paraId="4AAB4C1F" w14:textId="77777777" w:rsidR="0087631F" w:rsidRDefault="0087631F" w:rsidP="003D2C91"/>
    <w:p w14:paraId="28940E4A" w14:textId="77777777" w:rsidR="00614B5F" w:rsidRDefault="0087631F" w:rsidP="00614B5F">
      <w:pPr>
        <w:keepNext/>
      </w:pPr>
      <w:r>
        <w:rPr>
          <w:noProof/>
          <w:lang w:eastAsia="de-DE"/>
        </w:rPr>
        <w:lastRenderedPageBreak/>
        <w:t xml:space="preserve"> </w:t>
      </w:r>
      <w:r w:rsidR="00614B5F">
        <w:rPr>
          <w:noProof/>
          <w:lang w:eastAsia="de-DE"/>
        </w:rPr>
        <w:drawing>
          <wp:inline distT="0" distB="0" distL="0" distR="0" wp14:anchorId="4871CDAF" wp14:editId="50EC7F3A">
            <wp:extent cx="3971925" cy="1476375"/>
            <wp:effectExtent l="0" t="0" r="9525" b="9525"/>
            <wp:docPr id="280" name="Grafik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71925" cy="1476375"/>
                    </a:xfrm>
                    <a:prstGeom prst="rect">
                      <a:avLst/>
                    </a:prstGeom>
                  </pic:spPr>
                </pic:pic>
              </a:graphicData>
            </a:graphic>
          </wp:inline>
        </w:drawing>
      </w:r>
    </w:p>
    <w:p w14:paraId="52F4FC3B" w14:textId="538691F0" w:rsidR="00614B5F" w:rsidRDefault="00D65779" w:rsidP="00614B5F">
      <w:pPr>
        <w:pStyle w:val="Beschriftung"/>
      </w:pPr>
      <w:bookmarkStart w:id="263" w:name="_Ref450141929"/>
      <w:r>
        <w:t>Abbildung</w:t>
      </w:r>
      <w:r w:rsidR="00614B5F">
        <w:t xml:space="preserve"> </w:t>
      </w:r>
      <w:fldSimple w:instr=" SEQ Figure \* ARABIC ">
        <w:r w:rsidR="000C7041">
          <w:rPr>
            <w:noProof/>
          </w:rPr>
          <w:t>43</w:t>
        </w:r>
      </w:fldSimple>
      <w:bookmarkEnd w:id="263"/>
      <w:r w:rsidR="00614B5F">
        <w:t>: Asset management system</w:t>
      </w:r>
    </w:p>
    <w:p w14:paraId="1B7D4AFD" w14:textId="1E7D11E9" w:rsidR="00614B5F" w:rsidRDefault="00614B5F" w:rsidP="00614B5F">
      <w:r>
        <w:fldChar w:fldCharType="begin"/>
      </w:r>
      <w:r>
        <w:instrText xml:space="preserve"> REF _Ref450141929 \h </w:instrText>
      </w:r>
      <w:r>
        <w:fldChar w:fldCharType="separate"/>
      </w:r>
      <w:r w:rsidR="000C7041">
        <w:t xml:space="preserve">Abbildung </w:t>
      </w:r>
      <w:r w:rsidR="000C7041">
        <w:rPr>
          <w:noProof/>
        </w:rPr>
        <w:t>43</w:t>
      </w:r>
      <w:r>
        <w:fldChar w:fldCharType="end"/>
      </w:r>
      <w:r>
        <w:t xml:space="preserve"> zeigt das „asset management system“ innerhalb des Programmiercodes. Dabei wird jede Datei ihrer Art entsprechend mit einem Tag versehen, wie beispielsweise </w:t>
      </w:r>
      <w:r w:rsidRPr="007915A4">
        <w:rPr>
          <w:i/>
        </w:rPr>
        <w:t>&lt;img&gt;</w:t>
      </w:r>
      <w:r>
        <w:t xml:space="preserve"> für Bild oder </w:t>
      </w:r>
      <w:r w:rsidRPr="007915A4">
        <w:rPr>
          <w:i/>
        </w:rPr>
        <w:t>&lt;audio&gt;</w:t>
      </w:r>
      <w:r>
        <w:t xml:space="preserve"> für eine Audio-Datei. Zusätzlich wird jede Datei mit einer ID versehen, welche frei festlegbar ist. </w:t>
      </w:r>
      <w:r w:rsidR="00C73F48">
        <w:t>Mit Hilfe dieser ID kann die Datei später in einem Objekt eingebunden werden. Das verwenden des „asset management system“ ist nicht zwingend notwendig, es können Dateien auch direkt über Links in Objekte eingebunden werden, allerdings bringt das System die oben genannten Vorteile mit</w:t>
      </w:r>
      <w:r w:rsidR="00866B3E">
        <w:t xml:space="preserve"> </w:t>
      </w:r>
      <w:r w:rsidR="00866B3E">
        <w:fldChar w:fldCharType="begin"/>
      </w:r>
      <w:r w:rsidR="00595300">
        <w:instrText>ADDIN CITAVI.PLACEHOLDER c9077fd3-2483-4c20-9fec-6a1373cdbefd 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866B3E">
        <w:fldChar w:fldCharType="separate"/>
      </w:r>
      <w:bookmarkStart w:id="264" w:name="_CTVP001c9077fd324834c209fec6a1373cdbefd"/>
      <w:r w:rsidR="00776A92">
        <w:t>[43]</w:t>
      </w:r>
      <w:bookmarkEnd w:id="264"/>
      <w:r w:rsidR="00866B3E">
        <w:fldChar w:fldCharType="end"/>
      </w:r>
      <w:r w:rsidR="00C73F48">
        <w:t>.</w:t>
      </w:r>
    </w:p>
    <w:p w14:paraId="30B28070" w14:textId="77777777" w:rsidR="00C73F48" w:rsidRDefault="00C73F48" w:rsidP="00614B5F">
      <w:r>
        <w:t>Zusäztlich bringt die dritte Station für den Laborteilnehmer folgende Neuerungen mit. Das Einbinden von Vidoes, Bildern und 3D Modellen und das Auslösen eines Events mit Hilfe des Cursors.</w:t>
      </w:r>
    </w:p>
    <w:p w14:paraId="4AF608D3" w14:textId="5B970D1F" w:rsidR="00C73F48" w:rsidRDefault="00C73F48" w:rsidP="00614B5F">
      <w:r>
        <w:t xml:space="preserve">Die dritte Station startet damit, dass der Teilnehmer zu aller erst den Boden erstellen muss auf dem sie die Station befindet, dieser war bisher stets vorgegeben. </w:t>
      </w:r>
      <w:r w:rsidR="0020668B">
        <w:t xml:space="preserve">Zuerst wird ein Objekt mit </w:t>
      </w:r>
      <w:r w:rsidR="007915A4">
        <w:t>„</w:t>
      </w:r>
      <w:r w:rsidR="0020668B" w:rsidRPr="007915A4">
        <w:rPr>
          <w:i/>
        </w:rPr>
        <w:t>&lt;a-entity&gt;&lt;/a-entity&gt;</w:t>
      </w:r>
      <w:r w:rsidR="007915A4">
        <w:t>“</w:t>
      </w:r>
      <w:r w:rsidR="0020668B">
        <w:t xml:space="preserve"> erzeugt. Die </w:t>
      </w:r>
      <w:r w:rsidR="006954DE">
        <w:t xml:space="preserve">Komponente </w:t>
      </w:r>
      <w:r w:rsidR="006954DE" w:rsidRPr="0020668B">
        <w:t>„</w:t>
      </w:r>
      <w:r w:rsidR="0020668B" w:rsidRPr="007915A4">
        <w:rPr>
          <w:i/>
        </w:rPr>
        <w:t>geometry</w:t>
      </w:r>
      <w:r w:rsidR="0020668B">
        <w:t>“ mit den Werten "</w:t>
      </w:r>
      <w:r w:rsidR="0020668B" w:rsidRPr="007915A4">
        <w:rPr>
          <w:i/>
        </w:rPr>
        <w:t>primitive: circle; radius: 20</w:t>
      </w:r>
      <w:r w:rsidR="0020668B" w:rsidRPr="0020668B">
        <w:t>"</w:t>
      </w:r>
      <w:r w:rsidR="0020668B">
        <w:t xml:space="preserve"> verleiht dem Objekt </w:t>
      </w:r>
      <w:r w:rsidR="006954DE">
        <w:t>ein kreisförmiges Aussehen</w:t>
      </w:r>
      <w:r w:rsidR="0020668B">
        <w:t xml:space="preserve"> mit dem Radius von 20 m. Die Komponente „</w:t>
      </w:r>
      <w:r w:rsidR="0020668B" w:rsidRPr="007915A4">
        <w:rPr>
          <w:i/>
        </w:rPr>
        <w:t>material</w:t>
      </w:r>
      <w:r w:rsidR="0020668B">
        <w:t xml:space="preserve">“ mit den Werten </w:t>
      </w:r>
      <w:r w:rsidR="0020668B" w:rsidRPr="0020668B">
        <w:t>"</w:t>
      </w:r>
      <w:r w:rsidR="0020668B" w:rsidRPr="007915A4">
        <w:rPr>
          <w:i/>
        </w:rPr>
        <w:t>src: #waldboden; repeat:20 20</w:t>
      </w:r>
      <w:r w:rsidR="0020668B" w:rsidRPr="0020668B">
        <w:t>"</w:t>
      </w:r>
      <w:r w:rsidR="0020668B">
        <w:t xml:space="preserve"> passt die Oberfläche des Objektes so an, das sie dem Bild mit der ID „</w:t>
      </w:r>
      <w:r w:rsidR="0020668B" w:rsidRPr="007915A4">
        <w:rPr>
          <w:i/>
        </w:rPr>
        <w:t>waldboden</w:t>
      </w:r>
      <w:r w:rsidR="0020668B">
        <w:t>“ entspicht. Der Wert „</w:t>
      </w:r>
      <w:r w:rsidR="0020668B" w:rsidRPr="007915A4">
        <w:rPr>
          <w:i/>
        </w:rPr>
        <w:t>repeat: 20 20</w:t>
      </w:r>
      <w:r w:rsidR="0020668B">
        <w:t xml:space="preserve">“ gibt an wie oft das Bild auf der Obefläche des Objektes in Richtung der X-Achse und der Y-Achse wiederholt wird. Zusätzlich wird das Objekt nun entsprechend positioniert und orientiert um als Boden der Station zu dienen. </w:t>
      </w:r>
      <w:r w:rsidR="002F362B">
        <w:fldChar w:fldCharType="begin"/>
      </w:r>
      <w:r w:rsidR="002F362B">
        <w:instrText xml:space="preserve"> REF _Ref450143435 \h </w:instrText>
      </w:r>
      <w:r w:rsidR="002F362B">
        <w:fldChar w:fldCharType="separate"/>
      </w:r>
      <w:r w:rsidR="000C7041">
        <w:t xml:space="preserve">Abbildung </w:t>
      </w:r>
      <w:r w:rsidR="000C7041">
        <w:rPr>
          <w:noProof/>
        </w:rPr>
        <w:t>44</w:t>
      </w:r>
      <w:r w:rsidR="002F362B">
        <w:fldChar w:fldCharType="end"/>
      </w:r>
      <w:r w:rsidR="002F362B">
        <w:t xml:space="preserve"> zeigt den entsprechenden Programmiercode.</w:t>
      </w:r>
    </w:p>
    <w:p w14:paraId="5BBD7312" w14:textId="77777777" w:rsidR="002F362B" w:rsidRDefault="002F362B" w:rsidP="002F362B">
      <w:pPr>
        <w:keepNext/>
      </w:pPr>
      <w:r>
        <w:rPr>
          <w:noProof/>
          <w:lang w:eastAsia="de-DE"/>
        </w:rPr>
        <w:lastRenderedPageBreak/>
        <w:drawing>
          <wp:inline distT="0" distB="0" distL="0" distR="0" wp14:anchorId="1BD9A6F2" wp14:editId="07E64159">
            <wp:extent cx="3638550" cy="1143000"/>
            <wp:effectExtent l="0" t="0" r="0" b="0"/>
            <wp:docPr id="281" name="Grafik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38550" cy="1143000"/>
                    </a:xfrm>
                    <a:prstGeom prst="rect">
                      <a:avLst/>
                    </a:prstGeom>
                  </pic:spPr>
                </pic:pic>
              </a:graphicData>
            </a:graphic>
          </wp:inline>
        </w:drawing>
      </w:r>
    </w:p>
    <w:p w14:paraId="0DF47360" w14:textId="36FB7B6E" w:rsidR="002F362B" w:rsidRDefault="00D65779" w:rsidP="002F362B">
      <w:pPr>
        <w:pStyle w:val="Beschriftung"/>
      </w:pPr>
      <w:bookmarkStart w:id="265" w:name="_Ref450143435"/>
      <w:r>
        <w:t>Abbildung</w:t>
      </w:r>
      <w:r w:rsidR="002F362B">
        <w:t xml:space="preserve"> </w:t>
      </w:r>
      <w:fldSimple w:instr=" SEQ Figure \* ARABIC ">
        <w:r w:rsidR="000C7041">
          <w:rPr>
            <w:noProof/>
          </w:rPr>
          <w:t>44</w:t>
        </w:r>
      </w:fldSimple>
      <w:bookmarkEnd w:id="265"/>
      <w:r w:rsidR="002F362B">
        <w:t>: Programmiercode Boden dritte Station</w:t>
      </w:r>
    </w:p>
    <w:p w14:paraId="75FAEAAF" w14:textId="77777777" w:rsidR="002F362B" w:rsidRDefault="002F362B" w:rsidP="002F362B">
      <w:r>
        <w:t xml:space="preserve">Nachdem der Boden programmiert wurde, soll nun ein 3D Model intergriert werden. Dies ist </w:t>
      </w:r>
      <w:r w:rsidR="00D473D3">
        <w:t xml:space="preserve">kann einfach durch folgenden Code geschehen. </w:t>
      </w:r>
    </w:p>
    <w:p w14:paraId="360A4059" w14:textId="77777777" w:rsidR="00D473D3" w:rsidRDefault="00D473D3" w:rsidP="00D473D3">
      <w:pPr>
        <w:keepNext/>
      </w:pPr>
      <w:r>
        <w:rPr>
          <w:noProof/>
          <w:lang w:eastAsia="de-DE"/>
        </w:rPr>
        <w:drawing>
          <wp:inline distT="0" distB="0" distL="0" distR="0" wp14:anchorId="2765A5FC" wp14:editId="019D864C">
            <wp:extent cx="4319905" cy="497205"/>
            <wp:effectExtent l="0" t="0" r="4445" b="0"/>
            <wp:docPr id="282" name="Grafik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319905" cy="497205"/>
                    </a:xfrm>
                    <a:prstGeom prst="rect">
                      <a:avLst/>
                    </a:prstGeom>
                  </pic:spPr>
                </pic:pic>
              </a:graphicData>
            </a:graphic>
          </wp:inline>
        </w:drawing>
      </w:r>
    </w:p>
    <w:p w14:paraId="42536B13" w14:textId="53E7DDAD" w:rsidR="00D473D3" w:rsidRDefault="00D65779" w:rsidP="00D473D3">
      <w:pPr>
        <w:pStyle w:val="Beschriftung"/>
      </w:pPr>
      <w:bookmarkStart w:id="266" w:name="_Ref450144043"/>
      <w:r>
        <w:t>Abbildung</w:t>
      </w:r>
      <w:r w:rsidR="00D473D3">
        <w:t xml:space="preserve"> </w:t>
      </w:r>
      <w:fldSimple w:instr=" SEQ Figure \* ARABIC ">
        <w:r w:rsidR="000C7041">
          <w:rPr>
            <w:noProof/>
          </w:rPr>
          <w:t>45</w:t>
        </w:r>
      </w:fldSimple>
      <w:bookmarkEnd w:id="266"/>
      <w:r w:rsidR="00D473D3">
        <w:t>: Einbinden des 3D Models</w:t>
      </w:r>
    </w:p>
    <w:p w14:paraId="153FA274" w14:textId="5D49B4DA" w:rsidR="00D473D3" w:rsidRDefault="00D473D3" w:rsidP="00D473D3">
      <w:r>
        <w:t xml:space="preserve">Wie </w:t>
      </w:r>
      <w:r>
        <w:fldChar w:fldCharType="begin"/>
      </w:r>
      <w:r>
        <w:instrText xml:space="preserve"> REF _Ref450144043 \h </w:instrText>
      </w:r>
      <w:r>
        <w:fldChar w:fldCharType="separate"/>
      </w:r>
      <w:r w:rsidR="000C7041">
        <w:t xml:space="preserve">Abbildung </w:t>
      </w:r>
      <w:r w:rsidR="000C7041">
        <w:rPr>
          <w:noProof/>
        </w:rPr>
        <w:t>45</w:t>
      </w:r>
      <w:r>
        <w:fldChar w:fldCharType="end"/>
      </w:r>
      <w:r>
        <w:t xml:space="preserve"> zeigt ist es dabei wichtig den </w:t>
      </w:r>
      <w:r w:rsidRPr="007915A4">
        <w:rPr>
          <w:i/>
        </w:rPr>
        <w:t>&lt;a-collada-model&gt;</w:t>
      </w:r>
      <w:r>
        <w:t xml:space="preserve"> Tag innerhalb des </w:t>
      </w:r>
      <w:r w:rsidRPr="007915A4">
        <w:rPr>
          <w:i/>
        </w:rPr>
        <w:t>&lt;a-entity&gt;</w:t>
      </w:r>
      <w:r>
        <w:t xml:space="preserve"> Tags zu setzen</w:t>
      </w:r>
      <w:r w:rsidR="00E35321">
        <w:t xml:space="preserve"> </w:t>
      </w:r>
      <w:r w:rsidR="00E35321">
        <w:fldChar w:fldCharType="begin"/>
      </w:r>
      <w:r w:rsidR="00595300">
        <w:instrText>ADDIN CITAVI.PLACEHOLDER 43c8352d-c557-4690-990d-ced8fb642f4a 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RdPC9UZXh0Pg0KICAgIDwvVGV4dFVuaXQ+DQogIDwvVGV4dFVuaXRzPg0KPC9QbGFjZWhvbGRlcj4=</w:instrText>
      </w:r>
      <w:r w:rsidR="00E35321">
        <w:fldChar w:fldCharType="separate"/>
      </w:r>
      <w:bookmarkStart w:id="267" w:name="_CTVP00143c8352dc5574690990dced8fb642f4a"/>
      <w:r w:rsidR="00776A92">
        <w:t>[44]</w:t>
      </w:r>
      <w:bookmarkEnd w:id="267"/>
      <w:r w:rsidR="00E35321">
        <w:fldChar w:fldCharType="end"/>
      </w:r>
      <w:r>
        <w:t>.</w:t>
      </w:r>
    </w:p>
    <w:p w14:paraId="4547FADB" w14:textId="1CF75D19" w:rsidR="00D473D3" w:rsidRPr="00D473D3" w:rsidRDefault="00D473D3" w:rsidP="00D473D3">
      <w:r>
        <w:t>Als nächstes gilt es nun ein Video in</w:t>
      </w:r>
      <w:r w:rsidR="00086114">
        <w:t xml:space="preserve"> die</w:t>
      </w:r>
      <w:r>
        <w:t xml:space="preserve"> Anwendung zu integrieren, dabei wird wieder das „asset management system“ genutzt, wie </w:t>
      </w:r>
      <w:r>
        <w:fldChar w:fldCharType="begin"/>
      </w:r>
      <w:r>
        <w:instrText xml:space="preserve"> REF _Ref450144361 \h </w:instrText>
      </w:r>
      <w:r>
        <w:fldChar w:fldCharType="separate"/>
      </w:r>
      <w:r w:rsidR="000C7041">
        <w:t xml:space="preserve">Abbildung </w:t>
      </w:r>
      <w:r w:rsidR="000C7041">
        <w:rPr>
          <w:noProof/>
        </w:rPr>
        <w:t>46</w:t>
      </w:r>
      <w:r>
        <w:fldChar w:fldCharType="end"/>
      </w:r>
      <w:r>
        <w:t xml:space="preserve"> zeigt. </w:t>
      </w:r>
    </w:p>
    <w:p w14:paraId="756F7EAB" w14:textId="77777777" w:rsidR="00D473D3" w:rsidRDefault="00D473D3" w:rsidP="00D473D3">
      <w:pPr>
        <w:keepNext/>
      </w:pPr>
      <w:r>
        <w:rPr>
          <w:noProof/>
          <w:lang w:eastAsia="de-DE"/>
        </w:rPr>
        <w:drawing>
          <wp:inline distT="0" distB="0" distL="0" distR="0" wp14:anchorId="1335CB9B" wp14:editId="11D0C36B">
            <wp:extent cx="3705225" cy="714375"/>
            <wp:effectExtent l="0" t="0" r="9525" b="9525"/>
            <wp:docPr id="283" name="Grafik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05225" cy="714375"/>
                    </a:xfrm>
                    <a:prstGeom prst="rect">
                      <a:avLst/>
                    </a:prstGeom>
                  </pic:spPr>
                </pic:pic>
              </a:graphicData>
            </a:graphic>
          </wp:inline>
        </w:drawing>
      </w:r>
    </w:p>
    <w:p w14:paraId="515B6187" w14:textId="5775F842" w:rsidR="00D473D3" w:rsidRDefault="00D65779" w:rsidP="00D473D3">
      <w:pPr>
        <w:pStyle w:val="Beschriftung"/>
      </w:pPr>
      <w:bookmarkStart w:id="268" w:name="_Ref450144361"/>
      <w:r>
        <w:t>Abbildung</w:t>
      </w:r>
      <w:r w:rsidR="00D473D3">
        <w:t xml:space="preserve"> </w:t>
      </w:r>
      <w:fldSimple w:instr=" SEQ Figure \* ARABIC ">
        <w:r w:rsidR="000C7041">
          <w:rPr>
            <w:noProof/>
          </w:rPr>
          <w:t>46</w:t>
        </w:r>
      </w:fldSimple>
      <w:bookmarkEnd w:id="268"/>
      <w:r w:rsidR="00D473D3">
        <w:t>: Vorladen des Videos</w:t>
      </w:r>
    </w:p>
    <w:p w14:paraId="39B9582D" w14:textId="60C7F782" w:rsidR="00086114" w:rsidRDefault="00086114" w:rsidP="003D2C91">
      <w:r>
        <w:t xml:space="preserve">Anschließend wird das Video wie in </w:t>
      </w:r>
      <w:r w:rsidR="00E35321">
        <w:fldChar w:fldCharType="begin"/>
      </w:r>
      <w:r w:rsidR="00E35321">
        <w:instrText xml:space="preserve"> REF _Ref450144618 \h </w:instrText>
      </w:r>
      <w:r w:rsidR="00E35321">
        <w:fldChar w:fldCharType="separate"/>
      </w:r>
      <w:r w:rsidR="000C7041">
        <w:t xml:space="preserve">Abbildung </w:t>
      </w:r>
      <w:r w:rsidR="000C7041">
        <w:rPr>
          <w:noProof/>
        </w:rPr>
        <w:t>47</w:t>
      </w:r>
      <w:r w:rsidR="00E35321">
        <w:fldChar w:fldCharType="end"/>
      </w:r>
      <w:r w:rsidR="00E35321">
        <w:t xml:space="preserve"> </w:t>
      </w:r>
      <w:r>
        <w:t>gezeigt eingebunden.</w:t>
      </w:r>
    </w:p>
    <w:p w14:paraId="167891EA" w14:textId="77777777" w:rsidR="00E35321" w:rsidRDefault="00086114" w:rsidP="00E35321">
      <w:pPr>
        <w:keepNext/>
      </w:pPr>
      <w:r>
        <w:rPr>
          <w:noProof/>
          <w:lang w:eastAsia="de-DE"/>
        </w:rPr>
        <w:drawing>
          <wp:inline distT="0" distB="0" distL="0" distR="0" wp14:anchorId="10E59124" wp14:editId="51FDC2D1">
            <wp:extent cx="4319905" cy="1407160"/>
            <wp:effectExtent l="0" t="0" r="4445" b="2540"/>
            <wp:docPr id="284" name="Grafik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19905" cy="1407160"/>
                    </a:xfrm>
                    <a:prstGeom prst="rect">
                      <a:avLst/>
                    </a:prstGeom>
                  </pic:spPr>
                </pic:pic>
              </a:graphicData>
            </a:graphic>
          </wp:inline>
        </w:drawing>
      </w:r>
    </w:p>
    <w:p w14:paraId="2A827023" w14:textId="199EF35E" w:rsidR="00E35321" w:rsidRDefault="00D65779" w:rsidP="00E35321">
      <w:pPr>
        <w:pStyle w:val="Beschriftung"/>
      </w:pPr>
      <w:bookmarkStart w:id="269" w:name="_Ref450144618"/>
      <w:r>
        <w:t>Abbildung</w:t>
      </w:r>
      <w:r w:rsidR="00E35321">
        <w:t xml:space="preserve"> </w:t>
      </w:r>
      <w:fldSimple w:instr=" SEQ Figure \* ARABIC ">
        <w:r w:rsidR="000C7041">
          <w:rPr>
            <w:noProof/>
          </w:rPr>
          <w:t>47</w:t>
        </w:r>
      </w:fldSimple>
      <w:bookmarkEnd w:id="269"/>
      <w:r w:rsidR="00E35321">
        <w:t>: Einbinden des Videos</w:t>
      </w:r>
    </w:p>
    <w:p w14:paraId="6914B60B" w14:textId="18B452B6" w:rsidR="00E35321" w:rsidRDefault="00E35321" w:rsidP="00E35321">
      <w:r>
        <w:t xml:space="preserve">Innerhalb des </w:t>
      </w:r>
      <w:r w:rsidRPr="007915A4">
        <w:rPr>
          <w:i/>
        </w:rPr>
        <w:t>&lt;a-entity&gt;</w:t>
      </w:r>
      <w:r>
        <w:t xml:space="preserve"> Tags für das Video wird ein &lt;a-event&gt;&lt;/a-event&gt; Tag programmiert. Die Komponente „</w:t>
      </w:r>
      <w:r w:rsidRPr="007915A4">
        <w:rPr>
          <w:i/>
        </w:rPr>
        <w:t>name</w:t>
      </w:r>
      <w:r>
        <w:t>“ legt dabei den Typ des Events fest, der Wert „</w:t>
      </w:r>
      <w:r w:rsidRPr="007915A4">
        <w:rPr>
          <w:i/>
        </w:rPr>
        <w:t>mouseenter</w:t>
      </w:r>
      <w:r>
        <w:t>“ bedeutet, dass das Event ausgelöst wird sobald der Cursor der Anwendung das Objekt anvisiert. Mit der Komponente „</w:t>
      </w:r>
      <w:r w:rsidRPr="007915A4">
        <w:rPr>
          <w:i/>
        </w:rPr>
        <w:t>material</w:t>
      </w:r>
      <w:r>
        <w:t>“ und dem Wert „</w:t>
      </w:r>
      <w:r w:rsidRPr="007915A4">
        <w:rPr>
          <w:i/>
        </w:rPr>
        <w:t>src: # video</w:t>
      </w:r>
      <w:r>
        <w:t>“ wird das Video eingebunden.</w:t>
      </w:r>
      <w:r w:rsidR="00866B3E">
        <w:t xml:space="preserve"> </w:t>
      </w:r>
      <w:r w:rsidR="00866B3E">
        <w:fldChar w:fldCharType="begin"/>
      </w:r>
      <w:r w:rsidR="00866B3E">
        <w:instrText xml:space="preserve"> REF _Ref450147216 \h </w:instrText>
      </w:r>
      <w:r w:rsidR="00866B3E">
        <w:fldChar w:fldCharType="separate"/>
      </w:r>
      <w:r w:rsidR="000C7041">
        <w:t xml:space="preserve">Abbildung </w:t>
      </w:r>
      <w:r w:rsidR="000C7041">
        <w:rPr>
          <w:noProof/>
        </w:rPr>
        <w:t>48</w:t>
      </w:r>
      <w:r w:rsidR="00866B3E">
        <w:fldChar w:fldCharType="end"/>
      </w:r>
      <w:r w:rsidR="00866B3E">
        <w:t xml:space="preserve"> zeigt die fertiggestellte </w:t>
      </w:r>
      <w:r w:rsidR="00866B3E">
        <w:lastRenderedPageBreak/>
        <w:t>Station Drei, der Wald welcher mit dem 3D Modell erzeugt wurde, der Waldboden und das Video in der Mitte sind gut erkennbar.</w:t>
      </w:r>
    </w:p>
    <w:p w14:paraId="5A98C133" w14:textId="77777777" w:rsidR="00866B3E" w:rsidRDefault="00866B3E" w:rsidP="00866B3E">
      <w:pPr>
        <w:keepNext/>
      </w:pPr>
      <w:r>
        <w:rPr>
          <w:noProof/>
          <w:lang w:eastAsia="de-DE"/>
        </w:rPr>
        <w:drawing>
          <wp:inline distT="0" distB="0" distL="0" distR="0" wp14:anchorId="0F27BEFB" wp14:editId="02D66653">
            <wp:extent cx="4319905" cy="2635885"/>
            <wp:effectExtent l="0" t="0" r="4445" b="0"/>
            <wp:docPr id="285" name="Grafik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19905" cy="2635885"/>
                    </a:xfrm>
                    <a:prstGeom prst="rect">
                      <a:avLst/>
                    </a:prstGeom>
                  </pic:spPr>
                </pic:pic>
              </a:graphicData>
            </a:graphic>
          </wp:inline>
        </w:drawing>
      </w:r>
    </w:p>
    <w:p w14:paraId="3138AF60" w14:textId="15107F24" w:rsidR="00BD4039" w:rsidRDefault="00D65779" w:rsidP="00866B3E">
      <w:pPr>
        <w:pStyle w:val="Beschriftung"/>
      </w:pPr>
      <w:bookmarkStart w:id="270" w:name="_Ref450147216"/>
      <w:r>
        <w:t>Abbildung</w:t>
      </w:r>
      <w:r w:rsidR="00866B3E">
        <w:t xml:space="preserve"> </w:t>
      </w:r>
      <w:fldSimple w:instr=" SEQ Figure \* ARABIC ">
        <w:r w:rsidR="000C7041">
          <w:rPr>
            <w:noProof/>
          </w:rPr>
          <w:t>48</w:t>
        </w:r>
      </w:fldSimple>
      <w:bookmarkEnd w:id="270"/>
      <w:r w:rsidR="00866B3E">
        <w:t>: Fertiggestellte Station Drei</w:t>
      </w:r>
    </w:p>
    <w:p w14:paraId="66ACB44A" w14:textId="77777777" w:rsidR="00866B3E" w:rsidRDefault="00866B3E" w:rsidP="003B3500">
      <w:pPr>
        <w:pStyle w:val="berschrift3"/>
      </w:pPr>
      <w:bookmarkStart w:id="271" w:name="_Toc453247696"/>
      <w:r>
        <w:t>Vierte Station</w:t>
      </w:r>
      <w:bookmarkEnd w:id="271"/>
    </w:p>
    <w:p w14:paraId="0A8D607D" w14:textId="77777777" w:rsidR="00461111" w:rsidRPr="00461111" w:rsidRDefault="00461111" w:rsidP="00461111"/>
    <w:p w14:paraId="6CBB5A93" w14:textId="77777777" w:rsidR="00CE7B8A" w:rsidRDefault="00CE7B8A" w:rsidP="00CE7B8A">
      <w:r>
        <w:t xml:space="preserve">Diese Station ist von einem der Beispiele die auf der Webseite von A-Frame zu finden sind inspiriert. Der Link zum Beispiel lautet: </w:t>
      </w:r>
      <w:r w:rsidRPr="00CE7B8A">
        <w:t>https://aframe.io/examples/showcase/shopping/</w:t>
      </w:r>
    </w:p>
    <w:p w14:paraId="6A8E97F6" w14:textId="0891C37C" w:rsidR="00E72B1A" w:rsidRDefault="00CE7B8A" w:rsidP="00CE7B8A">
      <w:r>
        <w:t xml:space="preserve">Die vierte Station bringt als neuen Tag </w:t>
      </w:r>
      <w:r w:rsidRPr="007915A4">
        <w:rPr>
          <w:i/>
        </w:rPr>
        <w:t>&lt;a-curvedimage&gt;&lt;/a-curvedimage&gt;</w:t>
      </w:r>
      <w:r>
        <w:t xml:space="preserve"> mit sich. Dabei handelt es sich um Bilder welche gebogen sind, so dass jeder Bildpunkt die gleiche Entfernung zum Betrachter hat. Diese macht die Betrachtung einfacher als bei einem normalen Bild </w:t>
      </w:r>
      <w:r>
        <w:fldChar w:fldCharType="begin"/>
      </w:r>
      <w:r w:rsidR="00595300">
        <w:instrText>ADDIN CITAVI.PLACEHOLDER 3c319667-cae9-40a5-907c-7e29175a3d1b 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fldChar w:fldCharType="separate"/>
      </w:r>
      <w:bookmarkStart w:id="272" w:name="_CTVP0013c319667cae940a5907c7e29175a3d1b"/>
      <w:r w:rsidR="00776A92">
        <w:t>[45]</w:t>
      </w:r>
      <w:bookmarkEnd w:id="272"/>
      <w:r>
        <w:fldChar w:fldCharType="end"/>
      </w:r>
      <w:r>
        <w:t>.</w:t>
      </w:r>
    </w:p>
    <w:p w14:paraId="7B689B32" w14:textId="6DE7D13D" w:rsidR="00CE7B8A" w:rsidRPr="00CE7B8A" w:rsidRDefault="00CE7B8A" w:rsidP="00CE7B8A">
      <w:r>
        <w:t>Außerdem führt diese Station die Komponente „</w:t>
      </w:r>
      <w:r w:rsidRPr="007915A4">
        <w:rPr>
          <w:i/>
        </w:rPr>
        <w:t>scale</w:t>
      </w:r>
      <w:r>
        <w:t xml:space="preserve">“ ein, welche in jedem Objekt eingefügt werden kann. Die Komponenten bewirkt </w:t>
      </w:r>
      <w:r w:rsidR="00E72B1A">
        <w:t>ein schrumpfen oder vergrößern des Objektes. Die Komponente „</w:t>
      </w:r>
      <w:r w:rsidR="00E72B1A" w:rsidRPr="007915A4">
        <w:rPr>
          <w:i/>
        </w:rPr>
        <w:t>scale</w:t>
      </w:r>
      <w:r w:rsidR="00E72B1A">
        <w:t>“ mit dem Wert „</w:t>
      </w:r>
      <w:r w:rsidR="00E72B1A" w:rsidRPr="004A5ED4">
        <w:rPr>
          <w:i/>
        </w:rPr>
        <w:t>2 2 2</w:t>
      </w:r>
      <w:r w:rsidR="00E72B1A">
        <w:t xml:space="preserve">“ bewirkt das, dass zugehörige Objekte in der X-Achse, der Y-Achse und der Z-Achse um den Skalierungsfaktor zwei vergrößert wird </w:t>
      </w:r>
      <w:r w:rsidR="00E72B1A">
        <w:fldChar w:fldCharType="begin"/>
      </w:r>
      <w:r w:rsidR="00595300">
        <w:instrText>ADDIN CITAVI.PLACEHOLDER 21b26d24-c650-44b2-9bd3-fff8612c6205 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ZdPC9UZXh0Pg0KICAgIDwvVGV4dFVuaXQ+DQogIDwvVGV4dFVuaXRzPg0KPC9QbGFjZWhvbGRlcj4=</w:instrText>
      </w:r>
      <w:r w:rsidR="00E72B1A">
        <w:fldChar w:fldCharType="separate"/>
      </w:r>
      <w:bookmarkStart w:id="273" w:name="_CTVP00121b26d24c65044b29bd3fff8612c6205"/>
      <w:r w:rsidR="00776A92">
        <w:t>[46]</w:t>
      </w:r>
      <w:bookmarkEnd w:id="273"/>
      <w:r w:rsidR="00E72B1A">
        <w:fldChar w:fldCharType="end"/>
      </w:r>
      <w:r w:rsidR="00E72B1A">
        <w:t xml:space="preserve">. </w:t>
      </w:r>
    </w:p>
    <w:p w14:paraId="7716BD67" w14:textId="4C5CC252" w:rsidR="00866B3E" w:rsidRDefault="00E72B1A" w:rsidP="00866B3E">
      <w:r>
        <w:t>Als weitere Besonderheit hat die vierte Station ein 3D Model auf dessen Oberfläche sich der Körperscan eines Mannes befindet.</w:t>
      </w:r>
      <w:r w:rsidR="00461111">
        <w:t xml:space="preserve"> Ansonsten werden nochmals die Kenntnisse von der vorherigen Station genutzt, wie etwa das Einbinden von Daten </w:t>
      </w:r>
      <w:r w:rsidR="00461111">
        <w:lastRenderedPageBreak/>
        <w:t xml:space="preserve">in Objekte mit Hilfe des „entity-component-system“, um diese Station fertig zu stellen. </w:t>
      </w:r>
      <w:r w:rsidR="00461111">
        <w:fldChar w:fldCharType="begin"/>
      </w:r>
      <w:r w:rsidR="00461111">
        <w:instrText xml:space="preserve"> REF _Ref450157952 \h </w:instrText>
      </w:r>
      <w:r w:rsidR="00461111">
        <w:fldChar w:fldCharType="separate"/>
      </w:r>
      <w:r w:rsidR="000C7041">
        <w:t xml:space="preserve">Abbildung </w:t>
      </w:r>
      <w:r w:rsidR="000C7041">
        <w:rPr>
          <w:noProof/>
        </w:rPr>
        <w:t>49</w:t>
      </w:r>
      <w:r w:rsidR="00461111">
        <w:fldChar w:fldCharType="end"/>
      </w:r>
      <w:r w:rsidR="00461111">
        <w:t xml:space="preserve"> zeigt die fertiggestellte Station Vier.</w:t>
      </w:r>
    </w:p>
    <w:p w14:paraId="3E6D1C84" w14:textId="77777777" w:rsidR="00461111" w:rsidRDefault="00461111" w:rsidP="00461111">
      <w:pPr>
        <w:keepNext/>
      </w:pPr>
      <w:r>
        <w:rPr>
          <w:noProof/>
          <w:lang w:eastAsia="de-DE"/>
        </w:rPr>
        <w:drawing>
          <wp:inline distT="0" distB="0" distL="0" distR="0" wp14:anchorId="76202809" wp14:editId="4AACCFB7">
            <wp:extent cx="4319905" cy="2511425"/>
            <wp:effectExtent l="0" t="0" r="4445" b="3175"/>
            <wp:docPr id="286" name="Grafik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19905" cy="2511425"/>
                    </a:xfrm>
                    <a:prstGeom prst="rect">
                      <a:avLst/>
                    </a:prstGeom>
                  </pic:spPr>
                </pic:pic>
              </a:graphicData>
            </a:graphic>
          </wp:inline>
        </w:drawing>
      </w:r>
    </w:p>
    <w:p w14:paraId="7AEBD6C8" w14:textId="2A26A1CF" w:rsidR="00461111" w:rsidRDefault="00D65779" w:rsidP="00461111">
      <w:pPr>
        <w:pStyle w:val="Beschriftung"/>
      </w:pPr>
      <w:bookmarkStart w:id="274" w:name="_Ref450157952"/>
      <w:r>
        <w:t>Abbildung</w:t>
      </w:r>
      <w:r w:rsidR="00461111">
        <w:t xml:space="preserve"> </w:t>
      </w:r>
      <w:fldSimple w:instr=" SEQ Figure \* ARABIC ">
        <w:r w:rsidR="000C7041">
          <w:rPr>
            <w:noProof/>
          </w:rPr>
          <w:t>49</w:t>
        </w:r>
      </w:fldSimple>
      <w:bookmarkEnd w:id="274"/>
      <w:r w:rsidR="00461111">
        <w:t>: Vierte Station</w:t>
      </w:r>
    </w:p>
    <w:p w14:paraId="449BA6E6" w14:textId="65BF9D34" w:rsidR="00461111" w:rsidRPr="00461111" w:rsidRDefault="006B1023" w:rsidP="00461111">
      <w:r>
        <w:t>.</w:t>
      </w:r>
    </w:p>
    <w:p w14:paraId="225EA34B" w14:textId="77777777" w:rsidR="00461111" w:rsidRDefault="00461111" w:rsidP="00461111"/>
    <w:p w14:paraId="23AB30A4" w14:textId="77777777" w:rsidR="00461111" w:rsidRDefault="00461111" w:rsidP="003B3500">
      <w:pPr>
        <w:pStyle w:val="berschrift3"/>
      </w:pPr>
      <w:bookmarkStart w:id="275" w:name="_Toc453247697"/>
      <w:r>
        <w:t>Fünfte Station</w:t>
      </w:r>
      <w:bookmarkEnd w:id="275"/>
    </w:p>
    <w:p w14:paraId="7975C67C" w14:textId="77777777" w:rsidR="00895600" w:rsidRDefault="00895600" w:rsidP="00895600"/>
    <w:p w14:paraId="364C8B1E" w14:textId="44C408CE" w:rsidR="00210130" w:rsidRDefault="00895600" w:rsidP="00895600">
      <w:r>
        <w:t xml:space="preserve">Bei der fünften Station kommt </w:t>
      </w:r>
      <w:r w:rsidR="007915A4">
        <w:t>eine weitere Form</w:t>
      </w:r>
      <w:r>
        <w:t xml:space="preserve"> der Interaktion zwischen Teilnehmer und A-Frame Anwendung hinzu. </w:t>
      </w:r>
      <w:r w:rsidR="00210130">
        <w:t xml:space="preserve">Dabei wird ein Würfel integriert, welcher durch das anklicken des Teilnehmers zu lachen beginnt. </w:t>
      </w:r>
      <w:r w:rsidR="00210130">
        <w:fldChar w:fldCharType="begin"/>
      </w:r>
      <w:r w:rsidR="00210130">
        <w:instrText xml:space="preserve"> REF _Ref450159921 \h </w:instrText>
      </w:r>
      <w:r w:rsidR="00210130">
        <w:fldChar w:fldCharType="separate"/>
      </w:r>
      <w:r w:rsidR="000C7041">
        <w:t xml:space="preserve">Abbildung </w:t>
      </w:r>
      <w:r w:rsidR="000C7041">
        <w:rPr>
          <w:noProof/>
        </w:rPr>
        <w:t>50</w:t>
      </w:r>
      <w:r w:rsidR="00210130">
        <w:fldChar w:fldCharType="end"/>
      </w:r>
      <w:r w:rsidR="00210130">
        <w:t xml:space="preserve"> zeigt den entsprechenden Programmiercode.</w:t>
      </w:r>
    </w:p>
    <w:p w14:paraId="3181D258" w14:textId="77777777" w:rsidR="00210130" w:rsidRDefault="00210130" w:rsidP="00210130">
      <w:pPr>
        <w:keepNext/>
      </w:pPr>
      <w:r>
        <w:rPr>
          <w:noProof/>
          <w:lang w:eastAsia="de-DE"/>
        </w:rPr>
        <w:drawing>
          <wp:inline distT="0" distB="0" distL="0" distR="0" wp14:anchorId="62A9865B" wp14:editId="1C9439F6">
            <wp:extent cx="3362325" cy="1171575"/>
            <wp:effectExtent l="0" t="0" r="9525" b="9525"/>
            <wp:docPr id="287" name="Grafik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362325" cy="1171575"/>
                    </a:xfrm>
                    <a:prstGeom prst="rect">
                      <a:avLst/>
                    </a:prstGeom>
                  </pic:spPr>
                </pic:pic>
              </a:graphicData>
            </a:graphic>
          </wp:inline>
        </w:drawing>
      </w:r>
    </w:p>
    <w:p w14:paraId="5C6F48A4" w14:textId="0DADA31A" w:rsidR="00210130" w:rsidRDefault="00D65779" w:rsidP="00210130">
      <w:pPr>
        <w:pStyle w:val="Beschriftung"/>
      </w:pPr>
      <w:bookmarkStart w:id="276" w:name="_Ref450159921"/>
      <w:r>
        <w:t>Abbildung</w:t>
      </w:r>
      <w:r w:rsidR="00210130">
        <w:t xml:space="preserve"> </w:t>
      </w:r>
      <w:fldSimple w:instr=" SEQ Figure \* ARABIC ">
        <w:r w:rsidR="000C7041">
          <w:rPr>
            <w:noProof/>
          </w:rPr>
          <w:t>50</w:t>
        </w:r>
      </w:fldSimple>
      <w:bookmarkEnd w:id="276"/>
      <w:r w:rsidR="00210130">
        <w:t>: Programmiercode für Würfel mit Lachen</w:t>
      </w:r>
    </w:p>
    <w:p w14:paraId="3442B124" w14:textId="35A31E48" w:rsidR="00210130" w:rsidRPr="00210130" w:rsidRDefault="00210130" w:rsidP="00210130">
      <w:r>
        <w:fldChar w:fldCharType="begin"/>
      </w:r>
      <w:r>
        <w:instrText xml:space="preserve"> REF _Ref450160166 \h </w:instrText>
      </w:r>
      <w:r>
        <w:fldChar w:fldCharType="separate"/>
      </w:r>
      <w:r w:rsidR="000C7041">
        <w:t xml:space="preserve">Abbildung </w:t>
      </w:r>
      <w:r w:rsidR="000C7041">
        <w:rPr>
          <w:noProof/>
        </w:rPr>
        <w:t>51</w:t>
      </w:r>
      <w:r>
        <w:fldChar w:fldCharType="end"/>
      </w:r>
      <w:r>
        <w:t xml:space="preserve"> zeigt die fertiggestellte fünfte Station.</w:t>
      </w:r>
    </w:p>
    <w:p w14:paraId="7D928BB0" w14:textId="77777777" w:rsidR="00210130" w:rsidRDefault="00210130" w:rsidP="00210130">
      <w:pPr>
        <w:keepNext/>
      </w:pPr>
      <w:r>
        <w:rPr>
          <w:noProof/>
          <w:lang w:eastAsia="de-DE"/>
        </w:rPr>
        <w:lastRenderedPageBreak/>
        <w:drawing>
          <wp:inline distT="0" distB="0" distL="0" distR="0" wp14:anchorId="7D80513B" wp14:editId="3EB92D7C">
            <wp:extent cx="4319905" cy="2571750"/>
            <wp:effectExtent l="0" t="0" r="4445" b="0"/>
            <wp:docPr id="288" name="Grafik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319905" cy="2571750"/>
                    </a:xfrm>
                    <a:prstGeom prst="rect">
                      <a:avLst/>
                    </a:prstGeom>
                  </pic:spPr>
                </pic:pic>
              </a:graphicData>
            </a:graphic>
          </wp:inline>
        </w:drawing>
      </w:r>
    </w:p>
    <w:p w14:paraId="7A05E86D" w14:textId="0C8C02DF" w:rsidR="00210130" w:rsidRDefault="00D65779" w:rsidP="00210130">
      <w:pPr>
        <w:pStyle w:val="Beschriftung"/>
      </w:pPr>
      <w:bookmarkStart w:id="277" w:name="_Ref450160166"/>
      <w:r>
        <w:t>Abbildung</w:t>
      </w:r>
      <w:r w:rsidR="00210130">
        <w:t xml:space="preserve"> </w:t>
      </w:r>
      <w:fldSimple w:instr=" SEQ Figure \* ARABIC ">
        <w:r w:rsidR="000C7041">
          <w:rPr>
            <w:noProof/>
          </w:rPr>
          <w:t>51</w:t>
        </w:r>
      </w:fldSimple>
      <w:bookmarkEnd w:id="277"/>
      <w:r w:rsidR="00210130">
        <w:t>: Fünfte Station</w:t>
      </w:r>
    </w:p>
    <w:p w14:paraId="4FB2A9CA" w14:textId="77777777" w:rsidR="00210130" w:rsidRPr="00210130" w:rsidRDefault="00210130" w:rsidP="00210130"/>
    <w:p w14:paraId="14287E88" w14:textId="77777777" w:rsidR="00895600" w:rsidRDefault="00210130" w:rsidP="003B3500">
      <w:pPr>
        <w:pStyle w:val="berschrift3"/>
      </w:pPr>
      <w:r>
        <w:t xml:space="preserve"> </w:t>
      </w:r>
      <w:bookmarkStart w:id="278" w:name="_Ref450727870"/>
      <w:bookmarkStart w:id="279" w:name="_Toc453247698"/>
      <w:r>
        <w:t>Andere Inhalte der Laborübung</w:t>
      </w:r>
      <w:bookmarkEnd w:id="278"/>
      <w:bookmarkEnd w:id="279"/>
    </w:p>
    <w:p w14:paraId="708ADA34" w14:textId="77777777" w:rsidR="00210130" w:rsidRDefault="00210130" w:rsidP="00210130"/>
    <w:p w14:paraId="19E202F1" w14:textId="51F1BC6B" w:rsidR="00210130" w:rsidRDefault="00210130" w:rsidP="00210130">
      <w:r>
        <w:t xml:space="preserve">Neben den eigentlichen Stationen enthält die Laborübung noch Verbindungswege mit Toren und Beschriftung zwischen den einzelnen Stationen. </w:t>
      </w:r>
      <w:r w:rsidR="00622813">
        <w:t xml:space="preserve">Die Beschriftung wird durch eine Komponente realisiert dich nicht standartmäßig Teil der A-Frame API ist. Sie nennt sich „a-frame-text-component“ und ist unter diesem Link zu finden: </w:t>
      </w:r>
      <w:r w:rsidR="00622813" w:rsidRPr="00622813">
        <w:t>https://github.com/ngokevin/aframe-text-component</w:t>
      </w:r>
      <w:r w:rsidR="00622813">
        <w:t xml:space="preserve">. Um die Komponente nutzen zu können muss innerhalb des HTML Dokuments im </w:t>
      </w:r>
      <w:r w:rsidR="00622813" w:rsidRPr="007915A4">
        <w:rPr>
          <w:i/>
        </w:rPr>
        <w:t>&lt;head&gt;</w:t>
      </w:r>
      <w:r w:rsidR="00622813">
        <w:t xml:space="preserve"> Bereich das entsprechende Skript eingefügt werden. </w:t>
      </w:r>
      <w:r w:rsidR="00622813">
        <w:fldChar w:fldCharType="begin"/>
      </w:r>
      <w:r w:rsidR="00622813">
        <w:instrText xml:space="preserve"> REF _Ref450161510 \h </w:instrText>
      </w:r>
      <w:r w:rsidR="00622813">
        <w:fldChar w:fldCharType="separate"/>
      </w:r>
      <w:r w:rsidR="000C7041">
        <w:t xml:space="preserve">Abbildung </w:t>
      </w:r>
      <w:r w:rsidR="000C7041">
        <w:rPr>
          <w:noProof/>
        </w:rPr>
        <w:t>52</w:t>
      </w:r>
      <w:r w:rsidR="00622813">
        <w:fldChar w:fldCharType="end"/>
      </w:r>
      <w:r w:rsidR="00622813">
        <w:t xml:space="preserve"> zeigt den Weg zur vierten Station mit dem oben beschriebenen Tor samt Beschriftung. </w:t>
      </w:r>
    </w:p>
    <w:p w14:paraId="0E978962" w14:textId="77777777" w:rsidR="00622813" w:rsidRDefault="00622813" w:rsidP="00622813">
      <w:pPr>
        <w:keepNext/>
      </w:pPr>
      <w:r>
        <w:rPr>
          <w:noProof/>
          <w:lang w:eastAsia="de-DE"/>
        </w:rPr>
        <w:lastRenderedPageBreak/>
        <w:drawing>
          <wp:inline distT="0" distB="0" distL="0" distR="0" wp14:anchorId="6112BAFF" wp14:editId="269CB762">
            <wp:extent cx="4319905" cy="3422650"/>
            <wp:effectExtent l="0" t="0" r="4445" b="6350"/>
            <wp:docPr id="289" name="Grafik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19905" cy="3422650"/>
                    </a:xfrm>
                    <a:prstGeom prst="rect">
                      <a:avLst/>
                    </a:prstGeom>
                  </pic:spPr>
                </pic:pic>
              </a:graphicData>
            </a:graphic>
          </wp:inline>
        </w:drawing>
      </w:r>
    </w:p>
    <w:p w14:paraId="667E200F" w14:textId="68E742B4" w:rsidR="00622813" w:rsidRDefault="00D65779" w:rsidP="00622813">
      <w:pPr>
        <w:pStyle w:val="Beschriftung"/>
      </w:pPr>
      <w:bookmarkStart w:id="280" w:name="_Ref450161510"/>
      <w:r>
        <w:t>Abbildung</w:t>
      </w:r>
      <w:r w:rsidR="00622813">
        <w:t xml:space="preserve"> </w:t>
      </w:r>
      <w:fldSimple w:instr=" SEQ Figure \* ARABIC ">
        <w:r w:rsidR="000C7041">
          <w:rPr>
            <w:noProof/>
          </w:rPr>
          <w:t>52</w:t>
        </w:r>
      </w:fldSimple>
      <w:bookmarkEnd w:id="280"/>
      <w:r w:rsidR="00622813">
        <w:t>: Tor mit Beschriftung</w:t>
      </w:r>
    </w:p>
    <w:p w14:paraId="0FA0C6C7" w14:textId="3B44F9F0" w:rsidR="001744C7" w:rsidRDefault="001744C7" w:rsidP="001744C7">
      <w:r>
        <w:t xml:space="preserve">Zusätzlich wird innerhalb der Anwendung ein User Interface angezeigt welches Informationen bereitstellt, wie beispielsweise Bilder pro Sekunde mit der die Anwendung läuft, Anzahl der Objekte in der Anwendung oder Zeit in Millisekunden bis die Anwendung geladen ist. </w:t>
      </w:r>
      <w:r>
        <w:fldChar w:fldCharType="begin"/>
      </w:r>
      <w:r>
        <w:instrText xml:space="preserve"> REF _Ref450239266 \h </w:instrText>
      </w:r>
      <w:r>
        <w:fldChar w:fldCharType="separate"/>
      </w:r>
      <w:r w:rsidR="000C7041">
        <w:t xml:space="preserve">Abbildung </w:t>
      </w:r>
      <w:r w:rsidR="000C7041">
        <w:rPr>
          <w:noProof/>
        </w:rPr>
        <w:t>53</w:t>
      </w:r>
      <w:r>
        <w:fldChar w:fldCharType="end"/>
      </w:r>
      <w:r>
        <w:t xml:space="preserve"> zeigt das User Interface.</w:t>
      </w:r>
    </w:p>
    <w:p w14:paraId="25F68647" w14:textId="77777777" w:rsidR="001744C7" w:rsidRDefault="001744C7" w:rsidP="001744C7">
      <w:pPr>
        <w:keepNext/>
      </w:pPr>
      <w:r>
        <w:rPr>
          <w:noProof/>
          <w:lang w:eastAsia="de-DE"/>
        </w:rPr>
        <w:drawing>
          <wp:inline distT="0" distB="0" distL="0" distR="0" wp14:anchorId="6533EFE9" wp14:editId="14879829">
            <wp:extent cx="3171825" cy="2476500"/>
            <wp:effectExtent l="0" t="0" r="9525" b="0"/>
            <wp:docPr id="290" name="Grafik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171825" cy="2476500"/>
                    </a:xfrm>
                    <a:prstGeom prst="rect">
                      <a:avLst/>
                    </a:prstGeom>
                  </pic:spPr>
                </pic:pic>
              </a:graphicData>
            </a:graphic>
          </wp:inline>
        </w:drawing>
      </w:r>
    </w:p>
    <w:p w14:paraId="7D8A1E4B" w14:textId="34B9192D" w:rsidR="001744C7" w:rsidRDefault="00D65779" w:rsidP="001744C7">
      <w:pPr>
        <w:pStyle w:val="Beschriftung"/>
      </w:pPr>
      <w:bookmarkStart w:id="281" w:name="_Ref450239266"/>
      <w:r>
        <w:t>Abbildung</w:t>
      </w:r>
      <w:r w:rsidR="001744C7">
        <w:t xml:space="preserve"> </w:t>
      </w:r>
      <w:fldSimple w:instr=" SEQ Figure \* ARABIC ">
        <w:r w:rsidR="000C7041">
          <w:rPr>
            <w:noProof/>
          </w:rPr>
          <w:t>53</w:t>
        </w:r>
      </w:fldSimple>
      <w:bookmarkEnd w:id="281"/>
      <w:r w:rsidR="001744C7">
        <w:t>: User Interface der Laborübung</w:t>
      </w:r>
    </w:p>
    <w:p w14:paraId="36B90E8B" w14:textId="182A6CDA" w:rsidR="001744C7" w:rsidRDefault="001744C7" w:rsidP="001744C7">
      <w:r>
        <w:t>Im Programmiercode kann das User Interface akti</w:t>
      </w:r>
      <w:r w:rsidR="00620F7C">
        <w:t xml:space="preserve">viert werden indem dem </w:t>
      </w:r>
      <w:r w:rsidR="00620F7C" w:rsidRPr="007915A4">
        <w:rPr>
          <w:i/>
        </w:rPr>
        <w:t xml:space="preserve">&lt;a-scene&gt; </w:t>
      </w:r>
      <w:r w:rsidR="00620F7C">
        <w:t>Tag die Komponente „</w:t>
      </w:r>
      <w:r w:rsidR="00620F7C" w:rsidRPr="007915A4">
        <w:rPr>
          <w:i/>
        </w:rPr>
        <w:t>stats</w:t>
      </w:r>
      <w:r w:rsidR="00620F7C">
        <w:t>“ mit dem Wert „</w:t>
      </w:r>
      <w:r w:rsidR="00620F7C" w:rsidRPr="007915A4">
        <w:rPr>
          <w:i/>
        </w:rPr>
        <w:t>true</w:t>
      </w:r>
      <w:r w:rsidR="00620F7C">
        <w:t xml:space="preserve">“ hinzugefügt wird </w:t>
      </w:r>
      <w:r w:rsidR="00620F7C">
        <w:fldChar w:fldCharType="begin"/>
      </w:r>
      <w:r w:rsidR="00595300">
        <w:instrText>ADDIN CITAVI.PLACEHOLDER 932ed33c-0327-4091-bd2a-a8b150481bba 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ddPC9UZXh0Pg0KICAgIDwvVGV4dFVuaXQ+DQogIDwvVGV4dFVuaXRzPg0KPC9QbGFjZWhvbGRlcj4=</w:instrText>
      </w:r>
      <w:r w:rsidR="00620F7C">
        <w:fldChar w:fldCharType="separate"/>
      </w:r>
      <w:bookmarkStart w:id="282" w:name="_CTVP001932ed33c03274091bd2aa8b150481bba"/>
      <w:r w:rsidR="00776A92">
        <w:t>[47]</w:t>
      </w:r>
      <w:bookmarkEnd w:id="282"/>
      <w:r w:rsidR="00620F7C">
        <w:fldChar w:fldCharType="end"/>
      </w:r>
      <w:r w:rsidR="00620F7C">
        <w:t xml:space="preserve">. </w:t>
      </w:r>
    </w:p>
    <w:p w14:paraId="746FC887" w14:textId="77777777" w:rsidR="00620F7C" w:rsidRDefault="00620F7C" w:rsidP="001744C7">
      <w:r>
        <w:t xml:space="preserve">Zusätzlich wurde der Kern API von A-Frame eine Funktion hinzugefügt, welche dafür sorgt das bei jedem Bild das gerendert wird, die aktuelle Position der Kamera </w:t>
      </w:r>
      <w:r>
        <w:lastRenderedPageBreak/>
        <w:t>angezeigt wird. Die Funktion nennt sich „</w:t>
      </w:r>
      <w:r w:rsidRPr="007915A4">
        <w:rPr>
          <w:i/>
        </w:rPr>
        <w:t>logging</w:t>
      </w:r>
      <w:r>
        <w:t>“ und der entsprechende Programmiercode sieht wie folgt aus.</w:t>
      </w:r>
    </w:p>
    <w:p w14:paraId="7F6CE1AB" w14:textId="77777777" w:rsidR="00620F7C" w:rsidRDefault="00620F7C" w:rsidP="001744C7">
      <w:r>
        <w:rPr>
          <w:noProof/>
          <w:lang w:eastAsia="de-DE"/>
        </w:rPr>
        <w:drawing>
          <wp:inline distT="0" distB="0" distL="0" distR="0" wp14:anchorId="30E5208E" wp14:editId="611EC23F">
            <wp:extent cx="4319905" cy="2258695"/>
            <wp:effectExtent l="0" t="0" r="4445" b="8255"/>
            <wp:docPr id="291" name="Grafik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319905" cy="2258695"/>
                    </a:xfrm>
                    <a:prstGeom prst="rect">
                      <a:avLst/>
                    </a:prstGeom>
                  </pic:spPr>
                </pic:pic>
              </a:graphicData>
            </a:graphic>
          </wp:inline>
        </w:drawing>
      </w:r>
    </w:p>
    <w:p w14:paraId="0F1A5C6D" w14:textId="10D605FD" w:rsidR="00620F7C" w:rsidRDefault="00620F7C" w:rsidP="001744C7">
      <w:r>
        <w:t xml:space="preserve">Diese Funktion wurde mit Hilfe von JavaScript in die HTML Datei integriert. Um die Funktion innerhalb der Anwendung zu verwenden wird das </w:t>
      </w:r>
      <w:r w:rsidRPr="007915A4">
        <w:rPr>
          <w:i/>
        </w:rPr>
        <w:t>&lt;a-scene&gt;</w:t>
      </w:r>
      <w:r>
        <w:t xml:space="preserve"> Tag um die Komponente </w:t>
      </w:r>
      <w:r w:rsidR="00FE7AC9">
        <w:t>„</w:t>
      </w:r>
      <w:r w:rsidRPr="007915A4">
        <w:rPr>
          <w:i/>
        </w:rPr>
        <w:t>logging</w:t>
      </w:r>
      <w:r w:rsidR="00FE7AC9">
        <w:t>“</w:t>
      </w:r>
      <w:r>
        <w:t xml:space="preserve"> erweitert, dadurch wird die Funktion ausgeführt, ein Wert für die Komponenten ist nicht nötig. </w:t>
      </w:r>
      <w:r w:rsidR="00FE7AC9">
        <w:t xml:space="preserve">Die durch die Funktion ermittelte Position wird dem Nutzer der Anwendung neben dem User Interface eingeblendet, siehe </w:t>
      </w:r>
      <w:r w:rsidR="00FE7AC9">
        <w:fldChar w:fldCharType="begin"/>
      </w:r>
      <w:r w:rsidR="00FE7AC9">
        <w:instrText xml:space="preserve"> REF _Ref450240245 \h </w:instrText>
      </w:r>
      <w:r w:rsidR="00FE7AC9">
        <w:fldChar w:fldCharType="separate"/>
      </w:r>
      <w:r w:rsidR="000C7041">
        <w:t xml:space="preserve">Abbildung </w:t>
      </w:r>
      <w:r w:rsidR="000C7041">
        <w:rPr>
          <w:noProof/>
        </w:rPr>
        <w:t>54</w:t>
      </w:r>
      <w:r w:rsidR="00FE7AC9">
        <w:fldChar w:fldCharType="end"/>
      </w:r>
      <w:r w:rsidR="00FE7AC9">
        <w:t xml:space="preserve">. </w:t>
      </w:r>
    </w:p>
    <w:p w14:paraId="01588C75" w14:textId="77777777" w:rsidR="00FE7AC9" w:rsidRDefault="00FE7AC9" w:rsidP="00FE7AC9">
      <w:pPr>
        <w:keepNext/>
      </w:pPr>
      <w:r>
        <w:rPr>
          <w:noProof/>
          <w:lang w:eastAsia="de-DE"/>
        </w:rPr>
        <w:drawing>
          <wp:inline distT="0" distB="0" distL="0" distR="0" wp14:anchorId="740EE2D8" wp14:editId="7A217140">
            <wp:extent cx="3448050" cy="342900"/>
            <wp:effectExtent l="0" t="0" r="0" b="0"/>
            <wp:docPr id="292" name="Grafik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448050" cy="342900"/>
                    </a:xfrm>
                    <a:prstGeom prst="rect">
                      <a:avLst/>
                    </a:prstGeom>
                  </pic:spPr>
                </pic:pic>
              </a:graphicData>
            </a:graphic>
          </wp:inline>
        </w:drawing>
      </w:r>
    </w:p>
    <w:p w14:paraId="3D11033A" w14:textId="6C6272FD" w:rsidR="00FE7AC9" w:rsidRDefault="00D65779" w:rsidP="00FE7AC9">
      <w:pPr>
        <w:pStyle w:val="Beschriftung"/>
      </w:pPr>
      <w:bookmarkStart w:id="283" w:name="_Ref450240245"/>
      <w:r>
        <w:t>Abbildung</w:t>
      </w:r>
      <w:r w:rsidR="00FE7AC9">
        <w:t xml:space="preserve"> </w:t>
      </w:r>
      <w:fldSimple w:instr=" SEQ Figure \* ARABIC ">
        <w:r w:rsidR="000C7041">
          <w:rPr>
            <w:noProof/>
          </w:rPr>
          <w:t>54</w:t>
        </w:r>
      </w:fldSimple>
      <w:bookmarkEnd w:id="283"/>
      <w:r w:rsidR="00FE7AC9">
        <w:t>: Anzeige der Kameraposition</w:t>
      </w:r>
    </w:p>
    <w:p w14:paraId="50B58DAE" w14:textId="77777777" w:rsidR="00770CFB" w:rsidRPr="00770CFB" w:rsidRDefault="00770CFB" w:rsidP="00770CFB"/>
    <w:p w14:paraId="600927B2" w14:textId="58C3EB77" w:rsidR="004459F1" w:rsidRDefault="00770CFB" w:rsidP="004459F1">
      <w:r>
        <w:t xml:space="preserve">Die komplette Laborübung ist auf Github verfügbar. Der Link lautet: </w:t>
      </w:r>
      <w:r w:rsidRPr="00770CFB">
        <w:t>https://github.com/Nicklas1989/Stationen</w:t>
      </w:r>
      <w:r>
        <w:t xml:space="preserve">. Dort </w:t>
      </w:r>
      <w:r w:rsidR="00DD75D4">
        <w:t>sind</w:t>
      </w:r>
      <w:r>
        <w:t xml:space="preserve"> der komplette Programmiercode, sowie alle verwendeten Dateien einsehbar</w:t>
      </w:r>
      <w:r w:rsidR="00DD75D4">
        <w:t xml:space="preserve"> und können heruntergeladen werden</w:t>
      </w:r>
      <w:r>
        <w:t>.</w:t>
      </w:r>
    </w:p>
    <w:p w14:paraId="6F2D1F13" w14:textId="77777777" w:rsidR="00116D0E" w:rsidRPr="004459F1" w:rsidRDefault="00116D0E" w:rsidP="004459F1"/>
    <w:p w14:paraId="7D03A5A7" w14:textId="77777777" w:rsidR="00116D0E" w:rsidRPr="00116D0E" w:rsidRDefault="00116D0E" w:rsidP="00116D0E">
      <w:pPr>
        <w:pStyle w:val="berschrift2"/>
        <w:rPr>
          <w:rFonts w:eastAsia="Times New Roman"/>
          <w:sz w:val="40"/>
          <w:szCs w:val="32"/>
          <w:lang w:eastAsia="de-DE"/>
        </w:rPr>
      </w:pPr>
      <w:bookmarkStart w:id="284" w:name="_Toc453247699"/>
      <w:r>
        <w:rPr>
          <w:rFonts w:eastAsia="Times New Roman"/>
          <w:lang w:eastAsia="de-DE"/>
        </w:rPr>
        <w:t>Zusammenfassung</w:t>
      </w:r>
      <w:bookmarkEnd w:id="284"/>
    </w:p>
    <w:p w14:paraId="57EAAABF" w14:textId="77777777" w:rsidR="00116D0E" w:rsidRDefault="00116D0E" w:rsidP="00116D0E">
      <w:pPr>
        <w:rPr>
          <w:lang w:eastAsia="de-DE"/>
        </w:rPr>
      </w:pPr>
    </w:p>
    <w:p w14:paraId="5E95F848" w14:textId="33919838" w:rsidR="006B4AFB" w:rsidRDefault="00116D0E" w:rsidP="00116D0E">
      <w:pPr>
        <w:rPr>
          <w:sz w:val="40"/>
          <w:szCs w:val="32"/>
          <w:lang w:eastAsia="de-DE"/>
        </w:rPr>
      </w:pPr>
      <w:r>
        <w:rPr>
          <w:lang w:eastAsia="de-DE"/>
        </w:rPr>
        <w:t xml:space="preserve">Dieses Kapitel behandelt die Laborübung zum Thema Head-Mounted Displays. </w:t>
      </w:r>
      <w:r w:rsidR="00F84D15">
        <w:rPr>
          <w:lang w:eastAsia="de-DE"/>
        </w:rPr>
        <w:t>Es werden die Anforderungen an die Übung und die genutzten Technologien vorge</w:t>
      </w:r>
      <w:r w:rsidR="00F84D15">
        <w:rPr>
          <w:lang w:eastAsia="de-DE"/>
        </w:rPr>
        <w:lastRenderedPageBreak/>
        <w:t xml:space="preserve">stellt. Anschließend wird der Inhalt der Laborübung erläutert und darauf eingegangen wie diese mit Hilfe von A-Frame programmiert wurden. Die Laborübung ist stufenweise aufgebaut und besteht aus insgesamt fünf Stationen.   </w:t>
      </w:r>
      <w:r w:rsidR="006B4AFB">
        <w:rPr>
          <w:lang w:eastAsia="de-DE"/>
        </w:rPr>
        <w:br w:type="page"/>
      </w:r>
    </w:p>
    <w:p w14:paraId="5A44CF8C" w14:textId="034A907F" w:rsidR="00985D2A" w:rsidRDefault="00985D2A" w:rsidP="000C185D">
      <w:pPr>
        <w:pStyle w:val="berschrift1"/>
        <w:rPr>
          <w:rFonts w:eastAsia="Times New Roman"/>
          <w:lang w:eastAsia="de-DE"/>
        </w:rPr>
      </w:pPr>
      <w:bookmarkStart w:id="285" w:name="_Toc453247700"/>
      <w:r w:rsidRPr="006A610F">
        <w:rPr>
          <w:rFonts w:eastAsia="Times New Roman"/>
          <w:lang w:eastAsia="de-DE"/>
        </w:rPr>
        <w:lastRenderedPageBreak/>
        <w:t>Evaluation der Laborübung</w:t>
      </w:r>
      <w:bookmarkEnd w:id="285"/>
    </w:p>
    <w:p w14:paraId="77299A3B" w14:textId="4E6C99B0" w:rsidR="00064B07" w:rsidRDefault="00064B07" w:rsidP="00064B07">
      <w:pPr>
        <w:rPr>
          <w:lang w:eastAsia="de-DE"/>
        </w:rPr>
      </w:pPr>
      <w:r>
        <w:rPr>
          <w:lang w:eastAsia="de-DE"/>
        </w:rPr>
        <w:t xml:space="preserve"> </w:t>
      </w:r>
    </w:p>
    <w:p w14:paraId="3750CA95" w14:textId="76ACA4EF" w:rsidR="00064B07" w:rsidRDefault="00064B07" w:rsidP="00064B07">
      <w:pPr>
        <w:rPr>
          <w:lang w:eastAsia="de-DE"/>
        </w:rPr>
      </w:pPr>
      <w:r>
        <w:rPr>
          <w:lang w:eastAsia="de-DE"/>
        </w:rPr>
        <w:t xml:space="preserve">In diesem Kapitel soll über die Gestaltung der Laborübung argumentiert werden. Aus Sicht des Autors eignet sich der </w:t>
      </w:r>
      <w:r w:rsidR="004E6257">
        <w:rPr>
          <w:lang w:eastAsia="de-DE"/>
        </w:rPr>
        <w:t>Aufbau in einzelne Station gut, um die Laborteilnehmer langsam an das für ihn neue Thema heranzuführen. Dadurch entsteht keine Überforderung bzw. zu viel Input auf einmal.</w:t>
      </w:r>
      <w:r w:rsidR="00F84D15">
        <w:rPr>
          <w:lang w:eastAsia="de-DE"/>
        </w:rPr>
        <w:t xml:space="preserve"> Durch den stufenweisen Aufbau der Laborübung werden Inhalte aus früheren Stationen in der aktuellen Station wiederholt, was dabei hilft das Wissen zu festigen.</w:t>
      </w:r>
      <w:r w:rsidR="004E6257">
        <w:rPr>
          <w:lang w:eastAsia="de-DE"/>
        </w:rPr>
        <w:t xml:space="preserve"> Weiterhin ist es sinnvoll in den ersten beiden Übungen „primitives“ von A-Frame zu verwenden, da diese das erzeugte Objekt gut beschreiben und den Programmieraufwand möglichst </w:t>
      </w:r>
      <w:r w:rsidR="00F84D15">
        <w:rPr>
          <w:lang w:eastAsia="de-DE"/>
        </w:rPr>
        <w:t>geringhalten</w:t>
      </w:r>
      <w:r w:rsidR="004E6257">
        <w:rPr>
          <w:lang w:eastAsia="de-DE"/>
        </w:rPr>
        <w:t>. Somit muss sich der Teilnehmer erst zu einem</w:t>
      </w:r>
      <w:r w:rsidR="004731EF">
        <w:rPr>
          <w:lang w:eastAsia="de-DE"/>
        </w:rPr>
        <w:t xml:space="preserve"> späteren</w:t>
      </w:r>
      <w:r w:rsidR="004E6257">
        <w:rPr>
          <w:lang w:eastAsia="de-DE"/>
        </w:rPr>
        <w:t xml:space="preserve"> Zeitpunkt mit dem komplexen „entity-component-system“ beschäftigen, zu dem er die Grundzüge von A-Frame bereits verinnerlicht hat. </w:t>
      </w:r>
      <w:r w:rsidR="00E56D9E">
        <w:rPr>
          <w:lang w:eastAsia="de-DE"/>
        </w:rPr>
        <w:t xml:space="preserve">Zusätzlich wird dem Teilnehmer der in Abschnitt </w:t>
      </w:r>
      <w:r w:rsidR="00E56D9E">
        <w:rPr>
          <w:lang w:eastAsia="de-DE"/>
        </w:rPr>
        <w:fldChar w:fldCharType="begin"/>
      </w:r>
      <w:r w:rsidR="00E56D9E">
        <w:rPr>
          <w:lang w:eastAsia="de-DE"/>
        </w:rPr>
        <w:instrText xml:space="preserve"> REF _Ref450727870 \r \h </w:instrText>
      </w:r>
      <w:r w:rsidR="00E56D9E">
        <w:rPr>
          <w:lang w:eastAsia="de-DE"/>
        </w:rPr>
      </w:r>
      <w:r w:rsidR="00E56D9E">
        <w:rPr>
          <w:lang w:eastAsia="de-DE"/>
        </w:rPr>
        <w:fldChar w:fldCharType="separate"/>
      </w:r>
      <w:r w:rsidR="000C7041">
        <w:rPr>
          <w:lang w:eastAsia="de-DE"/>
        </w:rPr>
        <w:t>9.3.6</w:t>
      </w:r>
      <w:r w:rsidR="00E56D9E">
        <w:rPr>
          <w:lang w:eastAsia="de-DE"/>
        </w:rPr>
        <w:fldChar w:fldCharType="end"/>
      </w:r>
      <w:r w:rsidR="00E56D9E">
        <w:rPr>
          <w:lang w:eastAsia="de-DE"/>
        </w:rPr>
        <w:t xml:space="preserve"> erwähnte Positionsanzeige der Kamera eine Hilfestellung an die Hand gegeben, sich innerhalb der Laborübung zurechtzufinden. Zuletzt hat der Teilnehmer die Möglichkeit alle verwendeten Daten der Laborübung über Github einzusehen, was die Übung transparent macht. Außerdem kann er dadurch Verbesserungsvorschläge und seine Meinung zur Übung einbringen.</w:t>
      </w:r>
    </w:p>
    <w:p w14:paraId="34992DE4" w14:textId="6F82690E" w:rsidR="00E56D9E" w:rsidRPr="00064B07" w:rsidRDefault="00E56D9E" w:rsidP="00064B07">
      <w:pPr>
        <w:rPr>
          <w:lang w:eastAsia="de-DE"/>
        </w:rPr>
      </w:pPr>
      <w:r>
        <w:rPr>
          <w:lang w:eastAsia="de-DE"/>
        </w:rPr>
        <w:t xml:space="preserve">Eine Evaluation durch Befragung der Laborteilnehmer kann natürlich erst zu einem späteren Zeitpunkt erfolgen, da die Übung noch nicht in der Praxis durchgeführt wurde. </w:t>
      </w:r>
    </w:p>
    <w:p w14:paraId="61F3EA68" w14:textId="77777777" w:rsidR="006B4AFB" w:rsidRDefault="006B4AFB">
      <w:pPr>
        <w:spacing w:line="259" w:lineRule="auto"/>
        <w:jc w:val="left"/>
        <w:rPr>
          <w:rFonts w:eastAsia="Times New Roman" w:cstheme="majorBidi"/>
          <w:sz w:val="40"/>
          <w:szCs w:val="32"/>
          <w:lang w:eastAsia="de-DE"/>
        </w:rPr>
      </w:pPr>
      <w:r>
        <w:rPr>
          <w:rFonts w:eastAsia="Times New Roman"/>
          <w:lang w:eastAsia="de-DE"/>
        </w:rPr>
        <w:br w:type="page"/>
      </w:r>
    </w:p>
    <w:p w14:paraId="1CDB1FAE" w14:textId="0B1FE72A" w:rsidR="00985D2A" w:rsidRDefault="00985D2A" w:rsidP="000C185D">
      <w:pPr>
        <w:pStyle w:val="berschrift1"/>
        <w:rPr>
          <w:rFonts w:eastAsia="Times New Roman"/>
          <w:lang w:eastAsia="de-DE"/>
        </w:rPr>
      </w:pPr>
      <w:bookmarkStart w:id="286" w:name="_Toc453247701"/>
      <w:r w:rsidRPr="006A610F">
        <w:rPr>
          <w:rFonts w:eastAsia="Times New Roman"/>
          <w:lang w:eastAsia="de-DE"/>
        </w:rPr>
        <w:lastRenderedPageBreak/>
        <w:t>Ausblick</w:t>
      </w:r>
      <w:bookmarkEnd w:id="286"/>
    </w:p>
    <w:p w14:paraId="517599D5" w14:textId="427E6B9E" w:rsidR="004731EF" w:rsidRDefault="004731EF" w:rsidP="004731EF">
      <w:pPr>
        <w:rPr>
          <w:lang w:eastAsia="de-DE"/>
        </w:rPr>
      </w:pPr>
    </w:p>
    <w:p w14:paraId="06F371C8" w14:textId="2898F590" w:rsidR="004731EF" w:rsidRDefault="004731EF" w:rsidP="004731EF">
      <w:pPr>
        <w:rPr>
          <w:lang w:eastAsia="de-DE"/>
        </w:rPr>
      </w:pPr>
      <w:r>
        <w:rPr>
          <w:lang w:eastAsia="de-DE"/>
        </w:rPr>
        <w:t>In diesem Kapitel werden zukünftige Herausforderungen für Hersteller von HMDs sowie technologische Neuerung zum Thema Virtual Reality</w:t>
      </w:r>
      <w:r w:rsidR="00E23EF4">
        <w:rPr>
          <w:lang w:eastAsia="de-DE"/>
        </w:rPr>
        <w:t xml:space="preserve"> und Augmented Reality</w:t>
      </w:r>
      <w:r>
        <w:rPr>
          <w:lang w:eastAsia="de-DE"/>
        </w:rPr>
        <w:t xml:space="preserve"> gezeigt.</w:t>
      </w:r>
      <w:r w:rsidR="00E4319E">
        <w:rPr>
          <w:lang w:eastAsia="de-DE"/>
        </w:rPr>
        <w:t xml:space="preserve"> Dabei handelt es sich um Prototypen die von einer Marktreife mehr oder weniger weit entfernt sind. </w:t>
      </w:r>
    </w:p>
    <w:p w14:paraId="2CBD9CA7" w14:textId="3FA6394B" w:rsidR="00E4319E" w:rsidRDefault="00E4319E" w:rsidP="004731EF">
      <w:r>
        <w:rPr>
          <w:lang w:eastAsia="de-DE"/>
        </w:rPr>
        <w:t xml:space="preserve">Die Nutzung von Eye-Tracking innerhalb eines HMD gilt dabei als eine der Schlüsselkomponenten von HMDs der nächsten Generation. </w:t>
      </w:r>
      <w:bookmarkStart w:id="287" w:name="_CTVK00141c7a7671f944ae3a67993b675aa0ef7"/>
      <w:r w:rsidR="00671847">
        <w:rPr>
          <w:lang w:eastAsia="de-DE"/>
        </w:rPr>
        <w:t>„</w:t>
      </w:r>
      <w:r w:rsidR="00671847" w:rsidRPr="00671847">
        <w:rPr>
          <w:szCs w:val="18"/>
        </w:rPr>
        <w:t>Unter Eye-Tracking bezeichnet man allgemein die Verfolgung der Blickrichtung des menschlichen Auges. Eye-Tracking kann man wörtlich mit Blickregistrierung übersetzen.</w:t>
      </w:r>
      <w:r w:rsidR="00671847">
        <w:rPr>
          <w:szCs w:val="18"/>
        </w:rPr>
        <w:t>“</w:t>
      </w:r>
      <w:r w:rsidR="00671847" w:rsidRPr="00671847">
        <w:rPr>
          <w:szCs w:val="18"/>
        </w:rPr>
        <w:t xml:space="preserve"> </w:t>
      </w:r>
      <w:bookmarkEnd w:id="287"/>
      <w:r w:rsidR="00671847">
        <w:fldChar w:fldCharType="begin"/>
      </w:r>
      <w:r w:rsidR="00595300">
        <w:instrText>ADDIN CITAVI.PLACEHOLDER 226fdcf3-49c8-4c7e-9cf6-6565618eb892 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IFMuIDExNzwvVGV4dD4NCiAgICA8L1RleHRVbml0Pg0KICA8L1RleHRVbml0cz4NCjwvUGxhY2Vob2xkZXI+</w:instrText>
      </w:r>
      <w:r w:rsidR="00671847">
        <w:fldChar w:fldCharType="separate"/>
      </w:r>
      <w:bookmarkStart w:id="288" w:name="_CTVP001226fdcf349c84c7e9cf66565618eb892"/>
      <w:r w:rsidR="00776A92">
        <w:t>[17] S. 117</w:t>
      </w:r>
      <w:bookmarkEnd w:id="288"/>
      <w:r w:rsidR="00671847">
        <w:fldChar w:fldCharType="end"/>
      </w:r>
      <w:r w:rsidR="00671847">
        <w:t xml:space="preserve">. Somit kann festgestellt werden welcher Bereich auf dem Display des HMD vom Nutzer fokussiert wird. Dieser Bereich wird nun in hoher Auflösung dargestellt. während umliegende Punkte in geringer Auflösung dargestellt werden können, da dies für das menschliche Auge nicht auffällig ist. Dadurch können Anwendungen mit weniger Rechenleistung betrieben werden, als das bei HMDs ohne Eye-Tracking der Fall ist. Außerdem können Eye-Tracking Systeme zur Steuerung von Anwendungen genutzt werden. Eye-Tracking System bieten auch die Möglichkeit eine glaubwürdige Tiefenwirkung zu erzeugen, so können fokussierte Bereich scharf dargestellt werden, während Bereiche im Hintergrund verschwommen dargestellt werden </w:t>
      </w:r>
      <w:r w:rsidR="00671847">
        <w:fldChar w:fldCharType="begin"/>
      </w:r>
      <w:r w:rsidR="00595300">
        <w:instrText>ADDIN CITAVI.PLACEHOLDER b6f278b4-7ed8-43b6-ac38-bac5b3974b27 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hdPC9UZXh0Pg0KICAgIDwvVGV4dFVuaXQ+DQogIDwvVGV4dFVuaXRzPg0KPC9QbGFjZWhvbGRlcj4=</w:instrText>
      </w:r>
      <w:r w:rsidR="00671847">
        <w:fldChar w:fldCharType="separate"/>
      </w:r>
      <w:bookmarkStart w:id="289" w:name="_CTVP001b6f278b47ed843b6ac38bac5b3974b27"/>
      <w:r w:rsidR="00776A92">
        <w:t>[48]</w:t>
      </w:r>
      <w:bookmarkEnd w:id="289"/>
      <w:r w:rsidR="00671847">
        <w:fldChar w:fldCharType="end"/>
      </w:r>
      <w:r w:rsidR="00671847">
        <w:t>.</w:t>
      </w:r>
    </w:p>
    <w:p w14:paraId="6EB968C0" w14:textId="3C9ED303" w:rsidR="00316DCA" w:rsidRDefault="00285877" w:rsidP="004731EF">
      <w:r>
        <w:t>Ein weiter Trend in Sachen Virtual Reality bezieht sich darauf</w:t>
      </w:r>
      <w:r w:rsidR="00FD024E">
        <w:t>,</w:t>
      </w:r>
      <w:r>
        <w:t xml:space="preserve"> </w:t>
      </w:r>
      <w:r w:rsidR="00FD024E">
        <w:t>neben dem Kopf, Händen bzw. den Augen,</w:t>
      </w:r>
      <w:r>
        <w:t xml:space="preserve"> noch weitere Teile des Körpers zur Steuerung innerhalb</w:t>
      </w:r>
      <w:r w:rsidR="00FD024E">
        <w:t xml:space="preserve"> von virtuellen Welten zu nutzen. Durch diese Eingabegeräte soll der Grad der Immersion, die der Nutzer erfährt, stark erhöht werden. So entwickelt beispielsweise das Unternehmen </w:t>
      </w:r>
      <w:r w:rsidR="00FD024E" w:rsidRPr="00BD20A2">
        <w:rPr>
          <w:i/>
        </w:rPr>
        <w:t>Axon</w:t>
      </w:r>
      <w:r w:rsidR="00BD20A2" w:rsidRPr="00BD20A2">
        <w:rPr>
          <w:i/>
        </w:rPr>
        <w:t>VR</w:t>
      </w:r>
      <w:r w:rsidR="00BD20A2">
        <w:t xml:space="preserve"> eine Art Ganzkörperanzug. Dadurch lassen sich Bewegungen von Armen bzw. Beinen des Nutzers in die virtuelle Welt übertragen. Außerdem arbeitet AxonVR an einem Ausgabe Gerät welches Oberflächenbeschaffenheit als auch die entsprechende Oberflächentemperatur simulieren kann, dadurch soll die Interaktion mit virtuellen Objekten wesentlich überzeugender werden </w:t>
      </w:r>
      <w:r w:rsidR="00BD20A2">
        <w:fldChar w:fldCharType="begin"/>
      </w:r>
      <w:r w:rsidR="00595300">
        <w:instrText>ADDIN CITAVI.PLACEHOLDER 81981cfa-4675-4f80-a27d-9fddfa5aab74 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ldPC9UZXh0Pg0KICAgIDwvVGV4dFVuaXQ+DQogIDwvVGV4dFVuaXRzPg0KPC9QbGFjZWhvbGRlcj4=</w:instrText>
      </w:r>
      <w:r w:rsidR="00BD20A2">
        <w:fldChar w:fldCharType="separate"/>
      </w:r>
      <w:bookmarkStart w:id="290" w:name="_CTVP00181981cfa46754f80a27d9fddfa5aab74"/>
      <w:r w:rsidR="00776A92">
        <w:t>[49]</w:t>
      </w:r>
      <w:bookmarkEnd w:id="290"/>
      <w:r w:rsidR="00BD20A2">
        <w:fldChar w:fldCharType="end"/>
      </w:r>
      <w:r w:rsidR="00BD20A2">
        <w:t>.</w:t>
      </w:r>
    </w:p>
    <w:p w14:paraId="25BC62FB" w14:textId="3007004A" w:rsidR="0067520E" w:rsidRDefault="0067520E" w:rsidP="004731EF">
      <w:r>
        <w:t xml:space="preserve">Ein weiterer Trend geht hin zu Stand-alone HMDs. Diese HMDs benötigen weder einen PC noch ein Smartphone um betrieben zu werden. Vielmehr sind alle nötigen </w:t>
      </w:r>
      <w:r>
        <w:lastRenderedPageBreak/>
        <w:t>Komponenten, wie etwa CPU</w:t>
      </w:r>
      <w:r w:rsidR="002054AD">
        <w:fldChar w:fldCharType="begin"/>
      </w:r>
      <w:r w:rsidR="002054AD">
        <w:instrText xml:space="preserve"> XE "</w:instrText>
      </w:r>
      <w:r w:rsidR="002054AD" w:rsidRPr="0093514D">
        <w:instrText>CPU</w:instrText>
      </w:r>
      <w:r w:rsidR="002054AD">
        <w:instrText>" \t "</w:instrText>
      </w:r>
      <w:r w:rsidR="002054AD" w:rsidRPr="00FC637D">
        <w:rPr>
          <w:rFonts w:asciiTheme="minorHAnsi" w:hAnsiTheme="minorHAnsi"/>
          <w:i/>
        </w:rPr>
        <w:instrText>Central Processing Unit</w:instrText>
      </w:r>
      <w:r w:rsidR="002054AD">
        <w:instrText xml:space="preserve">" </w:instrText>
      </w:r>
      <w:r w:rsidR="002054AD">
        <w:fldChar w:fldCharType="end"/>
      </w:r>
      <w:r>
        <w:t xml:space="preserve"> und GPU</w:t>
      </w:r>
      <w:r w:rsidR="008D5A9A">
        <w:fldChar w:fldCharType="begin"/>
      </w:r>
      <w:r w:rsidR="008D5A9A">
        <w:instrText xml:space="preserve"> XE "</w:instrText>
      </w:r>
      <w:r w:rsidR="008D5A9A" w:rsidRPr="00D21DAE">
        <w:instrText>GPU</w:instrText>
      </w:r>
      <w:r w:rsidR="008D5A9A">
        <w:instrText>" \t "</w:instrText>
      </w:r>
      <w:r w:rsidR="008D5A9A" w:rsidRPr="007E1AC3">
        <w:rPr>
          <w:rFonts w:asciiTheme="minorHAnsi" w:hAnsiTheme="minorHAnsi"/>
          <w:i/>
        </w:rPr>
        <w:instrText>Graphics Processing Unit</w:instrText>
      </w:r>
      <w:r w:rsidR="008D5A9A">
        <w:instrText xml:space="preserve">" </w:instrText>
      </w:r>
      <w:r w:rsidR="008D5A9A">
        <w:fldChar w:fldCharType="end"/>
      </w:r>
      <w:r>
        <w:t xml:space="preserve">, im HMD integriert. Dadurch entstehen mobile Systeme die ausschließlich für Virtual Reality bzw. </w:t>
      </w:r>
      <w:r w:rsidR="00E23EF4">
        <w:t>Augmen</w:t>
      </w:r>
      <w:r>
        <w:t>ted Reality entwickelt wurden.</w:t>
      </w:r>
      <w:r w:rsidR="00E23EF4">
        <w:t xml:space="preserve"> Aktuell gibt es Gerüchte, dass Google zeitnah eine Stand-alone HMD vorstellt </w:t>
      </w:r>
      <w:r w:rsidR="00E23EF4">
        <w:fldChar w:fldCharType="begin"/>
      </w:r>
      <w:r w:rsidR="00595300">
        <w:instrText>ADDIN CITAVI.PLACEHOLDER 648739c6-00ac-47b0-996b-cdb780572d1e 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sidR="00E23EF4">
        <w:fldChar w:fldCharType="separate"/>
      </w:r>
      <w:bookmarkStart w:id="291" w:name="_CTVP001648739c600ac47b0996bcdb780572d1e"/>
      <w:r w:rsidR="00776A92">
        <w:t>[50]</w:t>
      </w:r>
      <w:bookmarkEnd w:id="291"/>
      <w:r w:rsidR="00E23EF4">
        <w:fldChar w:fldCharType="end"/>
      </w:r>
      <w:r w:rsidR="00E23EF4">
        <w:t>.</w:t>
      </w:r>
    </w:p>
    <w:p w14:paraId="14F1AB3B" w14:textId="5ED1D3B5" w:rsidR="00E23EF4" w:rsidRPr="00BD20A2" w:rsidRDefault="00E23EF4" w:rsidP="004731EF">
      <w:pPr>
        <w:rPr>
          <w:lang w:eastAsia="de-DE"/>
        </w:rPr>
      </w:pPr>
      <w:r>
        <w:t xml:space="preserve">In Sachen Augmented Reality gibt es zum aktuellen Zeitpunkt noch keine HMDs die marktreif sind. </w:t>
      </w:r>
      <w:r w:rsidR="00F13D3E">
        <w:t xml:space="preserve">Das aktuell am weitesten entwickelte Augmented Reality HMD ist sicherlich die </w:t>
      </w:r>
      <w:r w:rsidR="00F13D3E" w:rsidRPr="00F13D3E">
        <w:rPr>
          <w:i/>
        </w:rPr>
        <w:t>Hololens</w:t>
      </w:r>
      <w:r w:rsidR="00F13D3E">
        <w:t xml:space="preserve"> von Microsoft. </w:t>
      </w:r>
      <w:r w:rsidR="00E12BEF">
        <w:t>Entwickler können für 3000 $ ein Exemplar der Hololens bestellen, allerdings nur in den USA bzw. Kanada</w:t>
      </w:r>
      <w:r w:rsidR="00F85DDD">
        <w:t xml:space="preserve"> </w:t>
      </w:r>
      <w:r w:rsidR="00F85DDD">
        <w:fldChar w:fldCharType="begin"/>
      </w:r>
      <w:r w:rsidR="00595300">
        <w:instrText>ADDIN CITAVI.PLACEHOLDER 3a12fd61-8cd2-4a56-bcf3-1845f2d6df8c 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FdPC9UZXh0Pg0KICAgIDwvVGV4dFVuaXQ+DQogIDwvVGV4dFVuaXRzPg0KPC9QbGFjZWhvbGRlcj4=</w:instrText>
      </w:r>
      <w:r w:rsidR="00F85DDD">
        <w:fldChar w:fldCharType="separate"/>
      </w:r>
      <w:bookmarkStart w:id="292" w:name="_CTVP0013a12fd618cd24a56bcf31845f2d6df8c"/>
      <w:r w:rsidR="00776A92">
        <w:t>[51]</w:t>
      </w:r>
      <w:bookmarkEnd w:id="292"/>
      <w:r w:rsidR="00F85DDD">
        <w:fldChar w:fldCharType="end"/>
      </w:r>
      <w:r w:rsidR="00E12BEF">
        <w:t>.</w:t>
      </w:r>
    </w:p>
    <w:p w14:paraId="2997D4BC" w14:textId="77777777" w:rsidR="006B4AFB" w:rsidRDefault="006B4AFB">
      <w:pPr>
        <w:spacing w:line="259" w:lineRule="auto"/>
        <w:jc w:val="left"/>
        <w:rPr>
          <w:rFonts w:eastAsiaTheme="majorEastAsia" w:cstheme="majorBidi"/>
          <w:sz w:val="40"/>
          <w:szCs w:val="32"/>
          <w:lang w:eastAsia="de-DE"/>
        </w:rPr>
      </w:pPr>
      <w:r>
        <w:rPr>
          <w:lang w:eastAsia="de-DE"/>
        </w:rPr>
        <w:br w:type="page"/>
      </w:r>
    </w:p>
    <w:p w14:paraId="60BC2DCD" w14:textId="5FE6BDC4" w:rsidR="004731EF" w:rsidRDefault="004731EF" w:rsidP="004731EF">
      <w:pPr>
        <w:pStyle w:val="berschrift1"/>
        <w:rPr>
          <w:lang w:eastAsia="de-DE"/>
        </w:rPr>
      </w:pPr>
      <w:bookmarkStart w:id="293" w:name="_Toc453247702"/>
      <w:r>
        <w:rPr>
          <w:lang w:eastAsia="de-DE"/>
        </w:rPr>
        <w:lastRenderedPageBreak/>
        <w:t>Fazit</w:t>
      </w:r>
      <w:bookmarkEnd w:id="293"/>
    </w:p>
    <w:p w14:paraId="320B039C" w14:textId="77777777" w:rsidR="00B05A72" w:rsidRPr="00B05A72" w:rsidRDefault="00B05A72" w:rsidP="00B05A72">
      <w:pPr>
        <w:rPr>
          <w:lang w:eastAsia="de-DE"/>
        </w:rPr>
      </w:pPr>
    </w:p>
    <w:p w14:paraId="66519E83" w14:textId="77777777" w:rsidR="00483CA6" w:rsidRDefault="00F445A9" w:rsidP="00E00B12">
      <w:pPr>
        <w:rPr>
          <w:lang w:eastAsia="de-DE"/>
        </w:rPr>
      </w:pPr>
      <w:r>
        <w:rPr>
          <w:lang w:eastAsia="de-DE"/>
        </w:rPr>
        <w:t>Der Fokus dieser Bachel</w:t>
      </w:r>
      <w:r w:rsidR="00483CA6">
        <w:rPr>
          <w:lang w:eastAsia="de-DE"/>
        </w:rPr>
        <w:t>orarbeit liegt auf der Anschaffungsempfehlung</w:t>
      </w:r>
      <w:r>
        <w:rPr>
          <w:lang w:eastAsia="de-DE"/>
        </w:rPr>
        <w:t xml:space="preserve"> der vorgestellten Head-Mounted Displays</w:t>
      </w:r>
      <w:r w:rsidR="00483CA6">
        <w:rPr>
          <w:lang w:eastAsia="de-DE"/>
        </w:rPr>
        <w:t xml:space="preserve"> und der Schaffung einer Laborübung welche die Head-Mounted Displays im Kontext eine Bildungseinrichtung nutzt. </w:t>
      </w:r>
    </w:p>
    <w:p w14:paraId="55326FDE" w14:textId="397AF95E" w:rsidR="00483CA6" w:rsidRDefault="00483CA6" w:rsidP="00E00B12">
      <w:pPr>
        <w:rPr>
          <w:lang w:eastAsia="de-DE"/>
        </w:rPr>
      </w:pPr>
      <w:r>
        <w:rPr>
          <w:lang w:eastAsia="de-DE"/>
        </w:rPr>
        <w:t>Von den Head-Mounted Displays hat sich letztendlich das Dark Shader von ZAAK ZURICH BERLIN – Cardboard Kits Europe durchgesetzt. Für die Gewichtung der Kriterien, welche am Ende zu dieser Entscheidung geführt haben, wurden fünfzehn Personen befragt. An dieser Stelle wäre sicherlich eine höhere Anzahl an befragten Personen wünschenswert gewesen um aussagekräftigere Boxplot Diagramm</w:t>
      </w:r>
      <w:r w:rsidR="00B3577B">
        <w:rPr>
          <w:lang w:eastAsia="de-DE"/>
        </w:rPr>
        <w:t>e</w:t>
      </w:r>
      <w:r>
        <w:rPr>
          <w:lang w:eastAsia="de-DE"/>
        </w:rPr>
        <w:t xml:space="preserve"> zu gewährleisten.</w:t>
      </w:r>
      <w:r w:rsidR="005A5C7E">
        <w:rPr>
          <w:lang w:eastAsia="de-DE"/>
        </w:rPr>
        <w:t xml:space="preserve"> Interessant wäre auch die Einbeziehung des Head-Mounted Displays von OSVR gewesen. Dieses HMD wird auf ähnlich hohem technischen Niveau produziert wie die Oculus Rift, verfolgt aber konsequent den Gedanken eines Open Source Projekt </w:t>
      </w:r>
      <w:r w:rsidR="005A5C7E">
        <w:fldChar w:fldCharType="begin"/>
      </w:r>
      <w:r w:rsidR="005A5C7E">
        <w:instrText>ADDIN CITAVI.PLACEHOLDER 878422ef-d3b7-4c08-80c6-c6e5448a6a3c 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l08L1RleHQ+DQogICAgPC9UZXh0VW5pdD4NCiAgPC9UZXh0VW5pdHM+DQo8L1BsYWNlaG9sZGVyPg==</w:instrText>
      </w:r>
      <w:r w:rsidR="005A5C7E">
        <w:fldChar w:fldCharType="separate"/>
      </w:r>
      <w:bookmarkStart w:id="294" w:name="_CTVP001878422efd3b74c0880c6c6e5448a6a3c"/>
      <w:r w:rsidR="005A5C7E">
        <w:t>[52]</w:t>
      </w:r>
      <w:bookmarkEnd w:id="294"/>
      <w:r w:rsidR="005A5C7E">
        <w:fldChar w:fldCharType="end"/>
      </w:r>
      <w:r w:rsidR="005A5C7E" w:rsidRPr="005A5C7E">
        <w:t>.</w:t>
      </w:r>
      <w:r w:rsidR="005A5C7E">
        <w:rPr>
          <w:lang w:eastAsia="de-DE"/>
        </w:rPr>
        <w:t xml:space="preserve"> Leider war es zum Zeitpunkt der Arbeit nicht möglich ein Exemplar zu bekommen.</w:t>
      </w:r>
    </w:p>
    <w:p w14:paraId="09BE048D" w14:textId="12A64FAC" w:rsidR="00B3577B" w:rsidRDefault="00483CA6" w:rsidP="00E00B12">
      <w:pPr>
        <w:rPr>
          <w:lang w:eastAsia="de-DE"/>
        </w:rPr>
      </w:pPr>
      <w:r>
        <w:rPr>
          <w:lang w:eastAsia="de-DE"/>
        </w:rPr>
        <w:t xml:space="preserve">Die Laborübung wurde mit Hilfe verschiedener Webtechnologien umgesetzt. Die wichtigste Rolle spielt dabei die Auszeichnungssprache A-Frame. Sie wird auch später das Medium sein mit dem sich die Teilnehmer der Laborübung </w:t>
      </w:r>
      <w:r w:rsidR="00B3577B">
        <w:rPr>
          <w:lang w:eastAsia="de-DE"/>
        </w:rPr>
        <w:t xml:space="preserve">auseinandersetzen. </w:t>
      </w:r>
      <w:r w:rsidR="005A5C7E">
        <w:rPr>
          <w:lang w:eastAsia="de-DE"/>
        </w:rPr>
        <w:t>Dafür wurde den Teilnehmern durch den stufenweise</w:t>
      </w:r>
      <w:r w:rsidR="00400505">
        <w:rPr>
          <w:lang w:eastAsia="de-DE"/>
        </w:rPr>
        <w:t>n</w:t>
      </w:r>
      <w:r w:rsidR="005A5C7E">
        <w:rPr>
          <w:lang w:eastAsia="de-DE"/>
        </w:rPr>
        <w:t xml:space="preserve"> Aufbau</w:t>
      </w:r>
      <w:r w:rsidR="00400505">
        <w:rPr>
          <w:lang w:eastAsia="de-DE"/>
        </w:rPr>
        <w:t xml:space="preserve"> der Übung</w:t>
      </w:r>
      <w:r w:rsidR="005A5C7E">
        <w:rPr>
          <w:lang w:eastAsia="de-DE"/>
        </w:rPr>
        <w:t xml:space="preserve"> </w:t>
      </w:r>
      <w:r w:rsidR="00400505">
        <w:rPr>
          <w:lang w:eastAsia="de-DE"/>
        </w:rPr>
        <w:t>ein möglichst angenehmer Einstieg geschaffen.</w:t>
      </w:r>
      <w:r w:rsidR="005A5C7E">
        <w:rPr>
          <w:lang w:eastAsia="de-DE"/>
        </w:rPr>
        <w:t xml:space="preserve"> </w:t>
      </w:r>
      <w:r w:rsidR="00B3577B">
        <w:rPr>
          <w:lang w:eastAsia="de-DE"/>
        </w:rPr>
        <w:t xml:space="preserve">Im Anschluss an diese Arbeit gilt es die Durchführung der Laborübung weiter auszugestalten und mit Hilfe von Befragungen </w:t>
      </w:r>
      <w:r w:rsidR="00400505">
        <w:rPr>
          <w:lang w:eastAsia="de-DE"/>
        </w:rPr>
        <w:t>der Teilnehmer die Übung</w:t>
      </w:r>
      <w:r w:rsidR="00B3577B">
        <w:rPr>
          <w:lang w:eastAsia="de-DE"/>
        </w:rPr>
        <w:t xml:space="preserve"> an die Bedürfnisse der Lernenden anzupassen.</w:t>
      </w:r>
    </w:p>
    <w:p w14:paraId="1D5B0651" w14:textId="1BF10E4B" w:rsidR="00E00B12" w:rsidRDefault="00B3577B" w:rsidP="00E00B12">
      <w:pPr>
        <w:rPr>
          <w:lang w:eastAsia="de-DE"/>
        </w:rPr>
      </w:pPr>
      <w:r>
        <w:rPr>
          <w:lang w:eastAsia="de-DE"/>
        </w:rPr>
        <w:t xml:space="preserve"> </w:t>
      </w:r>
    </w:p>
    <w:p w14:paraId="550567DC" w14:textId="77777777" w:rsidR="00B3577B" w:rsidRPr="006A610F" w:rsidRDefault="00B3577B" w:rsidP="00E00B12">
      <w:pPr>
        <w:rPr>
          <w:lang w:eastAsia="de-DE"/>
        </w:rPr>
      </w:pPr>
    </w:p>
    <w:p w14:paraId="1C472BC8" w14:textId="77777777" w:rsidR="00E00B12" w:rsidRPr="006A610F" w:rsidRDefault="00E00B12" w:rsidP="00E00B12">
      <w:pPr>
        <w:spacing w:line="259" w:lineRule="auto"/>
        <w:jc w:val="left"/>
        <w:rPr>
          <w:lang w:eastAsia="de-DE"/>
        </w:rPr>
      </w:pPr>
      <w:r w:rsidRPr="006A610F">
        <w:rPr>
          <w:lang w:eastAsia="de-DE"/>
        </w:rPr>
        <w:br w:type="page"/>
      </w:r>
    </w:p>
    <w:p w14:paraId="4C5CE7C8" w14:textId="23DDD208" w:rsidR="005A5C7E" w:rsidRDefault="005B2FDC" w:rsidP="005A5C7E">
      <w:pPr>
        <w:pStyle w:val="CitaviBibliographyHeading"/>
        <w:rPr>
          <w:lang w:eastAsia="de-DE"/>
        </w:rPr>
      </w:pPr>
      <w:r w:rsidRPr="006A610F">
        <w:rPr>
          <w:lang w:eastAsia="de-DE"/>
        </w:rPr>
        <w:lastRenderedPageBreak/>
        <w:fldChar w:fldCharType="begin"/>
      </w:r>
      <w:r w:rsidR="005A5C7E">
        <w:rPr>
          <w:lang w:eastAsia="de-DE"/>
        </w:rPr>
        <w:instrText>ADDIN CITAVI.BIBLIOGRAPHY PD94bWwgdmVyc2lvbj0iMS4wIiBlbmNvZGluZz0idXRmLTE2Ij8+PEJpYmxpb2dyYXBoeT48QWRkSW5WZXJzaW9uPjUuMi4wLjg8L0FkZEluVmVyc2lvbj48SWQ+ODNiODNhNTMtYWYxOC00ZjdhLWJmNzAtZTYyZmI1NjJkYWMx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U21hbGxDYXBzPnRydWU8L1NtYWxsQ2Fwcz48TmFtZSAvPjwvRm9udFN0eWxlPjxGb250U2l6ZT4wPC9Gb250U2l6ZT48VGV4dD5NYXJjdXMgWWFt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PY3VsdXMgUmlmdCAtIFRoZSBQYXN0LCBQcmVzZW50LCBBbmQgRnV0dXJlIE9mIFZSIEFuZCBBUjogVGhlIFBpb25lZXJzIFNwZWFrPC9UZXh0PjwvVGV4dFVuaXQ+PFRleHRVbml0PjxJbnNlcnRQYXJhZ3JhcGhBZnRlcj50cnVlPC9JbnNlcnRQYXJhZ3JhcGhBZnRlcj48Rm9udE5hbWUgLz48Rm9udFN0eWxlPjxOZXV0cmFsPnRydWU8L05ldXRyYWw+PE5hbWUgLz48L0ZvbnRTdHlsZT48Rm9udFNpemU+MDwvRm9udFNpemU+PFRleHQ+LiBVUkwgaHR0cDovL3d3dy50b21zaGFyZHdhcmUuY29tL3Jldmlld3MvYXItdnItdGVjaG5vbG9neS1kaXNjdXNzaW9uLDM4MTEtNC5odG1sIOKAkyDDnGJlcnByw7xmdW5nc2RhdHVtIDIwMTYtMDQtMDg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aUZpeGl0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PY3VsdXMgUmlmdCBEZXZlbG9wbWVudCBLaXQgMiBUZWFyZG93bjwvVGV4dD48L1RleHRVbml0PjxUZXh0VW5pdD48SW5zZXJ0UGFyYWdyYXBoQWZ0ZXI+dHJ1ZTwvSW5zZXJ0UGFyYWdyYXBoQWZ0ZXI+PEZvbnROYW1lIC8+PEZvbnRTdHlsZT48TmV1dHJhbD50cnVlPC9OZXV0cmFsPjxOYW1lIC8+PC9Gb250U3R5bGU+PEZvbnRTaXplPjA8L0ZvbnRTaXplPjxUZXh0Pi4gVVJMIGh0dHBzOi8vZGUuaWZpeGl0LmNvbS9UZWFyZG93bi9PY3VsdXMrUmlmdCtEZXZlbG9wbWVudCtLaXQrMitUZWFyZG93bi8yNzYxMyDigJMgw5xiZXJwcsO8ZnVuZ3NkYXR1bSAyMDE2LTA0LTA4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TbWFsbENhcHM+dHJ1ZTwvU21hbGxDYXBzPjxOYW1lIC8+PC9Gb250U3R5bGU+PEZvbnRTaXplPjA8L0ZvbnRTaXplPjxUZXh0PlN2ZW4gTWlsa2Vy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CZXdlZ3VuZ3Nlcmtlbm51bmcgbWl0IFNtYXJ0cGhvbmVzIG1pdHRlbHMgZGVyZW4gU2Vuc29yZW48L1RleHQ+PC9UZXh0VW5pdD48VGV4dFVuaXQ+PEluc2VydFBhcmFncmFwaEFmdGVyPnRydWU8L0luc2VydFBhcmFncmFwaEFmdGVyPjxGb250TmFtZSAvPjxGb250U3R5bGU+PE5ldXRyYWw+dHJ1ZTwvTmV1dHJhbD48TmFtZSAvPjwvRm9udFN0eWxlPjxGb250U2l6ZT4wPC9Gb250U2l6ZT48VGV4dD4uIEtvYmxlbnosIFVuaXZlcnNpdMOkdCBLb2JsZW56LUxhbmRhdS4gQmFjaGVsb3JhcmJlaXQuIDIwMTItMDctMjA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U21hbGxDYXBzPnRydWU8L1NtYWxsQ2Fwcz48TmFtZSAvPjwvRm9udFN0eWxlPjxGb250U2l6ZT4wPC9Gb250U2l6ZT48VGV4dD5aQUFLLmlv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EYXJrIFNoYWRlciAtIENhcmRib2FyZCBLaXRzIEV1cm9wZTwvVGV4dD48L1RleHRVbml0PjxUZXh0VW5pdD48SW5zZXJ0UGFyYWdyYXBoQWZ0ZXI+dHJ1ZTwvSW5zZXJ0UGFyYWdyYXBoQWZ0ZXI+PEZvbnROYW1lIC8+PEZvbnRTdHlsZT48TmV1dHJhbD50cnVlPC9OZXV0cmFsPjxOYW1lIC8+PC9Gb250U3R5bGU+PEZvbnRTaXplPjA8L0ZvbnRTaXplPjxUZXh0Pi4gVVJMIGh0dHA6Ly9zaG9wLnphYWsuaW8vcHJvZHVjdHMvZGFyay1zaGFkZXItZ29vZ2xlLWNhcmRib2FyZC1raXQtZXVyb3BlIOKAkyDDnGJlcnByw7xmdW5nc2RhdHVtIDIwMTYtMDQtMjA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SXRhbGljPnRydWU8L0l0YWxpYz48TmFtZSAvPjwvRm9udFN0eWxlPjxGb250U2l6ZT4wPC9Gb250U2l6ZT48VGV4dD5aRUlTUyBWUiBPbmU8L1RleHQ+PC9UZXh0VW5pdD48VGV4dFVuaXQ+PEluc2VydFBhcmFncmFwaEFmdGVyPnRydWU8L0luc2VydFBhcmFncmFwaEFmdGVyPjxGb250TmFtZSAvPjxGb250U3R5bGU+PE5ldXRyYWw+dHJ1ZTwvTmV1dHJhbD48TmFtZSAvPjwvRm9udFN0eWxlPjxGb250U2l6ZT4wPC9Gb250U2l6ZT48VGV4dD4uIFVSTCBodHRwOi8vemVpc3N2cm9uZS50dW1ibHIuY29tLyN3ZS1hcmUtb25lIOKAkyDDnGJlcnByw7xmdW5nc2RhdHVtIDIwMTYtMDQtMjE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WkVJU1MgVlIgT25lIDogUGhvdG88L1RleHQ+PC9UZXh0VW5pdD48VGV4dFVuaXQ+PEluc2VydFBhcmFncmFwaEFmdGVyPnRydWU8L0luc2VydFBhcmFncmFwaEFmdGVyPjxGb250TmFtZSAvPjxGb250U3R5bGU+PE5ldXRyYWw+dHJ1ZTwvTmV1dHJhbD48TmFtZSAvPjwvRm9udFN0eWxlPjxGb250U2l6ZT4wPC9Gb250U2l6ZT48VGV4dD4uIFVSTCBodHRwOi8vemVpc3N2cm9uZS50dW1ibHIuY29tL2ltYWdlLzEyNDIyNjg4MTAzNyDigJMgw5xiZXJwcsO8ZnVuZ3NkYXR1bSAyMDE2LTA0LTIx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SXRhbGljPnRydWU8L0l0YWxpYz48TmFtZSAvPjwvRm9udFN0eWxlPjxGb250U2l6ZT4wPC9Gb250U2l6ZT48VGV4dD5XZWJHTCAtIE9wZW5HTCBFUyAyLjAgZm9yIHRoZSBXZWI8L1RleHQ+PC9UZXh0VW5pdD48VGV4dFVuaXQ+PEluc2VydFBhcmFncmFwaEFmdGVyPnRydWU8L0luc2VydFBhcmFncmFwaEFmdGVyPjxGb250TmFtZSAvPjxGb250U3R5bGU+PE5ldXRyYWw+dHJ1ZTwvTmV1dHJhbD48TmFtZSAvPjwvRm9udFN0eWxlPjxGb250U2l6ZT4wPC9Gb250U2l6ZT48VGV4dD4uIFVSTCBodHRwczovL3d3dy5raHJvbm9zLm9yZy93ZWJnbC8g4oCTIMOcYmVycHLDvGZ1bmdzZGF0dW0gMjAxNi0wMS0wMy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dGhyZWUuanMgLSBkb2N1bWVudGF0aW9uIC0gTWFudWFsIC0gQ3JlYXRpbmcgYSBzY2VuZTwvVGV4dD48L1RleHRVbml0PjxUZXh0VW5pdD48SW5zZXJ0UGFyYWdyYXBoQWZ0ZXI+dHJ1ZTwvSW5zZXJ0UGFyYWdyYXBoQWZ0ZXI+PEZvbnROYW1lIC8+PEZvbnRTdHlsZT48TmV1dHJhbD50cnVlPC9OZXV0cmFsPjxOYW1lIC8+PC9Gb250U3R5bGU+PEZvbnRTaXplPjA8L0ZvbnRTaXplPjxUZXh0Pi4gVVJMIGh0dHA6Ly90aHJlZWpzLm9yZy9kb2NzL2luZGV4Lmh0bWwjTWFudWFsL0ludHJvZHVjdGlvbi9DcmVhdGluZ19hX3NjZW5lLiDigJMgQWt0dWFsaXNpZXJ1bmdzZGF0dW06IDIwMTUtMTAtMTcg4oCTIMOcYmVycHLDvGZ1bmdzZGF0dW0gMjAxNi0wMS0wNC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kEtRnJhbWU8L1RleHQ+PC9UZXh0VW5pdD48VGV4dFVuaXQ+PEluc2VydFBhcmFncmFwaEFmdGVyPnRydWU8L0luc2VydFBhcmFncmFwaEFmdGVyPjxGb250TmFtZSAvPjxGb250U3R5bGU+PE5ldXRyYWw+dHJ1ZTwvTmV1dHJhbD48TmFtZSAvPjwvRm9udFN0eWxlPjxGb250U2l6ZT4wPC9Gb250U2l6ZT48VGV4dD4uIFVSTCBodHRwczovL2FmcmFtZS5pby9kb2NzL2d1aWRlLy4g4oCTIEFrdHVhbGlzaWVydW5nc2RhdHVtOiAyMDE2LTA0LTI0IOKAkyDDnGJlcnByw7xmdW5nc2RhdHVtIDIwMTYtMDQtMjY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kEtRnJhbWU8L1RleHQ+PC9UZXh0VW5pdD48VGV4dFVuaXQ+PEluc2VydFBhcmFncmFwaEFmdGVyPnRydWU8L0luc2VydFBhcmFncmFwaEFmdGVyPjxGb250TmFtZSAvPjxGb250U3R5bGU+PE5ldXRyYWw+dHJ1ZTwvTmV1dHJhbD48TmFtZSAvPjwvRm9udFN0eWxlPjxGb250U2l6ZT4wPC9Gb250U2l6ZT48VGV4dD4uIFVSTCBodHRwczovL2FmcmFtZS5pby9kb2NzL2NvcmUvc2NlbmUuaHRtbC4g4oCTIEFrdHVhbGlzaWVydW5nc2RhdHVtOiAyMDE2LTA0LTI5IOKAkyDDnGJlcnByw7xmdW5nc2RhdHVtIDIwMTYtMDUtMDI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QS1GcmFtZTwvVGV4dD48L1RleHRVbml0PjxUZXh0VW5pdD48SW5zZXJ0UGFyYWdyYXBoQWZ0ZXI+dHJ1ZTwvSW5zZXJ0UGFyYWdyYXBoQWZ0ZXI+PEZvbnROYW1lIC8+PEZvbnRTdHlsZT48TmV1dHJhbD50cnVlPC9OZXV0cmFsPjxOYW1lIC8+PC9Gb250U3R5bGU+PEZvbnRTaXplPjA8L0ZvbnRTaXplPjxUZXh0Pi4gVVJMIGh0dHBzOi8vYWZyYW1lLmlvL2RvY3MvY29tcG9uZW50cy8uIOKAkyBBa3R1YWxpc2llcnVuZ3NkYXR1bTogMjAxNi0wNC0yOSDigJMgw5xiZXJwcsO8ZnVuZ3NkYXR1bSAyMDE2LTA1LTAy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kEtRnJhbWU8L1RleHQ+PC9UZXh0VW5pdD48VGV4dFVuaXQ+PEluc2VydFBhcmFncmFwaEFmdGVyPnRydWU8L0luc2VydFBhcmFncmFwaEFmdGVyPjxGb250TmFtZSAvPjxGb250U3R5bGU+PE5ldXRyYWw+dHJ1ZTwvTmV1dHJhbD48TmFtZSAvPjwvRm9udFN0eWxlPjxGb250U2l6ZT4wPC9Gb250U2l6ZT48VGV4dD4uIFVSTCBodHRwczovL2FmcmFtZS5pby9kb2NzL2NvbXBvbmVudHMvZ2VvbWV0cnkuaHRtbC4g4oCTIEFrdHVhbGlzaWVydW5nc2RhdHVtOiAyMDE2LTA0LTI5IOKAkyDDnGJlcnByw7xmdW5nc2RhdHVtIDIwMTYtMDUtMDI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QS1GcmFtZTwvVGV4dD48L1RleHRVbml0PjxUZXh0VW5pdD48SW5zZXJ0UGFyYWdyYXBoQWZ0ZXI+dHJ1ZTwvSW5zZXJ0UGFyYWdyYXBoQWZ0ZXI+PEZvbnROYW1lIC8+PEZvbnRTdHlsZT48TmV1dHJhbD50cnVlPC9OZXV0cmFsPjxOYW1lIC8+PC9Gb250U3R5bGU+PEZvbnRTaXplPjA8L0ZvbnRTaXplPjxUZXh0Pi4gVVJMIGh0dHBzOi8vYWZyYW1lLmlvL2RvY3MvY29tcG9uZW50cy9saWdodC5odG1sLiDigJMgQWt0dWFsaXNpZXJ1bmdzZGF0dW06IDIwMTYtMDQtMjkg4oCTIMOcYmVycHLDvGZ1bmdzZGF0dW0gMjAxNi0wNS0wMi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QS1GcmFtZTwvVGV4dD48L1RleHRVbml0PjxUZXh0VW5pdD48SW5zZXJ0UGFyYWdyYXBoQWZ0ZXI+dHJ1ZTwvSW5zZXJ0UGFyYWdyYXBoQWZ0ZXI+PEZvbnROYW1lIC8+PEZvbnRTdHlsZT48TmV1dHJhbD50cnVlPC9OZXV0cmFsPjxOYW1lIC8+PC9Gb250U3R5bGU+PEZvbnRTaXplPjA8L0ZvbnRTaXplPjxUZXh0Pi4gVVJMIGh0dHBzOi8vYWZyYW1lLmlvL2RvY3MvcHJpbWl0aXZlcy9hLWJveC5odG1sLiDigJMgQWt0dWFsaXNpZXJ1bmdzZGF0dW06IDIwMTYtMDQtMjkg4oCTIMOcYmVycHLDvGZ1bmdzZGF0dW0gMjAxNi0wNS0wNC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SXRhbGljPnRydWU8L0l0YWxpYz48TmFtZSAvPjwvRm9udFN0eWxlPjxGb250U2l6ZT4wPC9Gb250U2l6ZT48VGV4dD5BLUZyYW1lPC9UZXh0PjwvVGV4dFVuaXQ+PFRleHRVbml0PjxJbnNlcnRQYXJhZ3JhcGhBZnRlcj50cnVlPC9JbnNlcnRQYXJhZ3JhcGhBZnRlcj48Rm9udE5hbWUgLz48Rm9udFN0eWxlPjxOZXV0cmFsPnRydWU8L05ldXRyYWw+PE5hbWUgLz48L0ZvbnRTdHlsZT48Rm9udFNpemU+MDwvRm9udFNpemU+PFRleHQ+LiBVUkwgaHR0cHM6Ly9hZnJhbWUuaW8vZG9jcy9wcmltaXRpdmVzL2Etc3BoZXJlLmh0bWwuIOKAkyBBa3R1YWxpc2llcnVuZ3NkYXR1bTogMjAxNi0wNC0yOSDigJMgw5xiZXJwcsO8ZnVuZ3NkYXR1bSAyMDE2LTA1LTA0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kEtRnJhbWU8L1RleHQ+PC9UZXh0VW5pdD48VGV4dFVuaXQ+PEluc2VydFBhcmFncmFwaEFmdGVyPnRydWU8L0luc2VydFBhcmFncmFwaEFmdGVyPjxGb250TmFtZSAvPjxGb250U3R5bGU+PE5ldXRyYWw+dHJ1ZTwvTmV1dHJhbD48TmFtZSAvPjwvRm9udFN0eWxlPjxGb250U2l6ZT4wPC9Gb250U2l6ZT48VGV4dD4uIFVSTCBodHRwczovL2FmcmFtZS5pby9kb2NzL2NvbXBvbmVudHMvcm90YXRpb24uaHRtbC4g4oCTIEFrdHVhbGlzaWVydW5nc2RhdHVtOiAyMDE2LTA0LTI5IOKAkyDDnGJlcnByw7xmdW5nc2RhdHVtIDIwMTYtMDUtMDQ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QS1GcmFtZTwvVGV4dD48L1RleHRVbml0PjxUZXh0VW5pdD48SW5zZXJ0UGFyYWdyYXBoQWZ0ZXI+dHJ1ZTwvSW5zZXJ0UGFyYWdyYXBoQWZ0ZXI+PEZvbnROYW1lIC8+PEZvbnRTdHlsZT48TmV1dHJhbD50cnVlPC9OZXV0cmFsPjxOYW1lIC8+PC9Gb250U3R5bGU+PEZvbnRTaXplPjA8L0ZvbnRTaXplPjxUZXh0Pi4gVVJMIGh0dHBzOi8vYWZyYW1lLmlvL2RvY3MvY29yZS9hbmltYXRpb25zLmh0bWwuIOKAkyBBa3R1YWxpc2llcnVuZ3NkYXR1bTogMjAxNi0wNC0yOSDigJMgw5xiZXJwcsO8ZnVuZ3NkYXR1bSAyMDE2LTA1LTA0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kEtRnJhbWU8L1RleHQ+PC9UZXh0VW5pdD48VGV4dFVuaXQ+PEluc2VydFBhcmFncmFwaEFmdGVyPnRydWU8L0luc2VydFBhcmFncmFwaEFmdGVyPjxGb250TmFtZSAvPjxGb250U3R5bGU+PE5ldXRyYWw+dHJ1ZTwvTmV1dHJhbD48TmFtZSAvPjwvRm9udFN0eWxlPjxGb250U2l6ZT4wPC9Gb250U2l6ZT48VGV4dD4uIFVSTCBodHRwczovL2FmcmFtZS5pby9kb2NzL3ByaW1pdGl2ZXMvLiDigJMgQWt0dWFsaXNpZXJ1bmdzZGF0dW06IDIwMTYtMDQtMjkg4oCTIMOcYmVycHLDvGZ1bmdzZGF0dW0gMjAxNi0wNS0wNC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SXRhbGljPnRydWU8L0l0YWxpYz48TmFtZSAvPjwvRm9udFN0eWxlPjxGb250U2l6ZT4wPC9Gb250U2l6ZT48VGV4dD5BLUZyYW1lPC9UZXh0PjwvVGV4dFVuaXQ+PFRleHRVbml0PjxJbnNlcnRQYXJhZ3JhcGhBZnRlcj50cnVlPC9JbnNlcnRQYXJhZ3JhcGhBZnRlcj48Rm9udE5hbWUgLz48Rm9udFN0eWxlPjxOZXV0cmFsPnRydWU8L05ldXRyYWw+PE5hbWUgLz48L0ZvbnRTdHlsZT48Rm9udFNpemU+MDwvRm9udFNpemU+PFRleHQ+LiBVUkwgaHR0cHM6Ly9hZnJhbWUuaW8vZG9jcy9jb3JlLy4g4oCTIEFrdHVhbGlzaWVydW5nc2RhdHVtOiAyMDE2LTA0LTI5IOKAkyDDnGJlcnByw7xmdW5nc2RhdHVtIDIwMTYtMDUtMDQ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QS1GcmFtZTwvVGV4dD48L1RleHRVbml0PjxUZXh0VW5pdD48SW5zZXJ0UGFyYWdyYXBoQWZ0ZXI+dHJ1ZTwvSW5zZXJ0UGFyYWdyYXBoQWZ0ZXI+PEZvbnROYW1lIC8+PEZvbnRTdHlsZT48TmV1dHJhbD50cnVlPC9OZXV0cmFsPjxOYW1lIC8+PC9Gb250U3R5bGU+PEZvbnRTaXplPjA8L0ZvbnRTaXplPjxUZXh0Pi4gVVJMIGh0dHBzOi8vYWZyYW1lLmlvL2RvY3MvY29yZS9hc3NldC1tYW5hZ2VtZW50LXN5c3RlbS5odG1sLiDigJMgQWt0dWFsaXNpZXJ1bmdzZGF0dW06IDIwMTYtMDQtMjkg4oCTIMOcYmVycHLDvGZ1bmdzZGF0dW0gMjAxNi0wNS0wNC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QS1GcmFtZTwvVGV4dD48L1RleHRVbml0PjxUZXh0VW5pdD48SW5zZXJ0UGFyYWdyYXBoQWZ0ZXI+dHJ1ZTwvSW5zZXJ0UGFyYWdyYXBoQWZ0ZXI+PEZvbnROYW1lIC8+PEZvbnRTdHlsZT48TmV1dHJhbD50cnVlPC9OZXV0cmFsPjxOYW1lIC8+PC9Gb250U3R5bGU+PEZvbnRTaXplPjA8L0ZvbnRTaXplPjxUZXh0Pi4gVVJMIGh0dHBzOi8vYWZyYW1lLmlvL2RvY3MvcHJpbWl0aXZlcy9hLWN1cnZlZGltYWdlLmh0bWwuIOKAkyBBa3R1YWxpc2llcnVuZ3NkYXR1bTogMjAxNi0wNC0yOSDigJMgw5xiZXJwcsO8ZnVuZ3NkYXR1bSAyMDE2LTA1LTA0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kEtRnJhbWU8L1RleHQ+PC9UZXh0VW5pdD48VGV4dFVuaXQ+PEluc2VydFBhcmFncmFwaEFmdGVyPnRydWU8L0luc2VydFBhcmFncmFwaEFmdGVyPjxGb250TmFtZSAvPjxGb250U3R5bGU+PE5ldXRyYWw+dHJ1ZTwvTmV1dHJhbD48TmFtZSAvPjwvRm9udFN0eWxlPjxGb250U2l6ZT4wPC9Gb250U2l6ZT48VGV4dD4uIFVSTCBodHRwczovL2FmcmFtZS5pby9kb2NzL2NvbXBvbmVudHMvc2NhbGUuaHRtbC4g4oCTIEFrdHVhbGlzaWVydW5nc2RhdHVtOiAyMDE2LTA0LTI5IOKAkyDDnGJlcnByw7xmdW5nc2RhdHVtIDIwMTYtMDUtMDQ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QS1GcmFtZTwvVGV4dD48L1RleHRVbml0PjxUZXh0VW5pdD48SW5zZXJ0UGFyYWdyYXBoQWZ0ZXI+dHJ1ZTwvSW5zZXJ0UGFyYWdyYXBoQWZ0ZXI+PEZvbnROYW1lIC8+PEZvbnRTdHlsZT48TmV1dHJhbD50cnVlPC9OZXV0cmFsPjxOYW1lIC8+PC9Gb250U3R5bGU+PEZvbnRTaXplPjA8L0ZvbnRTaXplPjxUZXh0Pi4gVVJMIGh0dHBzOi8vYWZyYW1lLmlvL2RvY3MvY29tcG9uZW50cy9zdGF0cy5odG1sLiDigJMgQWt0dWFsaXNpZXJ1bmdzZGF0dW06IDIwMTYtMDQtMjkg4oCTIMOcYmVycHLDvGZ1bmdzZGF0dW0gMjAxNi0wNS0wNS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khvbWU8L1RleHQ+PC9UZXh0VW5pdD48VGV4dFVuaXQ+PEluc2VydFBhcmFncmFwaEFmdGVyPnRydWU8L0luc2VydFBhcmFncmFwaEFmdGVyPjxGb250TmFtZSAvPjxGb250U3R5bGU+PE5ldXRyYWw+dHJ1ZTwvTmV1dHJhbD48TmFtZSAvPjwvRm9udFN0eWxlPjxGb250U2l6ZT4wPC9Gb250U2l6ZT48VGV4dD4uIFVSTCBodHRwOi8vYXhvbnZyLmNvbS8jdmlydHVhbC1yZWFsaXR5LXlvdS1jYW4tZmVlbC4g4oCTIEFrdHVhbGlzaWVydW5nc2RhdHVtOiAyMDE2LTA1LTE4IOKAkyDDnGJlcnByw7xmdW5nc2RhdHVtIDIwMTYtMDUtMTg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</w:instrText>
      </w:r>
      <w:r w:rsidRPr="006A610F">
        <w:rPr>
          <w:lang w:eastAsia="de-DE"/>
        </w:rPr>
        <w:fldChar w:fldCharType="separate"/>
      </w:r>
      <w:bookmarkStart w:id="295" w:name="_CTVBIBLIOGRAPHY1"/>
      <w:bookmarkStart w:id="296" w:name="_Toc453247703"/>
      <w:bookmarkEnd w:id="295"/>
      <w:r w:rsidR="005A5C7E">
        <w:rPr>
          <w:lang w:eastAsia="de-DE"/>
        </w:rPr>
        <w:t>Literaturverzeichnis</w:t>
      </w:r>
      <w:bookmarkEnd w:id="296"/>
    </w:p>
    <w:p w14:paraId="666B8263" w14:textId="77777777" w:rsidR="005A5C7E" w:rsidRDefault="005A5C7E" w:rsidP="005A5C7E">
      <w:pPr>
        <w:pStyle w:val="CitaviBibliographyEntry"/>
        <w:rPr>
          <w:lang w:eastAsia="de-DE"/>
        </w:rPr>
      </w:pPr>
      <w:r>
        <w:rPr>
          <w:lang w:eastAsia="de-DE"/>
        </w:rPr>
        <w:t>[1]</w:t>
      </w:r>
      <w:r>
        <w:rPr>
          <w:lang w:eastAsia="de-DE"/>
        </w:rPr>
        <w:tab/>
      </w:r>
      <w:bookmarkStart w:id="297" w:name="_CTVL0019478e9bb62ba430aa5ac98ec2b348635"/>
      <w:r w:rsidRPr="005A5C7E">
        <w:rPr>
          <w:smallCaps/>
          <w:lang w:eastAsia="de-DE"/>
        </w:rPr>
        <w:t>Dörner</w:t>
      </w:r>
      <w:bookmarkEnd w:id="297"/>
      <w:r w:rsidRPr="005A5C7E">
        <w:rPr>
          <w:lang w:eastAsia="de-DE"/>
        </w:rPr>
        <w:t xml:space="preserve">, Ralf (Hrsg.); </w:t>
      </w:r>
      <w:r w:rsidRPr="005A5C7E">
        <w:rPr>
          <w:smallCaps/>
          <w:lang w:eastAsia="de-DE"/>
        </w:rPr>
        <w:t>Broll</w:t>
      </w:r>
      <w:r w:rsidRPr="005A5C7E">
        <w:rPr>
          <w:lang w:eastAsia="de-DE"/>
        </w:rPr>
        <w:t xml:space="preserve">, Wolfgang (Hrsg.); </w:t>
      </w:r>
      <w:r w:rsidRPr="005A5C7E">
        <w:rPr>
          <w:smallCaps/>
          <w:lang w:eastAsia="de-DE"/>
        </w:rPr>
        <w:t>Grimm</w:t>
      </w:r>
      <w:r w:rsidRPr="005A5C7E">
        <w:rPr>
          <w:lang w:eastAsia="de-DE"/>
        </w:rPr>
        <w:t xml:space="preserve">, Paul (Hrsg.); </w:t>
      </w:r>
      <w:r w:rsidRPr="005A5C7E">
        <w:rPr>
          <w:smallCaps/>
          <w:lang w:eastAsia="de-DE"/>
        </w:rPr>
        <w:t>Jung</w:t>
      </w:r>
      <w:r w:rsidRPr="005A5C7E">
        <w:rPr>
          <w:lang w:eastAsia="de-DE"/>
        </w:rPr>
        <w:t xml:space="preserve">, Bernhard (Hrsg.): </w:t>
      </w:r>
      <w:r w:rsidRPr="005A5C7E">
        <w:rPr>
          <w:i/>
          <w:lang w:eastAsia="de-DE"/>
        </w:rPr>
        <w:t>Virtual und Augmented Reality (VR / AR)</w:t>
      </w:r>
      <w:r w:rsidRPr="005A5C7E">
        <w:rPr>
          <w:lang w:eastAsia="de-DE"/>
        </w:rPr>
        <w:t xml:space="preserve"> : </w:t>
      </w:r>
      <w:r w:rsidRPr="005A5C7E">
        <w:rPr>
          <w:i/>
          <w:lang w:eastAsia="de-DE"/>
        </w:rPr>
        <w:t>Grundlagen und Methoden der Virtuellen und Augmentierten Realität</w:t>
      </w:r>
      <w:r w:rsidRPr="005A5C7E">
        <w:rPr>
          <w:lang w:eastAsia="de-DE"/>
        </w:rPr>
        <w:t xml:space="preserve">. Berlin, Heidelberg : Imprint: Springer Vieweg, 2013 (EXamen.press) </w:t>
      </w:r>
    </w:p>
    <w:p w14:paraId="5DA2A128" w14:textId="77777777" w:rsidR="005A5C7E" w:rsidRDefault="005A5C7E" w:rsidP="005A5C7E">
      <w:pPr>
        <w:pStyle w:val="CitaviBibliographyEntry"/>
        <w:rPr>
          <w:lang w:eastAsia="de-DE"/>
        </w:rPr>
      </w:pPr>
      <w:r>
        <w:rPr>
          <w:lang w:eastAsia="de-DE"/>
        </w:rPr>
        <w:t>[2]</w:t>
      </w:r>
      <w:r>
        <w:rPr>
          <w:lang w:eastAsia="de-DE"/>
        </w:rPr>
        <w:tab/>
      </w:r>
      <w:bookmarkStart w:id="298" w:name="_CTVL0019e68776c08f7432980d6cbe75d5208e3"/>
      <w:r w:rsidRPr="005A5C7E">
        <w:rPr>
          <w:smallCaps/>
          <w:lang w:eastAsia="de-DE"/>
        </w:rPr>
        <w:t>Paul Sorene</w:t>
      </w:r>
      <w:bookmarkEnd w:id="298"/>
      <w:r w:rsidRPr="005A5C7E">
        <w:rPr>
          <w:lang w:eastAsia="de-DE"/>
        </w:rPr>
        <w:t xml:space="preserve">: </w:t>
      </w:r>
      <w:r w:rsidRPr="005A5C7E">
        <w:rPr>
          <w:i/>
          <w:lang w:eastAsia="de-DE"/>
        </w:rPr>
        <w:t>Jaron Lanier’s EyePhone: Head And Glove Virtual Reality In The 1980s</w:t>
      </w:r>
      <w:r w:rsidRPr="005A5C7E">
        <w:rPr>
          <w:lang w:eastAsia="de-DE"/>
        </w:rPr>
        <w:t xml:space="preserve">. URL http://flashbak.com/jaron-laniers-eyephone-head-and-glove-virtual-reality-in-the-1980s-26180/ – Überprüfungsdatum 2016-03-20 </w:t>
      </w:r>
    </w:p>
    <w:p w14:paraId="1AEFB776" w14:textId="77777777" w:rsidR="005A5C7E" w:rsidRDefault="005A5C7E" w:rsidP="005A5C7E">
      <w:pPr>
        <w:pStyle w:val="CitaviBibliographyEntry"/>
        <w:rPr>
          <w:lang w:eastAsia="de-DE"/>
        </w:rPr>
      </w:pPr>
      <w:r>
        <w:rPr>
          <w:lang w:eastAsia="de-DE"/>
        </w:rPr>
        <w:t>[3]</w:t>
      </w:r>
      <w:r>
        <w:rPr>
          <w:lang w:eastAsia="de-DE"/>
        </w:rPr>
        <w:tab/>
      </w:r>
      <w:bookmarkStart w:id="299" w:name="_CTVL001753178043ebd4e65b3ee960d586a62bf"/>
      <w:r w:rsidRPr="005A5C7E">
        <w:rPr>
          <w:smallCaps/>
          <w:lang w:eastAsia="de-DE"/>
        </w:rPr>
        <w:t>Broll</w:t>
      </w:r>
      <w:bookmarkEnd w:id="299"/>
      <w:r w:rsidRPr="005A5C7E">
        <w:rPr>
          <w:lang w:eastAsia="de-DE"/>
        </w:rPr>
        <w:t xml:space="preserve">, Wolfgang: Augmentierte Realität. In: </w:t>
      </w:r>
      <w:r w:rsidRPr="005A5C7E">
        <w:rPr>
          <w:smallCaps/>
          <w:lang w:eastAsia="de-DE"/>
        </w:rPr>
        <w:t>Dörner</w:t>
      </w:r>
      <w:r w:rsidRPr="005A5C7E">
        <w:rPr>
          <w:lang w:eastAsia="de-DE"/>
        </w:rPr>
        <w:t xml:space="preserve">, Ralf; </w:t>
      </w:r>
      <w:r w:rsidRPr="005A5C7E">
        <w:rPr>
          <w:smallCaps/>
          <w:lang w:eastAsia="de-DE"/>
        </w:rPr>
        <w:t>Broll</w:t>
      </w:r>
      <w:r w:rsidRPr="005A5C7E">
        <w:rPr>
          <w:lang w:eastAsia="de-DE"/>
        </w:rPr>
        <w:t xml:space="preserve">, Wolfgang; </w:t>
      </w:r>
      <w:r w:rsidRPr="005A5C7E">
        <w:rPr>
          <w:smallCaps/>
          <w:lang w:eastAsia="de-DE"/>
        </w:rPr>
        <w:t>Grimm</w:t>
      </w:r>
      <w:r w:rsidRPr="005A5C7E">
        <w:rPr>
          <w:lang w:eastAsia="de-DE"/>
        </w:rPr>
        <w:t xml:space="preserve">, Paul; </w:t>
      </w:r>
      <w:r w:rsidRPr="005A5C7E">
        <w:rPr>
          <w:smallCaps/>
          <w:lang w:eastAsia="de-DE"/>
        </w:rPr>
        <w:t>Jung</w:t>
      </w:r>
      <w:r w:rsidRPr="005A5C7E">
        <w:rPr>
          <w:lang w:eastAsia="de-DE"/>
        </w:rPr>
        <w:t xml:space="preserve">, Bernhard (Hrsg.): </w:t>
      </w:r>
      <w:r w:rsidRPr="005A5C7E">
        <w:rPr>
          <w:i/>
          <w:lang w:eastAsia="de-DE"/>
        </w:rPr>
        <w:t>Virtual und Augmented Reality (VR / AR)</w:t>
      </w:r>
      <w:r w:rsidRPr="005A5C7E">
        <w:rPr>
          <w:lang w:eastAsia="de-DE"/>
        </w:rPr>
        <w:t xml:space="preserve"> : </w:t>
      </w:r>
      <w:r w:rsidRPr="005A5C7E">
        <w:rPr>
          <w:i/>
          <w:lang w:eastAsia="de-DE"/>
        </w:rPr>
        <w:t>Grundlagen und Methoden der Virtuellen und Augmentierten Realität</w:t>
      </w:r>
      <w:r w:rsidRPr="005A5C7E">
        <w:rPr>
          <w:lang w:eastAsia="de-DE"/>
        </w:rPr>
        <w:t xml:space="preserve">. Berlin, Heidelberg : Imprint: Springer Vieweg, 2013 (EXamen.press), S. 241–294 </w:t>
      </w:r>
    </w:p>
    <w:p w14:paraId="6C78572E" w14:textId="77777777" w:rsidR="005A5C7E" w:rsidRDefault="005A5C7E" w:rsidP="005A5C7E">
      <w:pPr>
        <w:pStyle w:val="CitaviBibliographyEntry"/>
        <w:rPr>
          <w:lang w:eastAsia="de-DE"/>
        </w:rPr>
      </w:pPr>
      <w:r>
        <w:rPr>
          <w:lang w:eastAsia="de-DE"/>
        </w:rPr>
        <w:t>[4]</w:t>
      </w:r>
      <w:r>
        <w:rPr>
          <w:lang w:eastAsia="de-DE"/>
        </w:rPr>
        <w:tab/>
      </w:r>
      <w:bookmarkStart w:id="300" w:name="_CTVL001af09983a339b4ce5b30a7b74d9e3496b"/>
      <w:r w:rsidRPr="005A5C7E">
        <w:rPr>
          <w:smallCaps/>
          <w:lang w:eastAsia="de-DE"/>
        </w:rPr>
        <w:t>Brill</w:t>
      </w:r>
      <w:bookmarkEnd w:id="300"/>
      <w:r w:rsidRPr="005A5C7E">
        <w:rPr>
          <w:lang w:eastAsia="de-DE"/>
        </w:rPr>
        <w:t xml:space="preserve">, Manfred: </w:t>
      </w:r>
      <w:r w:rsidRPr="005A5C7E">
        <w:rPr>
          <w:i/>
          <w:lang w:eastAsia="de-DE"/>
        </w:rPr>
        <w:t>Virtuelle Realität</w:t>
      </w:r>
      <w:r w:rsidRPr="005A5C7E">
        <w:rPr>
          <w:lang w:eastAsia="de-DE"/>
        </w:rPr>
        <w:t xml:space="preserve">. Berlin, Heidelberg : Springer-Verlag, 2009 (Informatik im Fokus) </w:t>
      </w:r>
    </w:p>
    <w:p w14:paraId="09950E71" w14:textId="77777777" w:rsidR="005A5C7E" w:rsidRDefault="005A5C7E" w:rsidP="005A5C7E">
      <w:pPr>
        <w:pStyle w:val="CitaviBibliographyEntry"/>
        <w:rPr>
          <w:lang w:eastAsia="de-DE"/>
        </w:rPr>
      </w:pPr>
      <w:r>
        <w:rPr>
          <w:lang w:eastAsia="de-DE"/>
        </w:rPr>
        <w:t>[5]</w:t>
      </w:r>
      <w:r>
        <w:rPr>
          <w:lang w:eastAsia="de-DE"/>
        </w:rPr>
        <w:tab/>
      </w:r>
      <w:bookmarkStart w:id="301" w:name="_CTVL0013032cd4dfeb2434888002176b08e8d1d"/>
      <w:r w:rsidRPr="005A5C7E">
        <w:rPr>
          <w:smallCaps/>
          <w:lang w:eastAsia="de-DE"/>
        </w:rPr>
        <w:t>Rademacher</w:t>
      </w:r>
      <w:bookmarkEnd w:id="301"/>
      <w:r w:rsidRPr="005A5C7E">
        <w:rPr>
          <w:lang w:eastAsia="de-DE"/>
        </w:rPr>
        <w:t xml:space="preserve">, Martin H.: </w:t>
      </w:r>
      <w:r w:rsidRPr="005A5C7E">
        <w:rPr>
          <w:i/>
          <w:lang w:eastAsia="de-DE"/>
        </w:rPr>
        <w:t>Virtual Reality in der Produktentwicklung</w:t>
      </w:r>
      <w:r w:rsidRPr="005A5C7E">
        <w:rPr>
          <w:lang w:eastAsia="de-DE"/>
        </w:rPr>
        <w:t xml:space="preserve"> : </w:t>
      </w:r>
      <w:r w:rsidRPr="005A5C7E">
        <w:rPr>
          <w:i/>
          <w:lang w:eastAsia="de-DE"/>
        </w:rPr>
        <w:t>Instrumentarium zur Bewertung der Einsatzmöglichkeiten am Beispiel der Automobilindustrie</w:t>
      </w:r>
      <w:r w:rsidRPr="005A5C7E">
        <w:rPr>
          <w:lang w:eastAsia="de-DE"/>
        </w:rPr>
        <w:t xml:space="preserve">. Wiesbaden : Springer Vieweg, 2014 (SpringerLink : Bücher) </w:t>
      </w:r>
    </w:p>
    <w:p w14:paraId="0D95ECBE" w14:textId="77777777" w:rsidR="005A5C7E" w:rsidRDefault="005A5C7E" w:rsidP="005A5C7E">
      <w:pPr>
        <w:pStyle w:val="CitaviBibliographyEntry"/>
        <w:rPr>
          <w:lang w:eastAsia="de-DE"/>
        </w:rPr>
      </w:pPr>
      <w:r>
        <w:rPr>
          <w:lang w:eastAsia="de-DE"/>
        </w:rPr>
        <w:t>[6]</w:t>
      </w:r>
      <w:r>
        <w:rPr>
          <w:lang w:eastAsia="de-DE"/>
        </w:rPr>
        <w:tab/>
      </w:r>
      <w:bookmarkStart w:id="302" w:name="_CTVL001dbd27ed8b8a244d7806e6345034ad991"/>
      <w:r w:rsidRPr="005A5C7E">
        <w:rPr>
          <w:smallCaps/>
          <w:lang w:eastAsia="de-DE"/>
        </w:rPr>
        <w:t>Parisi</w:t>
      </w:r>
      <w:bookmarkEnd w:id="302"/>
      <w:r w:rsidRPr="005A5C7E">
        <w:rPr>
          <w:lang w:eastAsia="de-DE"/>
        </w:rPr>
        <w:t xml:space="preserve">, Tony: </w:t>
      </w:r>
      <w:r w:rsidRPr="005A5C7E">
        <w:rPr>
          <w:i/>
          <w:lang w:eastAsia="de-DE"/>
        </w:rPr>
        <w:t>Learning virtual reality</w:t>
      </w:r>
      <w:r w:rsidRPr="005A5C7E">
        <w:rPr>
          <w:lang w:eastAsia="de-DE"/>
        </w:rPr>
        <w:t xml:space="preserve"> : </w:t>
      </w:r>
      <w:r w:rsidRPr="005A5C7E">
        <w:rPr>
          <w:i/>
          <w:lang w:eastAsia="de-DE"/>
        </w:rPr>
        <w:t>Developing immersive experiences and applications for desktop, Web, and mobile</w:t>
      </w:r>
      <w:r w:rsidRPr="005A5C7E">
        <w:rPr>
          <w:lang w:eastAsia="de-DE"/>
        </w:rPr>
        <w:t xml:space="preserve">. Sebastopol CA : O'Reilly, 2015 </w:t>
      </w:r>
    </w:p>
    <w:p w14:paraId="0228A901" w14:textId="77777777" w:rsidR="005A5C7E" w:rsidRDefault="005A5C7E" w:rsidP="005A5C7E">
      <w:pPr>
        <w:pStyle w:val="CitaviBibliographyEntry"/>
        <w:rPr>
          <w:lang w:eastAsia="de-DE"/>
        </w:rPr>
      </w:pPr>
      <w:r>
        <w:rPr>
          <w:lang w:eastAsia="de-DE"/>
        </w:rPr>
        <w:t>[7]</w:t>
      </w:r>
      <w:r>
        <w:rPr>
          <w:lang w:eastAsia="de-DE"/>
        </w:rPr>
        <w:tab/>
      </w:r>
      <w:bookmarkStart w:id="303" w:name="_CTVL001123c30f7f8c54016b356f69d7bad1288"/>
      <w:r w:rsidRPr="005A5C7E">
        <w:rPr>
          <w:smallCaps/>
          <w:lang w:eastAsia="de-DE"/>
        </w:rPr>
        <w:t>Dörner</w:t>
      </w:r>
      <w:bookmarkEnd w:id="303"/>
      <w:r w:rsidRPr="005A5C7E">
        <w:rPr>
          <w:lang w:eastAsia="de-DE"/>
        </w:rPr>
        <w:t xml:space="preserve">, Ralf ; </w:t>
      </w:r>
      <w:r w:rsidRPr="005A5C7E">
        <w:rPr>
          <w:smallCaps/>
          <w:lang w:eastAsia="de-DE"/>
        </w:rPr>
        <w:t>Steincke</w:t>
      </w:r>
      <w:r w:rsidRPr="005A5C7E">
        <w:rPr>
          <w:lang w:eastAsia="de-DE"/>
        </w:rPr>
        <w:t xml:space="preserve">, Frank: Wahrnehmungsaspekte von VR. In: </w:t>
      </w:r>
      <w:r w:rsidRPr="005A5C7E">
        <w:rPr>
          <w:smallCaps/>
          <w:lang w:eastAsia="de-DE"/>
        </w:rPr>
        <w:t>Dörner</w:t>
      </w:r>
      <w:r w:rsidRPr="005A5C7E">
        <w:rPr>
          <w:lang w:eastAsia="de-DE"/>
        </w:rPr>
        <w:t xml:space="preserve">, Ralf; </w:t>
      </w:r>
      <w:r w:rsidRPr="005A5C7E">
        <w:rPr>
          <w:smallCaps/>
          <w:lang w:eastAsia="de-DE"/>
        </w:rPr>
        <w:t>Broll</w:t>
      </w:r>
      <w:r w:rsidRPr="005A5C7E">
        <w:rPr>
          <w:lang w:eastAsia="de-DE"/>
        </w:rPr>
        <w:t xml:space="preserve">, Wolfgang; </w:t>
      </w:r>
      <w:r w:rsidRPr="005A5C7E">
        <w:rPr>
          <w:smallCaps/>
          <w:lang w:eastAsia="de-DE"/>
        </w:rPr>
        <w:t>Grimm</w:t>
      </w:r>
      <w:r w:rsidRPr="005A5C7E">
        <w:rPr>
          <w:lang w:eastAsia="de-DE"/>
        </w:rPr>
        <w:t xml:space="preserve">, Paul; </w:t>
      </w:r>
      <w:r w:rsidRPr="005A5C7E">
        <w:rPr>
          <w:smallCaps/>
          <w:lang w:eastAsia="de-DE"/>
        </w:rPr>
        <w:t>Jung</w:t>
      </w:r>
      <w:r w:rsidRPr="005A5C7E">
        <w:rPr>
          <w:lang w:eastAsia="de-DE"/>
        </w:rPr>
        <w:t xml:space="preserve">, Bernhard (Hrsg.): </w:t>
      </w:r>
      <w:r w:rsidRPr="005A5C7E">
        <w:rPr>
          <w:i/>
          <w:lang w:eastAsia="de-DE"/>
        </w:rPr>
        <w:t>Virtual und Augmented Reality (VR / AR)</w:t>
      </w:r>
      <w:r w:rsidRPr="005A5C7E">
        <w:rPr>
          <w:lang w:eastAsia="de-DE"/>
        </w:rPr>
        <w:t xml:space="preserve"> : </w:t>
      </w:r>
      <w:r w:rsidRPr="005A5C7E">
        <w:rPr>
          <w:i/>
          <w:lang w:eastAsia="de-DE"/>
        </w:rPr>
        <w:t>Grundlagen und Methoden der Virtuellen und Augmentierten Realität</w:t>
      </w:r>
      <w:r w:rsidRPr="005A5C7E">
        <w:rPr>
          <w:lang w:eastAsia="de-DE"/>
        </w:rPr>
        <w:t xml:space="preserve">. Berlin, Heidelberg : Imprint: Springer Vieweg, 2013 (EXamen.press), S. 33–64 </w:t>
      </w:r>
    </w:p>
    <w:p w14:paraId="762F1B83" w14:textId="77777777" w:rsidR="005A5C7E" w:rsidRDefault="005A5C7E" w:rsidP="005A5C7E">
      <w:pPr>
        <w:pStyle w:val="CitaviBibliographyEntry"/>
        <w:rPr>
          <w:lang w:eastAsia="de-DE"/>
        </w:rPr>
      </w:pPr>
      <w:r>
        <w:rPr>
          <w:lang w:eastAsia="de-DE"/>
        </w:rPr>
        <w:t>[8]</w:t>
      </w:r>
      <w:r>
        <w:rPr>
          <w:lang w:eastAsia="de-DE"/>
        </w:rPr>
        <w:tab/>
      </w:r>
      <w:bookmarkStart w:id="304" w:name="_CTVL001bb7c064e687c47d9b9af51454ceac0a7"/>
      <w:r w:rsidRPr="005A5C7E">
        <w:rPr>
          <w:smallCaps/>
          <w:lang w:eastAsia="de-DE"/>
        </w:rPr>
        <w:t>Grimm</w:t>
      </w:r>
      <w:bookmarkEnd w:id="304"/>
      <w:r w:rsidRPr="005A5C7E">
        <w:rPr>
          <w:lang w:eastAsia="de-DE"/>
        </w:rPr>
        <w:t xml:space="preserve">, Paul ; </w:t>
      </w:r>
      <w:r w:rsidRPr="005A5C7E">
        <w:rPr>
          <w:smallCaps/>
          <w:lang w:eastAsia="de-DE"/>
        </w:rPr>
        <w:t>Herold</w:t>
      </w:r>
      <w:r w:rsidRPr="005A5C7E">
        <w:rPr>
          <w:lang w:eastAsia="de-DE"/>
        </w:rPr>
        <w:t xml:space="preserve">, Rigo ; </w:t>
      </w:r>
      <w:r w:rsidRPr="005A5C7E">
        <w:rPr>
          <w:smallCaps/>
          <w:lang w:eastAsia="de-DE"/>
        </w:rPr>
        <w:t>Reiners</w:t>
      </w:r>
      <w:r w:rsidRPr="005A5C7E">
        <w:rPr>
          <w:lang w:eastAsia="de-DE"/>
        </w:rPr>
        <w:t xml:space="preserve">, Dirk ; </w:t>
      </w:r>
      <w:r w:rsidRPr="005A5C7E">
        <w:rPr>
          <w:smallCaps/>
          <w:lang w:eastAsia="de-DE"/>
        </w:rPr>
        <w:t>Cruz-Neira Carolina</w:t>
      </w:r>
      <w:r w:rsidRPr="005A5C7E">
        <w:rPr>
          <w:lang w:eastAsia="de-DE"/>
        </w:rPr>
        <w:t xml:space="preserve">: VR-Ausgabegeräte. In: </w:t>
      </w:r>
      <w:r w:rsidRPr="005A5C7E">
        <w:rPr>
          <w:smallCaps/>
          <w:lang w:eastAsia="de-DE"/>
        </w:rPr>
        <w:t>Dörner</w:t>
      </w:r>
      <w:r w:rsidRPr="005A5C7E">
        <w:rPr>
          <w:lang w:eastAsia="de-DE"/>
        </w:rPr>
        <w:t xml:space="preserve">, Ralf; </w:t>
      </w:r>
      <w:r w:rsidRPr="005A5C7E">
        <w:rPr>
          <w:smallCaps/>
          <w:lang w:eastAsia="de-DE"/>
        </w:rPr>
        <w:t>Broll</w:t>
      </w:r>
      <w:r w:rsidRPr="005A5C7E">
        <w:rPr>
          <w:lang w:eastAsia="de-DE"/>
        </w:rPr>
        <w:t xml:space="preserve">, Wolfgang; </w:t>
      </w:r>
      <w:r w:rsidRPr="005A5C7E">
        <w:rPr>
          <w:smallCaps/>
          <w:lang w:eastAsia="de-DE"/>
        </w:rPr>
        <w:t>Grimm</w:t>
      </w:r>
      <w:r w:rsidRPr="005A5C7E">
        <w:rPr>
          <w:lang w:eastAsia="de-DE"/>
        </w:rPr>
        <w:t xml:space="preserve">, Paul; </w:t>
      </w:r>
      <w:r w:rsidRPr="005A5C7E">
        <w:rPr>
          <w:smallCaps/>
          <w:lang w:eastAsia="de-DE"/>
        </w:rPr>
        <w:t>Jung</w:t>
      </w:r>
      <w:r w:rsidRPr="005A5C7E">
        <w:rPr>
          <w:lang w:eastAsia="de-DE"/>
        </w:rPr>
        <w:t xml:space="preserve">, Bernhard (Hrsg.): </w:t>
      </w:r>
      <w:r w:rsidRPr="005A5C7E">
        <w:rPr>
          <w:i/>
          <w:lang w:eastAsia="de-DE"/>
        </w:rPr>
        <w:t>Virtual und Augmented Reality (VR / AR)</w:t>
      </w:r>
      <w:r w:rsidRPr="005A5C7E">
        <w:rPr>
          <w:lang w:eastAsia="de-DE"/>
        </w:rPr>
        <w:t xml:space="preserve"> : </w:t>
      </w:r>
      <w:r w:rsidRPr="005A5C7E">
        <w:rPr>
          <w:i/>
          <w:lang w:eastAsia="de-DE"/>
        </w:rPr>
        <w:t>Grundlagen und Methoden der Virtuellen und Augmentierten Realität</w:t>
      </w:r>
      <w:r w:rsidRPr="005A5C7E">
        <w:rPr>
          <w:lang w:eastAsia="de-DE"/>
        </w:rPr>
        <w:t xml:space="preserve">. Berlin, Heidelberg : Imprint: Springer Vieweg, 2013 (EXamen.press), S. 127–156 </w:t>
      </w:r>
    </w:p>
    <w:p w14:paraId="05815AE1" w14:textId="77777777" w:rsidR="005A5C7E" w:rsidRDefault="005A5C7E" w:rsidP="005A5C7E">
      <w:pPr>
        <w:pStyle w:val="CitaviBibliographyEntry"/>
        <w:rPr>
          <w:lang w:eastAsia="de-DE"/>
        </w:rPr>
      </w:pPr>
      <w:r>
        <w:rPr>
          <w:lang w:eastAsia="de-DE"/>
        </w:rPr>
        <w:lastRenderedPageBreak/>
        <w:t>[9]</w:t>
      </w:r>
      <w:r>
        <w:rPr>
          <w:lang w:eastAsia="de-DE"/>
        </w:rPr>
        <w:tab/>
      </w:r>
      <w:bookmarkStart w:id="305" w:name="_CTVL001d48beaff59c24dfe9642a29188f61b29"/>
      <w:r w:rsidRPr="005A5C7E">
        <w:rPr>
          <w:smallCaps/>
          <w:lang w:eastAsia="de-DE"/>
        </w:rPr>
        <w:t>Schneid</w:t>
      </w:r>
      <w:bookmarkEnd w:id="305"/>
      <w:r w:rsidRPr="005A5C7E">
        <w:rPr>
          <w:lang w:eastAsia="de-DE"/>
        </w:rPr>
        <w:t xml:space="preserve">, Marcus: </w:t>
      </w:r>
      <w:r w:rsidRPr="005A5C7E">
        <w:rPr>
          <w:i/>
          <w:lang w:eastAsia="de-DE"/>
        </w:rPr>
        <w:t>Entwicklung und Erprobung eines kontaktanalogen Head-up-Displays im Fahrzeug</w:t>
      </w:r>
      <w:r w:rsidRPr="005A5C7E">
        <w:rPr>
          <w:lang w:eastAsia="de-DE"/>
        </w:rPr>
        <w:t xml:space="preserve">. München, Technische Universität München. Dissertation. 2008-07-01 </w:t>
      </w:r>
    </w:p>
    <w:p w14:paraId="3AE520B9" w14:textId="77777777" w:rsidR="005A5C7E" w:rsidRDefault="005A5C7E" w:rsidP="005A5C7E">
      <w:pPr>
        <w:pStyle w:val="CitaviBibliographyEntry"/>
        <w:rPr>
          <w:lang w:eastAsia="de-DE"/>
        </w:rPr>
      </w:pPr>
      <w:r>
        <w:rPr>
          <w:lang w:eastAsia="de-DE"/>
        </w:rPr>
        <w:t>[10]</w:t>
      </w:r>
      <w:r>
        <w:rPr>
          <w:lang w:eastAsia="de-DE"/>
        </w:rPr>
        <w:tab/>
      </w:r>
      <w:bookmarkStart w:id="306" w:name="_CTVL00117b50680fdd4444889e683d859cdc593"/>
      <w:r w:rsidRPr="005A5C7E">
        <w:rPr>
          <w:smallCaps/>
          <w:lang w:eastAsia="de-DE"/>
        </w:rPr>
        <w:t>Tönnis</w:t>
      </w:r>
      <w:bookmarkEnd w:id="306"/>
      <w:r w:rsidRPr="005A5C7E">
        <w:rPr>
          <w:lang w:eastAsia="de-DE"/>
        </w:rPr>
        <w:t xml:space="preserve">, Marcus: </w:t>
      </w:r>
      <w:r w:rsidRPr="005A5C7E">
        <w:rPr>
          <w:i/>
          <w:lang w:eastAsia="de-DE"/>
        </w:rPr>
        <w:t>Augmented Reality</w:t>
      </w:r>
      <w:r w:rsidRPr="005A5C7E">
        <w:rPr>
          <w:lang w:eastAsia="de-DE"/>
        </w:rPr>
        <w:t xml:space="preserve"> : </w:t>
      </w:r>
      <w:r w:rsidRPr="005A5C7E">
        <w:rPr>
          <w:i/>
          <w:lang w:eastAsia="de-DE"/>
        </w:rPr>
        <w:t>Einblicke in die Erweiterte Realität</w:t>
      </w:r>
      <w:r w:rsidRPr="005A5C7E">
        <w:rPr>
          <w:lang w:eastAsia="de-DE"/>
        </w:rPr>
        <w:t xml:space="preserve">. Berlin : Springer, 2010 (Informatik im Fokus) </w:t>
      </w:r>
    </w:p>
    <w:p w14:paraId="0621AC77" w14:textId="77777777" w:rsidR="005A5C7E" w:rsidRDefault="005A5C7E" w:rsidP="005A5C7E">
      <w:pPr>
        <w:pStyle w:val="CitaviBibliographyEntry"/>
        <w:rPr>
          <w:lang w:eastAsia="de-DE"/>
        </w:rPr>
      </w:pPr>
      <w:r>
        <w:rPr>
          <w:lang w:eastAsia="de-DE"/>
        </w:rPr>
        <w:t>[11]</w:t>
      </w:r>
      <w:r>
        <w:rPr>
          <w:lang w:eastAsia="de-DE"/>
        </w:rPr>
        <w:tab/>
      </w:r>
      <w:bookmarkStart w:id="307" w:name="_CTVL001d95160f486db4073936238c6585f3973"/>
      <w:r w:rsidRPr="005A5C7E">
        <w:rPr>
          <w:smallCaps/>
          <w:lang w:eastAsia="de-DE"/>
        </w:rPr>
        <w:t>Arnold</w:t>
      </w:r>
      <w:bookmarkEnd w:id="307"/>
      <w:r w:rsidRPr="005A5C7E">
        <w:rPr>
          <w:lang w:eastAsia="de-DE"/>
        </w:rPr>
        <w:t xml:space="preserve">, Volker ; </w:t>
      </w:r>
      <w:r w:rsidRPr="005A5C7E">
        <w:rPr>
          <w:smallCaps/>
          <w:lang w:eastAsia="de-DE"/>
        </w:rPr>
        <w:t>Dettmering</w:t>
      </w:r>
      <w:r w:rsidRPr="005A5C7E">
        <w:rPr>
          <w:lang w:eastAsia="de-DE"/>
        </w:rPr>
        <w:t xml:space="preserve">, Hendrik ; </w:t>
      </w:r>
      <w:r w:rsidRPr="005A5C7E">
        <w:rPr>
          <w:smallCaps/>
          <w:lang w:eastAsia="de-DE"/>
        </w:rPr>
        <w:t>Engel</w:t>
      </w:r>
      <w:r w:rsidRPr="005A5C7E">
        <w:rPr>
          <w:lang w:eastAsia="de-DE"/>
        </w:rPr>
        <w:t xml:space="preserve">, Torsten ; </w:t>
      </w:r>
      <w:r w:rsidRPr="005A5C7E">
        <w:rPr>
          <w:smallCaps/>
          <w:lang w:eastAsia="de-DE"/>
        </w:rPr>
        <w:t>Karcher</w:t>
      </w:r>
      <w:r w:rsidRPr="005A5C7E">
        <w:rPr>
          <w:lang w:eastAsia="de-DE"/>
        </w:rPr>
        <w:t xml:space="preserve">, Andreas: </w:t>
      </w:r>
      <w:r w:rsidRPr="005A5C7E">
        <w:rPr>
          <w:i/>
          <w:lang w:eastAsia="de-DE"/>
        </w:rPr>
        <w:t>Product Lifecycle Management beherrschen</w:t>
      </w:r>
      <w:r w:rsidRPr="005A5C7E">
        <w:rPr>
          <w:lang w:eastAsia="de-DE"/>
        </w:rPr>
        <w:t xml:space="preserve"> : </w:t>
      </w:r>
      <w:r w:rsidRPr="005A5C7E">
        <w:rPr>
          <w:i/>
          <w:lang w:eastAsia="de-DE"/>
        </w:rPr>
        <w:t>Ein Anwenderhandbuch für den Mittelstand</w:t>
      </w:r>
      <w:r w:rsidRPr="005A5C7E">
        <w:rPr>
          <w:lang w:eastAsia="de-DE"/>
        </w:rPr>
        <w:t xml:space="preserve">. Dordrecht : Springer, 2011 </w:t>
      </w:r>
    </w:p>
    <w:p w14:paraId="7BB06942" w14:textId="77777777" w:rsidR="005A5C7E" w:rsidRDefault="005A5C7E" w:rsidP="005A5C7E">
      <w:pPr>
        <w:pStyle w:val="CitaviBibliographyEntry"/>
        <w:rPr>
          <w:lang w:eastAsia="de-DE"/>
        </w:rPr>
      </w:pPr>
      <w:r>
        <w:rPr>
          <w:lang w:eastAsia="de-DE"/>
        </w:rPr>
        <w:t>[12]</w:t>
      </w:r>
      <w:r>
        <w:rPr>
          <w:lang w:eastAsia="de-DE"/>
        </w:rPr>
        <w:tab/>
      </w:r>
      <w:bookmarkStart w:id="308" w:name="_CTVL00134db9532010940d0b2578567821bb477"/>
      <w:r w:rsidRPr="005A5C7E">
        <w:rPr>
          <w:smallCaps/>
          <w:lang w:eastAsia="de-DE"/>
        </w:rPr>
        <w:t>Baumeister</w:t>
      </w:r>
      <w:bookmarkEnd w:id="308"/>
      <w:r w:rsidRPr="005A5C7E">
        <w:rPr>
          <w:lang w:eastAsia="de-DE"/>
        </w:rPr>
        <w:t xml:space="preserve">, Mika: </w:t>
      </w:r>
      <w:r w:rsidRPr="005A5C7E">
        <w:rPr>
          <w:i/>
          <w:lang w:eastAsia="de-DE"/>
        </w:rPr>
        <w:t>Audi VR Experience: Wunsch-Autos schon vor dem Kauf testen</w:t>
      </w:r>
      <w:r w:rsidRPr="005A5C7E">
        <w:rPr>
          <w:lang w:eastAsia="de-DE"/>
        </w:rPr>
        <w:t xml:space="preserve">. URL http://www.mobilegeeks.de/artikel/audi-vr-experience/. – Aktualisierungsdatum: 2015-12-28 – Überprüfungsdatum 2015-12-28 </w:t>
      </w:r>
    </w:p>
    <w:p w14:paraId="2B7715DE" w14:textId="77777777" w:rsidR="005A5C7E" w:rsidRDefault="005A5C7E" w:rsidP="005A5C7E">
      <w:pPr>
        <w:pStyle w:val="CitaviBibliographyEntry"/>
        <w:rPr>
          <w:lang w:eastAsia="de-DE"/>
        </w:rPr>
      </w:pPr>
      <w:r>
        <w:rPr>
          <w:lang w:eastAsia="de-DE"/>
        </w:rPr>
        <w:t>[13]</w:t>
      </w:r>
      <w:r>
        <w:rPr>
          <w:lang w:eastAsia="de-DE"/>
        </w:rPr>
        <w:tab/>
      </w:r>
      <w:bookmarkStart w:id="309" w:name="_CTVL0011d53b5cd5bf641539895ebcb05c9f27f"/>
      <w:r w:rsidRPr="005A5C7E">
        <w:rPr>
          <w:smallCaps/>
          <w:lang w:eastAsia="de-DE"/>
        </w:rPr>
        <w:t>Marcus Yam</w:t>
      </w:r>
      <w:bookmarkEnd w:id="309"/>
      <w:r w:rsidRPr="005A5C7E">
        <w:rPr>
          <w:lang w:eastAsia="de-DE"/>
        </w:rPr>
        <w:t xml:space="preserve">: </w:t>
      </w:r>
      <w:r w:rsidRPr="005A5C7E">
        <w:rPr>
          <w:i/>
          <w:lang w:eastAsia="de-DE"/>
        </w:rPr>
        <w:t>Oculus Rift - The Past, Present, And Future Of VR And AR: The Pioneers Speak</w:t>
      </w:r>
      <w:r w:rsidRPr="005A5C7E">
        <w:rPr>
          <w:lang w:eastAsia="de-DE"/>
        </w:rPr>
        <w:t xml:space="preserve">. URL http://www.tomshardware.com/reviews/ar-vr-technology-discussion,3811-4.html – Überprüfungsdatum 2016-04-08 </w:t>
      </w:r>
    </w:p>
    <w:p w14:paraId="34A2C073" w14:textId="77777777" w:rsidR="005A5C7E" w:rsidRDefault="005A5C7E" w:rsidP="005A5C7E">
      <w:pPr>
        <w:pStyle w:val="CitaviBibliographyEntry"/>
        <w:rPr>
          <w:lang w:eastAsia="de-DE"/>
        </w:rPr>
      </w:pPr>
      <w:r>
        <w:rPr>
          <w:lang w:eastAsia="de-DE"/>
        </w:rPr>
        <w:t>[14]</w:t>
      </w:r>
      <w:r>
        <w:rPr>
          <w:lang w:eastAsia="de-DE"/>
        </w:rPr>
        <w:tab/>
      </w:r>
      <w:bookmarkStart w:id="310" w:name="_CTVL001d6e07e2f14414b3696e67012c0612b95"/>
      <w:r w:rsidRPr="005A5C7E">
        <w:rPr>
          <w:smallCaps/>
          <w:lang w:eastAsia="de-DE"/>
        </w:rPr>
        <w:t>iFixit</w:t>
      </w:r>
      <w:bookmarkEnd w:id="310"/>
      <w:r w:rsidRPr="005A5C7E">
        <w:rPr>
          <w:lang w:eastAsia="de-DE"/>
        </w:rPr>
        <w:t xml:space="preserve">: </w:t>
      </w:r>
      <w:r w:rsidRPr="005A5C7E">
        <w:rPr>
          <w:i/>
          <w:lang w:eastAsia="de-DE"/>
        </w:rPr>
        <w:t>Oculus Rift Development Kit 2 Teardown</w:t>
      </w:r>
      <w:r w:rsidRPr="005A5C7E">
        <w:rPr>
          <w:lang w:eastAsia="de-DE"/>
        </w:rPr>
        <w:t xml:space="preserve">. URL https://de.ifixit.com/Teardown/Oculus+Rift+Development+Kit+2+Teardown/27613 – Überprüfungsdatum 2016-04-08 </w:t>
      </w:r>
    </w:p>
    <w:p w14:paraId="54F2882C" w14:textId="77777777" w:rsidR="005A5C7E" w:rsidRDefault="005A5C7E" w:rsidP="005A5C7E">
      <w:pPr>
        <w:pStyle w:val="CitaviBibliographyEntry"/>
        <w:rPr>
          <w:lang w:eastAsia="de-DE"/>
        </w:rPr>
      </w:pPr>
      <w:r>
        <w:rPr>
          <w:lang w:eastAsia="de-DE"/>
        </w:rPr>
        <w:t>[15]</w:t>
      </w:r>
      <w:r>
        <w:rPr>
          <w:lang w:eastAsia="de-DE"/>
        </w:rPr>
        <w:tab/>
      </w:r>
      <w:bookmarkStart w:id="311" w:name="_CTVL001e042501404ec4353a6d716ffc9bda93c"/>
      <w:r w:rsidRPr="005A5C7E">
        <w:rPr>
          <w:smallCaps/>
          <w:lang w:eastAsia="de-DE"/>
        </w:rPr>
        <w:t>Sven Milker</w:t>
      </w:r>
      <w:bookmarkEnd w:id="311"/>
      <w:r w:rsidRPr="005A5C7E">
        <w:rPr>
          <w:lang w:eastAsia="de-DE"/>
        </w:rPr>
        <w:t xml:space="preserve">: </w:t>
      </w:r>
      <w:r w:rsidRPr="005A5C7E">
        <w:rPr>
          <w:i/>
          <w:lang w:eastAsia="de-DE"/>
        </w:rPr>
        <w:t>Bewegungserkennung mit Smartphones mittels deren Sensoren</w:t>
      </w:r>
      <w:r w:rsidRPr="005A5C7E">
        <w:rPr>
          <w:lang w:eastAsia="de-DE"/>
        </w:rPr>
        <w:t xml:space="preserve">. Koblenz, Universität Koblenz-Landau. Bachelorarbeit. 2012-07-20 </w:t>
      </w:r>
    </w:p>
    <w:p w14:paraId="23F1EDA0" w14:textId="77777777" w:rsidR="005A5C7E" w:rsidRDefault="005A5C7E" w:rsidP="005A5C7E">
      <w:pPr>
        <w:pStyle w:val="CitaviBibliographyEntry"/>
        <w:rPr>
          <w:lang w:eastAsia="de-DE"/>
        </w:rPr>
      </w:pPr>
      <w:r>
        <w:rPr>
          <w:lang w:eastAsia="de-DE"/>
        </w:rPr>
        <w:t>[16]</w:t>
      </w:r>
      <w:r>
        <w:rPr>
          <w:lang w:eastAsia="de-DE"/>
        </w:rPr>
        <w:tab/>
      </w:r>
      <w:bookmarkStart w:id="312" w:name="_CTVL0016b2c98566383489ba56078dedf35a30d"/>
      <w:r w:rsidRPr="005A5C7E">
        <w:rPr>
          <w:smallCaps/>
          <w:lang w:eastAsia="de-DE"/>
        </w:rPr>
        <w:t>Mozilla Developer Network</w:t>
      </w:r>
      <w:bookmarkEnd w:id="312"/>
      <w:r w:rsidRPr="005A5C7E">
        <w:rPr>
          <w:lang w:eastAsia="de-DE"/>
        </w:rPr>
        <w:t xml:space="preserve">: </w:t>
      </w:r>
      <w:r w:rsidRPr="005A5C7E">
        <w:rPr>
          <w:i/>
          <w:lang w:eastAsia="de-DE"/>
        </w:rPr>
        <w:t>Keep it level: responding to device orientation changes</w:t>
      </w:r>
      <w:r w:rsidRPr="005A5C7E">
        <w:rPr>
          <w:lang w:eastAsia="de-DE"/>
        </w:rPr>
        <w:t xml:space="preserve">. URL https://developer.mozilla.org/en-US/Apps/Fundamentals/gather_and_modify_data/responding_to_device_orientation_changes. – Aktualisierungsdatum: 2016-02-29 – Überprüfungsdatum 2016-04-11 </w:t>
      </w:r>
    </w:p>
    <w:p w14:paraId="2DD77A5E" w14:textId="77777777" w:rsidR="005A5C7E" w:rsidRDefault="005A5C7E" w:rsidP="005A5C7E">
      <w:pPr>
        <w:pStyle w:val="CitaviBibliographyEntry"/>
        <w:rPr>
          <w:lang w:eastAsia="de-DE"/>
        </w:rPr>
      </w:pPr>
      <w:r>
        <w:rPr>
          <w:lang w:eastAsia="de-DE"/>
        </w:rPr>
        <w:t>[17]</w:t>
      </w:r>
      <w:r>
        <w:rPr>
          <w:lang w:eastAsia="de-DE"/>
        </w:rPr>
        <w:tab/>
      </w:r>
      <w:bookmarkStart w:id="313" w:name="_CTVL001c46268bd71f041aebf4371efcb6b25f6"/>
      <w:r w:rsidRPr="005A5C7E">
        <w:rPr>
          <w:smallCaps/>
          <w:lang w:eastAsia="de-DE"/>
        </w:rPr>
        <w:t>Grimm</w:t>
      </w:r>
      <w:bookmarkEnd w:id="313"/>
      <w:r w:rsidRPr="005A5C7E">
        <w:rPr>
          <w:lang w:eastAsia="de-DE"/>
        </w:rPr>
        <w:t xml:space="preserve">, Paul ; </w:t>
      </w:r>
      <w:r w:rsidRPr="005A5C7E">
        <w:rPr>
          <w:smallCaps/>
          <w:lang w:eastAsia="de-DE"/>
        </w:rPr>
        <w:t>Herold</w:t>
      </w:r>
      <w:r w:rsidRPr="005A5C7E">
        <w:rPr>
          <w:lang w:eastAsia="de-DE"/>
        </w:rPr>
        <w:t xml:space="preserve">, Rigo ; </w:t>
      </w:r>
      <w:r w:rsidRPr="005A5C7E">
        <w:rPr>
          <w:smallCaps/>
          <w:lang w:eastAsia="de-DE"/>
        </w:rPr>
        <w:t>Hummel</w:t>
      </w:r>
      <w:r w:rsidRPr="005A5C7E">
        <w:rPr>
          <w:lang w:eastAsia="de-DE"/>
        </w:rPr>
        <w:t xml:space="preserve">, Johannes ; </w:t>
      </w:r>
      <w:r w:rsidRPr="005A5C7E">
        <w:rPr>
          <w:smallCaps/>
          <w:lang w:eastAsia="de-DE"/>
        </w:rPr>
        <w:t>Broll</w:t>
      </w:r>
      <w:r w:rsidRPr="005A5C7E">
        <w:rPr>
          <w:lang w:eastAsia="de-DE"/>
        </w:rPr>
        <w:t xml:space="preserve">, Wolfgang: VR-Eingabegeräte. In: </w:t>
      </w:r>
      <w:r w:rsidRPr="005A5C7E">
        <w:rPr>
          <w:smallCaps/>
          <w:lang w:eastAsia="de-DE"/>
        </w:rPr>
        <w:t>Dörner</w:t>
      </w:r>
      <w:r w:rsidRPr="005A5C7E">
        <w:rPr>
          <w:lang w:eastAsia="de-DE"/>
        </w:rPr>
        <w:t xml:space="preserve">, Ralf; </w:t>
      </w:r>
      <w:r w:rsidRPr="005A5C7E">
        <w:rPr>
          <w:smallCaps/>
          <w:lang w:eastAsia="de-DE"/>
        </w:rPr>
        <w:t>Broll</w:t>
      </w:r>
      <w:r w:rsidRPr="005A5C7E">
        <w:rPr>
          <w:lang w:eastAsia="de-DE"/>
        </w:rPr>
        <w:t xml:space="preserve">, Wolfgang; </w:t>
      </w:r>
      <w:r w:rsidRPr="005A5C7E">
        <w:rPr>
          <w:smallCaps/>
          <w:lang w:eastAsia="de-DE"/>
        </w:rPr>
        <w:t>Grimm</w:t>
      </w:r>
      <w:r w:rsidRPr="005A5C7E">
        <w:rPr>
          <w:lang w:eastAsia="de-DE"/>
        </w:rPr>
        <w:t xml:space="preserve">, Paul; </w:t>
      </w:r>
      <w:r w:rsidRPr="005A5C7E">
        <w:rPr>
          <w:smallCaps/>
          <w:lang w:eastAsia="de-DE"/>
        </w:rPr>
        <w:t>Jung</w:t>
      </w:r>
      <w:r w:rsidRPr="005A5C7E">
        <w:rPr>
          <w:lang w:eastAsia="de-DE"/>
        </w:rPr>
        <w:t xml:space="preserve">, Bernhard (Hrsg.): </w:t>
      </w:r>
      <w:r w:rsidRPr="005A5C7E">
        <w:rPr>
          <w:i/>
          <w:lang w:eastAsia="de-DE"/>
        </w:rPr>
        <w:t>Virtual und Augmented Reality (VR / AR)</w:t>
      </w:r>
      <w:r w:rsidRPr="005A5C7E">
        <w:rPr>
          <w:lang w:eastAsia="de-DE"/>
        </w:rPr>
        <w:t xml:space="preserve"> : </w:t>
      </w:r>
      <w:r w:rsidRPr="005A5C7E">
        <w:rPr>
          <w:i/>
          <w:lang w:eastAsia="de-DE"/>
        </w:rPr>
        <w:t>Grundlagen und Methoden der Virtuellen und Augmentierten Realität</w:t>
      </w:r>
      <w:r w:rsidRPr="005A5C7E">
        <w:rPr>
          <w:lang w:eastAsia="de-DE"/>
        </w:rPr>
        <w:t xml:space="preserve">. Berlin, Heidelberg : Imprint: Springer Vieweg, 2013 (EXamen.press), S. 97–126 </w:t>
      </w:r>
    </w:p>
    <w:p w14:paraId="70702903" w14:textId="77777777" w:rsidR="005A5C7E" w:rsidRDefault="005A5C7E" w:rsidP="005A5C7E">
      <w:pPr>
        <w:pStyle w:val="CitaviBibliographyEntry"/>
        <w:rPr>
          <w:lang w:eastAsia="de-DE"/>
        </w:rPr>
      </w:pPr>
      <w:r>
        <w:rPr>
          <w:lang w:eastAsia="de-DE"/>
        </w:rPr>
        <w:t>[18]</w:t>
      </w:r>
      <w:r>
        <w:rPr>
          <w:lang w:eastAsia="de-DE"/>
        </w:rPr>
        <w:tab/>
      </w:r>
      <w:bookmarkStart w:id="314" w:name="_CTVL00105cbb197636743c4bdb96017a7410b69"/>
      <w:r w:rsidRPr="005A5C7E">
        <w:rPr>
          <w:smallCaps/>
          <w:lang w:eastAsia="de-DE"/>
        </w:rPr>
        <w:t>ZAAK.io</w:t>
      </w:r>
      <w:bookmarkEnd w:id="314"/>
      <w:r w:rsidRPr="005A5C7E">
        <w:rPr>
          <w:lang w:eastAsia="de-DE"/>
        </w:rPr>
        <w:t xml:space="preserve">: </w:t>
      </w:r>
      <w:r w:rsidRPr="005A5C7E">
        <w:rPr>
          <w:i/>
          <w:lang w:eastAsia="de-DE"/>
        </w:rPr>
        <w:t>Dark Shader - Cardboard Kits Europe</w:t>
      </w:r>
      <w:r w:rsidRPr="005A5C7E">
        <w:rPr>
          <w:lang w:eastAsia="de-DE"/>
        </w:rPr>
        <w:t xml:space="preserve">. URL http://shop.zaak.io/products/dark-shader-google-cardboard-kit-europe – Überprüfungsdatum 2016-04-20 </w:t>
      </w:r>
    </w:p>
    <w:p w14:paraId="4C116053" w14:textId="77777777" w:rsidR="005A5C7E" w:rsidRDefault="005A5C7E" w:rsidP="005A5C7E">
      <w:pPr>
        <w:pStyle w:val="CitaviBibliographyEntry"/>
        <w:rPr>
          <w:lang w:eastAsia="de-DE"/>
        </w:rPr>
      </w:pPr>
      <w:r>
        <w:rPr>
          <w:lang w:eastAsia="de-DE"/>
        </w:rPr>
        <w:lastRenderedPageBreak/>
        <w:t>[19]</w:t>
      </w:r>
      <w:r>
        <w:rPr>
          <w:lang w:eastAsia="de-DE"/>
        </w:rPr>
        <w:tab/>
      </w:r>
      <w:bookmarkStart w:id="315" w:name="_CTVL001123cbf73ffd94c6ba34735ccd54fbc17"/>
      <w:r w:rsidRPr="005A5C7E">
        <w:rPr>
          <w:smallCaps/>
          <w:lang w:eastAsia="de-DE"/>
        </w:rPr>
        <w:t>Ripton</w:t>
      </w:r>
      <w:bookmarkEnd w:id="315"/>
      <w:r w:rsidRPr="005A5C7E">
        <w:rPr>
          <w:lang w:eastAsia="de-DE"/>
        </w:rPr>
        <w:t xml:space="preserve">, J. T.: </w:t>
      </w:r>
      <w:r w:rsidRPr="005A5C7E">
        <w:rPr>
          <w:i/>
          <w:lang w:eastAsia="de-DE"/>
        </w:rPr>
        <w:t>Techradar.com: Google Cardboard</w:t>
      </w:r>
      <w:r w:rsidRPr="005A5C7E">
        <w:rPr>
          <w:lang w:eastAsia="de-DE"/>
        </w:rPr>
        <w:t xml:space="preserve"> : </w:t>
      </w:r>
      <w:r w:rsidRPr="005A5C7E">
        <w:rPr>
          <w:i/>
          <w:lang w:eastAsia="de-DE"/>
        </w:rPr>
        <w:t>Everything you need to know</w:t>
      </w:r>
      <w:r w:rsidRPr="005A5C7E">
        <w:rPr>
          <w:lang w:eastAsia="de-DE"/>
        </w:rPr>
        <w:t xml:space="preserve">. URL http://www.techradar.com/news/phone-and-communications/mobile-phones/google-cardboard-everything-you-need-to-know-1277738 – Überprüfungsdatum 2016-04-21 </w:t>
      </w:r>
    </w:p>
    <w:p w14:paraId="7BFA5278" w14:textId="77777777" w:rsidR="005A5C7E" w:rsidRDefault="005A5C7E" w:rsidP="005A5C7E">
      <w:pPr>
        <w:pStyle w:val="CitaviBibliographyEntry"/>
        <w:rPr>
          <w:lang w:eastAsia="de-DE"/>
        </w:rPr>
      </w:pPr>
      <w:r>
        <w:rPr>
          <w:lang w:eastAsia="de-DE"/>
        </w:rPr>
        <w:t>[20]</w:t>
      </w:r>
      <w:r>
        <w:rPr>
          <w:lang w:eastAsia="de-DE"/>
        </w:rPr>
        <w:tab/>
      </w:r>
      <w:bookmarkStart w:id="316" w:name="_CTVL001710eb92b765f4b00bbd4d6712cb9cd6d"/>
      <w:r w:rsidRPr="005A5C7E">
        <w:rPr>
          <w:i/>
          <w:lang w:eastAsia="de-DE"/>
        </w:rPr>
        <w:t>ZEISS VR One</w:t>
      </w:r>
      <w:bookmarkEnd w:id="316"/>
      <w:r w:rsidRPr="005A5C7E">
        <w:rPr>
          <w:lang w:eastAsia="de-DE"/>
        </w:rPr>
        <w:t xml:space="preserve">. URL http://zeissvrone.tumblr.com/#we-are-one – Überprüfungsdatum 2016-04-21 </w:t>
      </w:r>
    </w:p>
    <w:p w14:paraId="0DCA5F32" w14:textId="77777777" w:rsidR="005A5C7E" w:rsidRDefault="005A5C7E" w:rsidP="005A5C7E">
      <w:pPr>
        <w:pStyle w:val="CitaviBibliographyEntry"/>
        <w:rPr>
          <w:lang w:eastAsia="de-DE"/>
        </w:rPr>
      </w:pPr>
      <w:r>
        <w:rPr>
          <w:lang w:eastAsia="de-DE"/>
        </w:rPr>
        <w:t>[21]</w:t>
      </w:r>
      <w:r>
        <w:rPr>
          <w:lang w:eastAsia="de-DE"/>
        </w:rPr>
        <w:tab/>
      </w:r>
      <w:bookmarkStart w:id="317" w:name="_CTVL001dd2849a64fd045c9a6eea5e1fe65a6a0"/>
      <w:r w:rsidRPr="005A5C7E">
        <w:rPr>
          <w:i/>
          <w:lang w:eastAsia="de-DE"/>
        </w:rPr>
        <w:t>ZEISS VR One : Photo</w:t>
      </w:r>
      <w:bookmarkEnd w:id="317"/>
      <w:r w:rsidRPr="005A5C7E">
        <w:rPr>
          <w:lang w:eastAsia="de-DE"/>
        </w:rPr>
        <w:t xml:space="preserve">. URL http://zeissvrone.tumblr.com/image/124226881037 – Überprüfungsdatum 2016-04-21 </w:t>
      </w:r>
    </w:p>
    <w:p w14:paraId="479E82EB" w14:textId="77777777" w:rsidR="005A5C7E" w:rsidRDefault="005A5C7E" w:rsidP="005A5C7E">
      <w:pPr>
        <w:pStyle w:val="CitaviBibliographyEntry"/>
        <w:rPr>
          <w:lang w:eastAsia="de-DE"/>
        </w:rPr>
      </w:pPr>
      <w:r>
        <w:rPr>
          <w:lang w:eastAsia="de-DE"/>
        </w:rPr>
        <w:t>[22]</w:t>
      </w:r>
      <w:r>
        <w:rPr>
          <w:lang w:eastAsia="de-DE"/>
        </w:rPr>
        <w:tab/>
      </w:r>
      <w:bookmarkStart w:id="318" w:name="_CTVL0011b8dfaab29404690bf0599e00f6f795d"/>
      <w:r w:rsidRPr="005A5C7E">
        <w:rPr>
          <w:smallCaps/>
          <w:lang w:eastAsia="de-DE"/>
        </w:rPr>
        <w:t>Jaser</w:t>
      </w:r>
      <w:bookmarkEnd w:id="318"/>
      <w:r w:rsidRPr="005A5C7E">
        <w:rPr>
          <w:lang w:eastAsia="de-DE"/>
        </w:rPr>
        <w:t xml:space="preserve">, Michael: </w:t>
      </w:r>
      <w:r w:rsidRPr="005A5C7E">
        <w:rPr>
          <w:i/>
          <w:lang w:eastAsia="de-DE"/>
        </w:rPr>
        <w:t>Evaluation, Bewertung und Implementierung verschiedener Cross-Platform Development Ansätze für Mobile Internet Devices auf Basis von Web-Technologien</w:t>
      </w:r>
      <w:r w:rsidRPr="005A5C7E">
        <w:rPr>
          <w:lang w:eastAsia="de-DE"/>
        </w:rPr>
        <w:t xml:space="preserve">. Augsburg, Hochschule Augsburg. Bachelorthesis. 2011-03-21. URL http://cross-mobile-apps.de/files/bachelorthesis-michael-jaser.pdf – Überprüfungsdatum 2016-04-23 </w:t>
      </w:r>
    </w:p>
    <w:p w14:paraId="0F71A911" w14:textId="77777777" w:rsidR="005A5C7E" w:rsidRDefault="005A5C7E" w:rsidP="005A5C7E">
      <w:pPr>
        <w:pStyle w:val="CitaviBibliographyEntry"/>
        <w:rPr>
          <w:lang w:eastAsia="de-DE"/>
        </w:rPr>
      </w:pPr>
      <w:r>
        <w:rPr>
          <w:lang w:eastAsia="de-DE"/>
        </w:rPr>
        <w:t>[23]</w:t>
      </w:r>
      <w:r>
        <w:rPr>
          <w:lang w:eastAsia="de-DE"/>
        </w:rPr>
        <w:tab/>
      </w:r>
      <w:bookmarkStart w:id="319" w:name="_CTVL0011074f42e28b04962bda1bea399ae1943"/>
      <w:r w:rsidRPr="005A5C7E">
        <w:rPr>
          <w:i/>
          <w:lang w:eastAsia="de-DE"/>
        </w:rPr>
        <w:t>WebGL - OpenGL ES 2.0 for the Web</w:t>
      </w:r>
      <w:bookmarkEnd w:id="319"/>
      <w:r w:rsidRPr="005A5C7E">
        <w:rPr>
          <w:lang w:eastAsia="de-DE"/>
        </w:rPr>
        <w:t xml:space="preserve">. URL https://www.khronos.org/webgl/ – Überprüfungsdatum 2016-01-03 </w:t>
      </w:r>
    </w:p>
    <w:p w14:paraId="22DB616F" w14:textId="77777777" w:rsidR="005A5C7E" w:rsidRDefault="005A5C7E" w:rsidP="005A5C7E">
      <w:pPr>
        <w:pStyle w:val="CitaviBibliographyEntry"/>
        <w:rPr>
          <w:lang w:eastAsia="de-DE"/>
        </w:rPr>
      </w:pPr>
      <w:r>
        <w:rPr>
          <w:lang w:eastAsia="de-DE"/>
        </w:rPr>
        <w:t>[24]</w:t>
      </w:r>
      <w:r>
        <w:rPr>
          <w:lang w:eastAsia="de-DE"/>
        </w:rPr>
        <w:tab/>
      </w:r>
      <w:bookmarkStart w:id="320" w:name="_CTVL001b993846b823e43c782c6bc20a2c4eb46"/>
      <w:r w:rsidRPr="005A5C7E">
        <w:rPr>
          <w:i/>
          <w:lang w:eastAsia="de-DE"/>
        </w:rPr>
        <w:t>WebVR - Bringing Virtual Reality to the Web</w:t>
      </w:r>
      <w:bookmarkEnd w:id="320"/>
      <w:r w:rsidRPr="005A5C7E">
        <w:rPr>
          <w:lang w:eastAsia="de-DE"/>
        </w:rPr>
        <w:t xml:space="preserve">. URL https://webvr.info/. – Aktualisierungsdatum: 2016-04-19 – Überprüfungsdatum 2016-04-25 </w:t>
      </w:r>
    </w:p>
    <w:p w14:paraId="33576A0A" w14:textId="77777777" w:rsidR="005A5C7E" w:rsidRDefault="005A5C7E" w:rsidP="005A5C7E">
      <w:pPr>
        <w:pStyle w:val="CitaviBibliographyEntry"/>
        <w:rPr>
          <w:lang w:eastAsia="de-DE"/>
        </w:rPr>
      </w:pPr>
      <w:r>
        <w:rPr>
          <w:lang w:eastAsia="de-DE"/>
        </w:rPr>
        <w:t>[25]</w:t>
      </w:r>
      <w:r>
        <w:rPr>
          <w:lang w:eastAsia="de-DE"/>
        </w:rPr>
        <w:tab/>
      </w:r>
      <w:bookmarkStart w:id="321" w:name="_CTVL00137f49573e86c4351a9396bd5a2195f5d"/>
      <w:r w:rsidRPr="005A5C7E">
        <w:rPr>
          <w:i/>
          <w:lang w:eastAsia="de-DE"/>
        </w:rPr>
        <w:t>three.js - documentation - Manual - Creating a scene</w:t>
      </w:r>
      <w:bookmarkEnd w:id="321"/>
      <w:r w:rsidRPr="005A5C7E">
        <w:rPr>
          <w:lang w:eastAsia="de-DE"/>
        </w:rPr>
        <w:t xml:space="preserve">. URL http://threejs.org/docs/index.html#Manual/Introduction/Creating_a_scene. – Aktualisierungsdatum: 2015-10-17 – Überprüfungsdatum 2016-01-04 </w:t>
      </w:r>
    </w:p>
    <w:p w14:paraId="32B4FCA3" w14:textId="77777777" w:rsidR="005A5C7E" w:rsidRDefault="005A5C7E" w:rsidP="005A5C7E">
      <w:pPr>
        <w:pStyle w:val="CitaviBibliographyEntry"/>
        <w:rPr>
          <w:lang w:eastAsia="de-DE"/>
        </w:rPr>
      </w:pPr>
      <w:r>
        <w:rPr>
          <w:lang w:eastAsia="de-DE"/>
        </w:rPr>
        <w:t>[26]</w:t>
      </w:r>
      <w:r>
        <w:rPr>
          <w:lang w:eastAsia="de-DE"/>
        </w:rPr>
        <w:tab/>
      </w:r>
      <w:bookmarkStart w:id="322" w:name="_CTVL001f1ba7a783fed41b5aedc655efcd3fa86"/>
      <w:r w:rsidRPr="005A5C7E">
        <w:rPr>
          <w:i/>
          <w:lang w:eastAsia="de-DE"/>
        </w:rPr>
        <w:t>Auszeichnungssprache — Enzyklopaedie der Wirtschaftsinformatik</w:t>
      </w:r>
      <w:bookmarkEnd w:id="322"/>
      <w:r w:rsidRPr="005A5C7E">
        <w:rPr>
          <w:lang w:eastAsia="de-DE"/>
        </w:rPr>
        <w:t xml:space="preserve">. URL http://www.enzyklopaedie-der-wirtschaftsinformatik.de/lexikon/technologien-methoden/Sprache/Auszeichnungssprache – Überprüfungsdatum 2016-05-15 </w:t>
      </w:r>
    </w:p>
    <w:p w14:paraId="3B2CE5F9" w14:textId="77777777" w:rsidR="005A5C7E" w:rsidRDefault="005A5C7E" w:rsidP="005A5C7E">
      <w:pPr>
        <w:pStyle w:val="CitaviBibliographyEntry"/>
        <w:rPr>
          <w:lang w:eastAsia="de-DE"/>
        </w:rPr>
      </w:pPr>
      <w:r>
        <w:rPr>
          <w:lang w:eastAsia="de-DE"/>
        </w:rPr>
        <w:t>[27]</w:t>
      </w:r>
      <w:r>
        <w:rPr>
          <w:lang w:eastAsia="de-DE"/>
        </w:rPr>
        <w:tab/>
      </w:r>
      <w:bookmarkStart w:id="323" w:name="_CTVL001db46a89343b84d828e84934070cbb8a1"/>
      <w:r w:rsidRPr="005A5C7E">
        <w:rPr>
          <w:i/>
          <w:lang w:eastAsia="de-DE"/>
        </w:rPr>
        <w:t>A-Frame</w:t>
      </w:r>
      <w:bookmarkEnd w:id="323"/>
      <w:r w:rsidRPr="005A5C7E">
        <w:rPr>
          <w:lang w:eastAsia="de-DE"/>
        </w:rPr>
        <w:t xml:space="preserve">. URL https://aframe.io/docs/guide/. – Aktualisierungsdatum: 2016-04-24 – Überprüfungsdatum 2016-04-26 </w:t>
      </w:r>
    </w:p>
    <w:p w14:paraId="6E486FC9" w14:textId="77777777" w:rsidR="005A5C7E" w:rsidRDefault="005A5C7E" w:rsidP="005A5C7E">
      <w:pPr>
        <w:pStyle w:val="CitaviBibliographyEntry"/>
        <w:rPr>
          <w:lang w:eastAsia="de-DE"/>
        </w:rPr>
      </w:pPr>
      <w:r>
        <w:rPr>
          <w:lang w:eastAsia="de-DE"/>
        </w:rPr>
        <w:t>[28]</w:t>
      </w:r>
      <w:r>
        <w:rPr>
          <w:lang w:eastAsia="de-DE"/>
        </w:rPr>
        <w:tab/>
      </w:r>
      <w:bookmarkStart w:id="324" w:name="_CTVL001c931e82214534e8cb661c6af37c5e069"/>
      <w:r w:rsidRPr="005A5C7E">
        <w:rPr>
          <w:smallCaps/>
          <w:lang w:eastAsia="de-DE"/>
        </w:rPr>
        <w:t>Buhr</w:t>
      </w:r>
      <w:bookmarkEnd w:id="324"/>
      <w:r w:rsidRPr="005A5C7E">
        <w:rPr>
          <w:lang w:eastAsia="de-DE"/>
        </w:rPr>
        <w:t xml:space="preserve">, Mathias ; </w:t>
      </w:r>
      <w:r w:rsidRPr="005A5C7E">
        <w:rPr>
          <w:smallCaps/>
          <w:lang w:eastAsia="de-DE"/>
        </w:rPr>
        <w:t>Pfeiffer</w:t>
      </w:r>
      <w:r w:rsidRPr="005A5C7E">
        <w:rPr>
          <w:lang w:eastAsia="de-DE"/>
        </w:rPr>
        <w:t xml:space="preserve">, Thies ; </w:t>
      </w:r>
      <w:r w:rsidRPr="005A5C7E">
        <w:rPr>
          <w:smallCaps/>
          <w:lang w:eastAsia="de-DE"/>
        </w:rPr>
        <w:t>Reiners</w:t>
      </w:r>
      <w:r w:rsidRPr="005A5C7E">
        <w:rPr>
          <w:lang w:eastAsia="de-DE"/>
        </w:rPr>
        <w:t xml:space="preserve">, Dirk ; </w:t>
      </w:r>
      <w:r w:rsidRPr="005A5C7E">
        <w:rPr>
          <w:smallCaps/>
          <w:lang w:eastAsia="de-DE"/>
        </w:rPr>
        <w:t>Cruz-Neira</w:t>
      </w:r>
      <w:r w:rsidRPr="005A5C7E">
        <w:rPr>
          <w:lang w:eastAsia="de-DE"/>
        </w:rPr>
        <w:t xml:space="preserve">, Carolina ; </w:t>
      </w:r>
      <w:r w:rsidRPr="005A5C7E">
        <w:rPr>
          <w:smallCaps/>
          <w:lang w:eastAsia="de-DE"/>
        </w:rPr>
        <w:t>Jung</w:t>
      </w:r>
      <w:r w:rsidRPr="005A5C7E">
        <w:rPr>
          <w:lang w:eastAsia="de-DE"/>
        </w:rPr>
        <w:t xml:space="preserve">, Bernhard: Echtzeitaspekte von VR-Systemen. In: </w:t>
      </w:r>
      <w:r w:rsidRPr="005A5C7E">
        <w:rPr>
          <w:smallCaps/>
          <w:lang w:eastAsia="de-DE"/>
        </w:rPr>
        <w:t>Dörner</w:t>
      </w:r>
      <w:r w:rsidRPr="005A5C7E">
        <w:rPr>
          <w:lang w:eastAsia="de-DE"/>
        </w:rPr>
        <w:t xml:space="preserve">, Ralf; </w:t>
      </w:r>
      <w:r w:rsidRPr="005A5C7E">
        <w:rPr>
          <w:smallCaps/>
          <w:lang w:eastAsia="de-DE"/>
        </w:rPr>
        <w:t>Broll</w:t>
      </w:r>
      <w:r w:rsidRPr="005A5C7E">
        <w:rPr>
          <w:lang w:eastAsia="de-DE"/>
        </w:rPr>
        <w:t xml:space="preserve">, Wolfgang; </w:t>
      </w:r>
      <w:r w:rsidRPr="005A5C7E">
        <w:rPr>
          <w:smallCaps/>
          <w:lang w:eastAsia="de-DE"/>
        </w:rPr>
        <w:t>Grimm</w:t>
      </w:r>
      <w:r w:rsidRPr="005A5C7E">
        <w:rPr>
          <w:lang w:eastAsia="de-DE"/>
        </w:rPr>
        <w:t xml:space="preserve">, Paul; </w:t>
      </w:r>
      <w:r w:rsidRPr="005A5C7E">
        <w:rPr>
          <w:smallCaps/>
          <w:lang w:eastAsia="de-DE"/>
        </w:rPr>
        <w:t>Jung</w:t>
      </w:r>
      <w:r w:rsidRPr="005A5C7E">
        <w:rPr>
          <w:lang w:eastAsia="de-DE"/>
        </w:rPr>
        <w:t xml:space="preserve">, Bernhard (Hrsg.): </w:t>
      </w:r>
      <w:r w:rsidRPr="005A5C7E">
        <w:rPr>
          <w:i/>
          <w:lang w:eastAsia="de-DE"/>
        </w:rPr>
        <w:t>Virtual und Augmented Reality (VR / AR)</w:t>
      </w:r>
      <w:r w:rsidRPr="005A5C7E">
        <w:rPr>
          <w:lang w:eastAsia="de-DE"/>
        </w:rPr>
        <w:t xml:space="preserve"> : </w:t>
      </w:r>
      <w:r w:rsidRPr="005A5C7E">
        <w:rPr>
          <w:i/>
          <w:lang w:eastAsia="de-DE"/>
        </w:rPr>
        <w:t>Grundlagen und Methoden der Virtuellen und Augmentierten Realität</w:t>
      </w:r>
      <w:r w:rsidRPr="005A5C7E">
        <w:rPr>
          <w:lang w:eastAsia="de-DE"/>
        </w:rPr>
        <w:t xml:space="preserve">. Berlin, Heidelberg : Imprint: Springer Vieweg, 2013 (EXamen.press), S. 194–240 </w:t>
      </w:r>
    </w:p>
    <w:p w14:paraId="0917189F" w14:textId="77777777" w:rsidR="005A5C7E" w:rsidRDefault="005A5C7E" w:rsidP="005A5C7E">
      <w:pPr>
        <w:pStyle w:val="CitaviBibliographyEntry"/>
        <w:rPr>
          <w:lang w:eastAsia="de-DE"/>
        </w:rPr>
      </w:pPr>
      <w:r>
        <w:rPr>
          <w:lang w:eastAsia="de-DE"/>
        </w:rPr>
        <w:lastRenderedPageBreak/>
        <w:t>[29]</w:t>
      </w:r>
      <w:r>
        <w:rPr>
          <w:lang w:eastAsia="de-DE"/>
        </w:rPr>
        <w:tab/>
      </w:r>
      <w:bookmarkStart w:id="325" w:name="_CTVL001e9d849d76a0a43caac6a9626042bf1b6"/>
      <w:r w:rsidRPr="005A5C7E">
        <w:rPr>
          <w:smallCaps/>
          <w:lang w:eastAsia="de-DE"/>
        </w:rPr>
        <w:t>Kühnapfel</w:t>
      </w:r>
      <w:bookmarkEnd w:id="325"/>
      <w:r w:rsidRPr="005A5C7E">
        <w:rPr>
          <w:lang w:eastAsia="de-DE"/>
        </w:rPr>
        <w:t xml:space="preserve">, Jörg B.: </w:t>
      </w:r>
      <w:r w:rsidRPr="005A5C7E">
        <w:rPr>
          <w:i/>
          <w:lang w:eastAsia="de-DE"/>
        </w:rPr>
        <w:t>Nutzwertanalysen in Marketing und Vertrieb</w:t>
      </w:r>
      <w:r w:rsidRPr="005A5C7E">
        <w:rPr>
          <w:lang w:eastAsia="de-DE"/>
        </w:rPr>
        <w:t xml:space="preserve">. Wiesbaden : Springer-Gabler, 2014 (essentials) </w:t>
      </w:r>
    </w:p>
    <w:p w14:paraId="31F70BCC" w14:textId="77777777" w:rsidR="005A5C7E" w:rsidRDefault="005A5C7E" w:rsidP="005A5C7E">
      <w:pPr>
        <w:pStyle w:val="CitaviBibliographyEntry"/>
        <w:rPr>
          <w:lang w:eastAsia="de-DE"/>
        </w:rPr>
      </w:pPr>
      <w:r>
        <w:rPr>
          <w:lang w:eastAsia="de-DE"/>
        </w:rPr>
        <w:t>[30]</w:t>
      </w:r>
      <w:r>
        <w:rPr>
          <w:lang w:eastAsia="de-DE"/>
        </w:rPr>
        <w:tab/>
      </w:r>
      <w:bookmarkStart w:id="326" w:name="_CTVL001ba7969e1570d423eae5860270ca320be"/>
      <w:r w:rsidRPr="005A5C7E">
        <w:rPr>
          <w:smallCaps/>
          <w:lang w:eastAsia="de-DE"/>
        </w:rPr>
        <w:t>Saaty</w:t>
      </w:r>
      <w:bookmarkEnd w:id="326"/>
      <w:r w:rsidRPr="005A5C7E">
        <w:rPr>
          <w:lang w:eastAsia="de-DE"/>
        </w:rPr>
        <w:t xml:space="preserve">, Thomas L. ; </w:t>
      </w:r>
      <w:r w:rsidRPr="005A5C7E">
        <w:rPr>
          <w:smallCaps/>
          <w:lang w:eastAsia="de-DE"/>
        </w:rPr>
        <w:t>Vargas</w:t>
      </w:r>
      <w:r w:rsidRPr="005A5C7E">
        <w:rPr>
          <w:lang w:eastAsia="de-DE"/>
        </w:rPr>
        <w:t xml:space="preserve">, Luis Gonzalez: </w:t>
      </w:r>
      <w:r w:rsidRPr="005A5C7E">
        <w:rPr>
          <w:i/>
          <w:lang w:eastAsia="de-DE"/>
        </w:rPr>
        <w:t>Models, methods, concepts &amp; applications of the analytic hierarchy process</w:t>
      </w:r>
      <w:r w:rsidRPr="005A5C7E">
        <w:rPr>
          <w:lang w:eastAsia="de-DE"/>
        </w:rPr>
        <w:t xml:space="preserve">. 2. ed. New York : Springer, 2012 (International series in operations research &amp; management science 175) </w:t>
      </w:r>
    </w:p>
    <w:p w14:paraId="5FFB3A1F" w14:textId="77777777" w:rsidR="005A5C7E" w:rsidRDefault="005A5C7E" w:rsidP="005A5C7E">
      <w:pPr>
        <w:pStyle w:val="CitaviBibliographyEntry"/>
        <w:rPr>
          <w:lang w:eastAsia="de-DE"/>
        </w:rPr>
      </w:pPr>
      <w:r>
        <w:rPr>
          <w:lang w:eastAsia="de-DE"/>
        </w:rPr>
        <w:t>[31]</w:t>
      </w:r>
      <w:r>
        <w:rPr>
          <w:lang w:eastAsia="de-DE"/>
        </w:rPr>
        <w:tab/>
      </w:r>
      <w:bookmarkStart w:id="327" w:name="_CTVL001cf46b0c8b74e4d9ba44c1ba52e26e1d0"/>
      <w:r w:rsidRPr="005A5C7E">
        <w:rPr>
          <w:smallCaps/>
          <w:lang w:eastAsia="de-DE"/>
        </w:rPr>
        <w:t>Peters</w:t>
      </w:r>
      <w:bookmarkEnd w:id="327"/>
      <w:r w:rsidRPr="005A5C7E">
        <w:rPr>
          <w:lang w:eastAsia="de-DE"/>
        </w:rPr>
        <w:t xml:space="preserve">, Malte L. ; </w:t>
      </w:r>
      <w:r w:rsidRPr="005A5C7E">
        <w:rPr>
          <w:smallCaps/>
          <w:lang w:eastAsia="de-DE"/>
        </w:rPr>
        <w:t>Zelewski</w:t>
      </w:r>
      <w:r w:rsidRPr="005A5C7E">
        <w:rPr>
          <w:lang w:eastAsia="de-DE"/>
        </w:rPr>
        <w:t xml:space="preserve">, Stephan: </w:t>
      </w:r>
      <w:r w:rsidRPr="005A5C7E">
        <w:rPr>
          <w:i/>
          <w:lang w:eastAsia="de-DE"/>
        </w:rPr>
        <w:t>Analytical Hierarchy Process (AHP) – dargestellt am Beispiel der Auswahl von Projektmanagement-Software zum Multiprojektmanagement.</w:t>
      </w:r>
      <w:r w:rsidRPr="005A5C7E">
        <w:rPr>
          <w:lang w:eastAsia="de-DE"/>
        </w:rPr>
        <w:t xml:space="preserve"> URL https://www.pim.wiwi.uni-due.de/uploads/tx_itochairt3/publications/bericht14.pdf – Überprüfungsdatum 2016-02-24 </w:t>
      </w:r>
    </w:p>
    <w:p w14:paraId="61E6F202" w14:textId="77777777" w:rsidR="005A5C7E" w:rsidRDefault="005A5C7E" w:rsidP="005A5C7E">
      <w:pPr>
        <w:pStyle w:val="CitaviBibliographyEntry"/>
        <w:rPr>
          <w:lang w:eastAsia="de-DE"/>
        </w:rPr>
      </w:pPr>
      <w:r>
        <w:rPr>
          <w:lang w:eastAsia="de-DE"/>
        </w:rPr>
        <w:t>[32]</w:t>
      </w:r>
      <w:r>
        <w:rPr>
          <w:lang w:eastAsia="de-DE"/>
        </w:rPr>
        <w:tab/>
      </w:r>
      <w:bookmarkStart w:id="328" w:name="_CTVL0011260c5baf38f4c26a4c7cf5d00e47420"/>
      <w:r w:rsidRPr="005A5C7E">
        <w:rPr>
          <w:i/>
          <w:lang w:eastAsia="de-DE"/>
        </w:rPr>
        <w:t>A-Frame</w:t>
      </w:r>
      <w:bookmarkEnd w:id="328"/>
      <w:r w:rsidRPr="005A5C7E">
        <w:rPr>
          <w:lang w:eastAsia="de-DE"/>
        </w:rPr>
        <w:t xml:space="preserve">. URL https://aframe.io/docs/core/scene.html. – Aktualisierungsdatum: 2016-04-29 – Überprüfungsdatum 2016-05-02 </w:t>
      </w:r>
    </w:p>
    <w:p w14:paraId="334A395D" w14:textId="77777777" w:rsidR="005A5C7E" w:rsidRDefault="005A5C7E" w:rsidP="005A5C7E">
      <w:pPr>
        <w:pStyle w:val="CitaviBibliographyEntry"/>
        <w:rPr>
          <w:lang w:eastAsia="de-DE"/>
        </w:rPr>
      </w:pPr>
      <w:r>
        <w:rPr>
          <w:lang w:eastAsia="de-DE"/>
        </w:rPr>
        <w:t>[33]</w:t>
      </w:r>
      <w:r>
        <w:rPr>
          <w:lang w:eastAsia="de-DE"/>
        </w:rPr>
        <w:tab/>
      </w:r>
      <w:bookmarkStart w:id="329" w:name="_CTVL00155b1d5231e734528a86b5f1f6c35a62a"/>
      <w:r w:rsidRPr="005A5C7E">
        <w:rPr>
          <w:i/>
          <w:lang w:eastAsia="de-DE"/>
        </w:rPr>
        <w:t>A-Frame</w:t>
      </w:r>
      <w:bookmarkEnd w:id="329"/>
      <w:r w:rsidRPr="005A5C7E">
        <w:rPr>
          <w:lang w:eastAsia="de-DE"/>
        </w:rPr>
        <w:t xml:space="preserve">. URL https://aframe.io/docs/components/. – Aktualisierungsdatum: 2016-04-29 – Überprüfungsdatum 2016-05-02 </w:t>
      </w:r>
    </w:p>
    <w:p w14:paraId="3CC288D4" w14:textId="77777777" w:rsidR="005A5C7E" w:rsidRDefault="005A5C7E" w:rsidP="005A5C7E">
      <w:pPr>
        <w:pStyle w:val="CitaviBibliographyEntry"/>
        <w:rPr>
          <w:lang w:eastAsia="de-DE"/>
        </w:rPr>
      </w:pPr>
      <w:r>
        <w:rPr>
          <w:lang w:eastAsia="de-DE"/>
        </w:rPr>
        <w:t>[34]</w:t>
      </w:r>
      <w:r>
        <w:rPr>
          <w:lang w:eastAsia="de-DE"/>
        </w:rPr>
        <w:tab/>
      </w:r>
      <w:bookmarkStart w:id="330" w:name="_CTVL00122b1ec3fd5cf4c3dadb01a7436cd3d24"/>
      <w:r w:rsidRPr="005A5C7E">
        <w:rPr>
          <w:i/>
          <w:lang w:eastAsia="de-DE"/>
        </w:rPr>
        <w:t>A-Frame</w:t>
      </w:r>
      <w:bookmarkEnd w:id="330"/>
      <w:r w:rsidRPr="005A5C7E">
        <w:rPr>
          <w:lang w:eastAsia="de-DE"/>
        </w:rPr>
        <w:t xml:space="preserve">. URL https://aframe.io/docs/components/geometry.html. – Aktualisierungsdatum: 2016-04-29 – Überprüfungsdatum 2016-05-02 </w:t>
      </w:r>
    </w:p>
    <w:p w14:paraId="5B8A2FFC" w14:textId="77777777" w:rsidR="005A5C7E" w:rsidRDefault="005A5C7E" w:rsidP="005A5C7E">
      <w:pPr>
        <w:pStyle w:val="CitaviBibliographyEntry"/>
        <w:rPr>
          <w:lang w:eastAsia="de-DE"/>
        </w:rPr>
      </w:pPr>
      <w:r>
        <w:rPr>
          <w:lang w:eastAsia="de-DE"/>
        </w:rPr>
        <w:t>[35]</w:t>
      </w:r>
      <w:r>
        <w:rPr>
          <w:lang w:eastAsia="de-DE"/>
        </w:rPr>
        <w:tab/>
      </w:r>
      <w:bookmarkStart w:id="331" w:name="_CTVL001938f09a2e72246d483cf2645d203d6a7"/>
      <w:r w:rsidRPr="005A5C7E">
        <w:rPr>
          <w:i/>
          <w:lang w:eastAsia="de-DE"/>
        </w:rPr>
        <w:t>A-Frame</w:t>
      </w:r>
      <w:bookmarkEnd w:id="331"/>
      <w:r w:rsidRPr="005A5C7E">
        <w:rPr>
          <w:lang w:eastAsia="de-DE"/>
        </w:rPr>
        <w:t xml:space="preserve">. URL https://aframe.io/docs/components/light.html. – Aktualisierungsdatum: 2016-04-29 – Überprüfungsdatum 2016-05-02 </w:t>
      </w:r>
    </w:p>
    <w:p w14:paraId="18F7E56D" w14:textId="77777777" w:rsidR="005A5C7E" w:rsidRDefault="005A5C7E" w:rsidP="005A5C7E">
      <w:pPr>
        <w:pStyle w:val="CitaviBibliographyEntry"/>
        <w:rPr>
          <w:lang w:eastAsia="de-DE"/>
        </w:rPr>
      </w:pPr>
      <w:r>
        <w:rPr>
          <w:lang w:eastAsia="de-DE"/>
        </w:rPr>
        <w:t>[36]</w:t>
      </w:r>
      <w:r>
        <w:rPr>
          <w:lang w:eastAsia="de-DE"/>
        </w:rPr>
        <w:tab/>
      </w:r>
      <w:bookmarkStart w:id="332" w:name="_CTVL001bba2231fa9224f6185d0a0c7dc2aad27"/>
      <w:r w:rsidRPr="005A5C7E">
        <w:rPr>
          <w:i/>
          <w:lang w:eastAsia="de-DE"/>
        </w:rPr>
        <w:t>File:3D coordinate system.svg - Wikimedia Commons</w:t>
      </w:r>
      <w:bookmarkEnd w:id="332"/>
      <w:r w:rsidRPr="005A5C7E">
        <w:rPr>
          <w:lang w:eastAsia="de-DE"/>
        </w:rPr>
        <w:t xml:space="preserve">. URL https://commons.wikimedia.org/wiki/File:3D_coordinate_system.svg. – Aktualisierungsdatum: 2016-04-28 – Überprüfungsdatum 2016-05-03 </w:t>
      </w:r>
    </w:p>
    <w:p w14:paraId="7CA6502D" w14:textId="77777777" w:rsidR="005A5C7E" w:rsidRDefault="005A5C7E" w:rsidP="005A5C7E">
      <w:pPr>
        <w:pStyle w:val="CitaviBibliographyEntry"/>
        <w:rPr>
          <w:lang w:eastAsia="de-DE"/>
        </w:rPr>
      </w:pPr>
      <w:r>
        <w:rPr>
          <w:lang w:eastAsia="de-DE"/>
        </w:rPr>
        <w:t>[37]</w:t>
      </w:r>
      <w:r>
        <w:rPr>
          <w:lang w:eastAsia="de-DE"/>
        </w:rPr>
        <w:tab/>
      </w:r>
      <w:bookmarkStart w:id="333" w:name="_CTVL0017c71581e7acf405083ea74749634fb33"/>
      <w:r w:rsidRPr="005A5C7E">
        <w:rPr>
          <w:i/>
          <w:lang w:eastAsia="de-DE"/>
        </w:rPr>
        <w:t>A-Frame</w:t>
      </w:r>
      <w:bookmarkEnd w:id="333"/>
      <w:r w:rsidRPr="005A5C7E">
        <w:rPr>
          <w:lang w:eastAsia="de-DE"/>
        </w:rPr>
        <w:t xml:space="preserve">. URL https://aframe.io/docs/primitives/a-box.html. – Aktualisierungsdatum: 2016-04-29 – Überprüfungsdatum 2016-05-04 </w:t>
      </w:r>
    </w:p>
    <w:p w14:paraId="48388221" w14:textId="77777777" w:rsidR="005A5C7E" w:rsidRDefault="005A5C7E" w:rsidP="005A5C7E">
      <w:pPr>
        <w:pStyle w:val="CitaviBibliographyEntry"/>
        <w:rPr>
          <w:lang w:eastAsia="de-DE"/>
        </w:rPr>
      </w:pPr>
      <w:r>
        <w:rPr>
          <w:lang w:eastAsia="de-DE"/>
        </w:rPr>
        <w:t>[38]</w:t>
      </w:r>
      <w:r>
        <w:rPr>
          <w:lang w:eastAsia="de-DE"/>
        </w:rPr>
        <w:tab/>
      </w:r>
      <w:bookmarkStart w:id="334" w:name="_CTVL00107ab704906d44a1a873f3a115099db9b"/>
      <w:r w:rsidRPr="005A5C7E">
        <w:rPr>
          <w:i/>
          <w:lang w:eastAsia="de-DE"/>
        </w:rPr>
        <w:t>A-Frame</w:t>
      </w:r>
      <w:bookmarkEnd w:id="334"/>
      <w:r w:rsidRPr="005A5C7E">
        <w:rPr>
          <w:lang w:eastAsia="de-DE"/>
        </w:rPr>
        <w:t xml:space="preserve">. URL https://aframe.io/docs/primitives/a-sphere.html. – Aktualisierungsdatum: 2016-04-29 – Überprüfungsdatum 2016-05-04 </w:t>
      </w:r>
    </w:p>
    <w:p w14:paraId="3AFEA7F1" w14:textId="77777777" w:rsidR="005A5C7E" w:rsidRDefault="005A5C7E" w:rsidP="005A5C7E">
      <w:pPr>
        <w:pStyle w:val="CitaviBibliographyEntry"/>
        <w:rPr>
          <w:lang w:eastAsia="de-DE"/>
        </w:rPr>
      </w:pPr>
      <w:r>
        <w:rPr>
          <w:lang w:eastAsia="de-DE"/>
        </w:rPr>
        <w:t>[39]</w:t>
      </w:r>
      <w:r>
        <w:rPr>
          <w:lang w:eastAsia="de-DE"/>
        </w:rPr>
        <w:tab/>
      </w:r>
      <w:bookmarkStart w:id="335" w:name="_CTVL001d7941495f1d34b79a8a54aa7f2371f26"/>
      <w:r w:rsidRPr="005A5C7E">
        <w:rPr>
          <w:i/>
          <w:lang w:eastAsia="de-DE"/>
        </w:rPr>
        <w:t>A-Frame</w:t>
      </w:r>
      <w:bookmarkEnd w:id="335"/>
      <w:r w:rsidRPr="005A5C7E">
        <w:rPr>
          <w:lang w:eastAsia="de-DE"/>
        </w:rPr>
        <w:t xml:space="preserve">. URL https://aframe.io/docs/components/rotation.html. – Aktualisierungsdatum: 2016-04-29 – Überprüfungsdatum 2016-05-04 </w:t>
      </w:r>
    </w:p>
    <w:p w14:paraId="09823931" w14:textId="77777777" w:rsidR="005A5C7E" w:rsidRDefault="005A5C7E" w:rsidP="005A5C7E">
      <w:pPr>
        <w:pStyle w:val="CitaviBibliographyEntry"/>
        <w:rPr>
          <w:lang w:eastAsia="de-DE"/>
        </w:rPr>
      </w:pPr>
      <w:r>
        <w:rPr>
          <w:lang w:eastAsia="de-DE"/>
        </w:rPr>
        <w:t>[40]</w:t>
      </w:r>
      <w:r>
        <w:rPr>
          <w:lang w:eastAsia="de-DE"/>
        </w:rPr>
        <w:tab/>
      </w:r>
      <w:bookmarkStart w:id="336" w:name="_CTVL00126013d38d803442ab266a34884b2976c"/>
      <w:r w:rsidRPr="005A5C7E">
        <w:rPr>
          <w:i/>
          <w:lang w:eastAsia="de-DE"/>
        </w:rPr>
        <w:t>A-Frame</w:t>
      </w:r>
      <w:bookmarkEnd w:id="336"/>
      <w:r w:rsidRPr="005A5C7E">
        <w:rPr>
          <w:lang w:eastAsia="de-DE"/>
        </w:rPr>
        <w:t xml:space="preserve">. URL https://aframe.io/docs/core/animations.html. – Aktualisierungsdatum: 2016-04-29 – Überprüfungsdatum 2016-05-04 </w:t>
      </w:r>
    </w:p>
    <w:p w14:paraId="3364F968" w14:textId="77777777" w:rsidR="005A5C7E" w:rsidRDefault="005A5C7E" w:rsidP="005A5C7E">
      <w:pPr>
        <w:pStyle w:val="CitaviBibliographyEntry"/>
        <w:rPr>
          <w:lang w:eastAsia="de-DE"/>
        </w:rPr>
      </w:pPr>
      <w:r>
        <w:rPr>
          <w:lang w:eastAsia="de-DE"/>
        </w:rPr>
        <w:t>[41]</w:t>
      </w:r>
      <w:r>
        <w:rPr>
          <w:lang w:eastAsia="de-DE"/>
        </w:rPr>
        <w:tab/>
      </w:r>
      <w:bookmarkStart w:id="337" w:name="_CTVL001991e31dcde724c0485055ad66d3e6f73"/>
      <w:r w:rsidRPr="005A5C7E">
        <w:rPr>
          <w:i/>
          <w:lang w:eastAsia="de-DE"/>
        </w:rPr>
        <w:t>A-Frame</w:t>
      </w:r>
      <w:bookmarkEnd w:id="337"/>
      <w:r w:rsidRPr="005A5C7E">
        <w:rPr>
          <w:lang w:eastAsia="de-DE"/>
        </w:rPr>
        <w:t xml:space="preserve">. URL https://aframe.io/docs/primitives/. – Aktualisierungsdatum: 2016-04-29 – Überprüfungsdatum 2016-05-04 </w:t>
      </w:r>
    </w:p>
    <w:p w14:paraId="7043045F" w14:textId="77777777" w:rsidR="005A5C7E" w:rsidRDefault="005A5C7E" w:rsidP="005A5C7E">
      <w:pPr>
        <w:pStyle w:val="CitaviBibliographyEntry"/>
        <w:rPr>
          <w:lang w:eastAsia="de-DE"/>
        </w:rPr>
      </w:pPr>
      <w:r>
        <w:rPr>
          <w:lang w:eastAsia="de-DE"/>
        </w:rPr>
        <w:lastRenderedPageBreak/>
        <w:t>[42]</w:t>
      </w:r>
      <w:r>
        <w:rPr>
          <w:lang w:eastAsia="de-DE"/>
        </w:rPr>
        <w:tab/>
      </w:r>
      <w:bookmarkStart w:id="338" w:name="_CTVL001b266f613d9d6429d8cd7dc37bfcae9dc"/>
      <w:r w:rsidRPr="005A5C7E">
        <w:rPr>
          <w:i/>
          <w:lang w:eastAsia="de-DE"/>
        </w:rPr>
        <w:t>A-Frame</w:t>
      </w:r>
      <w:bookmarkEnd w:id="338"/>
      <w:r w:rsidRPr="005A5C7E">
        <w:rPr>
          <w:lang w:eastAsia="de-DE"/>
        </w:rPr>
        <w:t xml:space="preserve">. URL https://aframe.io/docs/core/. – Aktualisierungsdatum: 2016-04-29 – Überprüfungsdatum 2016-05-04 </w:t>
      </w:r>
    </w:p>
    <w:p w14:paraId="695B2A7C" w14:textId="77777777" w:rsidR="005A5C7E" w:rsidRDefault="005A5C7E" w:rsidP="005A5C7E">
      <w:pPr>
        <w:pStyle w:val="CitaviBibliographyEntry"/>
        <w:rPr>
          <w:lang w:eastAsia="de-DE"/>
        </w:rPr>
      </w:pPr>
      <w:r>
        <w:rPr>
          <w:lang w:eastAsia="de-DE"/>
        </w:rPr>
        <w:t>[43]</w:t>
      </w:r>
      <w:r>
        <w:rPr>
          <w:lang w:eastAsia="de-DE"/>
        </w:rPr>
        <w:tab/>
      </w:r>
      <w:bookmarkStart w:id="339" w:name="_CTVL00139f0deece3344e10b26994434e3af2e3"/>
      <w:r w:rsidRPr="005A5C7E">
        <w:rPr>
          <w:i/>
          <w:lang w:eastAsia="de-DE"/>
        </w:rPr>
        <w:t>A-Frame</w:t>
      </w:r>
      <w:bookmarkEnd w:id="339"/>
      <w:r w:rsidRPr="005A5C7E">
        <w:rPr>
          <w:lang w:eastAsia="de-DE"/>
        </w:rPr>
        <w:t xml:space="preserve">. URL https://aframe.io/docs/core/asset-management-system.html. – Aktualisierungsdatum: 2016-04-29 – Überprüfungsdatum 2016-05-04 </w:t>
      </w:r>
    </w:p>
    <w:p w14:paraId="7AC61091" w14:textId="77777777" w:rsidR="005A5C7E" w:rsidRDefault="005A5C7E" w:rsidP="005A5C7E">
      <w:pPr>
        <w:pStyle w:val="CitaviBibliographyEntry"/>
        <w:rPr>
          <w:lang w:eastAsia="de-DE"/>
        </w:rPr>
      </w:pPr>
      <w:r>
        <w:rPr>
          <w:lang w:eastAsia="de-DE"/>
        </w:rPr>
        <w:t>[44]</w:t>
      </w:r>
      <w:r>
        <w:rPr>
          <w:lang w:eastAsia="de-DE"/>
        </w:rPr>
        <w:tab/>
      </w:r>
      <w:bookmarkStart w:id="340" w:name="_CTVL001127cb3d2a21347ea9de8b64df79f32b7"/>
      <w:r w:rsidRPr="005A5C7E">
        <w:rPr>
          <w:i/>
          <w:lang w:eastAsia="de-DE"/>
        </w:rPr>
        <w:t>A-Frame</w:t>
      </w:r>
      <w:bookmarkEnd w:id="340"/>
      <w:r w:rsidRPr="005A5C7E">
        <w:rPr>
          <w:lang w:eastAsia="de-DE"/>
        </w:rPr>
        <w:t xml:space="preserve">. URL https://aframe.io/docs/components/collada-model.html. – Aktualisierungsdatum: 2016-04-29 – Überprüfungsdatum 2016-05-04 </w:t>
      </w:r>
    </w:p>
    <w:p w14:paraId="2116D844" w14:textId="77777777" w:rsidR="005A5C7E" w:rsidRDefault="005A5C7E" w:rsidP="005A5C7E">
      <w:pPr>
        <w:pStyle w:val="CitaviBibliographyEntry"/>
        <w:rPr>
          <w:lang w:eastAsia="de-DE"/>
        </w:rPr>
      </w:pPr>
      <w:r>
        <w:rPr>
          <w:lang w:eastAsia="de-DE"/>
        </w:rPr>
        <w:t>[45]</w:t>
      </w:r>
      <w:r>
        <w:rPr>
          <w:lang w:eastAsia="de-DE"/>
        </w:rPr>
        <w:tab/>
      </w:r>
      <w:bookmarkStart w:id="341" w:name="_CTVL0012b9d4e7c3f01469ab07a7c41a5849409"/>
      <w:r w:rsidRPr="005A5C7E">
        <w:rPr>
          <w:i/>
          <w:lang w:eastAsia="de-DE"/>
        </w:rPr>
        <w:t>A-Frame</w:t>
      </w:r>
      <w:bookmarkEnd w:id="341"/>
      <w:r w:rsidRPr="005A5C7E">
        <w:rPr>
          <w:lang w:eastAsia="de-DE"/>
        </w:rPr>
        <w:t xml:space="preserve">. URL https://aframe.io/docs/primitives/a-curvedimage.html. – Aktualisierungsdatum: 2016-04-29 – Überprüfungsdatum 2016-05-04 </w:t>
      </w:r>
    </w:p>
    <w:p w14:paraId="52425B80" w14:textId="77777777" w:rsidR="005A5C7E" w:rsidRDefault="005A5C7E" w:rsidP="005A5C7E">
      <w:pPr>
        <w:pStyle w:val="CitaviBibliographyEntry"/>
        <w:rPr>
          <w:lang w:eastAsia="de-DE"/>
        </w:rPr>
      </w:pPr>
      <w:r>
        <w:rPr>
          <w:lang w:eastAsia="de-DE"/>
        </w:rPr>
        <w:t>[46]</w:t>
      </w:r>
      <w:r>
        <w:rPr>
          <w:lang w:eastAsia="de-DE"/>
        </w:rPr>
        <w:tab/>
      </w:r>
      <w:bookmarkStart w:id="342" w:name="_CTVL001b5a48fa3ce8a4e3383debeeeb172ac09"/>
      <w:r w:rsidRPr="005A5C7E">
        <w:rPr>
          <w:i/>
          <w:lang w:eastAsia="de-DE"/>
        </w:rPr>
        <w:t>A-Frame</w:t>
      </w:r>
      <w:bookmarkEnd w:id="342"/>
      <w:r w:rsidRPr="005A5C7E">
        <w:rPr>
          <w:lang w:eastAsia="de-DE"/>
        </w:rPr>
        <w:t xml:space="preserve">. URL https://aframe.io/docs/components/scale.html. – Aktualisierungsdatum: 2016-04-29 – Überprüfungsdatum 2016-05-04 </w:t>
      </w:r>
    </w:p>
    <w:p w14:paraId="6DC8B08A" w14:textId="77777777" w:rsidR="005A5C7E" w:rsidRDefault="005A5C7E" w:rsidP="005A5C7E">
      <w:pPr>
        <w:pStyle w:val="CitaviBibliographyEntry"/>
        <w:rPr>
          <w:lang w:eastAsia="de-DE"/>
        </w:rPr>
      </w:pPr>
      <w:r>
        <w:rPr>
          <w:lang w:eastAsia="de-DE"/>
        </w:rPr>
        <w:t>[47]</w:t>
      </w:r>
      <w:r>
        <w:rPr>
          <w:lang w:eastAsia="de-DE"/>
        </w:rPr>
        <w:tab/>
      </w:r>
      <w:bookmarkStart w:id="343" w:name="_CTVL001f734d2d76258466a89619e41ec7f9936"/>
      <w:r w:rsidRPr="005A5C7E">
        <w:rPr>
          <w:i/>
          <w:lang w:eastAsia="de-DE"/>
        </w:rPr>
        <w:t>A-Frame</w:t>
      </w:r>
      <w:bookmarkEnd w:id="343"/>
      <w:r w:rsidRPr="005A5C7E">
        <w:rPr>
          <w:lang w:eastAsia="de-DE"/>
        </w:rPr>
        <w:t xml:space="preserve">. URL https://aframe.io/docs/components/stats.html. – Aktualisierungsdatum: 2016-04-29 – Überprüfungsdatum 2016-05-05 </w:t>
      </w:r>
    </w:p>
    <w:p w14:paraId="7AD2749A" w14:textId="77777777" w:rsidR="005A5C7E" w:rsidRDefault="005A5C7E" w:rsidP="005A5C7E">
      <w:pPr>
        <w:pStyle w:val="CitaviBibliographyEntry"/>
        <w:rPr>
          <w:lang w:eastAsia="de-DE"/>
        </w:rPr>
      </w:pPr>
      <w:r>
        <w:rPr>
          <w:lang w:eastAsia="de-DE"/>
        </w:rPr>
        <w:t>[48]</w:t>
      </w:r>
      <w:r>
        <w:rPr>
          <w:lang w:eastAsia="de-DE"/>
        </w:rPr>
        <w:tab/>
      </w:r>
      <w:bookmarkStart w:id="344" w:name="_CTVL0011d132a60416345e2b5f553ca33ec00d6"/>
      <w:r w:rsidRPr="005A5C7E">
        <w:rPr>
          <w:i/>
          <w:lang w:eastAsia="de-DE"/>
        </w:rPr>
        <w:t>Fove: Head-mounted Display mit Eye Tracking bei Kickstarter - Golem.de</w:t>
      </w:r>
      <w:bookmarkEnd w:id="344"/>
      <w:r w:rsidRPr="005A5C7E">
        <w:rPr>
          <w:lang w:eastAsia="de-DE"/>
        </w:rPr>
        <w:t xml:space="preserve">. URL http://www.golem.de/news/fove-head-mounted-display-mit-eye-tracking-bei-kickstarter-1505-114169.html – Überprüfungsdatum 2016-05-18 </w:t>
      </w:r>
    </w:p>
    <w:p w14:paraId="294F6507" w14:textId="77777777" w:rsidR="005A5C7E" w:rsidRDefault="005A5C7E" w:rsidP="005A5C7E">
      <w:pPr>
        <w:pStyle w:val="CitaviBibliographyEntry"/>
        <w:rPr>
          <w:lang w:eastAsia="de-DE"/>
        </w:rPr>
      </w:pPr>
      <w:r>
        <w:rPr>
          <w:lang w:eastAsia="de-DE"/>
        </w:rPr>
        <w:t>[49]</w:t>
      </w:r>
      <w:r>
        <w:rPr>
          <w:lang w:eastAsia="de-DE"/>
        </w:rPr>
        <w:tab/>
      </w:r>
      <w:bookmarkStart w:id="345" w:name="_CTVL001cdfa9e0ea63843869859e7a80034aaa2"/>
      <w:r w:rsidRPr="005A5C7E">
        <w:rPr>
          <w:i/>
          <w:lang w:eastAsia="de-DE"/>
        </w:rPr>
        <w:t>Home</w:t>
      </w:r>
      <w:bookmarkEnd w:id="345"/>
      <w:r w:rsidRPr="005A5C7E">
        <w:rPr>
          <w:lang w:eastAsia="de-DE"/>
        </w:rPr>
        <w:t xml:space="preserve">. URL http://axonvr.com/#virtual-reality-you-can-feel. – Aktualisierungsdatum: 2016-05-18 – Überprüfungsdatum 2016-05-18 </w:t>
      </w:r>
    </w:p>
    <w:p w14:paraId="0FC54C63" w14:textId="77777777" w:rsidR="005A5C7E" w:rsidRDefault="005A5C7E" w:rsidP="005A5C7E">
      <w:pPr>
        <w:pStyle w:val="CitaviBibliographyEntry"/>
        <w:rPr>
          <w:lang w:eastAsia="de-DE"/>
        </w:rPr>
      </w:pPr>
      <w:r>
        <w:rPr>
          <w:lang w:eastAsia="de-DE"/>
        </w:rPr>
        <w:t>[50]</w:t>
      </w:r>
      <w:r>
        <w:rPr>
          <w:lang w:eastAsia="de-DE"/>
        </w:rPr>
        <w:tab/>
      </w:r>
      <w:bookmarkStart w:id="346" w:name="_CTVL0018d28ce8661c94cbbb7b8a861b7819af9"/>
      <w:r w:rsidRPr="005A5C7E">
        <w:rPr>
          <w:smallCaps/>
          <w:lang w:eastAsia="de-DE"/>
        </w:rPr>
        <w:t>Geiger</w:t>
      </w:r>
      <w:bookmarkEnd w:id="346"/>
      <w:r w:rsidRPr="005A5C7E">
        <w:rPr>
          <w:lang w:eastAsia="de-DE"/>
        </w:rPr>
        <w:t xml:space="preserve">, Caren Stella: </w:t>
      </w:r>
      <w:r w:rsidRPr="005A5C7E">
        <w:rPr>
          <w:i/>
          <w:lang w:eastAsia="de-DE"/>
        </w:rPr>
        <w:t>Google I/O 2016 Vorschau: Android N, VR und mehr heute auf der Entwickler-Keynote</w:t>
      </w:r>
      <w:r w:rsidRPr="005A5C7E">
        <w:rPr>
          <w:lang w:eastAsia="de-DE"/>
        </w:rPr>
        <w:t xml:space="preserve">. URL http://www.chip.de/news/Google-IO-2016-Vorschau-Android-N-VR-und-mehr-heute-auf-der-Entwickler-Keynote_93994723.html. – Aktualisierungsdatum: 2016-05-18 – Überprüfungsdatum 2016-05-18 </w:t>
      </w:r>
    </w:p>
    <w:p w14:paraId="41FD6CCA" w14:textId="77777777" w:rsidR="005A5C7E" w:rsidRDefault="005A5C7E" w:rsidP="005A5C7E">
      <w:pPr>
        <w:pStyle w:val="CitaviBibliographyEntry"/>
        <w:rPr>
          <w:lang w:eastAsia="de-DE"/>
        </w:rPr>
      </w:pPr>
      <w:r>
        <w:rPr>
          <w:lang w:eastAsia="de-DE"/>
        </w:rPr>
        <w:t>[51]</w:t>
      </w:r>
      <w:r>
        <w:rPr>
          <w:lang w:eastAsia="de-DE"/>
        </w:rPr>
        <w:tab/>
      </w:r>
      <w:bookmarkStart w:id="347" w:name="_CTVL001796f8e541fe648948525169bffa07065"/>
      <w:r w:rsidRPr="005A5C7E">
        <w:rPr>
          <w:smallCaps/>
          <w:lang w:eastAsia="de-DE"/>
        </w:rPr>
        <w:t>Microsoft</w:t>
      </w:r>
      <w:bookmarkEnd w:id="347"/>
      <w:r w:rsidRPr="005A5C7E">
        <w:rPr>
          <w:lang w:eastAsia="de-DE"/>
        </w:rPr>
        <w:t xml:space="preserve">: </w:t>
      </w:r>
      <w:r w:rsidRPr="005A5C7E">
        <w:rPr>
          <w:i/>
          <w:lang w:eastAsia="de-DE"/>
        </w:rPr>
        <w:t>Microsoft HoloLens</w:t>
      </w:r>
      <w:r w:rsidRPr="005A5C7E">
        <w:rPr>
          <w:lang w:eastAsia="de-DE"/>
        </w:rPr>
        <w:t xml:space="preserve">. URL https://www.microsoft.com/microsoft-hololens/en-us – Überprüfungsdatum 2016-05-18 </w:t>
      </w:r>
    </w:p>
    <w:p w14:paraId="6296F868" w14:textId="6CE81694" w:rsidR="005B2FDC" w:rsidRPr="00BD20A2" w:rsidRDefault="005A5C7E" w:rsidP="005A5C7E">
      <w:pPr>
        <w:pStyle w:val="CitaviBibliographyEntry"/>
        <w:rPr>
          <w:lang w:eastAsia="de-DE"/>
        </w:rPr>
      </w:pPr>
      <w:r>
        <w:rPr>
          <w:lang w:eastAsia="de-DE"/>
        </w:rPr>
        <w:t>[52]</w:t>
      </w:r>
      <w:r>
        <w:rPr>
          <w:lang w:eastAsia="de-DE"/>
        </w:rPr>
        <w:tab/>
      </w:r>
      <w:bookmarkStart w:id="348" w:name="_CTVL001c122bc9888d14ee8ad18d62686721a84"/>
      <w:r w:rsidRPr="005A5C7E">
        <w:rPr>
          <w:i/>
          <w:lang w:eastAsia="de-DE"/>
        </w:rPr>
        <w:t>Razer | OSVR - Open-Source Virtual Reality for Gaming</w:t>
      </w:r>
      <w:bookmarkEnd w:id="348"/>
      <w:r w:rsidRPr="005A5C7E">
        <w:rPr>
          <w:lang w:eastAsia="de-DE"/>
        </w:rPr>
        <w:t xml:space="preserve">. URL http://www.osvr.org/. – Aktualisierungsdatum: 2016-06-03 – Überprüfungsdatum 2016-06-08 </w:t>
      </w:r>
      <w:r w:rsidR="005B2FDC" w:rsidRPr="006A610F">
        <w:rPr>
          <w:lang w:eastAsia="de-DE"/>
        </w:rPr>
        <w:fldChar w:fldCharType="end"/>
      </w:r>
    </w:p>
    <w:p w14:paraId="54C48825" w14:textId="77777777" w:rsidR="003C2F28" w:rsidRPr="00BD20A2" w:rsidRDefault="003C2F28">
      <w:pPr>
        <w:spacing w:line="259" w:lineRule="auto"/>
        <w:jc w:val="left"/>
        <w:rPr>
          <w:lang w:eastAsia="de-DE"/>
        </w:rPr>
      </w:pPr>
      <w:r w:rsidRPr="00BD20A2">
        <w:rPr>
          <w:lang w:eastAsia="de-DE"/>
        </w:rPr>
        <w:br w:type="page"/>
      </w:r>
    </w:p>
    <w:p w14:paraId="12A7E689" w14:textId="77777777" w:rsidR="003C2F28" w:rsidRDefault="003C2F28" w:rsidP="003C2F28">
      <w:pPr>
        <w:pStyle w:val="berschrift1"/>
        <w:rPr>
          <w:lang w:eastAsia="de-DE"/>
        </w:rPr>
      </w:pPr>
      <w:bookmarkStart w:id="349" w:name="_Toc453247704"/>
      <w:r>
        <w:rPr>
          <w:lang w:eastAsia="de-DE"/>
        </w:rPr>
        <w:lastRenderedPageBreak/>
        <w:t>Anhang</w:t>
      </w:r>
      <w:bookmarkEnd w:id="349"/>
    </w:p>
    <w:p w14:paraId="4E43C93F" w14:textId="77777777" w:rsidR="00C541A1" w:rsidRDefault="00C541A1" w:rsidP="00C541A1">
      <w:pPr>
        <w:rPr>
          <w:lang w:eastAsia="de-DE"/>
        </w:rPr>
      </w:pPr>
    </w:p>
    <w:p w14:paraId="2942A233" w14:textId="36687235" w:rsidR="00A445A8" w:rsidRDefault="009D1829" w:rsidP="004731EF">
      <w:pPr>
        <w:pStyle w:val="Verzeichnis1"/>
        <w:rPr>
          <w:rFonts w:asciiTheme="minorHAnsi" w:eastAsiaTheme="minorEastAsia" w:hAnsiTheme="minorHAnsi"/>
          <w:noProof/>
          <w:sz w:val="22"/>
          <w:lang w:val="en-US"/>
        </w:rPr>
      </w:pPr>
      <w:r>
        <w:rPr>
          <w:lang w:eastAsia="de-DE"/>
        </w:rPr>
        <w:fldChar w:fldCharType="begin"/>
      </w:r>
      <w:r>
        <w:rPr>
          <w:lang w:eastAsia="de-DE"/>
        </w:rPr>
        <w:instrText xml:space="preserve"> TOC \h \z \t "Anhang-Überschrift 1,1" </w:instrText>
      </w:r>
      <w:r>
        <w:rPr>
          <w:lang w:eastAsia="de-DE"/>
        </w:rPr>
        <w:fldChar w:fldCharType="separate"/>
      </w:r>
      <w:hyperlink w:anchor="_Toc451253995" w:history="1">
        <w:r w:rsidR="00A445A8" w:rsidRPr="00663383">
          <w:rPr>
            <w:rStyle w:val="Hyperlink"/>
            <w:noProof/>
          </w:rPr>
          <w:t>Anhang 1: Vorlage zur Gewichtung aller Hauptkriterien mit der Paarvergleichsmethode</w:t>
        </w:r>
        <w:r w:rsidR="00A445A8">
          <w:rPr>
            <w:noProof/>
            <w:webHidden/>
          </w:rPr>
          <w:tab/>
        </w:r>
        <w:r w:rsidR="00A445A8">
          <w:rPr>
            <w:noProof/>
            <w:webHidden/>
          </w:rPr>
          <w:fldChar w:fldCharType="begin"/>
        </w:r>
        <w:r w:rsidR="00A445A8">
          <w:rPr>
            <w:noProof/>
            <w:webHidden/>
          </w:rPr>
          <w:instrText xml:space="preserve"> PAGEREF _Toc451253995 \h </w:instrText>
        </w:r>
        <w:r w:rsidR="00A445A8">
          <w:rPr>
            <w:noProof/>
            <w:webHidden/>
          </w:rPr>
        </w:r>
        <w:r w:rsidR="00A445A8">
          <w:rPr>
            <w:noProof/>
            <w:webHidden/>
          </w:rPr>
          <w:fldChar w:fldCharType="separate"/>
        </w:r>
        <w:r w:rsidR="000C7041">
          <w:rPr>
            <w:noProof/>
            <w:webHidden/>
          </w:rPr>
          <w:t>114</w:t>
        </w:r>
        <w:r w:rsidR="00A445A8">
          <w:rPr>
            <w:noProof/>
            <w:webHidden/>
          </w:rPr>
          <w:fldChar w:fldCharType="end"/>
        </w:r>
      </w:hyperlink>
    </w:p>
    <w:p w14:paraId="7C554CE6" w14:textId="6AEB7FE1" w:rsidR="00A445A8" w:rsidRDefault="008436C6" w:rsidP="004731EF">
      <w:pPr>
        <w:pStyle w:val="Verzeichnis1"/>
        <w:rPr>
          <w:rFonts w:asciiTheme="minorHAnsi" w:eastAsiaTheme="minorEastAsia" w:hAnsiTheme="minorHAnsi"/>
          <w:noProof/>
          <w:sz w:val="22"/>
          <w:lang w:val="en-US"/>
        </w:rPr>
      </w:pPr>
      <w:hyperlink w:anchor="_Toc451253996" w:history="1">
        <w:r w:rsidR="00A445A8" w:rsidRPr="00663383">
          <w:rPr>
            <w:rStyle w:val="Hyperlink"/>
            <w:noProof/>
          </w:rPr>
          <w:t>Anhang 2: Vorlage zur Gewichtung der Unterkriterien des Tragekomforts</w:t>
        </w:r>
        <w:r w:rsidR="00A445A8">
          <w:rPr>
            <w:noProof/>
            <w:webHidden/>
          </w:rPr>
          <w:tab/>
        </w:r>
        <w:r w:rsidR="00A445A8">
          <w:rPr>
            <w:noProof/>
            <w:webHidden/>
          </w:rPr>
          <w:fldChar w:fldCharType="begin"/>
        </w:r>
        <w:r w:rsidR="00A445A8">
          <w:rPr>
            <w:noProof/>
            <w:webHidden/>
          </w:rPr>
          <w:instrText xml:space="preserve"> PAGEREF _Toc451253996 \h </w:instrText>
        </w:r>
        <w:r w:rsidR="00A445A8">
          <w:rPr>
            <w:noProof/>
            <w:webHidden/>
          </w:rPr>
        </w:r>
        <w:r w:rsidR="00A445A8">
          <w:rPr>
            <w:noProof/>
            <w:webHidden/>
          </w:rPr>
          <w:fldChar w:fldCharType="separate"/>
        </w:r>
        <w:r w:rsidR="000C7041">
          <w:rPr>
            <w:noProof/>
            <w:webHidden/>
          </w:rPr>
          <w:t>115</w:t>
        </w:r>
        <w:r w:rsidR="00A445A8">
          <w:rPr>
            <w:noProof/>
            <w:webHidden/>
          </w:rPr>
          <w:fldChar w:fldCharType="end"/>
        </w:r>
      </w:hyperlink>
    </w:p>
    <w:p w14:paraId="6F74139B" w14:textId="77B2E743" w:rsidR="00A445A8" w:rsidRDefault="008436C6" w:rsidP="004731EF">
      <w:pPr>
        <w:pStyle w:val="Verzeichnis1"/>
        <w:rPr>
          <w:rFonts w:asciiTheme="minorHAnsi" w:eastAsiaTheme="minorEastAsia" w:hAnsiTheme="minorHAnsi"/>
          <w:noProof/>
          <w:sz w:val="22"/>
          <w:lang w:val="en-US"/>
        </w:rPr>
      </w:pPr>
      <w:hyperlink w:anchor="_Toc451253997" w:history="1">
        <w:r w:rsidR="00A445A8" w:rsidRPr="00663383">
          <w:rPr>
            <w:rStyle w:val="Hyperlink"/>
            <w:noProof/>
          </w:rPr>
          <w:t>Anhang 3: Vorlage zur Gewichtung der Unterkriterien der Qualität der Immersion</w:t>
        </w:r>
        <w:r w:rsidR="00A445A8">
          <w:rPr>
            <w:noProof/>
            <w:webHidden/>
          </w:rPr>
          <w:tab/>
        </w:r>
        <w:r w:rsidR="00A445A8">
          <w:rPr>
            <w:noProof/>
            <w:webHidden/>
          </w:rPr>
          <w:fldChar w:fldCharType="begin"/>
        </w:r>
        <w:r w:rsidR="00A445A8">
          <w:rPr>
            <w:noProof/>
            <w:webHidden/>
          </w:rPr>
          <w:instrText xml:space="preserve"> PAGEREF _Toc451253997 \h </w:instrText>
        </w:r>
        <w:r w:rsidR="00A445A8">
          <w:rPr>
            <w:noProof/>
            <w:webHidden/>
          </w:rPr>
        </w:r>
        <w:r w:rsidR="00A445A8">
          <w:rPr>
            <w:noProof/>
            <w:webHidden/>
          </w:rPr>
          <w:fldChar w:fldCharType="separate"/>
        </w:r>
        <w:r w:rsidR="000C7041">
          <w:rPr>
            <w:noProof/>
            <w:webHidden/>
          </w:rPr>
          <w:t>116</w:t>
        </w:r>
        <w:r w:rsidR="00A445A8">
          <w:rPr>
            <w:noProof/>
            <w:webHidden/>
          </w:rPr>
          <w:fldChar w:fldCharType="end"/>
        </w:r>
      </w:hyperlink>
    </w:p>
    <w:p w14:paraId="53210B7B" w14:textId="45FED2D4" w:rsidR="00A445A8" w:rsidRDefault="008436C6" w:rsidP="004731EF">
      <w:pPr>
        <w:pStyle w:val="Verzeichnis1"/>
        <w:rPr>
          <w:rFonts w:asciiTheme="minorHAnsi" w:eastAsiaTheme="minorEastAsia" w:hAnsiTheme="minorHAnsi"/>
          <w:noProof/>
          <w:sz w:val="22"/>
          <w:lang w:val="en-US"/>
        </w:rPr>
      </w:pPr>
      <w:hyperlink w:anchor="_Toc451253998" w:history="1">
        <w:r w:rsidR="00A445A8" w:rsidRPr="00663383">
          <w:rPr>
            <w:rStyle w:val="Hyperlink"/>
            <w:noProof/>
          </w:rPr>
          <w:t>Anhang 4: Vorlage zur Gewichtung der Unterkriterien der Benutzerfreundlichkeit</w:t>
        </w:r>
        <w:r w:rsidR="00A445A8">
          <w:rPr>
            <w:noProof/>
            <w:webHidden/>
          </w:rPr>
          <w:tab/>
        </w:r>
        <w:r w:rsidR="00A445A8">
          <w:rPr>
            <w:noProof/>
            <w:webHidden/>
          </w:rPr>
          <w:fldChar w:fldCharType="begin"/>
        </w:r>
        <w:r w:rsidR="00A445A8">
          <w:rPr>
            <w:noProof/>
            <w:webHidden/>
          </w:rPr>
          <w:instrText xml:space="preserve"> PAGEREF _Toc451253998 \h </w:instrText>
        </w:r>
        <w:r w:rsidR="00A445A8">
          <w:rPr>
            <w:noProof/>
            <w:webHidden/>
          </w:rPr>
        </w:r>
        <w:r w:rsidR="00A445A8">
          <w:rPr>
            <w:noProof/>
            <w:webHidden/>
          </w:rPr>
          <w:fldChar w:fldCharType="separate"/>
        </w:r>
        <w:r w:rsidR="000C7041">
          <w:rPr>
            <w:noProof/>
            <w:webHidden/>
          </w:rPr>
          <w:t>117</w:t>
        </w:r>
        <w:r w:rsidR="00A445A8">
          <w:rPr>
            <w:noProof/>
            <w:webHidden/>
          </w:rPr>
          <w:fldChar w:fldCharType="end"/>
        </w:r>
      </w:hyperlink>
    </w:p>
    <w:p w14:paraId="35C2565C" w14:textId="5D72910C" w:rsidR="00A445A8" w:rsidRDefault="008436C6" w:rsidP="004731EF">
      <w:pPr>
        <w:pStyle w:val="Verzeichnis1"/>
        <w:rPr>
          <w:rFonts w:asciiTheme="minorHAnsi" w:eastAsiaTheme="minorEastAsia" w:hAnsiTheme="minorHAnsi"/>
          <w:noProof/>
          <w:sz w:val="22"/>
          <w:lang w:val="en-US"/>
        </w:rPr>
      </w:pPr>
      <w:hyperlink w:anchor="_Toc451253999" w:history="1">
        <w:r w:rsidR="00A445A8" w:rsidRPr="00663383">
          <w:rPr>
            <w:rStyle w:val="Hyperlink"/>
            <w:noProof/>
          </w:rPr>
          <w:t>Anhang 5: Durchgeführte Gewichtung aller Hauptkriterien</w:t>
        </w:r>
        <w:r w:rsidR="00A445A8">
          <w:rPr>
            <w:noProof/>
            <w:webHidden/>
          </w:rPr>
          <w:tab/>
        </w:r>
        <w:r w:rsidR="00A445A8">
          <w:rPr>
            <w:noProof/>
            <w:webHidden/>
          </w:rPr>
          <w:fldChar w:fldCharType="begin"/>
        </w:r>
        <w:r w:rsidR="00A445A8">
          <w:rPr>
            <w:noProof/>
            <w:webHidden/>
          </w:rPr>
          <w:instrText xml:space="preserve"> PAGEREF _Toc451253999 \h </w:instrText>
        </w:r>
        <w:r w:rsidR="00A445A8">
          <w:rPr>
            <w:noProof/>
            <w:webHidden/>
          </w:rPr>
        </w:r>
        <w:r w:rsidR="00A445A8">
          <w:rPr>
            <w:noProof/>
            <w:webHidden/>
          </w:rPr>
          <w:fldChar w:fldCharType="separate"/>
        </w:r>
        <w:r w:rsidR="000C7041">
          <w:rPr>
            <w:noProof/>
            <w:webHidden/>
          </w:rPr>
          <w:t>118</w:t>
        </w:r>
        <w:r w:rsidR="00A445A8">
          <w:rPr>
            <w:noProof/>
            <w:webHidden/>
          </w:rPr>
          <w:fldChar w:fldCharType="end"/>
        </w:r>
      </w:hyperlink>
    </w:p>
    <w:p w14:paraId="7B77D7BE" w14:textId="43C5C6C1" w:rsidR="00A445A8" w:rsidRDefault="008436C6" w:rsidP="004731EF">
      <w:pPr>
        <w:pStyle w:val="Verzeichnis1"/>
        <w:rPr>
          <w:rFonts w:asciiTheme="minorHAnsi" w:eastAsiaTheme="minorEastAsia" w:hAnsiTheme="minorHAnsi"/>
          <w:noProof/>
          <w:sz w:val="22"/>
          <w:lang w:val="en-US"/>
        </w:rPr>
      </w:pPr>
      <w:hyperlink w:anchor="_Toc451254000" w:history="1">
        <w:r w:rsidR="00A445A8">
          <w:rPr>
            <w:rStyle w:val="Hyperlink"/>
            <w:noProof/>
          </w:rPr>
          <w:t xml:space="preserve">Anhang </w:t>
        </w:r>
        <w:r w:rsidR="00A445A8" w:rsidRPr="00663383">
          <w:rPr>
            <w:rStyle w:val="Hyperlink"/>
            <w:noProof/>
          </w:rPr>
          <w:t>6: Durchgeführte Gewichtung der Unterkriterien des Tragekomforts</w:t>
        </w:r>
        <w:r w:rsidR="00A445A8">
          <w:rPr>
            <w:noProof/>
            <w:webHidden/>
          </w:rPr>
          <w:tab/>
        </w:r>
        <w:r w:rsidR="00A445A8">
          <w:rPr>
            <w:noProof/>
            <w:webHidden/>
          </w:rPr>
          <w:fldChar w:fldCharType="begin"/>
        </w:r>
        <w:r w:rsidR="00A445A8">
          <w:rPr>
            <w:noProof/>
            <w:webHidden/>
          </w:rPr>
          <w:instrText xml:space="preserve"> PAGEREF _Toc451254000 \h </w:instrText>
        </w:r>
        <w:r w:rsidR="00A445A8">
          <w:rPr>
            <w:noProof/>
            <w:webHidden/>
          </w:rPr>
        </w:r>
        <w:r w:rsidR="00A445A8">
          <w:rPr>
            <w:noProof/>
            <w:webHidden/>
          </w:rPr>
          <w:fldChar w:fldCharType="separate"/>
        </w:r>
        <w:r w:rsidR="000C7041">
          <w:rPr>
            <w:noProof/>
            <w:webHidden/>
          </w:rPr>
          <w:t>119</w:t>
        </w:r>
        <w:r w:rsidR="00A445A8">
          <w:rPr>
            <w:noProof/>
            <w:webHidden/>
          </w:rPr>
          <w:fldChar w:fldCharType="end"/>
        </w:r>
      </w:hyperlink>
    </w:p>
    <w:p w14:paraId="3F9C8970" w14:textId="1EB698F7" w:rsidR="00A445A8" w:rsidRDefault="008436C6" w:rsidP="004731EF">
      <w:pPr>
        <w:pStyle w:val="Verzeichnis1"/>
        <w:rPr>
          <w:rFonts w:asciiTheme="minorHAnsi" w:eastAsiaTheme="minorEastAsia" w:hAnsiTheme="minorHAnsi"/>
          <w:noProof/>
          <w:sz w:val="22"/>
          <w:lang w:val="en-US"/>
        </w:rPr>
      </w:pPr>
      <w:hyperlink w:anchor="_Toc451254001" w:history="1">
        <w:r w:rsidR="00A445A8" w:rsidRPr="00663383">
          <w:rPr>
            <w:rStyle w:val="Hyperlink"/>
            <w:noProof/>
          </w:rPr>
          <w:t>Anhang 7: Durchgeführte Gewichtung der Unterkriterien der Qualität der Immersion</w:t>
        </w:r>
        <w:r w:rsidR="00A445A8">
          <w:rPr>
            <w:noProof/>
            <w:webHidden/>
          </w:rPr>
          <w:tab/>
        </w:r>
        <w:r w:rsidR="00A445A8">
          <w:rPr>
            <w:noProof/>
            <w:webHidden/>
          </w:rPr>
          <w:fldChar w:fldCharType="begin"/>
        </w:r>
        <w:r w:rsidR="00A445A8">
          <w:rPr>
            <w:noProof/>
            <w:webHidden/>
          </w:rPr>
          <w:instrText xml:space="preserve"> PAGEREF _Toc451254001 \h </w:instrText>
        </w:r>
        <w:r w:rsidR="00A445A8">
          <w:rPr>
            <w:noProof/>
            <w:webHidden/>
          </w:rPr>
        </w:r>
        <w:r w:rsidR="00A445A8">
          <w:rPr>
            <w:noProof/>
            <w:webHidden/>
          </w:rPr>
          <w:fldChar w:fldCharType="separate"/>
        </w:r>
        <w:r w:rsidR="000C7041">
          <w:rPr>
            <w:noProof/>
            <w:webHidden/>
          </w:rPr>
          <w:t>120</w:t>
        </w:r>
        <w:r w:rsidR="00A445A8">
          <w:rPr>
            <w:noProof/>
            <w:webHidden/>
          </w:rPr>
          <w:fldChar w:fldCharType="end"/>
        </w:r>
      </w:hyperlink>
    </w:p>
    <w:p w14:paraId="73515970" w14:textId="30CF76D5" w:rsidR="00A445A8" w:rsidRDefault="008436C6" w:rsidP="004731EF">
      <w:pPr>
        <w:pStyle w:val="Verzeichnis1"/>
        <w:rPr>
          <w:rFonts w:asciiTheme="minorHAnsi" w:eastAsiaTheme="minorEastAsia" w:hAnsiTheme="minorHAnsi"/>
          <w:noProof/>
          <w:sz w:val="22"/>
          <w:lang w:val="en-US"/>
        </w:rPr>
      </w:pPr>
      <w:hyperlink w:anchor="_Toc451254002" w:history="1">
        <w:r w:rsidR="00A445A8" w:rsidRPr="00663383">
          <w:rPr>
            <w:rStyle w:val="Hyperlink"/>
            <w:noProof/>
          </w:rPr>
          <w:t>Anhang 8: Druchgeführte Gewichtung der Unterkriterien der Benutzerfreundlichkeit</w:t>
        </w:r>
        <w:r w:rsidR="00A445A8">
          <w:rPr>
            <w:noProof/>
            <w:webHidden/>
          </w:rPr>
          <w:tab/>
        </w:r>
        <w:r w:rsidR="00A445A8">
          <w:rPr>
            <w:noProof/>
            <w:webHidden/>
          </w:rPr>
          <w:fldChar w:fldCharType="begin"/>
        </w:r>
        <w:r w:rsidR="00A445A8">
          <w:rPr>
            <w:noProof/>
            <w:webHidden/>
          </w:rPr>
          <w:instrText xml:space="preserve"> PAGEREF _Toc451254002 \h </w:instrText>
        </w:r>
        <w:r w:rsidR="00A445A8">
          <w:rPr>
            <w:noProof/>
            <w:webHidden/>
          </w:rPr>
        </w:r>
        <w:r w:rsidR="00A445A8">
          <w:rPr>
            <w:noProof/>
            <w:webHidden/>
          </w:rPr>
          <w:fldChar w:fldCharType="separate"/>
        </w:r>
        <w:r w:rsidR="000C7041">
          <w:rPr>
            <w:noProof/>
            <w:webHidden/>
          </w:rPr>
          <w:t>121</w:t>
        </w:r>
        <w:r w:rsidR="00A445A8">
          <w:rPr>
            <w:noProof/>
            <w:webHidden/>
          </w:rPr>
          <w:fldChar w:fldCharType="end"/>
        </w:r>
      </w:hyperlink>
    </w:p>
    <w:p w14:paraId="12E11008" w14:textId="251A1E38" w:rsidR="00A445A8" w:rsidRDefault="008436C6" w:rsidP="004731EF">
      <w:pPr>
        <w:pStyle w:val="Verzeichnis1"/>
        <w:rPr>
          <w:rFonts w:asciiTheme="minorHAnsi" w:eastAsiaTheme="minorEastAsia" w:hAnsiTheme="minorHAnsi"/>
          <w:noProof/>
          <w:sz w:val="22"/>
          <w:lang w:val="en-US"/>
        </w:rPr>
      </w:pPr>
      <w:hyperlink w:anchor="_Toc451254003" w:history="1">
        <w:r w:rsidR="00A445A8" w:rsidRPr="00663383">
          <w:rPr>
            <w:rStyle w:val="Hyperlink"/>
            <w:noProof/>
          </w:rPr>
          <w:t>Anhang 9: Vorlage zur Gewichtung der Unterkriterien des Tragekomforts mit dem AHP</w:t>
        </w:r>
        <w:r w:rsidR="00A445A8">
          <w:rPr>
            <w:noProof/>
            <w:webHidden/>
          </w:rPr>
          <w:tab/>
        </w:r>
        <w:r w:rsidR="00A445A8">
          <w:rPr>
            <w:noProof/>
            <w:webHidden/>
          </w:rPr>
          <w:fldChar w:fldCharType="begin"/>
        </w:r>
        <w:r w:rsidR="00A445A8">
          <w:rPr>
            <w:noProof/>
            <w:webHidden/>
          </w:rPr>
          <w:instrText xml:space="preserve"> PAGEREF _Toc451254003 \h </w:instrText>
        </w:r>
        <w:r w:rsidR="00A445A8">
          <w:rPr>
            <w:noProof/>
            <w:webHidden/>
          </w:rPr>
        </w:r>
        <w:r w:rsidR="00A445A8">
          <w:rPr>
            <w:noProof/>
            <w:webHidden/>
          </w:rPr>
          <w:fldChar w:fldCharType="separate"/>
        </w:r>
        <w:r w:rsidR="000C7041">
          <w:rPr>
            <w:noProof/>
            <w:webHidden/>
          </w:rPr>
          <w:t>122</w:t>
        </w:r>
        <w:r w:rsidR="00A445A8">
          <w:rPr>
            <w:noProof/>
            <w:webHidden/>
          </w:rPr>
          <w:fldChar w:fldCharType="end"/>
        </w:r>
      </w:hyperlink>
    </w:p>
    <w:p w14:paraId="5F30BD93" w14:textId="607C80B9" w:rsidR="00A445A8" w:rsidRDefault="008436C6" w:rsidP="004731EF">
      <w:pPr>
        <w:pStyle w:val="Verzeichnis1"/>
        <w:rPr>
          <w:rFonts w:asciiTheme="minorHAnsi" w:eastAsiaTheme="minorEastAsia" w:hAnsiTheme="minorHAnsi"/>
          <w:noProof/>
          <w:sz w:val="22"/>
          <w:lang w:val="en-US"/>
        </w:rPr>
      </w:pPr>
      <w:hyperlink w:anchor="_Toc451254004" w:history="1">
        <w:r w:rsidR="00A445A8" w:rsidRPr="00663383">
          <w:rPr>
            <w:rStyle w:val="Hyperlink"/>
            <w:noProof/>
          </w:rPr>
          <w:t>Anhang 10: Vorlage zur Gewichtung der Unterkriterien der Qualität der Immersion mit dem AHP</w:t>
        </w:r>
        <w:r w:rsidR="00A445A8">
          <w:rPr>
            <w:noProof/>
            <w:webHidden/>
          </w:rPr>
          <w:tab/>
        </w:r>
        <w:r w:rsidR="00A445A8">
          <w:rPr>
            <w:noProof/>
            <w:webHidden/>
          </w:rPr>
          <w:fldChar w:fldCharType="begin"/>
        </w:r>
        <w:r w:rsidR="00A445A8">
          <w:rPr>
            <w:noProof/>
            <w:webHidden/>
          </w:rPr>
          <w:instrText xml:space="preserve"> PAGEREF _Toc451254004 \h </w:instrText>
        </w:r>
        <w:r w:rsidR="00A445A8">
          <w:rPr>
            <w:noProof/>
            <w:webHidden/>
          </w:rPr>
        </w:r>
        <w:r w:rsidR="00A445A8">
          <w:rPr>
            <w:noProof/>
            <w:webHidden/>
          </w:rPr>
          <w:fldChar w:fldCharType="separate"/>
        </w:r>
        <w:r w:rsidR="000C7041">
          <w:rPr>
            <w:noProof/>
            <w:webHidden/>
          </w:rPr>
          <w:t>123</w:t>
        </w:r>
        <w:r w:rsidR="00A445A8">
          <w:rPr>
            <w:noProof/>
            <w:webHidden/>
          </w:rPr>
          <w:fldChar w:fldCharType="end"/>
        </w:r>
      </w:hyperlink>
    </w:p>
    <w:p w14:paraId="6BE592DB" w14:textId="2FB84D2A" w:rsidR="00A445A8" w:rsidRDefault="008436C6" w:rsidP="004731EF">
      <w:pPr>
        <w:pStyle w:val="Verzeichnis1"/>
        <w:rPr>
          <w:rFonts w:asciiTheme="minorHAnsi" w:eastAsiaTheme="minorEastAsia" w:hAnsiTheme="minorHAnsi"/>
          <w:noProof/>
          <w:sz w:val="22"/>
          <w:lang w:val="en-US"/>
        </w:rPr>
      </w:pPr>
      <w:hyperlink w:anchor="_Toc451254005" w:history="1">
        <w:r w:rsidR="00A445A8" w:rsidRPr="00663383">
          <w:rPr>
            <w:rStyle w:val="Hyperlink"/>
            <w:noProof/>
          </w:rPr>
          <w:t>Anhang 11: Vorlage zur Gewichtung der Unterkriterien der Benutzerfreundlichkeit mit dem AHP</w:t>
        </w:r>
        <w:r w:rsidR="00A445A8">
          <w:rPr>
            <w:noProof/>
            <w:webHidden/>
          </w:rPr>
          <w:tab/>
        </w:r>
        <w:r w:rsidR="00A445A8">
          <w:rPr>
            <w:noProof/>
            <w:webHidden/>
          </w:rPr>
          <w:fldChar w:fldCharType="begin"/>
        </w:r>
        <w:r w:rsidR="00A445A8">
          <w:rPr>
            <w:noProof/>
            <w:webHidden/>
          </w:rPr>
          <w:instrText xml:space="preserve"> PAGEREF _Toc451254005 \h </w:instrText>
        </w:r>
        <w:r w:rsidR="00A445A8">
          <w:rPr>
            <w:noProof/>
            <w:webHidden/>
          </w:rPr>
        </w:r>
        <w:r w:rsidR="00A445A8">
          <w:rPr>
            <w:noProof/>
            <w:webHidden/>
          </w:rPr>
          <w:fldChar w:fldCharType="separate"/>
        </w:r>
        <w:r w:rsidR="000C7041">
          <w:rPr>
            <w:noProof/>
            <w:webHidden/>
          </w:rPr>
          <w:t>124</w:t>
        </w:r>
        <w:r w:rsidR="00A445A8">
          <w:rPr>
            <w:noProof/>
            <w:webHidden/>
          </w:rPr>
          <w:fldChar w:fldCharType="end"/>
        </w:r>
      </w:hyperlink>
    </w:p>
    <w:p w14:paraId="613FCF52" w14:textId="41A9526E" w:rsidR="00A445A8" w:rsidRDefault="008436C6" w:rsidP="004731EF">
      <w:pPr>
        <w:pStyle w:val="Verzeichnis1"/>
        <w:rPr>
          <w:rFonts w:asciiTheme="minorHAnsi" w:eastAsiaTheme="minorEastAsia" w:hAnsiTheme="minorHAnsi"/>
          <w:noProof/>
          <w:sz w:val="22"/>
          <w:lang w:val="en-US"/>
        </w:rPr>
      </w:pPr>
      <w:hyperlink w:anchor="_Toc451254006" w:history="1">
        <w:r w:rsidR="00A445A8" w:rsidRPr="00663383">
          <w:rPr>
            <w:rStyle w:val="Hyperlink"/>
            <w:noProof/>
          </w:rPr>
          <w:t>Anhang 12: Vorlage zur Gewichtung der Hauptkriterien mit dem AHP</w:t>
        </w:r>
        <w:r w:rsidR="00A445A8">
          <w:rPr>
            <w:noProof/>
            <w:webHidden/>
          </w:rPr>
          <w:tab/>
        </w:r>
        <w:r w:rsidR="00A445A8">
          <w:rPr>
            <w:noProof/>
            <w:webHidden/>
          </w:rPr>
          <w:fldChar w:fldCharType="begin"/>
        </w:r>
        <w:r w:rsidR="00A445A8">
          <w:rPr>
            <w:noProof/>
            <w:webHidden/>
          </w:rPr>
          <w:instrText xml:space="preserve"> PAGEREF _Toc451254006 \h </w:instrText>
        </w:r>
        <w:r w:rsidR="00A445A8">
          <w:rPr>
            <w:noProof/>
            <w:webHidden/>
          </w:rPr>
        </w:r>
        <w:r w:rsidR="00A445A8">
          <w:rPr>
            <w:noProof/>
            <w:webHidden/>
          </w:rPr>
          <w:fldChar w:fldCharType="separate"/>
        </w:r>
        <w:r w:rsidR="000C7041">
          <w:rPr>
            <w:noProof/>
            <w:webHidden/>
          </w:rPr>
          <w:t>125</w:t>
        </w:r>
        <w:r w:rsidR="00A445A8">
          <w:rPr>
            <w:noProof/>
            <w:webHidden/>
          </w:rPr>
          <w:fldChar w:fldCharType="end"/>
        </w:r>
      </w:hyperlink>
    </w:p>
    <w:p w14:paraId="68016F0D" w14:textId="0CCA4EB3" w:rsidR="00A445A8" w:rsidRDefault="008436C6" w:rsidP="004731EF">
      <w:pPr>
        <w:pStyle w:val="Verzeichnis1"/>
        <w:rPr>
          <w:rFonts w:asciiTheme="minorHAnsi" w:eastAsiaTheme="minorEastAsia" w:hAnsiTheme="minorHAnsi"/>
          <w:noProof/>
          <w:sz w:val="22"/>
          <w:lang w:val="en-US"/>
        </w:rPr>
      </w:pPr>
      <w:hyperlink w:anchor="_Toc451254007" w:history="1">
        <w:r w:rsidR="00A445A8" w:rsidRPr="00663383">
          <w:rPr>
            <w:rStyle w:val="Hyperlink"/>
            <w:noProof/>
          </w:rPr>
          <w:t>Anhang 13: Durchgeführte Gewichtung der Unterkriterien des Tragekomfort mit dem AHP</w:t>
        </w:r>
        <w:r w:rsidR="00A445A8">
          <w:rPr>
            <w:noProof/>
            <w:webHidden/>
          </w:rPr>
          <w:tab/>
        </w:r>
        <w:r w:rsidR="00A445A8">
          <w:rPr>
            <w:noProof/>
            <w:webHidden/>
          </w:rPr>
          <w:fldChar w:fldCharType="begin"/>
        </w:r>
        <w:r w:rsidR="00A445A8">
          <w:rPr>
            <w:noProof/>
            <w:webHidden/>
          </w:rPr>
          <w:instrText xml:space="preserve"> PAGEREF _Toc451254007 \h </w:instrText>
        </w:r>
        <w:r w:rsidR="00A445A8">
          <w:rPr>
            <w:noProof/>
            <w:webHidden/>
          </w:rPr>
        </w:r>
        <w:r w:rsidR="00A445A8">
          <w:rPr>
            <w:noProof/>
            <w:webHidden/>
          </w:rPr>
          <w:fldChar w:fldCharType="separate"/>
        </w:r>
        <w:r w:rsidR="000C7041">
          <w:rPr>
            <w:noProof/>
            <w:webHidden/>
          </w:rPr>
          <w:t>126</w:t>
        </w:r>
        <w:r w:rsidR="00A445A8">
          <w:rPr>
            <w:noProof/>
            <w:webHidden/>
          </w:rPr>
          <w:fldChar w:fldCharType="end"/>
        </w:r>
      </w:hyperlink>
    </w:p>
    <w:p w14:paraId="1A0E4601" w14:textId="7065402B" w:rsidR="00A445A8" w:rsidRDefault="008436C6" w:rsidP="004731EF">
      <w:pPr>
        <w:pStyle w:val="Verzeichnis1"/>
        <w:rPr>
          <w:rFonts w:asciiTheme="minorHAnsi" w:eastAsiaTheme="minorEastAsia" w:hAnsiTheme="minorHAnsi"/>
          <w:noProof/>
          <w:sz w:val="22"/>
          <w:lang w:val="en-US"/>
        </w:rPr>
      </w:pPr>
      <w:hyperlink w:anchor="_Toc451254008" w:history="1">
        <w:r w:rsidR="00A445A8" w:rsidRPr="00663383">
          <w:rPr>
            <w:rStyle w:val="Hyperlink"/>
            <w:noProof/>
          </w:rPr>
          <w:t>Anhang 14: Durchgeführte Gewichtung der Unterkriterien der Qualität der Immersion mit dem AHP</w:t>
        </w:r>
        <w:r w:rsidR="00A445A8">
          <w:rPr>
            <w:noProof/>
            <w:webHidden/>
          </w:rPr>
          <w:tab/>
        </w:r>
        <w:r w:rsidR="00A445A8">
          <w:rPr>
            <w:noProof/>
            <w:webHidden/>
          </w:rPr>
          <w:fldChar w:fldCharType="begin"/>
        </w:r>
        <w:r w:rsidR="00A445A8">
          <w:rPr>
            <w:noProof/>
            <w:webHidden/>
          </w:rPr>
          <w:instrText xml:space="preserve"> PAGEREF _Toc451254008 \h </w:instrText>
        </w:r>
        <w:r w:rsidR="00A445A8">
          <w:rPr>
            <w:noProof/>
            <w:webHidden/>
          </w:rPr>
        </w:r>
        <w:r w:rsidR="00A445A8">
          <w:rPr>
            <w:noProof/>
            <w:webHidden/>
          </w:rPr>
          <w:fldChar w:fldCharType="separate"/>
        </w:r>
        <w:r w:rsidR="000C7041">
          <w:rPr>
            <w:noProof/>
            <w:webHidden/>
          </w:rPr>
          <w:t>127</w:t>
        </w:r>
        <w:r w:rsidR="00A445A8">
          <w:rPr>
            <w:noProof/>
            <w:webHidden/>
          </w:rPr>
          <w:fldChar w:fldCharType="end"/>
        </w:r>
      </w:hyperlink>
    </w:p>
    <w:p w14:paraId="30A046A4" w14:textId="123ACEFE" w:rsidR="00A445A8" w:rsidRDefault="008436C6" w:rsidP="004731EF">
      <w:pPr>
        <w:pStyle w:val="Verzeichnis1"/>
        <w:rPr>
          <w:rFonts w:asciiTheme="minorHAnsi" w:eastAsiaTheme="minorEastAsia" w:hAnsiTheme="minorHAnsi"/>
          <w:noProof/>
          <w:sz w:val="22"/>
          <w:lang w:val="en-US"/>
        </w:rPr>
      </w:pPr>
      <w:hyperlink w:anchor="_Toc451254009" w:history="1">
        <w:r w:rsidR="00A445A8" w:rsidRPr="00663383">
          <w:rPr>
            <w:rStyle w:val="Hyperlink"/>
            <w:noProof/>
          </w:rPr>
          <w:t>Anhang 15: Durchgeführte Gewichtung der Unterkriterien der Benutzerfreundlichkeit mit dem AHP</w:t>
        </w:r>
        <w:r w:rsidR="00A445A8">
          <w:rPr>
            <w:noProof/>
            <w:webHidden/>
          </w:rPr>
          <w:tab/>
        </w:r>
        <w:r w:rsidR="00A445A8">
          <w:rPr>
            <w:noProof/>
            <w:webHidden/>
          </w:rPr>
          <w:fldChar w:fldCharType="begin"/>
        </w:r>
        <w:r w:rsidR="00A445A8">
          <w:rPr>
            <w:noProof/>
            <w:webHidden/>
          </w:rPr>
          <w:instrText xml:space="preserve"> PAGEREF _Toc451254009 \h </w:instrText>
        </w:r>
        <w:r w:rsidR="00A445A8">
          <w:rPr>
            <w:noProof/>
            <w:webHidden/>
          </w:rPr>
        </w:r>
        <w:r w:rsidR="00A445A8">
          <w:rPr>
            <w:noProof/>
            <w:webHidden/>
          </w:rPr>
          <w:fldChar w:fldCharType="separate"/>
        </w:r>
        <w:r w:rsidR="000C7041">
          <w:rPr>
            <w:noProof/>
            <w:webHidden/>
          </w:rPr>
          <w:t>128</w:t>
        </w:r>
        <w:r w:rsidR="00A445A8">
          <w:rPr>
            <w:noProof/>
            <w:webHidden/>
          </w:rPr>
          <w:fldChar w:fldCharType="end"/>
        </w:r>
      </w:hyperlink>
    </w:p>
    <w:p w14:paraId="0FC2D6DA" w14:textId="708C3AE7" w:rsidR="00A445A8" w:rsidRDefault="008436C6" w:rsidP="004731EF">
      <w:pPr>
        <w:pStyle w:val="Verzeichnis1"/>
        <w:rPr>
          <w:rFonts w:asciiTheme="minorHAnsi" w:eastAsiaTheme="minorEastAsia" w:hAnsiTheme="minorHAnsi"/>
          <w:noProof/>
          <w:sz w:val="22"/>
          <w:lang w:val="en-US"/>
        </w:rPr>
      </w:pPr>
      <w:hyperlink w:anchor="_Toc451254010" w:history="1">
        <w:r w:rsidR="00A445A8" w:rsidRPr="00663383">
          <w:rPr>
            <w:rStyle w:val="Hyperlink"/>
            <w:noProof/>
          </w:rPr>
          <w:t>Anhang 16: Durchgeführte Gewichtung der Hauptkriterien mit dem AHP</w:t>
        </w:r>
        <w:r w:rsidR="00A445A8">
          <w:rPr>
            <w:noProof/>
            <w:webHidden/>
          </w:rPr>
          <w:tab/>
        </w:r>
        <w:r w:rsidR="00A445A8">
          <w:rPr>
            <w:noProof/>
            <w:webHidden/>
          </w:rPr>
          <w:fldChar w:fldCharType="begin"/>
        </w:r>
        <w:r w:rsidR="00A445A8">
          <w:rPr>
            <w:noProof/>
            <w:webHidden/>
          </w:rPr>
          <w:instrText xml:space="preserve"> PAGEREF _Toc451254010 \h </w:instrText>
        </w:r>
        <w:r w:rsidR="00A445A8">
          <w:rPr>
            <w:noProof/>
            <w:webHidden/>
          </w:rPr>
        </w:r>
        <w:r w:rsidR="00A445A8">
          <w:rPr>
            <w:noProof/>
            <w:webHidden/>
          </w:rPr>
          <w:fldChar w:fldCharType="separate"/>
        </w:r>
        <w:r w:rsidR="000C7041">
          <w:rPr>
            <w:noProof/>
            <w:webHidden/>
          </w:rPr>
          <w:t>129</w:t>
        </w:r>
        <w:r w:rsidR="00A445A8">
          <w:rPr>
            <w:noProof/>
            <w:webHidden/>
          </w:rPr>
          <w:fldChar w:fldCharType="end"/>
        </w:r>
      </w:hyperlink>
    </w:p>
    <w:p w14:paraId="40B9116F" w14:textId="37DFE575" w:rsidR="00A445A8" w:rsidRDefault="008436C6" w:rsidP="004731EF">
      <w:pPr>
        <w:pStyle w:val="Verzeichnis1"/>
        <w:rPr>
          <w:rFonts w:asciiTheme="minorHAnsi" w:eastAsiaTheme="minorEastAsia" w:hAnsiTheme="minorHAnsi"/>
          <w:noProof/>
          <w:sz w:val="22"/>
          <w:lang w:val="en-US"/>
        </w:rPr>
      </w:pPr>
      <w:hyperlink w:anchor="_Toc451254011" w:history="1">
        <w:r w:rsidR="00A445A8" w:rsidRPr="00663383">
          <w:rPr>
            <w:rStyle w:val="Hyperlink"/>
            <w:noProof/>
          </w:rPr>
          <w:t>Anhang 17: Programmiercode vierte Station</w:t>
        </w:r>
        <w:r w:rsidR="00A445A8">
          <w:rPr>
            <w:noProof/>
            <w:webHidden/>
          </w:rPr>
          <w:tab/>
        </w:r>
        <w:r w:rsidR="00A445A8">
          <w:rPr>
            <w:noProof/>
            <w:webHidden/>
          </w:rPr>
          <w:fldChar w:fldCharType="begin"/>
        </w:r>
        <w:r w:rsidR="00A445A8">
          <w:rPr>
            <w:noProof/>
            <w:webHidden/>
          </w:rPr>
          <w:instrText xml:space="preserve"> PAGEREF _Toc451254011 \h </w:instrText>
        </w:r>
        <w:r w:rsidR="00A445A8">
          <w:rPr>
            <w:noProof/>
            <w:webHidden/>
          </w:rPr>
        </w:r>
        <w:r w:rsidR="00A445A8">
          <w:rPr>
            <w:noProof/>
            <w:webHidden/>
          </w:rPr>
          <w:fldChar w:fldCharType="separate"/>
        </w:r>
        <w:r w:rsidR="000C7041">
          <w:rPr>
            <w:noProof/>
            <w:webHidden/>
          </w:rPr>
          <w:t>130</w:t>
        </w:r>
        <w:r w:rsidR="00A445A8">
          <w:rPr>
            <w:noProof/>
            <w:webHidden/>
          </w:rPr>
          <w:fldChar w:fldCharType="end"/>
        </w:r>
      </w:hyperlink>
    </w:p>
    <w:p w14:paraId="61B98854" w14:textId="6916C2F8" w:rsidR="00C541A1" w:rsidRDefault="009D1829" w:rsidP="00C541A1">
      <w:pPr>
        <w:rPr>
          <w:lang w:eastAsia="de-DE"/>
        </w:rPr>
      </w:pPr>
      <w:r>
        <w:rPr>
          <w:lang w:eastAsia="de-DE"/>
        </w:rPr>
        <w:fldChar w:fldCharType="end"/>
      </w:r>
    </w:p>
    <w:p w14:paraId="25AFDF8D" w14:textId="77777777" w:rsidR="007347B2" w:rsidRDefault="00C541A1" w:rsidP="00166A44">
      <w:pPr>
        <w:pStyle w:val="Anhang-berschrift1"/>
      </w:pPr>
      <w:r>
        <w:br w:type="page"/>
      </w:r>
    </w:p>
    <w:p w14:paraId="671FE050" w14:textId="7DA6A5C3" w:rsidR="007347B2" w:rsidRDefault="007347B2" w:rsidP="007347B2">
      <w:pPr>
        <w:pStyle w:val="Anhang-berschrift1"/>
      </w:pPr>
      <w:bookmarkStart w:id="350" w:name="_Ref449780163"/>
      <w:bookmarkStart w:id="351" w:name="_Toc449707208"/>
      <w:bookmarkStart w:id="352" w:name="_Toc451253995"/>
      <w:r w:rsidRPr="003B5A28">
        <w:lastRenderedPageBreak/>
        <w:t>Anhang</w:t>
      </w:r>
      <w:r>
        <w:t xml:space="preserve"> </w:t>
      </w:r>
      <w:fldSimple w:instr=" SEQ Anhang \* ARABIC ">
        <w:r w:rsidR="000C7041">
          <w:rPr>
            <w:noProof/>
          </w:rPr>
          <w:t>1</w:t>
        </w:r>
      </w:fldSimple>
      <w:bookmarkEnd w:id="350"/>
      <w:r>
        <w:t xml:space="preserve">: </w:t>
      </w:r>
      <w:r w:rsidR="004F3244">
        <w:t xml:space="preserve">Vorlage zur </w:t>
      </w:r>
      <w:r>
        <w:t>Gewichtung aller Hauptkriterien mit der Paarvergleichsmethode</w:t>
      </w:r>
      <w:bookmarkEnd w:id="351"/>
      <w:bookmarkEnd w:id="352"/>
    </w:p>
    <w:p w14:paraId="4CED50D4" w14:textId="77777777" w:rsidR="004F3244" w:rsidRDefault="004F3244">
      <w:pPr>
        <w:spacing w:line="259" w:lineRule="auto"/>
        <w:jc w:val="left"/>
        <w:rPr>
          <w:lang w:eastAsia="de-DE"/>
        </w:rPr>
      </w:pPr>
      <w:r>
        <w:rPr>
          <w:noProof/>
          <w:lang w:eastAsia="de-DE"/>
        </w:rPr>
        <w:drawing>
          <wp:inline distT="0" distB="0" distL="0" distR="0" wp14:anchorId="2045EF61" wp14:editId="5525D722">
            <wp:extent cx="8298121" cy="3909332"/>
            <wp:effectExtent l="3493" t="0" r="0" b="0"/>
            <wp:docPr id="343" name="Grafik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b="614"/>
                    <a:stretch/>
                  </pic:blipFill>
                  <pic:spPr bwMode="auto">
                    <a:xfrm rot="5400000">
                      <a:off x="0" y="0"/>
                      <a:ext cx="8327607" cy="3923223"/>
                    </a:xfrm>
                    <a:prstGeom prst="rect">
                      <a:avLst/>
                    </a:prstGeom>
                    <a:ln>
                      <a:noFill/>
                    </a:ln>
                    <a:extLst>
                      <a:ext uri="{53640926-AAD7-44D8-BBD7-CCE9431645EC}">
                        <a14:shadowObscured xmlns:a14="http://schemas.microsoft.com/office/drawing/2010/main"/>
                      </a:ext>
                    </a:extLst>
                  </pic:spPr>
                </pic:pic>
              </a:graphicData>
            </a:graphic>
          </wp:inline>
        </w:drawing>
      </w:r>
      <w:r>
        <w:br w:type="page"/>
      </w:r>
    </w:p>
    <w:p w14:paraId="4742A0D8" w14:textId="281D1E6C" w:rsidR="005E353F" w:rsidRDefault="005E353F" w:rsidP="005E353F">
      <w:pPr>
        <w:pStyle w:val="Anhang-berschrift1"/>
      </w:pPr>
      <w:bookmarkStart w:id="353" w:name="_Ref449780262"/>
      <w:bookmarkStart w:id="354" w:name="_Toc449707209"/>
      <w:bookmarkStart w:id="355" w:name="_Toc451253996"/>
      <w:r>
        <w:lastRenderedPageBreak/>
        <w:t xml:space="preserve">Anhang </w:t>
      </w:r>
      <w:fldSimple w:instr=" SEQ Anhang \* ARABIC ">
        <w:r w:rsidR="000C7041">
          <w:rPr>
            <w:noProof/>
          </w:rPr>
          <w:t>2</w:t>
        </w:r>
      </w:fldSimple>
      <w:bookmarkEnd w:id="353"/>
      <w:r>
        <w:t>: Vorlage zur Gewichtung der Unterkriterien des Tragekomforts</w:t>
      </w:r>
      <w:bookmarkEnd w:id="354"/>
      <w:bookmarkEnd w:id="355"/>
    </w:p>
    <w:p w14:paraId="6221516A" w14:textId="793FA641" w:rsidR="00DB0C4E" w:rsidRDefault="00E471BF" w:rsidP="009B34A8">
      <w:r w:rsidRPr="00E471BF">
        <w:drawing>
          <wp:inline distT="0" distB="0" distL="0" distR="0" wp14:anchorId="5F3DC08E" wp14:editId="469CA59E">
            <wp:extent cx="8268562" cy="995461"/>
            <wp:effectExtent l="0" t="1905" r="0" b="0"/>
            <wp:docPr id="344" name="Grafik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rot="5400000">
                      <a:off x="0" y="0"/>
                      <a:ext cx="8469383" cy="1019638"/>
                    </a:xfrm>
                    <a:prstGeom prst="rect">
                      <a:avLst/>
                    </a:prstGeom>
                    <a:noFill/>
                    <a:ln>
                      <a:noFill/>
                    </a:ln>
                  </pic:spPr>
                </pic:pic>
              </a:graphicData>
            </a:graphic>
          </wp:inline>
        </w:drawing>
      </w:r>
    </w:p>
    <w:p w14:paraId="3407219A" w14:textId="7C8A73F5" w:rsidR="005E353F" w:rsidRDefault="00DB0C4E" w:rsidP="00DB0C4E">
      <w:pPr>
        <w:spacing w:line="259" w:lineRule="auto"/>
        <w:jc w:val="left"/>
      </w:pPr>
      <w:r>
        <w:br w:type="page"/>
      </w:r>
    </w:p>
    <w:p w14:paraId="333D2C45" w14:textId="72D9970E" w:rsidR="005E353F" w:rsidRDefault="005E353F" w:rsidP="005E353F">
      <w:pPr>
        <w:pStyle w:val="Anhang-berschrift1"/>
      </w:pPr>
      <w:bookmarkStart w:id="356" w:name="_Ref449780308"/>
      <w:bookmarkStart w:id="357" w:name="_Toc449707210"/>
      <w:bookmarkStart w:id="358" w:name="_Toc451253997"/>
      <w:r>
        <w:lastRenderedPageBreak/>
        <w:t xml:space="preserve">Anhang </w:t>
      </w:r>
      <w:fldSimple w:instr=" SEQ Anhang \* ARABIC ">
        <w:r w:rsidR="000C7041">
          <w:rPr>
            <w:noProof/>
          </w:rPr>
          <w:t>3</w:t>
        </w:r>
      </w:fldSimple>
      <w:bookmarkEnd w:id="356"/>
      <w:r>
        <w:t>: Vorlage zur Gewichtung der Unterkriterien der Qualität der Immersion</w:t>
      </w:r>
      <w:bookmarkEnd w:id="357"/>
      <w:bookmarkEnd w:id="358"/>
    </w:p>
    <w:p w14:paraId="4CD827F6" w14:textId="357797D5" w:rsidR="004F719C" w:rsidRDefault="00E471BF" w:rsidP="009B34A8">
      <w:r w:rsidRPr="00E471BF">
        <w:drawing>
          <wp:inline distT="0" distB="0" distL="0" distR="0" wp14:anchorId="21C5B210" wp14:editId="61F03BDB">
            <wp:extent cx="8245025" cy="3485952"/>
            <wp:effectExtent l="0" t="1588" r="2223" b="2222"/>
            <wp:docPr id="345" name="Grafik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8265785" cy="3494729"/>
                    </a:xfrm>
                    <a:prstGeom prst="rect">
                      <a:avLst/>
                    </a:prstGeom>
                    <a:noFill/>
                    <a:ln>
                      <a:noFill/>
                    </a:ln>
                  </pic:spPr>
                </pic:pic>
              </a:graphicData>
            </a:graphic>
          </wp:inline>
        </w:drawing>
      </w:r>
    </w:p>
    <w:p w14:paraId="40BE0A99" w14:textId="7C10BD9D" w:rsidR="00C541A1" w:rsidRDefault="004F719C" w:rsidP="004F719C">
      <w:pPr>
        <w:spacing w:line="259" w:lineRule="auto"/>
        <w:jc w:val="left"/>
      </w:pPr>
      <w:r>
        <w:br w:type="page"/>
      </w:r>
    </w:p>
    <w:p w14:paraId="1B81DA7E" w14:textId="1E7C86C7" w:rsidR="009B34A8" w:rsidRDefault="009B34A8" w:rsidP="009B34A8">
      <w:pPr>
        <w:pStyle w:val="Anhang-berschrift1"/>
      </w:pPr>
      <w:bookmarkStart w:id="359" w:name="_Ref449780481"/>
      <w:bookmarkStart w:id="360" w:name="_Toc449707211"/>
      <w:bookmarkStart w:id="361" w:name="_Toc451253998"/>
      <w:r>
        <w:lastRenderedPageBreak/>
        <w:t xml:space="preserve">Anhang </w:t>
      </w:r>
      <w:fldSimple w:instr=" SEQ Anhang \* ARABIC ">
        <w:r w:rsidR="000C7041">
          <w:rPr>
            <w:noProof/>
          </w:rPr>
          <w:t>4</w:t>
        </w:r>
      </w:fldSimple>
      <w:bookmarkEnd w:id="359"/>
      <w:r>
        <w:t>: Vorlage zur Gewichtung der Unterkriterien der Benutzerfreundlichkeit</w:t>
      </w:r>
      <w:bookmarkEnd w:id="360"/>
      <w:bookmarkEnd w:id="361"/>
    </w:p>
    <w:p w14:paraId="5FA7CA3F" w14:textId="7EA55E8E" w:rsidR="00461111" w:rsidRDefault="00E471BF" w:rsidP="009B34A8">
      <w:r w:rsidRPr="00E471BF">
        <w:drawing>
          <wp:inline distT="0" distB="0" distL="0" distR="0" wp14:anchorId="719F76EA" wp14:editId="2D2EC66F">
            <wp:extent cx="7969480" cy="1932383"/>
            <wp:effectExtent l="8572" t="0" r="2223" b="2222"/>
            <wp:docPr id="346" name="Grafik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rot="5400000">
                      <a:off x="0" y="0"/>
                      <a:ext cx="8003436" cy="1940616"/>
                    </a:xfrm>
                    <a:prstGeom prst="rect">
                      <a:avLst/>
                    </a:prstGeom>
                    <a:noFill/>
                    <a:ln>
                      <a:noFill/>
                    </a:ln>
                  </pic:spPr>
                </pic:pic>
              </a:graphicData>
            </a:graphic>
          </wp:inline>
        </w:drawing>
      </w:r>
    </w:p>
    <w:p w14:paraId="4306AEC0" w14:textId="77777777" w:rsidR="00461111" w:rsidRDefault="00461111" w:rsidP="00461111">
      <w:r>
        <w:br w:type="page"/>
      </w:r>
    </w:p>
    <w:p w14:paraId="189848B1" w14:textId="0FD533AB" w:rsidR="004F719C" w:rsidRDefault="004F719C" w:rsidP="004F719C">
      <w:pPr>
        <w:pStyle w:val="Anhang-berschrift1"/>
      </w:pPr>
      <w:bookmarkStart w:id="362" w:name="_Toc451253999"/>
      <w:bookmarkStart w:id="363" w:name="_Ref450158547"/>
      <w:r>
        <w:lastRenderedPageBreak/>
        <w:t xml:space="preserve">Anhang </w:t>
      </w:r>
      <w:fldSimple w:instr=" SEQ Anhang \* ARABIC ">
        <w:r w:rsidR="000C7041">
          <w:rPr>
            <w:noProof/>
          </w:rPr>
          <w:t>5</w:t>
        </w:r>
      </w:fldSimple>
      <w:r>
        <w:t>: Durchgeführte Gewichtung aller Hauptkriterien</w:t>
      </w:r>
      <w:bookmarkEnd w:id="362"/>
    </w:p>
    <w:p w14:paraId="78204605" w14:textId="0EE5D85F" w:rsidR="00AA7F1A" w:rsidRDefault="00AA7F1A" w:rsidP="009D1829">
      <w:pPr>
        <w:rPr>
          <w:lang w:eastAsia="de-DE"/>
        </w:rPr>
      </w:pPr>
      <w:r w:rsidRPr="00AA7F1A">
        <w:rPr>
          <w:noProof/>
          <w:lang w:eastAsia="de-DE"/>
        </w:rPr>
        <w:drawing>
          <wp:inline distT="0" distB="0" distL="0" distR="0" wp14:anchorId="6B89CC34" wp14:editId="6C256DEB">
            <wp:extent cx="8623447" cy="3658860"/>
            <wp:effectExtent l="6032" t="0" r="0" b="0"/>
            <wp:docPr id="347" name="Grafik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0" y="0"/>
                      <a:ext cx="8651605" cy="3670807"/>
                    </a:xfrm>
                    <a:prstGeom prst="rect">
                      <a:avLst/>
                    </a:prstGeom>
                    <a:noFill/>
                    <a:ln>
                      <a:noFill/>
                    </a:ln>
                  </pic:spPr>
                </pic:pic>
              </a:graphicData>
            </a:graphic>
          </wp:inline>
        </w:drawing>
      </w:r>
    </w:p>
    <w:p w14:paraId="420CF7C3" w14:textId="33142850" w:rsidR="004F719C" w:rsidRDefault="004F719C" w:rsidP="004F719C">
      <w:pPr>
        <w:pStyle w:val="Anhang-berschrift1"/>
      </w:pPr>
      <w:bookmarkStart w:id="364" w:name="_Toc451254000"/>
      <w:r>
        <w:lastRenderedPageBreak/>
        <w:t xml:space="preserve">Anhang </w:t>
      </w:r>
      <w:fldSimple w:instr=" SEQ Anhang \* ARABIC ">
        <w:r w:rsidR="000C7041">
          <w:rPr>
            <w:noProof/>
          </w:rPr>
          <w:t>6</w:t>
        </w:r>
      </w:fldSimple>
      <w:r>
        <w:t>: Durchgeführte Gewichtung der Unterkriterien des Tragekomforts</w:t>
      </w:r>
      <w:bookmarkEnd w:id="364"/>
    </w:p>
    <w:p w14:paraId="75AA49B8" w14:textId="21ACE07A" w:rsidR="009D1829" w:rsidRDefault="00E471BF">
      <w:pPr>
        <w:spacing w:line="259" w:lineRule="auto"/>
        <w:jc w:val="left"/>
      </w:pPr>
      <w:r w:rsidRPr="00E471BF">
        <w:drawing>
          <wp:inline distT="0" distB="0" distL="0" distR="0" wp14:anchorId="700B14C9" wp14:editId="19EB1721">
            <wp:extent cx="8539755" cy="1153198"/>
            <wp:effectExtent l="0" t="2540" r="0" b="0"/>
            <wp:docPr id="348" name="Grafik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rot="5400000">
                      <a:off x="0" y="0"/>
                      <a:ext cx="8564275" cy="1156509"/>
                    </a:xfrm>
                    <a:prstGeom prst="rect">
                      <a:avLst/>
                    </a:prstGeom>
                    <a:noFill/>
                    <a:ln>
                      <a:noFill/>
                    </a:ln>
                  </pic:spPr>
                </pic:pic>
              </a:graphicData>
            </a:graphic>
          </wp:inline>
        </w:drawing>
      </w:r>
      <w:r w:rsidRPr="00E471BF">
        <w:t xml:space="preserve"> </w:t>
      </w:r>
      <w:r w:rsidR="00AA7F1A">
        <w:br w:type="page"/>
      </w:r>
    </w:p>
    <w:p w14:paraId="20DB1D98" w14:textId="168BEBAC" w:rsidR="009D1829" w:rsidRPr="009D1829" w:rsidRDefault="009D1829" w:rsidP="009D1829">
      <w:pPr>
        <w:pStyle w:val="Anhang-berschrift1"/>
      </w:pPr>
      <w:bookmarkStart w:id="365" w:name="_Toc451254001"/>
      <w:r w:rsidRPr="009D1829">
        <w:lastRenderedPageBreak/>
        <w:t xml:space="preserve">Anhang </w:t>
      </w:r>
      <w:fldSimple w:instr=" SEQ Anhang \* ARABIC ">
        <w:r w:rsidR="000C7041">
          <w:rPr>
            <w:noProof/>
          </w:rPr>
          <w:t>7</w:t>
        </w:r>
      </w:fldSimple>
      <w:r w:rsidRPr="009D1829">
        <w:t>: Durchgeführte Gewichtung der Unterkriterien der Qualität der Immersion</w:t>
      </w:r>
      <w:bookmarkEnd w:id="365"/>
    </w:p>
    <w:p w14:paraId="510E2503" w14:textId="73800DF6" w:rsidR="00AA7F1A" w:rsidRDefault="00E471BF">
      <w:pPr>
        <w:spacing w:line="259" w:lineRule="auto"/>
        <w:jc w:val="left"/>
      </w:pPr>
      <w:r w:rsidRPr="00E471BF">
        <w:drawing>
          <wp:inline distT="0" distB="0" distL="0" distR="0" wp14:anchorId="74C4F135" wp14:editId="1786FC12">
            <wp:extent cx="8134350" cy="3439160"/>
            <wp:effectExtent l="4445" t="0" r="4445" b="4445"/>
            <wp:docPr id="349" name="Grafik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rot="5400000">
                      <a:off x="0" y="0"/>
                      <a:ext cx="8134350" cy="3439160"/>
                    </a:xfrm>
                    <a:prstGeom prst="rect">
                      <a:avLst/>
                    </a:prstGeom>
                    <a:noFill/>
                    <a:ln>
                      <a:noFill/>
                    </a:ln>
                  </pic:spPr>
                </pic:pic>
              </a:graphicData>
            </a:graphic>
          </wp:inline>
        </w:drawing>
      </w:r>
      <w:r w:rsidRPr="00E471BF">
        <w:t xml:space="preserve"> </w:t>
      </w:r>
      <w:r w:rsidR="00AA7F1A">
        <w:br w:type="page"/>
      </w:r>
    </w:p>
    <w:p w14:paraId="225A4356" w14:textId="0F34A7A7" w:rsidR="009D1829" w:rsidRDefault="009D1829" w:rsidP="009D1829">
      <w:pPr>
        <w:pStyle w:val="Anhang-berschrift1"/>
      </w:pPr>
      <w:bookmarkStart w:id="366" w:name="_Toc451254002"/>
      <w:r>
        <w:lastRenderedPageBreak/>
        <w:t xml:space="preserve">Anhang </w:t>
      </w:r>
      <w:fldSimple w:instr=" SEQ Anhang \* ARABIC ">
        <w:r w:rsidR="000C7041">
          <w:rPr>
            <w:noProof/>
          </w:rPr>
          <w:t>8</w:t>
        </w:r>
      </w:fldSimple>
      <w:r>
        <w:t>: Druchgeführte Gewichtung der Unterkriterien der Benutzerfreundlichkeit</w:t>
      </w:r>
      <w:bookmarkEnd w:id="366"/>
    </w:p>
    <w:p w14:paraId="0DF7EBD0" w14:textId="0816D066" w:rsidR="004F719C" w:rsidRDefault="00E471BF">
      <w:pPr>
        <w:spacing w:line="259" w:lineRule="auto"/>
        <w:jc w:val="left"/>
        <w:rPr>
          <w:lang w:eastAsia="de-DE"/>
        </w:rPr>
      </w:pPr>
      <w:r w:rsidRPr="00E471BF">
        <w:drawing>
          <wp:inline distT="0" distB="0" distL="0" distR="0" wp14:anchorId="7766D442" wp14:editId="7DA4CCAA">
            <wp:extent cx="7579595" cy="1837846"/>
            <wp:effectExtent l="0" t="5715" r="0" b="0"/>
            <wp:docPr id="350" name="Grafik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rot="5400000">
                      <a:off x="0" y="0"/>
                      <a:ext cx="7604858" cy="1843972"/>
                    </a:xfrm>
                    <a:prstGeom prst="rect">
                      <a:avLst/>
                    </a:prstGeom>
                    <a:noFill/>
                    <a:ln>
                      <a:noFill/>
                    </a:ln>
                  </pic:spPr>
                </pic:pic>
              </a:graphicData>
            </a:graphic>
          </wp:inline>
        </w:drawing>
      </w:r>
    </w:p>
    <w:p w14:paraId="614FCADE" w14:textId="2D081C62" w:rsidR="00AA7F1A" w:rsidRDefault="004F719C">
      <w:pPr>
        <w:spacing w:line="259" w:lineRule="auto"/>
        <w:jc w:val="left"/>
        <w:rPr>
          <w:lang w:eastAsia="de-DE"/>
        </w:rPr>
      </w:pPr>
      <w:r>
        <w:rPr>
          <w:lang w:eastAsia="de-DE"/>
        </w:rPr>
        <w:br w:type="page"/>
      </w:r>
    </w:p>
    <w:p w14:paraId="1DECF5B8" w14:textId="1549269E" w:rsidR="007054BC" w:rsidRDefault="007054BC" w:rsidP="007054BC">
      <w:pPr>
        <w:pStyle w:val="Anhang-berschrift1"/>
      </w:pPr>
      <w:bookmarkStart w:id="367" w:name="_Toc451254003"/>
      <w:r>
        <w:lastRenderedPageBreak/>
        <w:t xml:space="preserve">Anhang </w:t>
      </w:r>
      <w:fldSimple w:instr=" SEQ Anhang \* ARABIC ">
        <w:r w:rsidR="000C7041">
          <w:rPr>
            <w:noProof/>
          </w:rPr>
          <w:t>9</w:t>
        </w:r>
      </w:fldSimple>
      <w:r w:rsidR="00597261">
        <w:t>: Vorlage zur Gewichtung der</w:t>
      </w:r>
      <w:r>
        <w:t xml:space="preserve"> Unterkrit</w:t>
      </w:r>
      <w:r w:rsidR="002427A8">
        <w:t xml:space="preserve">erien des Tragekomforts mit dem </w:t>
      </w:r>
      <w:r>
        <w:t>AHP</w:t>
      </w:r>
      <w:bookmarkEnd w:id="367"/>
    </w:p>
    <w:p w14:paraId="412A0F2F" w14:textId="26EBDFDB" w:rsidR="00074639" w:rsidRDefault="00074639">
      <w:pPr>
        <w:spacing w:line="259" w:lineRule="auto"/>
        <w:jc w:val="left"/>
      </w:pPr>
      <w:r w:rsidRPr="00074639">
        <w:drawing>
          <wp:inline distT="0" distB="0" distL="0" distR="0" wp14:anchorId="1A1CF52D" wp14:editId="04BC929E">
            <wp:extent cx="7392813" cy="1768700"/>
            <wp:effectExtent l="0" t="7303" r="0" b="0"/>
            <wp:docPr id="351" name="Grafik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5400000">
                      <a:off x="0" y="0"/>
                      <a:ext cx="7424324" cy="1776239"/>
                    </a:xfrm>
                    <a:prstGeom prst="rect">
                      <a:avLst/>
                    </a:prstGeom>
                    <a:noFill/>
                    <a:ln>
                      <a:noFill/>
                    </a:ln>
                  </pic:spPr>
                </pic:pic>
              </a:graphicData>
            </a:graphic>
          </wp:inline>
        </w:drawing>
      </w:r>
    </w:p>
    <w:p w14:paraId="0161FB21" w14:textId="664A9CE2" w:rsidR="007054BC" w:rsidRDefault="00074639">
      <w:pPr>
        <w:spacing w:line="259" w:lineRule="auto"/>
        <w:jc w:val="left"/>
      </w:pPr>
      <w:r>
        <w:br w:type="page"/>
      </w:r>
    </w:p>
    <w:p w14:paraId="7B821C4D" w14:textId="39AD6E1B" w:rsidR="002427A8" w:rsidRDefault="002427A8" w:rsidP="002427A8">
      <w:pPr>
        <w:pStyle w:val="Anhang-berschrift1"/>
      </w:pPr>
      <w:bookmarkStart w:id="368" w:name="_Toc451254004"/>
      <w:r>
        <w:lastRenderedPageBreak/>
        <w:t xml:space="preserve">Anhang </w:t>
      </w:r>
      <w:fldSimple w:instr=" SEQ Anhang \* ARABIC ">
        <w:r w:rsidR="000C7041">
          <w:rPr>
            <w:noProof/>
          </w:rPr>
          <w:t>10</w:t>
        </w:r>
      </w:fldSimple>
      <w:r>
        <w:t>: Vorlage zur Gewichtung der Unterkriterien der Qualität der Immersion mit dem AHP</w:t>
      </w:r>
      <w:bookmarkEnd w:id="368"/>
    </w:p>
    <w:p w14:paraId="762F7ED4" w14:textId="414258F2" w:rsidR="00C44C19" w:rsidRDefault="00074639">
      <w:pPr>
        <w:spacing w:line="259" w:lineRule="auto"/>
        <w:jc w:val="left"/>
      </w:pPr>
      <w:r w:rsidRPr="00074639">
        <w:drawing>
          <wp:inline distT="0" distB="0" distL="0" distR="0" wp14:anchorId="627E986C" wp14:editId="4E1F67B7">
            <wp:extent cx="8004052" cy="3038595"/>
            <wp:effectExtent l="6032" t="0" r="3493" b="3492"/>
            <wp:docPr id="352" name="Grafik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rot="5400000">
                      <a:off x="0" y="0"/>
                      <a:ext cx="8051578" cy="3056637"/>
                    </a:xfrm>
                    <a:prstGeom prst="rect">
                      <a:avLst/>
                    </a:prstGeom>
                    <a:noFill/>
                    <a:ln>
                      <a:noFill/>
                    </a:ln>
                  </pic:spPr>
                </pic:pic>
              </a:graphicData>
            </a:graphic>
          </wp:inline>
        </w:drawing>
      </w:r>
    </w:p>
    <w:p w14:paraId="7E176761" w14:textId="77777777" w:rsidR="00C44C19" w:rsidRDefault="00C44C19">
      <w:pPr>
        <w:spacing w:line="259" w:lineRule="auto"/>
        <w:jc w:val="left"/>
      </w:pPr>
      <w:r>
        <w:br w:type="page"/>
      </w:r>
    </w:p>
    <w:p w14:paraId="6D9E3590" w14:textId="532B87A1" w:rsidR="00C44C19" w:rsidRDefault="00C44C19" w:rsidP="002427A8">
      <w:pPr>
        <w:pStyle w:val="Anhang-berschrift1"/>
      </w:pPr>
      <w:bookmarkStart w:id="369" w:name="_Toc451254005"/>
      <w:r>
        <w:lastRenderedPageBreak/>
        <w:t xml:space="preserve">Anhang </w:t>
      </w:r>
      <w:fldSimple w:instr=" SEQ Anhang \* ARABIC ">
        <w:r w:rsidR="000C7041">
          <w:rPr>
            <w:noProof/>
          </w:rPr>
          <w:t>11</w:t>
        </w:r>
      </w:fldSimple>
      <w:r>
        <w:t>: Vorlage zur Gewichtung der Unterkriterien der Benutzerfreundlichkeit</w:t>
      </w:r>
      <w:r w:rsidR="002427A8">
        <w:t xml:space="preserve"> mit dem AHP</w:t>
      </w:r>
      <w:bookmarkEnd w:id="369"/>
    </w:p>
    <w:p w14:paraId="0E9288CA" w14:textId="458FF65A" w:rsidR="00C44C19" w:rsidRDefault="00074639">
      <w:pPr>
        <w:spacing w:line="259" w:lineRule="auto"/>
        <w:jc w:val="left"/>
      </w:pPr>
      <w:r w:rsidRPr="00074639">
        <w:drawing>
          <wp:inline distT="0" distB="0" distL="0" distR="0" wp14:anchorId="3E51E450" wp14:editId="44DFBF5A">
            <wp:extent cx="8035964" cy="2482656"/>
            <wp:effectExtent l="0" t="4445" r="0" b="0"/>
            <wp:docPr id="353" name="Grafik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rot="5400000">
                      <a:off x="0" y="0"/>
                      <a:ext cx="8084839" cy="2497756"/>
                    </a:xfrm>
                    <a:prstGeom prst="rect">
                      <a:avLst/>
                    </a:prstGeom>
                    <a:noFill/>
                    <a:ln>
                      <a:noFill/>
                    </a:ln>
                  </pic:spPr>
                </pic:pic>
              </a:graphicData>
            </a:graphic>
          </wp:inline>
        </w:drawing>
      </w:r>
    </w:p>
    <w:p w14:paraId="717C1030" w14:textId="77777777" w:rsidR="00C44C19" w:rsidRDefault="00C44C19">
      <w:pPr>
        <w:spacing w:line="259" w:lineRule="auto"/>
        <w:jc w:val="left"/>
      </w:pPr>
      <w:r>
        <w:br w:type="page"/>
      </w:r>
    </w:p>
    <w:p w14:paraId="61CA2439" w14:textId="5AF3C67B" w:rsidR="00C44C19" w:rsidRDefault="00C44C19" w:rsidP="00C44C19">
      <w:pPr>
        <w:pStyle w:val="Anhang-berschrift1"/>
      </w:pPr>
      <w:bookmarkStart w:id="370" w:name="_Toc451254006"/>
      <w:r>
        <w:lastRenderedPageBreak/>
        <w:t xml:space="preserve">Anhang </w:t>
      </w:r>
      <w:fldSimple w:instr=" SEQ Anhang \* ARABIC ">
        <w:r w:rsidR="000C7041">
          <w:rPr>
            <w:noProof/>
          </w:rPr>
          <w:t>12</w:t>
        </w:r>
      </w:fldSimple>
      <w:r>
        <w:t>: Vorlage zur Gewichtung der Hauptkriterien mit dem AHP</w:t>
      </w:r>
      <w:bookmarkEnd w:id="370"/>
    </w:p>
    <w:p w14:paraId="3E3BC4B1" w14:textId="2E42018E" w:rsidR="0092347D" w:rsidRDefault="00C44C19">
      <w:pPr>
        <w:spacing w:line="259" w:lineRule="auto"/>
        <w:jc w:val="left"/>
      </w:pPr>
      <w:r w:rsidRPr="00C44C19">
        <w:rPr>
          <w:noProof/>
          <w:lang w:eastAsia="de-DE"/>
        </w:rPr>
        <w:drawing>
          <wp:inline distT="0" distB="0" distL="0" distR="0" wp14:anchorId="1AF4BA59" wp14:editId="15BE1EED">
            <wp:extent cx="8653113" cy="2990517"/>
            <wp:effectExtent l="0" t="7303" r="7938" b="7937"/>
            <wp:docPr id="354" name="Grafik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rot="5400000">
                      <a:off x="0" y="0"/>
                      <a:ext cx="8655888" cy="2991476"/>
                    </a:xfrm>
                    <a:prstGeom prst="rect">
                      <a:avLst/>
                    </a:prstGeom>
                    <a:noFill/>
                    <a:ln>
                      <a:noFill/>
                    </a:ln>
                  </pic:spPr>
                </pic:pic>
              </a:graphicData>
            </a:graphic>
          </wp:inline>
        </w:drawing>
      </w:r>
    </w:p>
    <w:p w14:paraId="18ACA097" w14:textId="313CF012" w:rsidR="0092347D" w:rsidRDefault="0092347D" w:rsidP="0092347D">
      <w:pPr>
        <w:pStyle w:val="Anhang-berschrift1"/>
      </w:pPr>
      <w:bookmarkStart w:id="371" w:name="_Toc451254007"/>
      <w:r>
        <w:lastRenderedPageBreak/>
        <w:t xml:space="preserve">Anhang </w:t>
      </w:r>
      <w:fldSimple w:instr=" SEQ Anhang \* ARABIC ">
        <w:r w:rsidR="000C7041">
          <w:rPr>
            <w:noProof/>
          </w:rPr>
          <w:t>13</w:t>
        </w:r>
      </w:fldSimple>
      <w:r>
        <w:t xml:space="preserve">: Durchgeführte Gewichtung der Unterkriterien </w:t>
      </w:r>
      <w:r w:rsidR="00074639">
        <w:t>des Tragekomforts</w:t>
      </w:r>
      <w:r>
        <w:t xml:space="preserve"> mit dem AHP</w:t>
      </w:r>
      <w:bookmarkEnd w:id="371"/>
    </w:p>
    <w:p w14:paraId="7147F45C" w14:textId="35019E36" w:rsidR="0092347D" w:rsidRDefault="00074639">
      <w:pPr>
        <w:spacing w:line="259" w:lineRule="auto"/>
        <w:jc w:val="left"/>
      </w:pPr>
      <w:r w:rsidRPr="00074639">
        <w:drawing>
          <wp:inline distT="0" distB="0" distL="0" distR="0" wp14:anchorId="34C7816B" wp14:editId="443177CD">
            <wp:extent cx="6648612" cy="1822563"/>
            <wp:effectExtent l="0" t="6350" r="0" b="0"/>
            <wp:docPr id="355" name="Grafik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5400000">
                      <a:off x="0" y="0"/>
                      <a:ext cx="6680650" cy="1831346"/>
                    </a:xfrm>
                    <a:prstGeom prst="rect">
                      <a:avLst/>
                    </a:prstGeom>
                    <a:noFill/>
                    <a:ln>
                      <a:noFill/>
                    </a:ln>
                  </pic:spPr>
                </pic:pic>
              </a:graphicData>
            </a:graphic>
          </wp:inline>
        </w:drawing>
      </w:r>
    </w:p>
    <w:p w14:paraId="0728099B" w14:textId="77777777" w:rsidR="0092347D" w:rsidRDefault="0092347D">
      <w:pPr>
        <w:spacing w:line="259" w:lineRule="auto"/>
        <w:jc w:val="left"/>
      </w:pPr>
      <w:r>
        <w:br w:type="page"/>
      </w:r>
    </w:p>
    <w:p w14:paraId="153260DE" w14:textId="3E6BD5F0" w:rsidR="0092347D" w:rsidRDefault="0092347D" w:rsidP="0092347D">
      <w:pPr>
        <w:pStyle w:val="Anhang-berschrift1"/>
      </w:pPr>
      <w:bookmarkStart w:id="372" w:name="_Toc451254008"/>
      <w:r>
        <w:lastRenderedPageBreak/>
        <w:t xml:space="preserve">Anhang </w:t>
      </w:r>
      <w:fldSimple w:instr=" SEQ Anhang \* ARABIC ">
        <w:r w:rsidR="000C7041">
          <w:rPr>
            <w:noProof/>
          </w:rPr>
          <w:t>14</w:t>
        </w:r>
      </w:fldSimple>
      <w:r>
        <w:t>: Durchgeführte Gewichtung der Unterkriterien der Qualität der Immersion mit dem AHP</w:t>
      </w:r>
      <w:bookmarkEnd w:id="372"/>
    </w:p>
    <w:p w14:paraId="64FE7885" w14:textId="6B06CA05" w:rsidR="0092347D" w:rsidRDefault="00074639">
      <w:pPr>
        <w:spacing w:line="259" w:lineRule="auto"/>
        <w:jc w:val="left"/>
      </w:pPr>
      <w:r w:rsidRPr="00074639">
        <w:drawing>
          <wp:inline distT="0" distB="0" distL="0" distR="0" wp14:anchorId="408E77A7" wp14:editId="5D01D4D6">
            <wp:extent cx="8345503" cy="3110375"/>
            <wp:effectExtent l="7620" t="0" r="6350" b="6350"/>
            <wp:docPr id="356" name="Grafik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rot="5400000">
                      <a:off x="0" y="0"/>
                      <a:ext cx="8367956" cy="3118743"/>
                    </a:xfrm>
                    <a:prstGeom prst="rect">
                      <a:avLst/>
                    </a:prstGeom>
                    <a:noFill/>
                    <a:ln>
                      <a:noFill/>
                    </a:ln>
                  </pic:spPr>
                </pic:pic>
              </a:graphicData>
            </a:graphic>
          </wp:inline>
        </w:drawing>
      </w:r>
    </w:p>
    <w:p w14:paraId="21DBE7C3" w14:textId="335E0FBF" w:rsidR="00A445A8" w:rsidRDefault="00A445A8" w:rsidP="00A445A8">
      <w:pPr>
        <w:pStyle w:val="Anhang-berschrift1"/>
      </w:pPr>
      <w:bookmarkStart w:id="373" w:name="_Toc451254009"/>
      <w:r>
        <w:lastRenderedPageBreak/>
        <w:t xml:space="preserve">Anhang </w:t>
      </w:r>
      <w:fldSimple w:instr=" SEQ Anhang \* ARABIC ">
        <w:r w:rsidR="000C7041">
          <w:rPr>
            <w:noProof/>
          </w:rPr>
          <w:t>15</w:t>
        </w:r>
      </w:fldSimple>
      <w:r>
        <w:t>: Durchgeführte Gewichtung der Unterkriterien der Benutzerfreundlichkeit mit dem AHP</w:t>
      </w:r>
      <w:bookmarkEnd w:id="373"/>
    </w:p>
    <w:p w14:paraId="09CCE524" w14:textId="55D59E20" w:rsidR="0092347D" w:rsidRDefault="000322F2">
      <w:pPr>
        <w:spacing w:line="259" w:lineRule="auto"/>
        <w:jc w:val="left"/>
      </w:pPr>
      <w:r w:rsidRPr="000322F2">
        <w:drawing>
          <wp:inline distT="0" distB="0" distL="0" distR="0" wp14:anchorId="68E71F84" wp14:editId="1A8E2FE2">
            <wp:extent cx="8132729" cy="2512551"/>
            <wp:effectExtent l="9843" t="0" r="0" b="0"/>
            <wp:docPr id="357" name="Grafik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rot="5400000">
                      <a:off x="0" y="0"/>
                      <a:ext cx="8180776" cy="2527395"/>
                    </a:xfrm>
                    <a:prstGeom prst="rect">
                      <a:avLst/>
                    </a:prstGeom>
                    <a:noFill/>
                    <a:ln>
                      <a:noFill/>
                    </a:ln>
                  </pic:spPr>
                </pic:pic>
              </a:graphicData>
            </a:graphic>
          </wp:inline>
        </w:drawing>
      </w:r>
      <w:r w:rsidRPr="000322F2">
        <w:t xml:space="preserve"> </w:t>
      </w:r>
      <w:r w:rsidR="0092347D">
        <w:br w:type="page"/>
      </w:r>
    </w:p>
    <w:p w14:paraId="502577D0" w14:textId="5741D549" w:rsidR="0092347D" w:rsidRDefault="0092347D" w:rsidP="0092347D">
      <w:pPr>
        <w:pStyle w:val="Anhang-berschrift1"/>
      </w:pPr>
      <w:bookmarkStart w:id="374" w:name="_Toc451254010"/>
      <w:r>
        <w:lastRenderedPageBreak/>
        <w:t xml:space="preserve">Anhang </w:t>
      </w:r>
      <w:fldSimple w:instr=" SEQ Anhang \* ARABIC ">
        <w:r w:rsidR="000C7041">
          <w:rPr>
            <w:noProof/>
          </w:rPr>
          <w:t>16</w:t>
        </w:r>
      </w:fldSimple>
      <w:r>
        <w:t>: Durch</w:t>
      </w:r>
      <w:r w:rsidR="00A445A8">
        <w:t>geführte Gewichtung der Hauptkrit</w:t>
      </w:r>
      <w:r>
        <w:t>erien mit dem AHP</w:t>
      </w:r>
      <w:bookmarkEnd w:id="374"/>
    </w:p>
    <w:p w14:paraId="0B0A0631" w14:textId="4586D320" w:rsidR="0092347D" w:rsidRDefault="0092347D">
      <w:pPr>
        <w:spacing w:line="259" w:lineRule="auto"/>
        <w:jc w:val="left"/>
      </w:pPr>
      <w:r w:rsidRPr="0092347D">
        <w:rPr>
          <w:noProof/>
          <w:lang w:eastAsia="de-DE"/>
        </w:rPr>
        <w:drawing>
          <wp:inline distT="0" distB="0" distL="0" distR="0" wp14:anchorId="17624F90" wp14:editId="35084B78">
            <wp:extent cx="8604871" cy="2973845"/>
            <wp:effectExtent l="0" t="4128" r="2223" b="2222"/>
            <wp:docPr id="358" name="Grafik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rot="5400000">
                      <a:off x="0" y="0"/>
                      <a:ext cx="8675765" cy="2998346"/>
                    </a:xfrm>
                    <a:prstGeom prst="rect">
                      <a:avLst/>
                    </a:prstGeom>
                    <a:noFill/>
                    <a:ln>
                      <a:noFill/>
                    </a:ln>
                  </pic:spPr>
                </pic:pic>
              </a:graphicData>
            </a:graphic>
          </wp:inline>
        </w:drawing>
      </w:r>
      <w:r>
        <w:br w:type="page"/>
      </w:r>
    </w:p>
    <w:p w14:paraId="726AC9BF" w14:textId="2D84F879" w:rsidR="006B1023" w:rsidRDefault="006B1023" w:rsidP="006B1023">
      <w:pPr>
        <w:pStyle w:val="Anhang-berschrift1"/>
      </w:pPr>
      <w:bookmarkStart w:id="375" w:name="_Toc451254011"/>
      <w:r>
        <w:lastRenderedPageBreak/>
        <w:t xml:space="preserve">Anhang </w:t>
      </w:r>
      <w:fldSimple w:instr=" SEQ Anhang \* ARABIC ">
        <w:r w:rsidR="000C7041">
          <w:rPr>
            <w:noProof/>
          </w:rPr>
          <w:t>17</w:t>
        </w:r>
      </w:fldSimple>
      <w:bookmarkEnd w:id="363"/>
      <w:r>
        <w:t>: Programmiercode vierte Station</w:t>
      </w:r>
      <w:bookmarkEnd w:id="375"/>
    </w:p>
    <w:p w14:paraId="05CAA7F7" w14:textId="77777777" w:rsidR="00461111" w:rsidRDefault="00461111" w:rsidP="006B1023">
      <w:pPr>
        <w:pStyle w:val="Beschriftung"/>
        <w:keepNext/>
      </w:pPr>
      <w:r>
        <w:rPr>
          <w:noProof/>
          <w:lang w:eastAsia="de-DE"/>
        </w:rPr>
        <w:drawing>
          <wp:inline distT="0" distB="0" distL="0" distR="0" wp14:anchorId="14A79A8C" wp14:editId="47E549E9">
            <wp:extent cx="7781577" cy="4794998"/>
            <wp:effectExtent l="7302" t="0" r="0" b="0"/>
            <wp:docPr id="309" name="Grafik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rot="5400000">
                      <a:off x="0" y="0"/>
                      <a:ext cx="7791018" cy="4800816"/>
                    </a:xfrm>
                    <a:prstGeom prst="rect">
                      <a:avLst/>
                    </a:prstGeom>
                  </pic:spPr>
                </pic:pic>
              </a:graphicData>
            </a:graphic>
          </wp:inline>
        </w:drawing>
      </w:r>
    </w:p>
    <w:sectPr w:rsidR="00461111" w:rsidSect="00826E14">
      <w:pgSz w:w="11906" w:h="16838"/>
      <w:pgMar w:top="1418" w:right="1134" w:bottom="1134" w:left="283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1FDCA0" w14:textId="77777777" w:rsidR="007F6E2D" w:rsidRDefault="007F6E2D" w:rsidP="006E0836">
      <w:pPr>
        <w:spacing w:after="0" w:line="240" w:lineRule="auto"/>
      </w:pPr>
      <w:r>
        <w:separator/>
      </w:r>
    </w:p>
  </w:endnote>
  <w:endnote w:type="continuationSeparator" w:id="0">
    <w:p w14:paraId="3F34F0D8" w14:textId="77777777" w:rsidR="007F6E2D" w:rsidRDefault="007F6E2D" w:rsidP="006E08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00002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278172" w14:textId="77777777" w:rsidR="007F6E2D" w:rsidRDefault="007F6E2D" w:rsidP="006E0836">
      <w:pPr>
        <w:spacing w:after="0" w:line="240" w:lineRule="auto"/>
      </w:pPr>
      <w:r>
        <w:separator/>
      </w:r>
    </w:p>
  </w:footnote>
  <w:footnote w:type="continuationSeparator" w:id="0">
    <w:p w14:paraId="743AF71C" w14:textId="77777777" w:rsidR="007F6E2D" w:rsidRDefault="007F6E2D" w:rsidP="006E08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FBD4B1" w14:textId="52809449" w:rsidR="004A5ED4" w:rsidRPr="000358CA" w:rsidRDefault="004A5ED4" w:rsidP="008436C6">
    <w:pPr>
      <w:pStyle w:val="Kopfzeile"/>
      <w:tabs>
        <w:tab w:val="right" w:pos="8505"/>
      </w:tabs>
    </w:pPr>
    <w:r>
      <w:fldChar w:fldCharType="begin"/>
    </w:r>
    <w:r w:rsidRPr="000358CA">
      <w:instrText xml:space="preserve"> IF  </w:instrText>
    </w:r>
    <w:fldSimple w:instr=" STYLEREF &quot;Überschrift 1&quot; \n \* MERGEFORMAT ">
      <w:r w:rsidR="000C7041">
        <w:rPr>
          <w:noProof/>
        </w:rPr>
        <w:instrText>1</w:instrText>
      </w:r>
    </w:fldSimple>
    <w:r w:rsidRPr="000358CA">
      <w:instrText xml:space="preserve">&lt;&gt;"0" </w:instrText>
    </w:r>
    <w:r>
      <w:fldChar w:fldCharType="begin"/>
    </w:r>
    <w:r w:rsidRPr="000358CA">
      <w:instrText xml:space="preserve"> QUOTE </w:instrText>
    </w:r>
    <w:fldSimple w:instr=" STYLEREF &quot;Überschrift 1&quot; \n \* MERGEFORMAT ">
      <w:r w:rsidR="000C7041">
        <w:rPr>
          <w:noProof/>
        </w:rPr>
        <w:instrText>1</w:instrText>
      </w:r>
    </w:fldSimple>
    <w:r w:rsidRPr="000358CA">
      <w:instrText xml:space="preserve"> " " \* MERGEFORMAT </w:instrText>
    </w:r>
    <w:r>
      <w:fldChar w:fldCharType="separate"/>
    </w:r>
    <w:r w:rsidR="000C7041">
      <w:rPr>
        <w:noProof/>
      </w:rPr>
      <w:instrText>1</w:instrText>
    </w:r>
    <w:r w:rsidR="000C7041" w:rsidRPr="000358CA">
      <w:instrText xml:space="preserve"> </w:instrText>
    </w:r>
    <w:r>
      <w:fldChar w:fldCharType="end"/>
    </w:r>
    <w:r w:rsidRPr="000358CA">
      <w:instrText xml:space="preserve"> \* MERGEFORMAT </w:instrText>
    </w:r>
    <w:r>
      <w:fldChar w:fldCharType="separate"/>
    </w:r>
    <w:r w:rsidR="000C7041">
      <w:rPr>
        <w:noProof/>
      </w:rPr>
      <w:t>1</w:t>
    </w:r>
    <w:r w:rsidR="000C7041" w:rsidRPr="000358CA">
      <w:rPr>
        <w:noProof/>
      </w:rPr>
      <w:t xml:space="preserve"> </w:t>
    </w:r>
    <w:r>
      <w:fldChar w:fldCharType="end"/>
    </w:r>
    <w:fldSimple w:instr=" STYLEREF  &quot;Überschrift 1&quot; \l  \* MERGEFORMAT ">
      <w:r w:rsidR="000C7041">
        <w:rPr>
          <w:noProof/>
        </w:rPr>
        <w:t>Einführung</w:t>
      </w:r>
    </w:fldSimple>
    <w:r w:rsidRPr="000358CA">
      <w:tab/>
    </w:r>
    <w:r>
      <w:fldChar w:fldCharType="begin"/>
    </w:r>
    <w:r w:rsidRPr="000358CA">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64C9DD" w14:textId="77777777" w:rsidR="004A5ED4" w:rsidRDefault="004A5ED4">
    <w:pPr>
      <w:pStyle w:val="Kopfzeile"/>
    </w:pPr>
    <w:r>
      <w:rPr>
        <w:noProof/>
      </w:rPr>
      <w:drawing>
        <wp:inline distT="0" distB="0" distL="0" distR="0" wp14:anchorId="514141D1" wp14:editId="4F86C5B1">
          <wp:extent cx="5395595" cy="513715"/>
          <wp:effectExtent l="19050" t="0" r="0" b="0"/>
          <wp:docPr id="74" name="Bild 14" descr="logo_inksca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inkscape"/>
                  <pic:cNvPicPr>
                    <a:picLocks noChangeAspect="1" noChangeArrowheads="1"/>
                  </pic:cNvPicPr>
                </pic:nvPicPr>
                <pic:blipFill>
                  <a:blip r:embed="rId1"/>
                  <a:srcRect/>
                  <a:stretch>
                    <a:fillRect/>
                  </a:stretch>
                </pic:blipFill>
                <pic:spPr bwMode="auto">
                  <a:xfrm>
                    <a:off x="0" y="0"/>
                    <a:ext cx="5395595" cy="513715"/>
                  </a:xfrm>
                  <a:prstGeom prst="rect">
                    <a:avLst/>
                  </a:prstGeom>
                  <a:noFill/>
                  <a:ln w="9525">
                    <a:noFill/>
                    <a:miter lim="800000"/>
                    <a:headEnd/>
                    <a:tailEnd/>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472027"/>
      <w:docPartObj>
        <w:docPartGallery w:val="Page Numbers (Top of Page)"/>
        <w:docPartUnique/>
      </w:docPartObj>
    </w:sdtPr>
    <w:sdtContent>
      <w:p w14:paraId="68707EC7" w14:textId="19A9B819" w:rsidR="004A5ED4" w:rsidRDefault="004A5ED4" w:rsidP="000D5077">
        <w:pPr>
          <w:pStyle w:val="Kopfzeile"/>
          <w:ind w:left="4536" w:right="-568" w:firstLine="1843"/>
          <w:jc w:val="right"/>
        </w:pPr>
        <w:r>
          <w:fldChar w:fldCharType="begin"/>
        </w:r>
        <w:r>
          <w:instrText>PAGE   \* MERGEFORMAT</w:instrText>
        </w:r>
        <w:r>
          <w:fldChar w:fldCharType="separate"/>
        </w:r>
        <w:r w:rsidR="000C7041">
          <w:rPr>
            <w:noProof/>
          </w:rPr>
          <w:t>76</w:t>
        </w:r>
        <w:r>
          <w:fldChar w:fldCharType="end"/>
        </w:r>
      </w:p>
    </w:sdtContent>
  </w:sdt>
  <w:p w14:paraId="3EBC9965" w14:textId="77777777" w:rsidR="004A5ED4" w:rsidRDefault="004A5ED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C4E2E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90044A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2ADC7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DBD40D4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254303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610751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74A18C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DCFE6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1F659F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C32B60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E27091"/>
    <w:multiLevelType w:val="hybridMultilevel"/>
    <w:tmpl w:val="2766CC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DD552BD"/>
    <w:multiLevelType w:val="hybridMultilevel"/>
    <w:tmpl w:val="D49CDD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20F7A33"/>
    <w:multiLevelType w:val="hybridMultilevel"/>
    <w:tmpl w:val="B8A2D8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2A27B7E"/>
    <w:multiLevelType w:val="multilevel"/>
    <w:tmpl w:val="DCFE98B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sz w:val="32"/>
        <w:szCs w:val="32"/>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4" w15:restartNumberingAfterBreak="0">
    <w:nsid w:val="194639A3"/>
    <w:multiLevelType w:val="hybridMultilevel"/>
    <w:tmpl w:val="CF2C5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D811E9"/>
    <w:multiLevelType w:val="multilevel"/>
    <w:tmpl w:val="8C4E2E78"/>
    <w:styleLink w:val="Formatvorlage1"/>
    <w:lvl w:ilvl="0">
      <w:start w:val="1"/>
      <w:numFmt w:val="decimal"/>
      <w:lvlText w:val="%1"/>
      <w:lvlJc w:val="left"/>
      <w:pPr>
        <w:tabs>
          <w:tab w:val="num" w:pos="1492"/>
        </w:tabs>
        <w:ind w:left="360" w:hanging="360"/>
      </w:pPr>
      <w:rPr>
        <w:rFonts w:ascii="Times New Roman" w:hAnsi="Times New Roman" w:hint="default"/>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BD03B5"/>
    <w:multiLevelType w:val="hybridMultilevel"/>
    <w:tmpl w:val="C018E0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8C54FE0"/>
    <w:multiLevelType w:val="hybridMultilevel"/>
    <w:tmpl w:val="09428844"/>
    <w:lvl w:ilvl="0" w:tplc="952C377E">
      <w:start w:val="1"/>
      <w:numFmt w:val="decimal"/>
      <w:lvlText w:val="%1."/>
      <w:lvlJc w:val="left"/>
      <w:pPr>
        <w:ind w:left="1065" w:hanging="360"/>
      </w:pPr>
      <w:rPr>
        <w:rFonts w:hint="default"/>
      </w:rPr>
    </w:lvl>
    <w:lvl w:ilvl="1" w:tplc="408EDA4E">
      <w:start w:val="1"/>
      <w:numFmt w:val="lowerRoman"/>
      <w:lvlText w:val="%2."/>
      <w:lvlJc w:val="left"/>
      <w:pPr>
        <w:ind w:left="2145" w:hanging="720"/>
      </w:pPr>
      <w:rPr>
        <w:rFonts w:hint="default"/>
      </w:rPr>
    </w:lvl>
    <w:lvl w:ilvl="2" w:tplc="BE320F52">
      <w:start w:val="1"/>
      <w:numFmt w:val="decimal"/>
      <w:lvlText w:val="%3)"/>
      <w:lvlJc w:val="left"/>
      <w:pPr>
        <w:ind w:left="2685" w:hanging="360"/>
      </w:pPr>
      <w:rPr>
        <w:rFonts w:hint="default"/>
      </w:rPr>
    </w:lvl>
    <w:lvl w:ilvl="3" w:tplc="1E8ADD2A">
      <w:start w:val="1"/>
      <w:numFmt w:val="lowerLetter"/>
      <w:lvlText w:val="%4."/>
      <w:lvlJc w:val="left"/>
      <w:pPr>
        <w:ind w:left="3225" w:hanging="360"/>
      </w:pPr>
      <w:rPr>
        <w:rFonts w:hint="default"/>
      </w:r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8" w15:restartNumberingAfterBreak="0">
    <w:nsid w:val="410F0CFF"/>
    <w:multiLevelType w:val="hybridMultilevel"/>
    <w:tmpl w:val="758848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5B45E68"/>
    <w:multiLevelType w:val="hybridMultilevel"/>
    <w:tmpl w:val="AA3660F2"/>
    <w:lvl w:ilvl="0" w:tplc="0407000F">
      <w:start w:val="1"/>
      <w:numFmt w:val="decimal"/>
      <w:lvlText w:val="%1."/>
      <w:lvlJc w:val="left"/>
      <w:pPr>
        <w:ind w:left="720" w:hanging="360"/>
      </w:pPr>
      <w:rPr>
        <w:rFonts w:hint="default"/>
      </w:rPr>
    </w:lvl>
    <w:lvl w:ilvl="1" w:tplc="50CC09FE">
      <w:start w:val="1"/>
      <w:numFmt w:val="lowerLetter"/>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BD95513"/>
    <w:multiLevelType w:val="hybridMultilevel"/>
    <w:tmpl w:val="EB687D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61AA76F0"/>
    <w:multiLevelType w:val="hybridMultilevel"/>
    <w:tmpl w:val="217848C4"/>
    <w:lvl w:ilvl="0" w:tplc="669E301C">
      <w:start w:val="9"/>
      <w:numFmt w:val="lowerLetter"/>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22" w15:restartNumberingAfterBreak="0">
    <w:nsid w:val="76625CBB"/>
    <w:multiLevelType w:val="multilevel"/>
    <w:tmpl w:val="8C4E2E78"/>
    <w:numStyleLink w:val="Formatvorlage1"/>
  </w:abstractNum>
  <w:abstractNum w:abstractNumId="23" w15:restartNumberingAfterBreak="0">
    <w:nsid w:val="79A91727"/>
    <w:multiLevelType w:val="multilevel"/>
    <w:tmpl w:val="C87CDC6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DE169B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17"/>
  </w:num>
  <w:num w:numId="3">
    <w:abstractNumId w:val="21"/>
  </w:num>
  <w:num w:numId="4">
    <w:abstractNumId w:val="23"/>
    <w:lvlOverride w:ilvl="0">
      <w:startOverride w:val="1"/>
    </w:lvlOverride>
  </w:num>
  <w:num w:numId="5">
    <w:abstractNumId w:val="23"/>
    <w:lvlOverride w:ilvl="0"/>
    <w:lvlOverride w:ilvl="1">
      <w:startOverride w:val="1"/>
    </w:lvlOverride>
  </w:num>
  <w:num w:numId="6">
    <w:abstractNumId w:val="23"/>
    <w:lvlOverride w:ilvl="0"/>
    <w:lvlOverride w:ilvl="1">
      <w:startOverride w:val="1"/>
    </w:lvlOverride>
  </w:num>
  <w:num w:numId="7">
    <w:abstractNumId w:val="23"/>
    <w:lvlOverride w:ilvl="0"/>
    <w:lvlOverride w:ilvl="1">
      <w:startOverride w:val="1"/>
    </w:lvlOverride>
  </w:num>
  <w:num w:numId="8">
    <w:abstractNumId w:val="23"/>
    <w:lvlOverride w:ilvl="0"/>
    <w:lvlOverride w:ilvl="1">
      <w:startOverride w:val="1"/>
    </w:lvlOverride>
  </w:num>
  <w:num w:numId="9">
    <w:abstractNumId w:val="23"/>
    <w:lvlOverride w:ilvl="0"/>
    <w:lvlOverride w:ilvl="1"/>
    <w:lvlOverride w:ilvl="2">
      <w:startOverride w:val="1"/>
    </w:lvlOverride>
  </w:num>
  <w:num w:numId="10">
    <w:abstractNumId w:val="23"/>
    <w:lvlOverride w:ilvl="0"/>
    <w:lvlOverride w:ilvl="1"/>
    <w:lvlOverride w:ilvl="2">
      <w:startOverride w:val="1"/>
    </w:lvlOverride>
  </w:num>
  <w:num w:numId="11">
    <w:abstractNumId w:val="23"/>
    <w:lvlOverride w:ilvl="0"/>
    <w:lvlOverride w:ilvl="1"/>
    <w:lvlOverride w:ilvl="2"/>
    <w:lvlOverride w:ilvl="3">
      <w:startOverride w:val="1"/>
    </w:lvlOverride>
  </w:num>
  <w:num w:numId="12">
    <w:abstractNumId w:val="23"/>
    <w:lvlOverride w:ilvl="0"/>
    <w:lvlOverride w:ilvl="1"/>
    <w:lvlOverride w:ilvl="2"/>
    <w:lvlOverride w:ilvl="3">
      <w:startOverride w:val="1"/>
    </w:lvlOverride>
  </w:num>
  <w:num w:numId="13">
    <w:abstractNumId w:val="23"/>
    <w:lvlOverride w:ilvl="0"/>
    <w:lvlOverride w:ilvl="1">
      <w:startOverride w:val="1"/>
    </w:lvlOverride>
    <w:lvlOverride w:ilvl="2"/>
    <w:lvlOverride w:ilvl="3"/>
  </w:num>
  <w:num w:numId="14">
    <w:abstractNumId w:val="23"/>
    <w:lvlOverride w:ilvl="0"/>
    <w:lvlOverride w:ilvl="1">
      <w:startOverride w:val="1"/>
    </w:lvlOverride>
    <w:lvlOverride w:ilvl="2"/>
    <w:lvlOverride w:ilvl="3"/>
  </w:num>
  <w:num w:numId="15">
    <w:abstractNumId w:val="23"/>
    <w:lvlOverride w:ilvl="0"/>
    <w:lvlOverride w:ilvl="1"/>
    <w:lvlOverride w:ilvl="2">
      <w:startOverride w:val="1"/>
    </w:lvlOverride>
    <w:lvlOverride w:ilvl="3"/>
  </w:num>
  <w:num w:numId="16">
    <w:abstractNumId w:val="24"/>
  </w:num>
  <w:num w:numId="17">
    <w:abstractNumId w:val="13"/>
  </w:num>
  <w:num w:numId="18">
    <w:abstractNumId w:val="0"/>
  </w:num>
  <w:num w:numId="19">
    <w:abstractNumId w:val="1"/>
  </w:num>
  <w:num w:numId="20">
    <w:abstractNumId w:val="2"/>
  </w:num>
  <w:num w:numId="21">
    <w:abstractNumId w:val="3"/>
  </w:num>
  <w:num w:numId="22">
    <w:abstractNumId w:val="4"/>
  </w:num>
  <w:num w:numId="23">
    <w:abstractNumId w:val="5"/>
  </w:num>
  <w:num w:numId="24">
    <w:abstractNumId w:val="6"/>
  </w:num>
  <w:num w:numId="25">
    <w:abstractNumId w:val="7"/>
  </w:num>
  <w:num w:numId="26">
    <w:abstractNumId w:val="8"/>
  </w:num>
  <w:num w:numId="27">
    <w:abstractNumId w:val="9"/>
  </w:num>
  <w:num w:numId="28">
    <w:abstractNumId w:val="11"/>
  </w:num>
  <w:num w:numId="29">
    <w:abstractNumId w:val="12"/>
  </w:num>
  <w:num w:numId="30">
    <w:abstractNumId w:val="10"/>
  </w:num>
  <w:num w:numId="31">
    <w:abstractNumId w:val="16"/>
  </w:num>
  <w:num w:numId="32">
    <w:abstractNumId w:val="15"/>
  </w:num>
  <w:num w:numId="33">
    <w:abstractNumId w:val="22"/>
  </w:num>
  <w:num w:numId="34">
    <w:abstractNumId w:val="20"/>
  </w:num>
  <w:num w:numId="35">
    <w:abstractNumId w:val="18"/>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visionView w:markup="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2DF5"/>
    <w:rsid w:val="00005256"/>
    <w:rsid w:val="0001277E"/>
    <w:rsid w:val="00014BB7"/>
    <w:rsid w:val="00015E6A"/>
    <w:rsid w:val="000164A5"/>
    <w:rsid w:val="000201CD"/>
    <w:rsid w:val="00022B91"/>
    <w:rsid w:val="00024A87"/>
    <w:rsid w:val="00031A89"/>
    <w:rsid w:val="000322F2"/>
    <w:rsid w:val="000471D5"/>
    <w:rsid w:val="000508E8"/>
    <w:rsid w:val="00052E7A"/>
    <w:rsid w:val="00053EBA"/>
    <w:rsid w:val="000558D4"/>
    <w:rsid w:val="00063EC2"/>
    <w:rsid w:val="00064B07"/>
    <w:rsid w:val="0007097C"/>
    <w:rsid w:val="000738D8"/>
    <w:rsid w:val="000739E6"/>
    <w:rsid w:val="00074639"/>
    <w:rsid w:val="0007480C"/>
    <w:rsid w:val="000759C8"/>
    <w:rsid w:val="000772E3"/>
    <w:rsid w:val="00082C0E"/>
    <w:rsid w:val="00086114"/>
    <w:rsid w:val="0009150B"/>
    <w:rsid w:val="000A3D02"/>
    <w:rsid w:val="000B1529"/>
    <w:rsid w:val="000C045F"/>
    <w:rsid w:val="000C058B"/>
    <w:rsid w:val="000C185D"/>
    <w:rsid w:val="000C4EDA"/>
    <w:rsid w:val="000C7041"/>
    <w:rsid w:val="000D2CC7"/>
    <w:rsid w:val="000D2DDA"/>
    <w:rsid w:val="000D4B4A"/>
    <w:rsid w:val="000D5077"/>
    <w:rsid w:val="000E4926"/>
    <w:rsid w:val="000E67D7"/>
    <w:rsid w:val="000F4179"/>
    <w:rsid w:val="000F6AAA"/>
    <w:rsid w:val="001078C1"/>
    <w:rsid w:val="00112450"/>
    <w:rsid w:val="00113BA0"/>
    <w:rsid w:val="00116D0E"/>
    <w:rsid w:val="0012008C"/>
    <w:rsid w:val="001275B8"/>
    <w:rsid w:val="001318EF"/>
    <w:rsid w:val="0014477C"/>
    <w:rsid w:val="001530ED"/>
    <w:rsid w:val="001552E5"/>
    <w:rsid w:val="001661AC"/>
    <w:rsid w:val="00166A44"/>
    <w:rsid w:val="0017000E"/>
    <w:rsid w:val="0017055A"/>
    <w:rsid w:val="001709F4"/>
    <w:rsid w:val="001729C7"/>
    <w:rsid w:val="001744C7"/>
    <w:rsid w:val="00177EFE"/>
    <w:rsid w:val="0018347B"/>
    <w:rsid w:val="00184736"/>
    <w:rsid w:val="00190744"/>
    <w:rsid w:val="00192A8A"/>
    <w:rsid w:val="001B5BB7"/>
    <w:rsid w:val="001B5DA1"/>
    <w:rsid w:val="001D4359"/>
    <w:rsid w:val="001D5230"/>
    <w:rsid w:val="001D64E7"/>
    <w:rsid w:val="001E1E53"/>
    <w:rsid w:val="001E35FA"/>
    <w:rsid w:val="001F2014"/>
    <w:rsid w:val="001F3388"/>
    <w:rsid w:val="001F73E2"/>
    <w:rsid w:val="00200FC6"/>
    <w:rsid w:val="002054AD"/>
    <w:rsid w:val="0020668B"/>
    <w:rsid w:val="00210130"/>
    <w:rsid w:val="00214F00"/>
    <w:rsid w:val="00220648"/>
    <w:rsid w:val="00220B15"/>
    <w:rsid w:val="00225451"/>
    <w:rsid w:val="002427A8"/>
    <w:rsid w:val="00246764"/>
    <w:rsid w:val="002511D2"/>
    <w:rsid w:val="0025398B"/>
    <w:rsid w:val="00262CE8"/>
    <w:rsid w:val="00271AF4"/>
    <w:rsid w:val="00271E6F"/>
    <w:rsid w:val="00272790"/>
    <w:rsid w:val="00274273"/>
    <w:rsid w:val="00276CE0"/>
    <w:rsid w:val="002770AA"/>
    <w:rsid w:val="00285877"/>
    <w:rsid w:val="002A0904"/>
    <w:rsid w:val="002A1EB8"/>
    <w:rsid w:val="002A43F0"/>
    <w:rsid w:val="002A6299"/>
    <w:rsid w:val="002B2242"/>
    <w:rsid w:val="002C3E45"/>
    <w:rsid w:val="002D2F17"/>
    <w:rsid w:val="002D5752"/>
    <w:rsid w:val="002D67FB"/>
    <w:rsid w:val="002E13C1"/>
    <w:rsid w:val="002E6FC3"/>
    <w:rsid w:val="002F362B"/>
    <w:rsid w:val="00307AE4"/>
    <w:rsid w:val="003111C8"/>
    <w:rsid w:val="0031160A"/>
    <w:rsid w:val="00316DCA"/>
    <w:rsid w:val="00320A63"/>
    <w:rsid w:val="00324BCB"/>
    <w:rsid w:val="003254BB"/>
    <w:rsid w:val="0034461C"/>
    <w:rsid w:val="0034549F"/>
    <w:rsid w:val="003513AD"/>
    <w:rsid w:val="003561C4"/>
    <w:rsid w:val="00357669"/>
    <w:rsid w:val="00360195"/>
    <w:rsid w:val="003605D9"/>
    <w:rsid w:val="00361F73"/>
    <w:rsid w:val="00362B3A"/>
    <w:rsid w:val="00363367"/>
    <w:rsid w:val="00366CB9"/>
    <w:rsid w:val="0037148A"/>
    <w:rsid w:val="003718A9"/>
    <w:rsid w:val="00374F57"/>
    <w:rsid w:val="00383E11"/>
    <w:rsid w:val="003847AB"/>
    <w:rsid w:val="003A51FD"/>
    <w:rsid w:val="003A53E5"/>
    <w:rsid w:val="003A59A6"/>
    <w:rsid w:val="003B2F1C"/>
    <w:rsid w:val="003B3500"/>
    <w:rsid w:val="003B510D"/>
    <w:rsid w:val="003B565C"/>
    <w:rsid w:val="003B5A28"/>
    <w:rsid w:val="003B66F0"/>
    <w:rsid w:val="003B6D73"/>
    <w:rsid w:val="003C16B4"/>
    <w:rsid w:val="003C2F28"/>
    <w:rsid w:val="003D0647"/>
    <w:rsid w:val="003D2C91"/>
    <w:rsid w:val="003D4F58"/>
    <w:rsid w:val="003D50DC"/>
    <w:rsid w:val="003E1E22"/>
    <w:rsid w:val="003E7546"/>
    <w:rsid w:val="003F095B"/>
    <w:rsid w:val="003F2890"/>
    <w:rsid w:val="003F42DF"/>
    <w:rsid w:val="00400505"/>
    <w:rsid w:val="00405C1B"/>
    <w:rsid w:val="004129DB"/>
    <w:rsid w:val="0042002B"/>
    <w:rsid w:val="004217DC"/>
    <w:rsid w:val="00424C52"/>
    <w:rsid w:val="00432D6D"/>
    <w:rsid w:val="004346DC"/>
    <w:rsid w:val="00434717"/>
    <w:rsid w:val="00437B26"/>
    <w:rsid w:val="0044363E"/>
    <w:rsid w:val="004459F1"/>
    <w:rsid w:val="004515F6"/>
    <w:rsid w:val="004574E0"/>
    <w:rsid w:val="00461111"/>
    <w:rsid w:val="004666BC"/>
    <w:rsid w:val="004731EF"/>
    <w:rsid w:val="00473D0C"/>
    <w:rsid w:val="00483CA6"/>
    <w:rsid w:val="004878D6"/>
    <w:rsid w:val="00492E3D"/>
    <w:rsid w:val="004959A9"/>
    <w:rsid w:val="004965BD"/>
    <w:rsid w:val="0049731D"/>
    <w:rsid w:val="004A170A"/>
    <w:rsid w:val="004A17F6"/>
    <w:rsid w:val="004A1C6E"/>
    <w:rsid w:val="004A3AC3"/>
    <w:rsid w:val="004A4353"/>
    <w:rsid w:val="004A5ED4"/>
    <w:rsid w:val="004A697D"/>
    <w:rsid w:val="004B0EBC"/>
    <w:rsid w:val="004B3D57"/>
    <w:rsid w:val="004C0F7B"/>
    <w:rsid w:val="004C1B02"/>
    <w:rsid w:val="004D4218"/>
    <w:rsid w:val="004E0ECB"/>
    <w:rsid w:val="004E3269"/>
    <w:rsid w:val="004E3438"/>
    <w:rsid w:val="004E6257"/>
    <w:rsid w:val="004F3244"/>
    <w:rsid w:val="004F719C"/>
    <w:rsid w:val="005047D4"/>
    <w:rsid w:val="00512952"/>
    <w:rsid w:val="00517100"/>
    <w:rsid w:val="00520A43"/>
    <w:rsid w:val="00523B7E"/>
    <w:rsid w:val="0052695E"/>
    <w:rsid w:val="00533D4A"/>
    <w:rsid w:val="00540D3B"/>
    <w:rsid w:val="005419FE"/>
    <w:rsid w:val="00551EA2"/>
    <w:rsid w:val="005529E5"/>
    <w:rsid w:val="005560FE"/>
    <w:rsid w:val="00561E8C"/>
    <w:rsid w:val="0056575F"/>
    <w:rsid w:val="005667CA"/>
    <w:rsid w:val="00574FD0"/>
    <w:rsid w:val="00580B6F"/>
    <w:rsid w:val="00586E8D"/>
    <w:rsid w:val="00590B63"/>
    <w:rsid w:val="005943F9"/>
    <w:rsid w:val="0059477F"/>
    <w:rsid w:val="00595300"/>
    <w:rsid w:val="00597261"/>
    <w:rsid w:val="005A218C"/>
    <w:rsid w:val="005A5C7E"/>
    <w:rsid w:val="005A7FE2"/>
    <w:rsid w:val="005B0E30"/>
    <w:rsid w:val="005B2FDC"/>
    <w:rsid w:val="005B354A"/>
    <w:rsid w:val="005B4AC7"/>
    <w:rsid w:val="005B4DF5"/>
    <w:rsid w:val="005B74FA"/>
    <w:rsid w:val="005C0C2A"/>
    <w:rsid w:val="005C3D9D"/>
    <w:rsid w:val="005D0DF6"/>
    <w:rsid w:val="005D7EC2"/>
    <w:rsid w:val="005E353F"/>
    <w:rsid w:val="00602992"/>
    <w:rsid w:val="0060402C"/>
    <w:rsid w:val="00612201"/>
    <w:rsid w:val="006139D0"/>
    <w:rsid w:val="00614B5F"/>
    <w:rsid w:val="00620F7C"/>
    <w:rsid w:val="00621C3A"/>
    <w:rsid w:val="00622813"/>
    <w:rsid w:val="00633D76"/>
    <w:rsid w:val="00634DE1"/>
    <w:rsid w:val="00635CA9"/>
    <w:rsid w:val="006379D4"/>
    <w:rsid w:val="0064309E"/>
    <w:rsid w:val="00646EF2"/>
    <w:rsid w:val="00660BCD"/>
    <w:rsid w:val="0066765A"/>
    <w:rsid w:val="0067011E"/>
    <w:rsid w:val="006704D1"/>
    <w:rsid w:val="00671847"/>
    <w:rsid w:val="00673D92"/>
    <w:rsid w:val="0067520E"/>
    <w:rsid w:val="00680B5B"/>
    <w:rsid w:val="00684311"/>
    <w:rsid w:val="00690B62"/>
    <w:rsid w:val="00692855"/>
    <w:rsid w:val="00694783"/>
    <w:rsid w:val="006954DE"/>
    <w:rsid w:val="006A31ED"/>
    <w:rsid w:val="006A3D19"/>
    <w:rsid w:val="006A4811"/>
    <w:rsid w:val="006A610F"/>
    <w:rsid w:val="006B050F"/>
    <w:rsid w:val="006B1023"/>
    <w:rsid w:val="006B4AFB"/>
    <w:rsid w:val="006B537C"/>
    <w:rsid w:val="006B67A7"/>
    <w:rsid w:val="006C0A7F"/>
    <w:rsid w:val="006C1397"/>
    <w:rsid w:val="006C287C"/>
    <w:rsid w:val="006C29E8"/>
    <w:rsid w:val="006C35C4"/>
    <w:rsid w:val="006C45F9"/>
    <w:rsid w:val="006C5AD3"/>
    <w:rsid w:val="006C684E"/>
    <w:rsid w:val="006D2E49"/>
    <w:rsid w:val="006D7AA5"/>
    <w:rsid w:val="006E0836"/>
    <w:rsid w:val="006E5117"/>
    <w:rsid w:val="006E5612"/>
    <w:rsid w:val="006F1AC1"/>
    <w:rsid w:val="006F32C7"/>
    <w:rsid w:val="0070342E"/>
    <w:rsid w:val="00704525"/>
    <w:rsid w:val="007054BC"/>
    <w:rsid w:val="007117B6"/>
    <w:rsid w:val="00727E34"/>
    <w:rsid w:val="007347B2"/>
    <w:rsid w:val="007511DF"/>
    <w:rsid w:val="007557BF"/>
    <w:rsid w:val="0075731B"/>
    <w:rsid w:val="00762F48"/>
    <w:rsid w:val="007671CB"/>
    <w:rsid w:val="00770CFB"/>
    <w:rsid w:val="00774CA2"/>
    <w:rsid w:val="00776043"/>
    <w:rsid w:val="00776A92"/>
    <w:rsid w:val="0078029A"/>
    <w:rsid w:val="00781DBA"/>
    <w:rsid w:val="00785EA5"/>
    <w:rsid w:val="00786FD1"/>
    <w:rsid w:val="007915A4"/>
    <w:rsid w:val="00793140"/>
    <w:rsid w:val="007937A1"/>
    <w:rsid w:val="00794B0C"/>
    <w:rsid w:val="007953C1"/>
    <w:rsid w:val="007A298C"/>
    <w:rsid w:val="007A2BBE"/>
    <w:rsid w:val="007A3EFF"/>
    <w:rsid w:val="007A4DE4"/>
    <w:rsid w:val="007B6239"/>
    <w:rsid w:val="007D2DF5"/>
    <w:rsid w:val="007D4708"/>
    <w:rsid w:val="007D4D50"/>
    <w:rsid w:val="007D7B4A"/>
    <w:rsid w:val="007E00CD"/>
    <w:rsid w:val="007E27E1"/>
    <w:rsid w:val="007E7BE1"/>
    <w:rsid w:val="007F6E2D"/>
    <w:rsid w:val="00804CAB"/>
    <w:rsid w:val="008115F0"/>
    <w:rsid w:val="0081212B"/>
    <w:rsid w:val="008148D8"/>
    <w:rsid w:val="00814E38"/>
    <w:rsid w:val="00826E14"/>
    <w:rsid w:val="00826E9A"/>
    <w:rsid w:val="008277BA"/>
    <w:rsid w:val="00827B5E"/>
    <w:rsid w:val="008304D2"/>
    <w:rsid w:val="00840609"/>
    <w:rsid w:val="008436C6"/>
    <w:rsid w:val="00845BA5"/>
    <w:rsid w:val="008557A1"/>
    <w:rsid w:val="00861B4C"/>
    <w:rsid w:val="00864F4C"/>
    <w:rsid w:val="008668D8"/>
    <w:rsid w:val="00866B3E"/>
    <w:rsid w:val="0087631F"/>
    <w:rsid w:val="008819F5"/>
    <w:rsid w:val="00884829"/>
    <w:rsid w:val="008913C3"/>
    <w:rsid w:val="0089288A"/>
    <w:rsid w:val="00895600"/>
    <w:rsid w:val="008A520B"/>
    <w:rsid w:val="008A5A31"/>
    <w:rsid w:val="008B4270"/>
    <w:rsid w:val="008B6A5E"/>
    <w:rsid w:val="008B74CB"/>
    <w:rsid w:val="008C112E"/>
    <w:rsid w:val="008C19F1"/>
    <w:rsid w:val="008C516E"/>
    <w:rsid w:val="008C5C1C"/>
    <w:rsid w:val="008C6033"/>
    <w:rsid w:val="008D085C"/>
    <w:rsid w:val="008D37E1"/>
    <w:rsid w:val="008D5A9A"/>
    <w:rsid w:val="008F5622"/>
    <w:rsid w:val="008F60AD"/>
    <w:rsid w:val="00901D87"/>
    <w:rsid w:val="0090324B"/>
    <w:rsid w:val="00906870"/>
    <w:rsid w:val="009079DF"/>
    <w:rsid w:val="00915F70"/>
    <w:rsid w:val="009170D3"/>
    <w:rsid w:val="0092347D"/>
    <w:rsid w:val="00923784"/>
    <w:rsid w:val="00925E4E"/>
    <w:rsid w:val="00930369"/>
    <w:rsid w:val="0093364A"/>
    <w:rsid w:val="00933F31"/>
    <w:rsid w:val="00945C31"/>
    <w:rsid w:val="0095308B"/>
    <w:rsid w:val="00955BFA"/>
    <w:rsid w:val="009573BD"/>
    <w:rsid w:val="00961BA5"/>
    <w:rsid w:val="00962747"/>
    <w:rsid w:val="00977145"/>
    <w:rsid w:val="00985082"/>
    <w:rsid w:val="00985D2A"/>
    <w:rsid w:val="00985D8A"/>
    <w:rsid w:val="0099679F"/>
    <w:rsid w:val="009B1C52"/>
    <w:rsid w:val="009B1E6B"/>
    <w:rsid w:val="009B34A8"/>
    <w:rsid w:val="009B4216"/>
    <w:rsid w:val="009C2411"/>
    <w:rsid w:val="009C7396"/>
    <w:rsid w:val="009D1829"/>
    <w:rsid w:val="009D2309"/>
    <w:rsid w:val="009D409B"/>
    <w:rsid w:val="009D776D"/>
    <w:rsid w:val="009E0364"/>
    <w:rsid w:val="009E3CB6"/>
    <w:rsid w:val="009E491C"/>
    <w:rsid w:val="009F4700"/>
    <w:rsid w:val="00A00B70"/>
    <w:rsid w:val="00A01611"/>
    <w:rsid w:val="00A049D1"/>
    <w:rsid w:val="00A04B25"/>
    <w:rsid w:val="00A0735E"/>
    <w:rsid w:val="00A137CF"/>
    <w:rsid w:val="00A14408"/>
    <w:rsid w:val="00A207C2"/>
    <w:rsid w:val="00A250B1"/>
    <w:rsid w:val="00A31324"/>
    <w:rsid w:val="00A34E52"/>
    <w:rsid w:val="00A35E18"/>
    <w:rsid w:val="00A402D4"/>
    <w:rsid w:val="00A43334"/>
    <w:rsid w:val="00A445A8"/>
    <w:rsid w:val="00A512EE"/>
    <w:rsid w:val="00A51792"/>
    <w:rsid w:val="00A64E62"/>
    <w:rsid w:val="00A66330"/>
    <w:rsid w:val="00A67925"/>
    <w:rsid w:val="00A761C1"/>
    <w:rsid w:val="00A77BF3"/>
    <w:rsid w:val="00A92EFE"/>
    <w:rsid w:val="00A94375"/>
    <w:rsid w:val="00A94DF7"/>
    <w:rsid w:val="00AA1298"/>
    <w:rsid w:val="00AA7F1A"/>
    <w:rsid w:val="00AB0EC5"/>
    <w:rsid w:val="00AB27B9"/>
    <w:rsid w:val="00AC1099"/>
    <w:rsid w:val="00AC1977"/>
    <w:rsid w:val="00AC2194"/>
    <w:rsid w:val="00AC64F1"/>
    <w:rsid w:val="00AC65B3"/>
    <w:rsid w:val="00AC71BB"/>
    <w:rsid w:val="00AD33F3"/>
    <w:rsid w:val="00AD5ABD"/>
    <w:rsid w:val="00AE5AAE"/>
    <w:rsid w:val="00AF0491"/>
    <w:rsid w:val="00AF1A5A"/>
    <w:rsid w:val="00AF7D18"/>
    <w:rsid w:val="00B01993"/>
    <w:rsid w:val="00B0590A"/>
    <w:rsid w:val="00B05A72"/>
    <w:rsid w:val="00B07E3A"/>
    <w:rsid w:val="00B16D53"/>
    <w:rsid w:val="00B20D94"/>
    <w:rsid w:val="00B2799A"/>
    <w:rsid w:val="00B32128"/>
    <w:rsid w:val="00B344E1"/>
    <w:rsid w:val="00B3577B"/>
    <w:rsid w:val="00B3655B"/>
    <w:rsid w:val="00B463AB"/>
    <w:rsid w:val="00B51183"/>
    <w:rsid w:val="00B6120F"/>
    <w:rsid w:val="00B62561"/>
    <w:rsid w:val="00B800A3"/>
    <w:rsid w:val="00B81C64"/>
    <w:rsid w:val="00B84019"/>
    <w:rsid w:val="00BA68C3"/>
    <w:rsid w:val="00BB680F"/>
    <w:rsid w:val="00BC0590"/>
    <w:rsid w:val="00BC2C77"/>
    <w:rsid w:val="00BC2EA8"/>
    <w:rsid w:val="00BC71F8"/>
    <w:rsid w:val="00BC73CE"/>
    <w:rsid w:val="00BD1138"/>
    <w:rsid w:val="00BD14AC"/>
    <w:rsid w:val="00BD20A2"/>
    <w:rsid w:val="00BD267B"/>
    <w:rsid w:val="00BD4039"/>
    <w:rsid w:val="00BD7CC8"/>
    <w:rsid w:val="00BF0CC8"/>
    <w:rsid w:val="00BF192F"/>
    <w:rsid w:val="00C00966"/>
    <w:rsid w:val="00C0514B"/>
    <w:rsid w:val="00C12926"/>
    <w:rsid w:val="00C15DB3"/>
    <w:rsid w:val="00C16C9A"/>
    <w:rsid w:val="00C179E4"/>
    <w:rsid w:val="00C205FA"/>
    <w:rsid w:val="00C23E84"/>
    <w:rsid w:val="00C2478E"/>
    <w:rsid w:val="00C26B94"/>
    <w:rsid w:val="00C33CEF"/>
    <w:rsid w:val="00C44C19"/>
    <w:rsid w:val="00C541A1"/>
    <w:rsid w:val="00C54F78"/>
    <w:rsid w:val="00C67306"/>
    <w:rsid w:val="00C72F73"/>
    <w:rsid w:val="00C73F48"/>
    <w:rsid w:val="00C80D19"/>
    <w:rsid w:val="00C828E8"/>
    <w:rsid w:val="00C85885"/>
    <w:rsid w:val="00C8637F"/>
    <w:rsid w:val="00C90E5C"/>
    <w:rsid w:val="00C91C5D"/>
    <w:rsid w:val="00CA6B7E"/>
    <w:rsid w:val="00CA789F"/>
    <w:rsid w:val="00CB02CF"/>
    <w:rsid w:val="00CB6704"/>
    <w:rsid w:val="00CC0292"/>
    <w:rsid w:val="00CC1F37"/>
    <w:rsid w:val="00CC4409"/>
    <w:rsid w:val="00CC50C2"/>
    <w:rsid w:val="00CC7C54"/>
    <w:rsid w:val="00CD4ABF"/>
    <w:rsid w:val="00CE2B8E"/>
    <w:rsid w:val="00CE6941"/>
    <w:rsid w:val="00CE7B8A"/>
    <w:rsid w:val="00CF66BD"/>
    <w:rsid w:val="00D0004E"/>
    <w:rsid w:val="00D1531C"/>
    <w:rsid w:val="00D154CD"/>
    <w:rsid w:val="00D155F2"/>
    <w:rsid w:val="00D15946"/>
    <w:rsid w:val="00D172DE"/>
    <w:rsid w:val="00D22368"/>
    <w:rsid w:val="00D257F8"/>
    <w:rsid w:val="00D27E89"/>
    <w:rsid w:val="00D306B5"/>
    <w:rsid w:val="00D422D9"/>
    <w:rsid w:val="00D456E5"/>
    <w:rsid w:val="00D460EC"/>
    <w:rsid w:val="00D473D3"/>
    <w:rsid w:val="00D52726"/>
    <w:rsid w:val="00D555B4"/>
    <w:rsid w:val="00D65779"/>
    <w:rsid w:val="00D71D4A"/>
    <w:rsid w:val="00D72811"/>
    <w:rsid w:val="00D735F9"/>
    <w:rsid w:val="00D76A8A"/>
    <w:rsid w:val="00D76C20"/>
    <w:rsid w:val="00D93E78"/>
    <w:rsid w:val="00DA0B02"/>
    <w:rsid w:val="00DA24E5"/>
    <w:rsid w:val="00DA29D5"/>
    <w:rsid w:val="00DA2D4B"/>
    <w:rsid w:val="00DA2E81"/>
    <w:rsid w:val="00DA3AF6"/>
    <w:rsid w:val="00DA3E55"/>
    <w:rsid w:val="00DA4E60"/>
    <w:rsid w:val="00DB0C4E"/>
    <w:rsid w:val="00DB26A3"/>
    <w:rsid w:val="00DB58CD"/>
    <w:rsid w:val="00DC0058"/>
    <w:rsid w:val="00DC03A3"/>
    <w:rsid w:val="00DC7D5C"/>
    <w:rsid w:val="00DD1D48"/>
    <w:rsid w:val="00DD21F3"/>
    <w:rsid w:val="00DD649B"/>
    <w:rsid w:val="00DD75D4"/>
    <w:rsid w:val="00DD786D"/>
    <w:rsid w:val="00DE1AF2"/>
    <w:rsid w:val="00DE7DF4"/>
    <w:rsid w:val="00DF17A7"/>
    <w:rsid w:val="00DF1C2F"/>
    <w:rsid w:val="00DF2B7A"/>
    <w:rsid w:val="00DF4417"/>
    <w:rsid w:val="00DF4AB1"/>
    <w:rsid w:val="00DF4E39"/>
    <w:rsid w:val="00DF62CD"/>
    <w:rsid w:val="00E00B12"/>
    <w:rsid w:val="00E00FBE"/>
    <w:rsid w:val="00E02EF1"/>
    <w:rsid w:val="00E02FDC"/>
    <w:rsid w:val="00E12BEF"/>
    <w:rsid w:val="00E1568E"/>
    <w:rsid w:val="00E15FBF"/>
    <w:rsid w:val="00E22DFB"/>
    <w:rsid w:val="00E23EF4"/>
    <w:rsid w:val="00E25B8B"/>
    <w:rsid w:val="00E26B68"/>
    <w:rsid w:val="00E27CDB"/>
    <w:rsid w:val="00E311FF"/>
    <w:rsid w:val="00E34DA3"/>
    <w:rsid w:val="00E35321"/>
    <w:rsid w:val="00E40267"/>
    <w:rsid w:val="00E418AB"/>
    <w:rsid w:val="00E4319E"/>
    <w:rsid w:val="00E4373A"/>
    <w:rsid w:val="00E458AB"/>
    <w:rsid w:val="00E471BF"/>
    <w:rsid w:val="00E56730"/>
    <w:rsid w:val="00E56D9E"/>
    <w:rsid w:val="00E61F85"/>
    <w:rsid w:val="00E64258"/>
    <w:rsid w:val="00E72B1A"/>
    <w:rsid w:val="00E73606"/>
    <w:rsid w:val="00E951B0"/>
    <w:rsid w:val="00E96383"/>
    <w:rsid w:val="00EA0ABC"/>
    <w:rsid w:val="00EA7C76"/>
    <w:rsid w:val="00EB0715"/>
    <w:rsid w:val="00EB0C71"/>
    <w:rsid w:val="00EB6B07"/>
    <w:rsid w:val="00EC2E0B"/>
    <w:rsid w:val="00EC3960"/>
    <w:rsid w:val="00EC7B8D"/>
    <w:rsid w:val="00EE27FF"/>
    <w:rsid w:val="00EF2761"/>
    <w:rsid w:val="00EF73E5"/>
    <w:rsid w:val="00F1124C"/>
    <w:rsid w:val="00F13D3E"/>
    <w:rsid w:val="00F14535"/>
    <w:rsid w:val="00F21312"/>
    <w:rsid w:val="00F22D5F"/>
    <w:rsid w:val="00F247A7"/>
    <w:rsid w:val="00F3595B"/>
    <w:rsid w:val="00F35CC6"/>
    <w:rsid w:val="00F36E9D"/>
    <w:rsid w:val="00F3792C"/>
    <w:rsid w:val="00F43A3F"/>
    <w:rsid w:val="00F445A9"/>
    <w:rsid w:val="00F477EC"/>
    <w:rsid w:val="00F620C9"/>
    <w:rsid w:val="00F65EBD"/>
    <w:rsid w:val="00F7300A"/>
    <w:rsid w:val="00F75E12"/>
    <w:rsid w:val="00F834FC"/>
    <w:rsid w:val="00F83871"/>
    <w:rsid w:val="00F84D15"/>
    <w:rsid w:val="00F84EAC"/>
    <w:rsid w:val="00F85DDD"/>
    <w:rsid w:val="00F8697D"/>
    <w:rsid w:val="00F92981"/>
    <w:rsid w:val="00F96AF2"/>
    <w:rsid w:val="00FA14F8"/>
    <w:rsid w:val="00FA338C"/>
    <w:rsid w:val="00FA6564"/>
    <w:rsid w:val="00FB4D46"/>
    <w:rsid w:val="00FB7E56"/>
    <w:rsid w:val="00FD024E"/>
    <w:rsid w:val="00FD1812"/>
    <w:rsid w:val="00FD2435"/>
    <w:rsid w:val="00FD2DB6"/>
    <w:rsid w:val="00FD47CB"/>
    <w:rsid w:val="00FE2D8A"/>
    <w:rsid w:val="00FE7AC9"/>
    <w:rsid w:val="00FF2249"/>
    <w:rsid w:val="00FF6C73"/>
    <w:rsid w:val="00FF6E3A"/>
    <w:rsid w:val="00FF7A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1FFCF"/>
  <w15:chartTrackingRefBased/>
  <w15:docId w15:val="{D689FDE2-E4D5-4B2A-8769-1CED385E3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Standard">
    <w:name w:val="Normal"/>
    <w:qFormat/>
    <w:rsid w:val="00DF17A7"/>
    <w:pPr>
      <w:spacing w:line="36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E458AB"/>
    <w:pPr>
      <w:keepNext/>
      <w:keepLines/>
      <w:numPr>
        <w:numId w:val="17"/>
      </w:numPr>
      <w:spacing w:before="240" w:after="0"/>
      <w:outlineLvl w:val="0"/>
    </w:pPr>
    <w:rPr>
      <w:rFonts w:eastAsiaTheme="majorEastAsia" w:cstheme="majorBidi"/>
      <w:sz w:val="40"/>
      <w:szCs w:val="32"/>
    </w:rPr>
  </w:style>
  <w:style w:type="paragraph" w:styleId="berschrift2">
    <w:name w:val="heading 2"/>
    <w:basedOn w:val="Standard"/>
    <w:next w:val="Standard"/>
    <w:link w:val="berschrift2Zchn"/>
    <w:uiPriority w:val="9"/>
    <w:unhideWhenUsed/>
    <w:qFormat/>
    <w:rsid w:val="00E458AB"/>
    <w:pPr>
      <w:keepNext/>
      <w:keepLines/>
      <w:numPr>
        <w:ilvl w:val="1"/>
        <w:numId w:val="17"/>
      </w:numPr>
      <w:spacing w:before="40" w:after="0"/>
      <w:outlineLvl w:val="1"/>
    </w:pPr>
    <w:rPr>
      <w:rFonts w:eastAsiaTheme="majorEastAsia" w:cstheme="majorBidi"/>
      <w:sz w:val="32"/>
      <w:szCs w:val="26"/>
    </w:rPr>
  </w:style>
  <w:style w:type="paragraph" w:styleId="berschrift3">
    <w:name w:val="heading 3"/>
    <w:basedOn w:val="Standard"/>
    <w:next w:val="Standard"/>
    <w:link w:val="berschrift3Zchn"/>
    <w:uiPriority w:val="9"/>
    <w:unhideWhenUsed/>
    <w:qFormat/>
    <w:rsid w:val="00E458AB"/>
    <w:pPr>
      <w:keepNext/>
      <w:keepLines/>
      <w:numPr>
        <w:ilvl w:val="2"/>
        <w:numId w:val="17"/>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unhideWhenUsed/>
    <w:qFormat/>
    <w:rsid w:val="00DA2D4B"/>
    <w:pPr>
      <w:keepNext/>
      <w:keepLines/>
      <w:numPr>
        <w:ilvl w:val="3"/>
        <w:numId w:val="17"/>
      </w:numPr>
      <w:spacing w:before="40" w:after="0"/>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0C185D"/>
    <w:pPr>
      <w:keepNext/>
      <w:keepLines/>
      <w:numPr>
        <w:ilvl w:val="4"/>
        <w:numId w:val="17"/>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0C185D"/>
    <w:pPr>
      <w:keepNext/>
      <w:keepLines/>
      <w:numPr>
        <w:ilvl w:val="5"/>
        <w:numId w:val="17"/>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0C185D"/>
    <w:pPr>
      <w:keepNext/>
      <w:keepLines/>
      <w:numPr>
        <w:ilvl w:val="6"/>
        <w:numId w:val="17"/>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0C185D"/>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185D"/>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7D2DF5"/>
    <w:pPr>
      <w:spacing w:after="0" w:line="240" w:lineRule="auto"/>
    </w:pPr>
  </w:style>
  <w:style w:type="character" w:customStyle="1" w:styleId="berschrift1Zchn">
    <w:name w:val="Überschrift 1 Zchn"/>
    <w:basedOn w:val="Absatz-Standardschriftart"/>
    <w:link w:val="berschrift1"/>
    <w:uiPriority w:val="9"/>
    <w:rsid w:val="00E458AB"/>
    <w:rPr>
      <w:rFonts w:ascii="Times New Roman" w:eastAsiaTheme="majorEastAsia" w:hAnsi="Times New Roman" w:cstheme="majorBidi"/>
      <w:sz w:val="40"/>
      <w:szCs w:val="32"/>
    </w:rPr>
  </w:style>
  <w:style w:type="paragraph" w:styleId="Listenabsatz">
    <w:name w:val="List Paragraph"/>
    <w:basedOn w:val="Standard"/>
    <w:uiPriority w:val="34"/>
    <w:qFormat/>
    <w:rsid w:val="00985D2A"/>
    <w:pPr>
      <w:ind w:left="720"/>
      <w:contextualSpacing/>
    </w:pPr>
  </w:style>
  <w:style w:type="character" w:customStyle="1" w:styleId="berschrift2Zchn">
    <w:name w:val="Überschrift 2 Zchn"/>
    <w:basedOn w:val="Absatz-Standardschriftart"/>
    <w:link w:val="berschrift2"/>
    <w:uiPriority w:val="9"/>
    <w:rsid w:val="00E458AB"/>
    <w:rPr>
      <w:rFonts w:ascii="Times New Roman" w:eastAsiaTheme="majorEastAsia" w:hAnsi="Times New Roman" w:cstheme="majorBidi"/>
      <w:sz w:val="32"/>
      <w:szCs w:val="26"/>
    </w:rPr>
  </w:style>
  <w:style w:type="character" w:customStyle="1" w:styleId="berschrift3Zchn">
    <w:name w:val="Überschrift 3 Zchn"/>
    <w:basedOn w:val="Absatz-Standardschriftart"/>
    <w:link w:val="berschrift3"/>
    <w:uiPriority w:val="9"/>
    <w:rsid w:val="00E458AB"/>
    <w:rPr>
      <w:rFonts w:ascii="Times New Roman" w:eastAsiaTheme="majorEastAsia" w:hAnsi="Times New Roman" w:cstheme="majorBidi"/>
      <w:sz w:val="32"/>
      <w:szCs w:val="24"/>
    </w:rPr>
  </w:style>
  <w:style w:type="character" w:customStyle="1" w:styleId="berschrift4Zchn">
    <w:name w:val="Überschrift 4 Zchn"/>
    <w:basedOn w:val="Absatz-Standardschriftart"/>
    <w:link w:val="berschrift4"/>
    <w:uiPriority w:val="9"/>
    <w:rsid w:val="00DA2D4B"/>
    <w:rPr>
      <w:rFonts w:ascii="Times New Roman" w:eastAsiaTheme="majorEastAsia" w:hAnsi="Times New Roman" w:cstheme="majorBidi"/>
      <w:iCs/>
      <w:sz w:val="24"/>
    </w:rPr>
  </w:style>
  <w:style w:type="character" w:customStyle="1" w:styleId="berschrift5Zchn">
    <w:name w:val="Überschrift 5 Zchn"/>
    <w:basedOn w:val="Absatz-Standardschriftart"/>
    <w:link w:val="berschrift5"/>
    <w:uiPriority w:val="9"/>
    <w:semiHidden/>
    <w:rsid w:val="000C185D"/>
    <w:rPr>
      <w:rFonts w:asciiTheme="majorHAnsi" w:eastAsiaTheme="majorEastAsia" w:hAnsiTheme="majorHAnsi" w:cstheme="majorBidi"/>
      <w:color w:val="2E74B5" w:themeColor="accent1" w:themeShade="BF"/>
      <w:sz w:val="24"/>
    </w:rPr>
  </w:style>
  <w:style w:type="character" w:customStyle="1" w:styleId="berschrift6Zchn">
    <w:name w:val="Überschrift 6 Zchn"/>
    <w:basedOn w:val="Absatz-Standardschriftart"/>
    <w:link w:val="berschrift6"/>
    <w:uiPriority w:val="9"/>
    <w:semiHidden/>
    <w:rsid w:val="000C185D"/>
    <w:rPr>
      <w:rFonts w:asciiTheme="majorHAnsi" w:eastAsiaTheme="majorEastAsia" w:hAnsiTheme="majorHAnsi" w:cstheme="majorBidi"/>
      <w:color w:val="1F4D78" w:themeColor="accent1" w:themeShade="7F"/>
      <w:sz w:val="24"/>
    </w:rPr>
  </w:style>
  <w:style w:type="character" w:customStyle="1" w:styleId="berschrift7Zchn">
    <w:name w:val="Überschrift 7 Zchn"/>
    <w:basedOn w:val="Absatz-Standardschriftart"/>
    <w:link w:val="berschrift7"/>
    <w:uiPriority w:val="9"/>
    <w:semiHidden/>
    <w:rsid w:val="000C185D"/>
    <w:rPr>
      <w:rFonts w:asciiTheme="majorHAnsi" w:eastAsiaTheme="majorEastAsia" w:hAnsiTheme="majorHAnsi" w:cstheme="majorBidi"/>
      <w:i/>
      <w:iCs/>
      <w:color w:val="1F4D78" w:themeColor="accent1" w:themeShade="7F"/>
      <w:sz w:val="24"/>
    </w:rPr>
  </w:style>
  <w:style w:type="character" w:customStyle="1" w:styleId="berschrift8Zchn">
    <w:name w:val="Überschrift 8 Zchn"/>
    <w:basedOn w:val="Absatz-Standardschriftart"/>
    <w:link w:val="berschrift8"/>
    <w:uiPriority w:val="9"/>
    <w:semiHidden/>
    <w:rsid w:val="000C185D"/>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0C185D"/>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DA2D4B"/>
    <w:pPr>
      <w:numPr>
        <w:numId w:val="0"/>
      </w:numPr>
      <w:outlineLvl w:val="9"/>
    </w:pPr>
    <w:rPr>
      <w:rFonts w:asciiTheme="majorHAnsi" w:hAnsiTheme="majorHAnsi"/>
      <w:color w:val="2E74B5" w:themeColor="accent1" w:themeShade="BF"/>
      <w:sz w:val="32"/>
      <w:lang w:eastAsia="de-DE"/>
    </w:rPr>
  </w:style>
  <w:style w:type="paragraph" w:styleId="Verzeichnis1">
    <w:name w:val="toc 1"/>
    <w:basedOn w:val="Standard"/>
    <w:next w:val="Standard"/>
    <w:autoRedefine/>
    <w:uiPriority w:val="39"/>
    <w:unhideWhenUsed/>
    <w:rsid w:val="004731EF"/>
    <w:pPr>
      <w:tabs>
        <w:tab w:val="right" w:leader="dot" w:pos="6793"/>
      </w:tabs>
      <w:spacing w:after="100"/>
    </w:pPr>
  </w:style>
  <w:style w:type="paragraph" w:styleId="Verzeichnis2">
    <w:name w:val="toc 2"/>
    <w:basedOn w:val="Standard"/>
    <w:next w:val="Standard"/>
    <w:autoRedefine/>
    <w:uiPriority w:val="39"/>
    <w:unhideWhenUsed/>
    <w:rsid w:val="00DA2D4B"/>
    <w:pPr>
      <w:spacing w:after="100"/>
      <w:ind w:left="240"/>
    </w:pPr>
  </w:style>
  <w:style w:type="paragraph" w:styleId="Verzeichnis3">
    <w:name w:val="toc 3"/>
    <w:basedOn w:val="Standard"/>
    <w:next w:val="Standard"/>
    <w:autoRedefine/>
    <w:uiPriority w:val="39"/>
    <w:unhideWhenUsed/>
    <w:rsid w:val="00DA2D4B"/>
    <w:pPr>
      <w:spacing w:after="100"/>
      <w:ind w:left="480"/>
    </w:pPr>
  </w:style>
  <w:style w:type="character" w:styleId="Hyperlink">
    <w:name w:val="Hyperlink"/>
    <w:basedOn w:val="Absatz-Standardschriftart"/>
    <w:uiPriority w:val="99"/>
    <w:unhideWhenUsed/>
    <w:rsid w:val="00DA2D4B"/>
    <w:rPr>
      <w:color w:val="0563C1" w:themeColor="hyperlink"/>
      <w:u w:val="single"/>
    </w:rPr>
  </w:style>
  <w:style w:type="paragraph" w:styleId="Literaturverzeichnis">
    <w:name w:val="Bibliography"/>
    <w:basedOn w:val="Standard"/>
    <w:next w:val="Standard"/>
    <w:uiPriority w:val="37"/>
    <w:semiHidden/>
    <w:unhideWhenUsed/>
    <w:rsid w:val="005B2FDC"/>
  </w:style>
  <w:style w:type="character" w:styleId="Buchtitel">
    <w:name w:val="Book Title"/>
    <w:basedOn w:val="Absatz-Standardschriftart"/>
    <w:uiPriority w:val="33"/>
    <w:qFormat/>
    <w:rsid w:val="005B2FDC"/>
    <w:rPr>
      <w:b/>
      <w:bCs/>
      <w:i/>
      <w:iCs/>
      <w:spacing w:val="5"/>
    </w:rPr>
  </w:style>
  <w:style w:type="character" w:styleId="IntensiverVerweis">
    <w:name w:val="Intense Reference"/>
    <w:basedOn w:val="Absatz-Standardschriftart"/>
    <w:uiPriority w:val="32"/>
    <w:qFormat/>
    <w:rsid w:val="005B2FDC"/>
    <w:rPr>
      <w:b/>
      <w:bCs/>
      <w:smallCaps/>
      <w:color w:val="5B9BD5" w:themeColor="accent1"/>
      <w:spacing w:val="5"/>
    </w:rPr>
  </w:style>
  <w:style w:type="character" w:styleId="SchwacherVerweis">
    <w:name w:val="Subtle Reference"/>
    <w:basedOn w:val="Absatz-Standardschriftart"/>
    <w:uiPriority w:val="31"/>
    <w:qFormat/>
    <w:rsid w:val="005B2FDC"/>
    <w:rPr>
      <w:smallCaps/>
      <w:color w:val="5A5A5A" w:themeColor="text1" w:themeTint="A5"/>
    </w:rPr>
  </w:style>
  <w:style w:type="character" w:styleId="IntensiveHervorhebung">
    <w:name w:val="Intense Emphasis"/>
    <w:basedOn w:val="Absatz-Standardschriftart"/>
    <w:uiPriority w:val="21"/>
    <w:qFormat/>
    <w:rsid w:val="005B2FDC"/>
    <w:rPr>
      <w:i/>
      <w:iCs/>
      <w:color w:val="5B9BD5" w:themeColor="accent1"/>
    </w:rPr>
  </w:style>
  <w:style w:type="character" w:styleId="SchwacheHervorhebung">
    <w:name w:val="Subtle Emphasis"/>
    <w:basedOn w:val="Absatz-Standardschriftart"/>
    <w:uiPriority w:val="19"/>
    <w:qFormat/>
    <w:rsid w:val="005B2FDC"/>
    <w:rPr>
      <w:i/>
      <w:iCs/>
      <w:color w:val="404040" w:themeColor="text1" w:themeTint="BF"/>
    </w:rPr>
  </w:style>
  <w:style w:type="paragraph" w:styleId="IntensivesZitat">
    <w:name w:val="Intense Quote"/>
    <w:basedOn w:val="Standard"/>
    <w:next w:val="Standard"/>
    <w:link w:val="IntensivesZitatZchn"/>
    <w:uiPriority w:val="30"/>
    <w:qFormat/>
    <w:rsid w:val="005B2FD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B2FDC"/>
    <w:rPr>
      <w:rFonts w:ascii="Times New Roman" w:hAnsi="Times New Roman"/>
      <w:i/>
      <w:iCs/>
      <w:color w:val="5B9BD5" w:themeColor="accent1"/>
      <w:sz w:val="24"/>
    </w:rPr>
  </w:style>
  <w:style w:type="paragraph" w:styleId="Zitat">
    <w:name w:val="Quote"/>
    <w:basedOn w:val="Standard"/>
    <w:next w:val="Standard"/>
    <w:link w:val="ZitatZchn"/>
    <w:uiPriority w:val="29"/>
    <w:qFormat/>
    <w:rsid w:val="005B2FDC"/>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B2FDC"/>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5B2FD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5B2FD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B2FD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B2FD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5B2FD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5B2FD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5B2FD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B2FD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B2FD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B2FD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B2FD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B2FD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B2FD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B2FD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B2FD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B2FD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B2FD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B2FD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B2FD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B2FD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B2FDC"/>
    <w:rPr>
      <w:i/>
      <w:iCs/>
    </w:rPr>
  </w:style>
  <w:style w:type="character" w:styleId="HTMLSchreibmaschine">
    <w:name w:val="HTML Typewriter"/>
    <w:basedOn w:val="Absatz-Standardschriftart"/>
    <w:uiPriority w:val="99"/>
    <w:semiHidden/>
    <w:unhideWhenUsed/>
    <w:rsid w:val="005B2FDC"/>
    <w:rPr>
      <w:rFonts w:ascii="Consolas" w:hAnsi="Consolas"/>
      <w:sz w:val="20"/>
      <w:szCs w:val="20"/>
    </w:rPr>
  </w:style>
  <w:style w:type="character" w:styleId="HTMLBeispiel">
    <w:name w:val="HTML Sample"/>
    <w:basedOn w:val="Absatz-Standardschriftart"/>
    <w:uiPriority w:val="99"/>
    <w:semiHidden/>
    <w:unhideWhenUsed/>
    <w:rsid w:val="005B2FDC"/>
    <w:rPr>
      <w:rFonts w:ascii="Consolas" w:hAnsi="Consolas"/>
      <w:sz w:val="24"/>
      <w:szCs w:val="24"/>
    </w:rPr>
  </w:style>
  <w:style w:type="paragraph" w:styleId="HTMLVorformatiert">
    <w:name w:val="HTML Preformatted"/>
    <w:basedOn w:val="Standard"/>
    <w:link w:val="HTMLVorformatiertZchn"/>
    <w:uiPriority w:val="99"/>
    <w:semiHidden/>
    <w:unhideWhenUsed/>
    <w:rsid w:val="005B2FDC"/>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5B2FDC"/>
    <w:rPr>
      <w:rFonts w:ascii="Consolas" w:hAnsi="Consolas"/>
      <w:sz w:val="20"/>
      <w:szCs w:val="20"/>
    </w:rPr>
  </w:style>
  <w:style w:type="character" w:styleId="HTMLTastatur">
    <w:name w:val="HTML Keyboard"/>
    <w:basedOn w:val="Absatz-Standardschriftart"/>
    <w:uiPriority w:val="99"/>
    <w:semiHidden/>
    <w:unhideWhenUsed/>
    <w:rsid w:val="005B2FDC"/>
    <w:rPr>
      <w:rFonts w:ascii="Consolas" w:hAnsi="Consolas"/>
      <w:sz w:val="20"/>
      <w:szCs w:val="20"/>
    </w:rPr>
  </w:style>
  <w:style w:type="character" w:styleId="HTMLDefinition">
    <w:name w:val="HTML Definition"/>
    <w:basedOn w:val="Absatz-Standardschriftart"/>
    <w:uiPriority w:val="99"/>
    <w:semiHidden/>
    <w:unhideWhenUsed/>
    <w:rsid w:val="005B2FDC"/>
    <w:rPr>
      <w:i/>
      <w:iCs/>
    </w:rPr>
  </w:style>
  <w:style w:type="character" w:styleId="HTMLCode">
    <w:name w:val="HTML Code"/>
    <w:basedOn w:val="Absatz-Standardschriftart"/>
    <w:uiPriority w:val="99"/>
    <w:semiHidden/>
    <w:unhideWhenUsed/>
    <w:rsid w:val="005B2FDC"/>
    <w:rPr>
      <w:rFonts w:ascii="Consolas" w:hAnsi="Consolas"/>
      <w:sz w:val="20"/>
      <w:szCs w:val="20"/>
    </w:rPr>
  </w:style>
  <w:style w:type="character" w:styleId="HTMLZitat">
    <w:name w:val="HTML Cite"/>
    <w:basedOn w:val="Absatz-Standardschriftart"/>
    <w:uiPriority w:val="99"/>
    <w:semiHidden/>
    <w:unhideWhenUsed/>
    <w:rsid w:val="005B2FDC"/>
    <w:rPr>
      <w:i/>
      <w:iCs/>
    </w:rPr>
  </w:style>
  <w:style w:type="paragraph" w:styleId="HTMLAdresse">
    <w:name w:val="HTML Address"/>
    <w:basedOn w:val="Standard"/>
    <w:link w:val="HTMLAdresseZchn"/>
    <w:uiPriority w:val="99"/>
    <w:semiHidden/>
    <w:unhideWhenUsed/>
    <w:rsid w:val="005B2FDC"/>
    <w:pPr>
      <w:spacing w:after="0" w:line="240" w:lineRule="auto"/>
    </w:pPr>
    <w:rPr>
      <w:i/>
      <w:iCs/>
    </w:rPr>
  </w:style>
  <w:style w:type="character" w:customStyle="1" w:styleId="HTMLAdresseZchn">
    <w:name w:val="HTML Adresse Zchn"/>
    <w:basedOn w:val="Absatz-Standardschriftart"/>
    <w:link w:val="HTMLAdresse"/>
    <w:uiPriority w:val="99"/>
    <w:semiHidden/>
    <w:rsid w:val="005B2FDC"/>
    <w:rPr>
      <w:rFonts w:ascii="Times New Roman" w:hAnsi="Times New Roman"/>
      <w:i/>
      <w:iCs/>
      <w:sz w:val="24"/>
    </w:rPr>
  </w:style>
  <w:style w:type="character" w:styleId="HTMLAkronym">
    <w:name w:val="HTML Acronym"/>
    <w:basedOn w:val="Absatz-Standardschriftart"/>
    <w:uiPriority w:val="99"/>
    <w:semiHidden/>
    <w:unhideWhenUsed/>
    <w:rsid w:val="005B2FDC"/>
  </w:style>
  <w:style w:type="paragraph" w:styleId="StandardWeb">
    <w:name w:val="Normal (Web)"/>
    <w:basedOn w:val="Standard"/>
    <w:uiPriority w:val="99"/>
    <w:unhideWhenUsed/>
    <w:rsid w:val="005B2FDC"/>
    <w:rPr>
      <w:rFonts w:cs="Times New Roman"/>
      <w:szCs w:val="24"/>
    </w:rPr>
  </w:style>
  <w:style w:type="paragraph" w:styleId="NurText">
    <w:name w:val="Plain Text"/>
    <w:basedOn w:val="Standard"/>
    <w:link w:val="NurTextZchn"/>
    <w:uiPriority w:val="99"/>
    <w:semiHidden/>
    <w:unhideWhenUsed/>
    <w:rsid w:val="005B2FD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5B2FDC"/>
    <w:rPr>
      <w:rFonts w:ascii="Consolas" w:hAnsi="Consolas"/>
      <w:sz w:val="21"/>
      <w:szCs w:val="21"/>
    </w:rPr>
  </w:style>
  <w:style w:type="paragraph" w:styleId="Dokumentstruktur">
    <w:name w:val="Document Map"/>
    <w:basedOn w:val="Standard"/>
    <w:link w:val="DokumentstrukturZchn"/>
    <w:uiPriority w:val="99"/>
    <w:semiHidden/>
    <w:unhideWhenUsed/>
    <w:rsid w:val="005B2FDC"/>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5B2FDC"/>
    <w:rPr>
      <w:rFonts w:ascii="Segoe UI" w:hAnsi="Segoe UI" w:cs="Segoe UI"/>
      <w:sz w:val="16"/>
      <w:szCs w:val="16"/>
    </w:rPr>
  </w:style>
  <w:style w:type="character" w:styleId="Hervorhebung">
    <w:name w:val="Emphasis"/>
    <w:basedOn w:val="Absatz-Standardschriftart"/>
    <w:uiPriority w:val="20"/>
    <w:qFormat/>
    <w:rsid w:val="005B2FDC"/>
    <w:rPr>
      <w:i/>
      <w:iCs/>
    </w:rPr>
  </w:style>
  <w:style w:type="character" w:styleId="Fett">
    <w:name w:val="Strong"/>
    <w:basedOn w:val="Absatz-Standardschriftart"/>
    <w:uiPriority w:val="22"/>
    <w:qFormat/>
    <w:rsid w:val="005B2FDC"/>
    <w:rPr>
      <w:b/>
      <w:bCs/>
    </w:rPr>
  </w:style>
  <w:style w:type="character" w:styleId="BesuchterLink">
    <w:name w:val="FollowedHyperlink"/>
    <w:basedOn w:val="Absatz-Standardschriftart"/>
    <w:uiPriority w:val="99"/>
    <w:semiHidden/>
    <w:unhideWhenUsed/>
    <w:rsid w:val="005B2FDC"/>
    <w:rPr>
      <w:color w:val="954F72" w:themeColor="followedHyperlink"/>
      <w:u w:val="single"/>
    </w:rPr>
  </w:style>
  <w:style w:type="paragraph" w:styleId="Blocktext">
    <w:name w:val="Block Text"/>
    <w:basedOn w:val="Standard"/>
    <w:uiPriority w:val="99"/>
    <w:semiHidden/>
    <w:unhideWhenUsed/>
    <w:rsid w:val="005B2FD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5B2FD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5B2FDC"/>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5B2FD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5B2FDC"/>
    <w:rPr>
      <w:rFonts w:ascii="Times New Roman" w:hAnsi="Times New Roman"/>
      <w:sz w:val="24"/>
    </w:rPr>
  </w:style>
  <w:style w:type="paragraph" w:styleId="Textkrper3">
    <w:name w:val="Body Text 3"/>
    <w:basedOn w:val="Standard"/>
    <w:link w:val="Textkrper3Zchn"/>
    <w:uiPriority w:val="99"/>
    <w:semiHidden/>
    <w:unhideWhenUsed/>
    <w:rsid w:val="005B2FDC"/>
    <w:pPr>
      <w:spacing w:after="120"/>
    </w:pPr>
    <w:rPr>
      <w:sz w:val="16"/>
      <w:szCs w:val="16"/>
    </w:rPr>
  </w:style>
  <w:style w:type="character" w:customStyle="1" w:styleId="Textkrper3Zchn">
    <w:name w:val="Textkörper 3 Zchn"/>
    <w:basedOn w:val="Absatz-Standardschriftart"/>
    <w:link w:val="Textkrper3"/>
    <w:uiPriority w:val="99"/>
    <w:semiHidden/>
    <w:rsid w:val="005B2FDC"/>
    <w:rPr>
      <w:rFonts w:ascii="Times New Roman" w:hAnsi="Times New Roman"/>
      <w:sz w:val="16"/>
      <w:szCs w:val="16"/>
    </w:rPr>
  </w:style>
  <w:style w:type="paragraph" w:styleId="Textkrper2">
    <w:name w:val="Body Text 2"/>
    <w:basedOn w:val="Standard"/>
    <w:link w:val="Textkrper2Zchn"/>
    <w:uiPriority w:val="99"/>
    <w:semiHidden/>
    <w:unhideWhenUsed/>
    <w:rsid w:val="005B2FDC"/>
    <w:pPr>
      <w:spacing w:after="120" w:line="480" w:lineRule="auto"/>
    </w:pPr>
  </w:style>
  <w:style w:type="character" w:customStyle="1" w:styleId="Textkrper2Zchn">
    <w:name w:val="Textkörper 2 Zchn"/>
    <w:basedOn w:val="Absatz-Standardschriftart"/>
    <w:link w:val="Textkrper2"/>
    <w:uiPriority w:val="99"/>
    <w:semiHidden/>
    <w:rsid w:val="005B2FDC"/>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5B2FD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5B2FDC"/>
    <w:rPr>
      <w:rFonts w:ascii="Times New Roman" w:hAnsi="Times New Roman"/>
      <w:sz w:val="24"/>
    </w:rPr>
  </w:style>
  <w:style w:type="paragraph" w:styleId="Textkrper-Zeileneinzug">
    <w:name w:val="Body Text Indent"/>
    <w:basedOn w:val="Standard"/>
    <w:link w:val="Textkrper-ZeileneinzugZchn"/>
    <w:uiPriority w:val="99"/>
    <w:semiHidden/>
    <w:unhideWhenUsed/>
    <w:rsid w:val="005B2FDC"/>
    <w:pPr>
      <w:spacing w:after="120"/>
      <w:ind w:left="283"/>
    </w:pPr>
  </w:style>
  <w:style w:type="character" w:customStyle="1" w:styleId="Textkrper-ZeileneinzugZchn">
    <w:name w:val="Textkörper-Zeileneinzug Zchn"/>
    <w:basedOn w:val="Absatz-Standardschriftart"/>
    <w:link w:val="Textkrper-Zeileneinzug"/>
    <w:uiPriority w:val="99"/>
    <w:semiHidden/>
    <w:rsid w:val="005B2FDC"/>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5B2FD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5B2FDC"/>
    <w:rPr>
      <w:rFonts w:ascii="Times New Roman" w:hAnsi="Times New Roman"/>
      <w:sz w:val="24"/>
    </w:rPr>
  </w:style>
  <w:style w:type="paragraph" w:styleId="Textkrper">
    <w:name w:val="Body Text"/>
    <w:basedOn w:val="Standard"/>
    <w:link w:val="TextkrperZchn"/>
    <w:uiPriority w:val="99"/>
    <w:semiHidden/>
    <w:unhideWhenUsed/>
    <w:rsid w:val="005B2FDC"/>
    <w:pPr>
      <w:spacing w:after="120"/>
    </w:pPr>
  </w:style>
  <w:style w:type="character" w:customStyle="1" w:styleId="TextkrperZchn">
    <w:name w:val="Textkörper Zchn"/>
    <w:basedOn w:val="Absatz-Standardschriftart"/>
    <w:link w:val="Textkrper"/>
    <w:uiPriority w:val="99"/>
    <w:semiHidden/>
    <w:rsid w:val="005B2FDC"/>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5B2FD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5B2FDC"/>
    <w:rPr>
      <w:rFonts w:ascii="Times New Roman" w:hAnsi="Times New Roman"/>
      <w:sz w:val="24"/>
    </w:rPr>
  </w:style>
  <w:style w:type="paragraph" w:styleId="Datum">
    <w:name w:val="Date"/>
    <w:basedOn w:val="Standard"/>
    <w:next w:val="Standard"/>
    <w:link w:val="DatumZchn"/>
    <w:uiPriority w:val="99"/>
    <w:semiHidden/>
    <w:unhideWhenUsed/>
    <w:rsid w:val="005B2FDC"/>
  </w:style>
  <w:style w:type="character" w:customStyle="1" w:styleId="DatumZchn">
    <w:name w:val="Datum Zchn"/>
    <w:basedOn w:val="Absatz-Standardschriftart"/>
    <w:link w:val="Datum"/>
    <w:uiPriority w:val="99"/>
    <w:semiHidden/>
    <w:rsid w:val="005B2FDC"/>
    <w:rPr>
      <w:rFonts w:ascii="Times New Roman" w:hAnsi="Times New Roman"/>
      <w:sz w:val="24"/>
    </w:rPr>
  </w:style>
  <w:style w:type="paragraph" w:styleId="Anrede">
    <w:name w:val="Salutation"/>
    <w:basedOn w:val="Standard"/>
    <w:next w:val="Standard"/>
    <w:link w:val="AnredeZchn"/>
    <w:uiPriority w:val="99"/>
    <w:semiHidden/>
    <w:unhideWhenUsed/>
    <w:rsid w:val="005B2FDC"/>
  </w:style>
  <w:style w:type="character" w:customStyle="1" w:styleId="AnredeZchn">
    <w:name w:val="Anrede Zchn"/>
    <w:basedOn w:val="Absatz-Standardschriftart"/>
    <w:link w:val="Anrede"/>
    <w:uiPriority w:val="99"/>
    <w:semiHidden/>
    <w:rsid w:val="005B2FDC"/>
    <w:rPr>
      <w:rFonts w:ascii="Times New Roman" w:hAnsi="Times New Roman"/>
      <w:sz w:val="24"/>
    </w:rPr>
  </w:style>
  <w:style w:type="paragraph" w:styleId="Untertitel">
    <w:name w:val="Subtitle"/>
    <w:basedOn w:val="Standard"/>
    <w:next w:val="Standard"/>
    <w:link w:val="UntertitelZchn"/>
    <w:uiPriority w:val="11"/>
    <w:qFormat/>
    <w:rsid w:val="005B2FDC"/>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5B2FDC"/>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5B2FD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5B2FD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5B2FDC"/>
    <w:pPr>
      <w:spacing w:after="120"/>
      <w:ind w:left="1415"/>
      <w:contextualSpacing/>
    </w:pPr>
  </w:style>
  <w:style w:type="paragraph" w:styleId="Listenfortsetzung4">
    <w:name w:val="List Continue 4"/>
    <w:basedOn w:val="Standard"/>
    <w:uiPriority w:val="99"/>
    <w:semiHidden/>
    <w:unhideWhenUsed/>
    <w:rsid w:val="005B2FDC"/>
    <w:pPr>
      <w:spacing w:after="120"/>
      <w:ind w:left="1132"/>
      <w:contextualSpacing/>
    </w:pPr>
  </w:style>
  <w:style w:type="paragraph" w:styleId="Listenfortsetzung3">
    <w:name w:val="List Continue 3"/>
    <w:basedOn w:val="Standard"/>
    <w:uiPriority w:val="99"/>
    <w:semiHidden/>
    <w:unhideWhenUsed/>
    <w:rsid w:val="005B2FDC"/>
    <w:pPr>
      <w:spacing w:after="120"/>
      <w:ind w:left="849"/>
      <w:contextualSpacing/>
    </w:pPr>
  </w:style>
  <w:style w:type="paragraph" w:styleId="Listenfortsetzung2">
    <w:name w:val="List Continue 2"/>
    <w:basedOn w:val="Standard"/>
    <w:uiPriority w:val="99"/>
    <w:semiHidden/>
    <w:unhideWhenUsed/>
    <w:rsid w:val="005B2FDC"/>
    <w:pPr>
      <w:spacing w:after="120"/>
      <w:ind w:left="566"/>
      <w:contextualSpacing/>
    </w:pPr>
  </w:style>
  <w:style w:type="paragraph" w:styleId="Listenfortsetzung">
    <w:name w:val="List Continue"/>
    <w:basedOn w:val="Standard"/>
    <w:uiPriority w:val="99"/>
    <w:semiHidden/>
    <w:unhideWhenUsed/>
    <w:rsid w:val="005B2FDC"/>
    <w:pPr>
      <w:spacing w:after="120"/>
      <w:ind w:left="283"/>
      <w:contextualSpacing/>
    </w:pPr>
  </w:style>
  <w:style w:type="paragraph" w:styleId="Unterschrift">
    <w:name w:val="Signature"/>
    <w:basedOn w:val="Standard"/>
    <w:link w:val="UnterschriftZchn"/>
    <w:uiPriority w:val="99"/>
    <w:semiHidden/>
    <w:unhideWhenUsed/>
    <w:rsid w:val="005B2FDC"/>
    <w:pPr>
      <w:spacing w:after="0" w:line="240" w:lineRule="auto"/>
      <w:ind w:left="4252"/>
    </w:pPr>
  </w:style>
  <w:style w:type="character" w:customStyle="1" w:styleId="UnterschriftZchn">
    <w:name w:val="Unterschrift Zchn"/>
    <w:basedOn w:val="Absatz-Standardschriftart"/>
    <w:link w:val="Unterschrift"/>
    <w:uiPriority w:val="99"/>
    <w:semiHidden/>
    <w:rsid w:val="005B2FDC"/>
    <w:rPr>
      <w:rFonts w:ascii="Times New Roman" w:hAnsi="Times New Roman"/>
      <w:sz w:val="24"/>
    </w:rPr>
  </w:style>
  <w:style w:type="paragraph" w:styleId="Gruformel">
    <w:name w:val="Closing"/>
    <w:basedOn w:val="Standard"/>
    <w:link w:val="GruformelZchn"/>
    <w:uiPriority w:val="99"/>
    <w:semiHidden/>
    <w:unhideWhenUsed/>
    <w:rsid w:val="005B2FDC"/>
    <w:pPr>
      <w:spacing w:after="0" w:line="240" w:lineRule="auto"/>
      <w:ind w:left="4252"/>
    </w:pPr>
  </w:style>
  <w:style w:type="character" w:customStyle="1" w:styleId="GruformelZchn">
    <w:name w:val="Grußformel Zchn"/>
    <w:basedOn w:val="Absatz-Standardschriftart"/>
    <w:link w:val="Gruformel"/>
    <w:uiPriority w:val="99"/>
    <w:semiHidden/>
    <w:rsid w:val="005B2FDC"/>
    <w:rPr>
      <w:rFonts w:ascii="Times New Roman" w:hAnsi="Times New Roman"/>
      <w:sz w:val="24"/>
    </w:rPr>
  </w:style>
  <w:style w:type="paragraph" w:styleId="Titel">
    <w:name w:val="Title"/>
    <w:basedOn w:val="Standard"/>
    <w:next w:val="Standard"/>
    <w:link w:val="TitelZchn"/>
    <w:uiPriority w:val="10"/>
    <w:qFormat/>
    <w:rsid w:val="005B2F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B2FDC"/>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5B2FDC"/>
    <w:pPr>
      <w:numPr>
        <w:numId w:val="18"/>
      </w:numPr>
      <w:contextualSpacing/>
    </w:pPr>
  </w:style>
  <w:style w:type="paragraph" w:styleId="Listennummer4">
    <w:name w:val="List Number 4"/>
    <w:basedOn w:val="Standard"/>
    <w:uiPriority w:val="99"/>
    <w:semiHidden/>
    <w:unhideWhenUsed/>
    <w:rsid w:val="005B2FDC"/>
    <w:pPr>
      <w:numPr>
        <w:numId w:val="19"/>
      </w:numPr>
      <w:contextualSpacing/>
    </w:pPr>
  </w:style>
  <w:style w:type="paragraph" w:styleId="Listennummer3">
    <w:name w:val="List Number 3"/>
    <w:basedOn w:val="Standard"/>
    <w:uiPriority w:val="99"/>
    <w:semiHidden/>
    <w:unhideWhenUsed/>
    <w:rsid w:val="005B2FDC"/>
    <w:pPr>
      <w:numPr>
        <w:numId w:val="20"/>
      </w:numPr>
      <w:contextualSpacing/>
    </w:pPr>
  </w:style>
  <w:style w:type="paragraph" w:styleId="Listennummer2">
    <w:name w:val="List Number 2"/>
    <w:basedOn w:val="Standard"/>
    <w:uiPriority w:val="99"/>
    <w:semiHidden/>
    <w:unhideWhenUsed/>
    <w:rsid w:val="005B2FDC"/>
    <w:pPr>
      <w:numPr>
        <w:numId w:val="21"/>
      </w:numPr>
      <w:contextualSpacing/>
    </w:pPr>
  </w:style>
  <w:style w:type="paragraph" w:styleId="Aufzhlungszeichen5">
    <w:name w:val="List Bullet 5"/>
    <w:basedOn w:val="Standard"/>
    <w:uiPriority w:val="99"/>
    <w:semiHidden/>
    <w:unhideWhenUsed/>
    <w:rsid w:val="005B2FDC"/>
    <w:pPr>
      <w:numPr>
        <w:numId w:val="22"/>
      </w:numPr>
      <w:contextualSpacing/>
    </w:pPr>
  </w:style>
  <w:style w:type="paragraph" w:styleId="Aufzhlungszeichen4">
    <w:name w:val="List Bullet 4"/>
    <w:basedOn w:val="Standard"/>
    <w:uiPriority w:val="99"/>
    <w:semiHidden/>
    <w:unhideWhenUsed/>
    <w:rsid w:val="005B2FDC"/>
    <w:pPr>
      <w:numPr>
        <w:numId w:val="23"/>
      </w:numPr>
      <w:contextualSpacing/>
    </w:pPr>
  </w:style>
  <w:style w:type="paragraph" w:styleId="Aufzhlungszeichen3">
    <w:name w:val="List Bullet 3"/>
    <w:basedOn w:val="Standard"/>
    <w:uiPriority w:val="99"/>
    <w:semiHidden/>
    <w:unhideWhenUsed/>
    <w:rsid w:val="005B2FDC"/>
    <w:pPr>
      <w:numPr>
        <w:numId w:val="24"/>
      </w:numPr>
      <w:contextualSpacing/>
    </w:pPr>
  </w:style>
  <w:style w:type="paragraph" w:styleId="Aufzhlungszeichen2">
    <w:name w:val="List Bullet 2"/>
    <w:basedOn w:val="Standard"/>
    <w:uiPriority w:val="99"/>
    <w:semiHidden/>
    <w:unhideWhenUsed/>
    <w:rsid w:val="005B2FDC"/>
    <w:pPr>
      <w:numPr>
        <w:numId w:val="25"/>
      </w:numPr>
      <w:contextualSpacing/>
    </w:pPr>
  </w:style>
  <w:style w:type="paragraph" w:styleId="Liste5">
    <w:name w:val="List 5"/>
    <w:basedOn w:val="Standard"/>
    <w:uiPriority w:val="99"/>
    <w:semiHidden/>
    <w:unhideWhenUsed/>
    <w:rsid w:val="005B2FDC"/>
    <w:pPr>
      <w:ind w:left="1415" w:hanging="283"/>
      <w:contextualSpacing/>
    </w:pPr>
  </w:style>
  <w:style w:type="paragraph" w:styleId="Liste4">
    <w:name w:val="List 4"/>
    <w:basedOn w:val="Standard"/>
    <w:uiPriority w:val="99"/>
    <w:semiHidden/>
    <w:unhideWhenUsed/>
    <w:rsid w:val="005B2FDC"/>
    <w:pPr>
      <w:ind w:left="1132" w:hanging="283"/>
      <w:contextualSpacing/>
    </w:pPr>
  </w:style>
  <w:style w:type="paragraph" w:styleId="Liste3">
    <w:name w:val="List 3"/>
    <w:basedOn w:val="Standard"/>
    <w:uiPriority w:val="99"/>
    <w:semiHidden/>
    <w:unhideWhenUsed/>
    <w:rsid w:val="005B2FDC"/>
    <w:pPr>
      <w:ind w:left="849" w:hanging="283"/>
      <w:contextualSpacing/>
    </w:pPr>
  </w:style>
  <w:style w:type="paragraph" w:styleId="Liste2">
    <w:name w:val="List 2"/>
    <w:basedOn w:val="Standard"/>
    <w:uiPriority w:val="99"/>
    <w:semiHidden/>
    <w:unhideWhenUsed/>
    <w:rsid w:val="005B2FDC"/>
    <w:pPr>
      <w:ind w:left="566" w:hanging="283"/>
      <w:contextualSpacing/>
    </w:pPr>
  </w:style>
  <w:style w:type="paragraph" w:styleId="Listennummer">
    <w:name w:val="List Number"/>
    <w:basedOn w:val="Standard"/>
    <w:uiPriority w:val="99"/>
    <w:semiHidden/>
    <w:unhideWhenUsed/>
    <w:rsid w:val="005B2FDC"/>
    <w:pPr>
      <w:numPr>
        <w:numId w:val="26"/>
      </w:numPr>
      <w:contextualSpacing/>
    </w:pPr>
  </w:style>
  <w:style w:type="paragraph" w:styleId="Aufzhlungszeichen">
    <w:name w:val="List Bullet"/>
    <w:basedOn w:val="Standard"/>
    <w:uiPriority w:val="99"/>
    <w:semiHidden/>
    <w:unhideWhenUsed/>
    <w:rsid w:val="005B2FDC"/>
    <w:pPr>
      <w:numPr>
        <w:numId w:val="27"/>
      </w:numPr>
      <w:contextualSpacing/>
    </w:pPr>
  </w:style>
  <w:style w:type="paragraph" w:styleId="Liste">
    <w:name w:val="List"/>
    <w:basedOn w:val="Standard"/>
    <w:uiPriority w:val="99"/>
    <w:semiHidden/>
    <w:unhideWhenUsed/>
    <w:rsid w:val="005B2FDC"/>
    <w:pPr>
      <w:ind w:left="283" w:hanging="283"/>
      <w:contextualSpacing/>
    </w:pPr>
  </w:style>
  <w:style w:type="paragraph" w:styleId="RGV-berschrift">
    <w:name w:val="toa heading"/>
    <w:basedOn w:val="Standard"/>
    <w:next w:val="Standard"/>
    <w:uiPriority w:val="99"/>
    <w:semiHidden/>
    <w:unhideWhenUsed/>
    <w:rsid w:val="005B2FD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5B2FDC"/>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5B2FDC"/>
    <w:rPr>
      <w:rFonts w:ascii="Consolas" w:hAnsi="Consolas"/>
      <w:sz w:val="20"/>
      <w:szCs w:val="20"/>
    </w:rPr>
  </w:style>
  <w:style w:type="paragraph" w:styleId="Rechtsgrundlagenverzeichnis">
    <w:name w:val="table of authorities"/>
    <w:basedOn w:val="Standard"/>
    <w:next w:val="Standard"/>
    <w:uiPriority w:val="99"/>
    <w:semiHidden/>
    <w:unhideWhenUsed/>
    <w:rsid w:val="005B2FDC"/>
    <w:pPr>
      <w:spacing w:after="0"/>
      <w:ind w:left="240" w:hanging="240"/>
    </w:pPr>
  </w:style>
  <w:style w:type="paragraph" w:styleId="Endnotentext">
    <w:name w:val="endnote text"/>
    <w:basedOn w:val="Standard"/>
    <w:link w:val="EndnotentextZchn"/>
    <w:uiPriority w:val="99"/>
    <w:semiHidden/>
    <w:unhideWhenUsed/>
    <w:rsid w:val="005B2FD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B2FDC"/>
    <w:rPr>
      <w:rFonts w:ascii="Times New Roman" w:hAnsi="Times New Roman"/>
      <w:sz w:val="20"/>
      <w:szCs w:val="20"/>
    </w:rPr>
  </w:style>
  <w:style w:type="character" w:styleId="Endnotenzeichen">
    <w:name w:val="endnote reference"/>
    <w:basedOn w:val="Absatz-Standardschriftart"/>
    <w:uiPriority w:val="99"/>
    <w:semiHidden/>
    <w:unhideWhenUsed/>
    <w:rsid w:val="005B2FDC"/>
    <w:rPr>
      <w:vertAlign w:val="superscript"/>
    </w:rPr>
  </w:style>
  <w:style w:type="character" w:styleId="Seitenzahl">
    <w:name w:val="page number"/>
    <w:basedOn w:val="Absatz-Standardschriftart"/>
    <w:uiPriority w:val="99"/>
    <w:semiHidden/>
    <w:unhideWhenUsed/>
    <w:rsid w:val="005B2FDC"/>
  </w:style>
  <w:style w:type="character" w:styleId="Zeilennummer">
    <w:name w:val="line number"/>
    <w:basedOn w:val="Absatz-Standardschriftart"/>
    <w:uiPriority w:val="99"/>
    <w:semiHidden/>
    <w:unhideWhenUsed/>
    <w:rsid w:val="005B2FDC"/>
  </w:style>
  <w:style w:type="character" w:styleId="Kommentarzeichen">
    <w:name w:val="annotation reference"/>
    <w:basedOn w:val="Absatz-Standardschriftart"/>
    <w:uiPriority w:val="99"/>
    <w:semiHidden/>
    <w:unhideWhenUsed/>
    <w:rsid w:val="005B2FDC"/>
    <w:rPr>
      <w:sz w:val="16"/>
      <w:szCs w:val="16"/>
    </w:rPr>
  </w:style>
  <w:style w:type="character" w:styleId="Funotenzeichen">
    <w:name w:val="footnote reference"/>
    <w:basedOn w:val="Absatz-Standardschriftart"/>
    <w:uiPriority w:val="99"/>
    <w:semiHidden/>
    <w:unhideWhenUsed/>
    <w:rsid w:val="005B2FDC"/>
    <w:rPr>
      <w:vertAlign w:val="superscript"/>
    </w:rPr>
  </w:style>
  <w:style w:type="paragraph" w:styleId="Umschlagabsenderadresse">
    <w:name w:val="envelope return"/>
    <w:basedOn w:val="Standard"/>
    <w:uiPriority w:val="99"/>
    <w:semiHidden/>
    <w:unhideWhenUsed/>
    <w:rsid w:val="005B2FDC"/>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5B2FDC"/>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5B2FDC"/>
    <w:pPr>
      <w:spacing w:after="0"/>
    </w:pPr>
  </w:style>
  <w:style w:type="paragraph" w:styleId="Beschriftung">
    <w:name w:val="caption"/>
    <w:basedOn w:val="Standard"/>
    <w:next w:val="Standard"/>
    <w:uiPriority w:val="35"/>
    <w:unhideWhenUsed/>
    <w:qFormat/>
    <w:rsid w:val="005B2FDC"/>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5B2FDC"/>
    <w:pPr>
      <w:spacing w:after="0" w:line="240" w:lineRule="auto"/>
      <w:ind w:left="240" w:hanging="240"/>
    </w:pPr>
  </w:style>
  <w:style w:type="paragraph" w:styleId="Indexberschrift">
    <w:name w:val="index heading"/>
    <w:basedOn w:val="Standard"/>
    <w:next w:val="Index1"/>
    <w:uiPriority w:val="99"/>
    <w:semiHidden/>
    <w:unhideWhenUsed/>
    <w:rsid w:val="005B2FDC"/>
    <w:rPr>
      <w:rFonts w:asciiTheme="majorHAnsi" w:eastAsiaTheme="majorEastAsia" w:hAnsiTheme="majorHAnsi" w:cstheme="majorBidi"/>
      <w:b/>
      <w:bCs/>
    </w:rPr>
  </w:style>
  <w:style w:type="paragraph" w:styleId="Fuzeile">
    <w:name w:val="footer"/>
    <w:basedOn w:val="Standard"/>
    <w:link w:val="FuzeileZchn"/>
    <w:uiPriority w:val="99"/>
    <w:unhideWhenUsed/>
    <w:rsid w:val="005B2FD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B2FDC"/>
    <w:rPr>
      <w:rFonts w:ascii="Times New Roman" w:hAnsi="Times New Roman"/>
      <w:sz w:val="24"/>
    </w:rPr>
  </w:style>
  <w:style w:type="paragraph" w:styleId="Kopfzeile">
    <w:name w:val="header"/>
    <w:basedOn w:val="Standard"/>
    <w:link w:val="KopfzeileZchn"/>
    <w:unhideWhenUsed/>
    <w:rsid w:val="005B2FD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B2FDC"/>
    <w:rPr>
      <w:rFonts w:ascii="Times New Roman" w:hAnsi="Times New Roman"/>
      <w:sz w:val="24"/>
    </w:rPr>
  </w:style>
  <w:style w:type="paragraph" w:styleId="Kommentartext">
    <w:name w:val="annotation text"/>
    <w:basedOn w:val="Standard"/>
    <w:link w:val="KommentartextZchn"/>
    <w:uiPriority w:val="99"/>
    <w:semiHidden/>
    <w:unhideWhenUsed/>
    <w:rsid w:val="005B2FD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B2FDC"/>
    <w:rPr>
      <w:rFonts w:ascii="Times New Roman" w:hAnsi="Times New Roman"/>
      <w:sz w:val="20"/>
      <w:szCs w:val="20"/>
    </w:rPr>
  </w:style>
  <w:style w:type="paragraph" w:styleId="Funotentext">
    <w:name w:val="footnote text"/>
    <w:basedOn w:val="Standard"/>
    <w:link w:val="FunotentextZchn"/>
    <w:uiPriority w:val="99"/>
    <w:semiHidden/>
    <w:unhideWhenUsed/>
    <w:rsid w:val="005B2FD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2FDC"/>
    <w:rPr>
      <w:rFonts w:ascii="Times New Roman" w:hAnsi="Times New Roman"/>
      <w:sz w:val="20"/>
      <w:szCs w:val="20"/>
    </w:rPr>
  </w:style>
  <w:style w:type="paragraph" w:styleId="Standardeinzug">
    <w:name w:val="Normal Indent"/>
    <w:basedOn w:val="Standard"/>
    <w:uiPriority w:val="99"/>
    <w:semiHidden/>
    <w:unhideWhenUsed/>
    <w:rsid w:val="005B2FDC"/>
    <w:pPr>
      <w:ind w:left="708"/>
    </w:pPr>
  </w:style>
  <w:style w:type="paragraph" w:styleId="Verzeichnis9">
    <w:name w:val="toc 9"/>
    <w:basedOn w:val="Standard"/>
    <w:next w:val="Standard"/>
    <w:autoRedefine/>
    <w:uiPriority w:val="39"/>
    <w:semiHidden/>
    <w:unhideWhenUsed/>
    <w:rsid w:val="005B2FDC"/>
    <w:pPr>
      <w:spacing w:after="100"/>
      <w:ind w:left="1920"/>
    </w:pPr>
  </w:style>
  <w:style w:type="paragraph" w:styleId="Verzeichnis8">
    <w:name w:val="toc 8"/>
    <w:basedOn w:val="Standard"/>
    <w:next w:val="Standard"/>
    <w:autoRedefine/>
    <w:uiPriority w:val="39"/>
    <w:semiHidden/>
    <w:unhideWhenUsed/>
    <w:rsid w:val="005B2FDC"/>
    <w:pPr>
      <w:spacing w:after="100"/>
      <w:ind w:left="1680"/>
    </w:pPr>
  </w:style>
  <w:style w:type="paragraph" w:styleId="Verzeichnis7">
    <w:name w:val="toc 7"/>
    <w:basedOn w:val="Standard"/>
    <w:next w:val="Standard"/>
    <w:autoRedefine/>
    <w:uiPriority w:val="39"/>
    <w:semiHidden/>
    <w:unhideWhenUsed/>
    <w:rsid w:val="005B2FDC"/>
    <w:pPr>
      <w:spacing w:after="100"/>
      <w:ind w:left="1440"/>
    </w:pPr>
  </w:style>
  <w:style w:type="paragraph" w:styleId="Verzeichnis6">
    <w:name w:val="toc 6"/>
    <w:basedOn w:val="Standard"/>
    <w:next w:val="Standard"/>
    <w:autoRedefine/>
    <w:uiPriority w:val="39"/>
    <w:semiHidden/>
    <w:unhideWhenUsed/>
    <w:rsid w:val="005B2FDC"/>
    <w:pPr>
      <w:spacing w:after="100"/>
      <w:ind w:left="1200"/>
    </w:pPr>
  </w:style>
  <w:style w:type="paragraph" w:styleId="Verzeichnis5">
    <w:name w:val="toc 5"/>
    <w:basedOn w:val="Standard"/>
    <w:next w:val="Standard"/>
    <w:autoRedefine/>
    <w:uiPriority w:val="39"/>
    <w:semiHidden/>
    <w:unhideWhenUsed/>
    <w:rsid w:val="005B2FDC"/>
    <w:pPr>
      <w:spacing w:after="100"/>
      <w:ind w:left="960"/>
    </w:pPr>
  </w:style>
  <w:style w:type="paragraph" w:styleId="Verzeichnis4">
    <w:name w:val="toc 4"/>
    <w:basedOn w:val="Standard"/>
    <w:next w:val="Standard"/>
    <w:autoRedefine/>
    <w:uiPriority w:val="39"/>
    <w:unhideWhenUsed/>
    <w:rsid w:val="005B2FDC"/>
    <w:pPr>
      <w:spacing w:after="100"/>
      <w:ind w:left="720"/>
    </w:pPr>
  </w:style>
  <w:style w:type="paragraph" w:styleId="Index9">
    <w:name w:val="index 9"/>
    <w:basedOn w:val="Standard"/>
    <w:next w:val="Standard"/>
    <w:autoRedefine/>
    <w:uiPriority w:val="99"/>
    <w:semiHidden/>
    <w:unhideWhenUsed/>
    <w:rsid w:val="005B2FDC"/>
    <w:pPr>
      <w:spacing w:after="0" w:line="240" w:lineRule="auto"/>
      <w:ind w:left="2160" w:hanging="240"/>
    </w:pPr>
  </w:style>
  <w:style w:type="paragraph" w:styleId="Index8">
    <w:name w:val="index 8"/>
    <w:basedOn w:val="Standard"/>
    <w:next w:val="Standard"/>
    <w:autoRedefine/>
    <w:uiPriority w:val="99"/>
    <w:semiHidden/>
    <w:unhideWhenUsed/>
    <w:rsid w:val="005B2FDC"/>
    <w:pPr>
      <w:spacing w:after="0" w:line="240" w:lineRule="auto"/>
      <w:ind w:left="1920" w:hanging="240"/>
    </w:pPr>
  </w:style>
  <w:style w:type="paragraph" w:styleId="Index7">
    <w:name w:val="index 7"/>
    <w:basedOn w:val="Standard"/>
    <w:next w:val="Standard"/>
    <w:autoRedefine/>
    <w:uiPriority w:val="99"/>
    <w:semiHidden/>
    <w:unhideWhenUsed/>
    <w:rsid w:val="005B2FDC"/>
    <w:pPr>
      <w:spacing w:after="0" w:line="240" w:lineRule="auto"/>
      <w:ind w:left="1680" w:hanging="240"/>
    </w:pPr>
  </w:style>
  <w:style w:type="paragraph" w:styleId="Index6">
    <w:name w:val="index 6"/>
    <w:basedOn w:val="Standard"/>
    <w:next w:val="Standard"/>
    <w:autoRedefine/>
    <w:uiPriority w:val="99"/>
    <w:semiHidden/>
    <w:unhideWhenUsed/>
    <w:rsid w:val="005B2FDC"/>
    <w:pPr>
      <w:spacing w:after="0" w:line="240" w:lineRule="auto"/>
      <w:ind w:left="1440" w:hanging="240"/>
    </w:pPr>
  </w:style>
  <w:style w:type="paragraph" w:styleId="Index5">
    <w:name w:val="index 5"/>
    <w:basedOn w:val="Standard"/>
    <w:next w:val="Standard"/>
    <w:autoRedefine/>
    <w:uiPriority w:val="99"/>
    <w:semiHidden/>
    <w:unhideWhenUsed/>
    <w:rsid w:val="005B2FDC"/>
    <w:pPr>
      <w:spacing w:after="0" w:line="240" w:lineRule="auto"/>
      <w:ind w:left="1200" w:hanging="240"/>
    </w:pPr>
  </w:style>
  <w:style w:type="paragraph" w:styleId="Index4">
    <w:name w:val="index 4"/>
    <w:basedOn w:val="Standard"/>
    <w:next w:val="Standard"/>
    <w:autoRedefine/>
    <w:uiPriority w:val="99"/>
    <w:semiHidden/>
    <w:unhideWhenUsed/>
    <w:rsid w:val="005B2FDC"/>
    <w:pPr>
      <w:spacing w:after="0" w:line="240" w:lineRule="auto"/>
      <w:ind w:left="960" w:hanging="240"/>
    </w:pPr>
  </w:style>
  <w:style w:type="paragraph" w:styleId="Index3">
    <w:name w:val="index 3"/>
    <w:basedOn w:val="Standard"/>
    <w:next w:val="Standard"/>
    <w:autoRedefine/>
    <w:uiPriority w:val="99"/>
    <w:semiHidden/>
    <w:unhideWhenUsed/>
    <w:rsid w:val="005B2FDC"/>
    <w:pPr>
      <w:spacing w:after="0" w:line="240" w:lineRule="auto"/>
      <w:ind w:left="720" w:hanging="240"/>
    </w:pPr>
  </w:style>
  <w:style w:type="paragraph" w:styleId="Index2">
    <w:name w:val="index 2"/>
    <w:basedOn w:val="Standard"/>
    <w:next w:val="Standard"/>
    <w:autoRedefine/>
    <w:uiPriority w:val="99"/>
    <w:semiHidden/>
    <w:unhideWhenUsed/>
    <w:rsid w:val="005B2FDC"/>
    <w:pPr>
      <w:spacing w:after="0" w:line="240" w:lineRule="auto"/>
      <w:ind w:left="480" w:hanging="240"/>
    </w:pPr>
  </w:style>
  <w:style w:type="paragraph" w:customStyle="1" w:styleId="CitaviBibliographyEntry">
    <w:name w:val="Citavi Bibliography Entry"/>
    <w:basedOn w:val="Standard"/>
    <w:link w:val="CitaviBibliographyEntryZchn"/>
    <w:rsid w:val="005B2FDC"/>
    <w:pPr>
      <w:tabs>
        <w:tab w:val="left" w:pos="454"/>
      </w:tabs>
      <w:spacing w:after="120"/>
      <w:ind w:left="454" w:hanging="454"/>
      <w:jc w:val="left"/>
    </w:pPr>
  </w:style>
  <w:style w:type="character" w:customStyle="1" w:styleId="CitaviBibliographyEntryZchn">
    <w:name w:val="Citavi Bibliography Entry Zchn"/>
    <w:basedOn w:val="Absatz-Standardschriftart"/>
    <w:link w:val="CitaviBibliographyEntry"/>
    <w:rsid w:val="005B2FDC"/>
    <w:rPr>
      <w:rFonts w:ascii="Times New Roman" w:hAnsi="Times New Roman"/>
      <w:sz w:val="24"/>
    </w:rPr>
  </w:style>
  <w:style w:type="paragraph" w:customStyle="1" w:styleId="CitaviBibliographyHeading">
    <w:name w:val="Citavi Bibliography Heading"/>
    <w:basedOn w:val="berschrift1"/>
    <w:link w:val="CitaviBibliographyHeadingZchn"/>
    <w:rsid w:val="005B2FDC"/>
    <w:pPr>
      <w:jc w:val="left"/>
    </w:pPr>
  </w:style>
  <w:style w:type="character" w:customStyle="1" w:styleId="CitaviBibliographyHeadingZchn">
    <w:name w:val="Citavi Bibliography Heading Zchn"/>
    <w:basedOn w:val="Absatz-Standardschriftart"/>
    <w:link w:val="CitaviBibliographyHeading"/>
    <w:rsid w:val="005B2FDC"/>
    <w:rPr>
      <w:rFonts w:ascii="Times New Roman" w:eastAsiaTheme="majorEastAsia" w:hAnsi="Times New Roman" w:cstheme="majorBidi"/>
      <w:sz w:val="24"/>
      <w:szCs w:val="32"/>
    </w:rPr>
  </w:style>
  <w:style w:type="paragraph" w:styleId="Sprechblasentext">
    <w:name w:val="Balloon Text"/>
    <w:basedOn w:val="Standard"/>
    <w:link w:val="SprechblasentextZchn"/>
    <w:uiPriority w:val="99"/>
    <w:semiHidden/>
    <w:unhideWhenUsed/>
    <w:rsid w:val="00D172D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172DE"/>
    <w:rPr>
      <w:rFonts w:ascii="Segoe UI" w:hAnsi="Segoe UI" w:cs="Segoe UI"/>
      <w:sz w:val="18"/>
      <w:szCs w:val="18"/>
    </w:rPr>
  </w:style>
  <w:style w:type="paragraph" w:customStyle="1" w:styleId="Anhang-berschrift1">
    <w:name w:val="Anhang-Überschrift 1"/>
    <w:basedOn w:val="Standard"/>
    <w:qFormat/>
    <w:rsid w:val="00C541A1"/>
    <w:rPr>
      <w:lang w:eastAsia="de-DE"/>
    </w:rPr>
  </w:style>
  <w:style w:type="numbering" w:customStyle="1" w:styleId="Formatvorlage1">
    <w:name w:val="Formatvorlage1"/>
    <w:uiPriority w:val="99"/>
    <w:rsid w:val="00C541A1"/>
    <w:pPr>
      <w:numPr>
        <w:numId w:val="32"/>
      </w:numPr>
    </w:pPr>
  </w:style>
  <w:style w:type="paragraph" w:styleId="Kommentarthema">
    <w:name w:val="annotation subject"/>
    <w:basedOn w:val="Kommentartext"/>
    <w:next w:val="Kommentartext"/>
    <w:link w:val="KommentarthemaZchn"/>
    <w:uiPriority w:val="99"/>
    <w:semiHidden/>
    <w:unhideWhenUsed/>
    <w:rsid w:val="00C12926"/>
    <w:rPr>
      <w:b/>
      <w:bCs/>
    </w:rPr>
  </w:style>
  <w:style w:type="character" w:customStyle="1" w:styleId="KommentarthemaZchn">
    <w:name w:val="Kommentarthema Zchn"/>
    <w:basedOn w:val="KommentartextZchn"/>
    <w:link w:val="Kommentarthema"/>
    <w:uiPriority w:val="99"/>
    <w:semiHidden/>
    <w:rsid w:val="00C12926"/>
    <w:rPr>
      <w:rFonts w:ascii="Times New Roman" w:hAnsi="Times New Roman"/>
      <w:b/>
      <w:bCs/>
      <w:sz w:val="20"/>
      <w:szCs w:val="20"/>
    </w:rPr>
  </w:style>
  <w:style w:type="character" w:styleId="Platzhaltertext">
    <w:name w:val="Placeholder Text"/>
    <w:basedOn w:val="Absatz-Standardschriftart"/>
    <w:uiPriority w:val="99"/>
    <w:semiHidden/>
    <w:rsid w:val="00EC2E0B"/>
    <w:rPr>
      <w:color w:val="808080"/>
    </w:rPr>
  </w:style>
  <w:style w:type="table" w:styleId="Tabellenraster">
    <w:name w:val="Table Grid"/>
    <w:basedOn w:val="NormaleTabelle"/>
    <w:uiPriority w:val="39"/>
    <w:rsid w:val="00BC73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785EA5"/>
    <w:pPr>
      <w:spacing w:after="0" w:line="240" w:lineRule="auto"/>
    </w:pPr>
    <w:rPr>
      <w:rFonts w:ascii="Times New Roman" w:hAnsi="Times New Roman"/>
      <w:sz w:val="24"/>
    </w:rPr>
  </w:style>
  <w:style w:type="paragraph" w:customStyle="1" w:styleId="Fakultt">
    <w:name w:val="Fakultät"/>
    <w:basedOn w:val="Standard"/>
    <w:rsid w:val="008436C6"/>
    <w:pPr>
      <w:spacing w:before="100" w:beforeAutospacing="1" w:after="340" w:line="240" w:lineRule="auto"/>
      <w:jc w:val="center"/>
    </w:pPr>
    <w:rPr>
      <w:rFonts w:eastAsia="Times New Roman" w:cs="Times New Roman"/>
      <w:b/>
      <w:bCs/>
      <w:sz w:val="32"/>
      <w:szCs w:val="3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801079">
      <w:bodyDiv w:val="1"/>
      <w:marLeft w:val="0"/>
      <w:marRight w:val="0"/>
      <w:marTop w:val="0"/>
      <w:marBottom w:val="0"/>
      <w:divBdr>
        <w:top w:val="none" w:sz="0" w:space="0" w:color="auto"/>
        <w:left w:val="none" w:sz="0" w:space="0" w:color="auto"/>
        <w:bottom w:val="none" w:sz="0" w:space="0" w:color="auto"/>
        <w:right w:val="none" w:sz="0" w:space="0" w:color="auto"/>
      </w:divBdr>
    </w:div>
    <w:div w:id="105121658">
      <w:bodyDiv w:val="1"/>
      <w:marLeft w:val="0"/>
      <w:marRight w:val="0"/>
      <w:marTop w:val="0"/>
      <w:marBottom w:val="0"/>
      <w:divBdr>
        <w:top w:val="none" w:sz="0" w:space="0" w:color="auto"/>
        <w:left w:val="none" w:sz="0" w:space="0" w:color="auto"/>
        <w:bottom w:val="none" w:sz="0" w:space="0" w:color="auto"/>
        <w:right w:val="none" w:sz="0" w:space="0" w:color="auto"/>
      </w:divBdr>
    </w:div>
    <w:div w:id="194658101">
      <w:bodyDiv w:val="1"/>
      <w:marLeft w:val="0"/>
      <w:marRight w:val="0"/>
      <w:marTop w:val="0"/>
      <w:marBottom w:val="0"/>
      <w:divBdr>
        <w:top w:val="none" w:sz="0" w:space="0" w:color="auto"/>
        <w:left w:val="none" w:sz="0" w:space="0" w:color="auto"/>
        <w:bottom w:val="none" w:sz="0" w:space="0" w:color="auto"/>
        <w:right w:val="none" w:sz="0" w:space="0" w:color="auto"/>
      </w:divBdr>
    </w:div>
    <w:div w:id="243418433">
      <w:bodyDiv w:val="1"/>
      <w:marLeft w:val="0"/>
      <w:marRight w:val="0"/>
      <w:marTop w:val="0"/>
      <w:marBottom w:val="0"/>
      <w:divBdr>
        <w:top w:val="none" w:sz="0" w:space="0" w:color="auto"/>
        <w:left w:val="none" w:sz="0" w:space="0" w:color="auto"/>
        <w:bottom w:val="none" w:sz="0" w:space="0" w:color="auto"/>
        <w:right w:val="none" w:sz="0" w:space="0" w:color="auto"/>
      </w:divBdr>
    </w:div>
    <w:div w:id="270431214">
      <w:bodyDiv w:val="1"/>
      <w:marLeft w:val="0"/>
      <w:marRight w:val="0"/>
      <w:marTop w:val="0"/>
      <w:marBottom w:val="0"/>
      <w:divBdr>
        <w:top w:val="none" w:sz="0" w:space="0" w:color="auto"/>
        <w:left w:val="none" w:sz="0" w:space="0" w:color="auto"/>
        <w:bottom w:val="none" w:sz="0" w:space="0" w:color="auto"/>
        <w:right w:val="none" w:sz="0" w:space="0" w:color="auto"/>
      </w:divBdr>
    </w:div>
    <w:div w:id="414591640">
      <w:bodyDiv w:val="1"/>
      <w:marLeft w:val="0"/>
      <w:marRight w:val="0"/>
      <w:marTop w:val="0"/>
      <w:marBottom w:val="0"/>
      <w:divBdr>
        <w:top w:val="none" w:sz="0" w:space="0" w:color="auto"/>
        <w:left w:val="none" w:sz="0" w:space="0" w:color="auto"/>
        <w:bottom w:val="none" w:sz="0" w:space="0" w:color="auto"/>
        <w:right w:val="none" w:sz="0" w:space="0" w:color="auto"/>
      </w:divBdr>
    </w:div>
    <w:div w:id="647828316">
      <w:bodyDiv w:val="1"/>
      <w:marLeft w:val="0"/>
      <w:marRight w:val="0"/>
      <w:marTop w:val="0"/>
      <w:marBottom w:val="0"/>
      <w:divBdr>
        <w:top w:val="none" w:sz="0" w:space="0" w:color="auto"/>
        <w:left w:val="none" w:sz="0" w:space="0" w:color="auto"/>
        <w:bottom w:val="none" w:sz="0" w:space="0" w:color="auto"/>
        <w:right w:val="none" w:sz="0" w:space="0" w:color="auto"/>
      </w:divBdr>
    </w:div>
    <w:div w:id="752967623">
      <w:bodyDiv w:val="1"/>
      <w:marLeft w:val="0"/>
      <w:marRight w:val="0"/>
      <w:marTop w:val="0"/>
      <w:marBottom w:val="0"/>
      <w:divBdr>
        <w:top w:val="none" w:sz="0" w:space="0" w:color="auto"/>
        <w:left w:val="none" w:sz="0" w:space="0" w:color="auto"/>
        <w:bottom w:val="none" w:sz="0" w:space="0" w:color="auto"/>
        <w:right w:val="none" w:sz="0" w:space="0" w:color="auto"/>
      </w:divBdr>
    </w:div>
    <w:div w:id="793137928">
      <w:bodyDiv w:val="1"/>
      <w:marLeft w:val="0"/>
      <w:marRight w:val="0"/>
      <w:marTop w:val="0"/>
      <w:marBottom w:val="0"/>
      <w:divBdr>
        <w:top w:val="none" w:sz="0" w:space="0" w:color="auto"/>
        <w:left w:val="none" w:sz="0" w:space="0" w:color="auto"/>
        <w:bottom w:val="none" w:sz="0" w:space="0" w:color="auto"/>
        <w:right w:val="none" w:sz="0" w:space="0" w:color="auto"/>
      </w:divBdr>
    </w:div>
    <w:div w:id="859515541">
      <w:bodyDiv w:val="1"/>
      <w:marLeft w:val="0"/>
      <w:marRight w:val="0"/>
      <w:marTop w:val="0"/>
      <w:marBottom w:val="0"/>
      <w:divBdr>
        <w:top w:val="none" w:sz="0" w:space="0" w:color="auto"/>
        <w:left w:val="none" w:sz="0" w:space="0" w:color="auto"/>
        <w:bottom w:val="none" w:sz="0" w:space="0" w:color="auto"/>
        <w:right w:val="none" w:sz="0" w:space="0" w:color="auto"/>
      </w:divBdr>
    </w:div>
    <w:div w:id="885724190">
      <w:bodyDiv w:val="1"/>
      <w:marLeft w:val="0"/>
      <w:marRight w:val="0"/>
      <w:marTop w:val="0"/>
      <w:marBottom w:val="0"/>
      <w:divBdr>
        <w:top w:val="none" w:sz="0" w:space="0" w:color="auto"/>
        <w:left w:val="none" w:sz="0" w:space="0" w:color="auto"/>
        <w:bottom w:val="none" w:sz="0" w:space="0" w:color="auto"/>
        <w:right w:val="none" w:sz="0" w:space="0" w:color="auto"/>
      </w:divBdr>
    </w:div>
    <w:div w:id="896628301">
      <w:bodyDiv w:val="1"/>
      <w:marLeft w:val="0"/>
      <w:marRight w:val="0"/>
      <w:marTop w:val="0"/>
      <w:marBottom w:val="0"/>
      <w:divBdr>
        <w:top w:val="none" w:sz="0" w:space="0" w:color="auto"/>
        <w:left w:val="none" w:sz="0" w:space="0" w:color="auto"/>
        <w:bottom w:val="none" w:sz="0" w:space="0" w:color="auto"/>
        <w:right w:val="none" w:sz="0" w:space="0" w:color="auto"/>
      </w:divBdr>
    </w:div>
    <w:div w:id="1132987117">
      <w:bodyDiv w:val="1"/>
      <w:marLeft w:val="0"/>
      <w:marRight w:val="0"/>
      <w:marTop w:val="0"/>
      <w:marBottom w:val="0"/>
      <w:divBdr>
        <w:top w:val="none" w:sz="0" w:space="0" w:color="auto"/>
        <w:left w:val="none" w:sz="0" w:space="0" w:color="auto"/>
        <w:bottom w:val="none" w:sz="0" w:space="0" w:color="auto"/>
        <w:right w:val="none" w:sz="0" w:space="0" w:color="auto"/>
      </w:divBdr>
    </w:div>
    <w:div w:id="1246499160">
      <w:bodyDiv w:val="1"/>
      <w:marLeft w:val="0"/>
      <w:marRight w:val="0"/>
      <w:marTop w:val="0"/>
      <w:marBottom w:val="0"/>
      <w:divBdr>
        <w:top w:val="none" w:sz="0" w:space="0" w:color="auto"/>
        <w:left w:val="none" w:sz="0" w:space="0" w:color="auto"/>
        <w:bottom w:val="none" w:sz="0" w:space="0" w:color="auto"/>
        <w:right w:val="none" w:sz="0" w:space="0" w:color="auto"/>
      </w:divBdr>
    </w:div>
    <w:div w:id="1298218507">
      <w:bodyDiv w:val="1"/>
      <w:marLeft w:val="0"/>
      <w:marRight w:val="0"/>
      <w:marTop w:val="0"/>
      <w:marBottom w:val="0"/>
      <w:divBdr>
        <w:top w:val="none" w:sz="0" w:space="0" w:color="auto"/>
        <w:left w:val="none" w:sz="0" w:space="0" w:color="auto"/>
        <w:bottom w:val="none" w:sz="0" w:space="0" w:color="auto"/>
        <w:right w:val="none" w:sz="0" w:space="0" w:color="auto"/>
      </w:divBdr>
    </w:div>
    <w:div w:id="1428116609">
      <w:bodyDiv w:val="1"/>
      <w:marLeft w:val="0"/>
      <w:marRight w:val="0"/>
      <w:marTop w:val="0"/>
      <w:marBottom w:val="0"/>
      <w:divBdr>
        <w:top w:val="none" w:sz="0" w:space="0" w:color="auto"/>
        <w:left w:val="none" w:sz="0" w:space="0" w:color="auto"/>
        <w:bottom w:val="none" w:sz="0" w:space="0" w:color="auto"/>
        <w:right w:val="none" w:sz="0" w:space="0" w:color="auto"/>
      </w:divBdr>
    </w:div>
    <w:div w:id="1685092408">
      <w:bodyDiv w:val="1"/>
      <w:marLeft w:val="0"/>
      <w:marRight w:val="0"/>
      <w:marTop w:val="0"/>
      <w:marBottom w:val="0"/>
      <w:divBdr>
        <w:top w:val="none" w:sz="0" w:space="0" w:color="auto"/>
        <w:left w:val="none" w:sz="0" w:space="0" w:color="auto"/>
        <w:bottom w:val="none" w:sz="0" w:space="0" w:color="auto"/>
        <w:right w:val="none" w:sz="0" w:space="0" w:color="auto"/>
      </w:divBdr>
    </w:div>
    <w:div w:id="1860855903">
      <w:bodyDiv w:val="1"/>
      <w:marLeft w:val="0"/>
      <w:marRight w:val="0"/>
      <w:marTop w:val="0"/>
      <w:marBottom w:val="0"/>
      <w:divBdr>
        <w:top w:val="none" w:sz="0" w:space="0" w:color="auto"/>
        <w:left w:val="none" w:sz="0" w:space="0" w:color="auto"/>
        <w:bottom w:val="none" w:sz="0" w:space="0" w:color="auto"/>
        <w:right w:val="none" w:sz="0" w:space="0" w:color="auto"/>
      </w:divBdr>
    </w:div>
    <w:div w:id="1950620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file:///C:\Users\Nicklas\Documents\Citavi%205\Projects\Thesis\Citavi%20Attachments\VR%20one%20von%20Zeiss.PNG" TargetMode="External"/><Relationship Id="rId21" Type="http://schemas.openxmlformats.org/officeDocument/2006/relationships/image" Target="media/image9.jpe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emf"/><Relationship Id="rId89" Type="http://schemas.openxmlformats.org/officeDocument/2006/relationships/image" Target="media/image69.emf"/><Relationship Id="rId16" Type="http://schemas.openxmlformats.org/officeDocument/2006/relationships/image" Target="media/image6.jpeg"/><Relationship Id="rId11" Type="http://schemas.openxmlformats.org/officeDocument/2006/relationships/image" Target="media/image2.jpeg"/><Relationship Id="rId32" Type="http://schemas.openxmlformats.org/officeDocument/2006/relationships/image" Target="file:///C:\Users\Nicklas\Documents\Citavi%205\Projects\Thesis\Citavi%20Attachments\K&#252;hnapfel%202014%20-%20Nutzwert%20(2).jpg" TargetMode="External"/><Relationship Id="rId37" Type="http://schemas.openxmlformats.org/officeDocument/2006/relationships/image" Target="media/image19.emf"/><Relationship Id="rId53" Type="http://schemas.openxmlformats.org/officeDocument/2006/relationships/image" Target="media/image33.emf"/><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file:///C:\Users\Nicklas\Documents\Citavi%205\Projects\Thesis\Citavi%20Attachments\iFixit%202014%20-%20Oculus%20Rift.jpg" TargetMode="External"/><Relationship Id="rId27" Type="http://schemas.openxmlformats.org/officeDocument/2006/relationships/image" Target="media/image12.jpe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4.png"/><Relationship Id="rId69" Type="http://schemas.openxmlformats.org/officeDocument/2006/relationships/image" Target="media/image49.png"/><Relationship Id="rId80" Type="http://schemas.openxmlformats.org/officeDocument/2006/relationships/image" Target="media/image60.png"/><Relationship Id="rId85" Type="http://schemas.openxmlformats.org/officeDocument/2006/relationships/image" Target="media/image65.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1.png"/><Relationship Id="rId33" Type="http://schemas.openxmlformats.org/officeDocument/2006/relationships/image" Target="media/image16.jpeg"/><Relationship Id="rId38" Type="http://schemas.openxmlformats.org/officeDocument/2006/relationships/image" Target="media/image20.jpeg"/><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file:///C:\Users\Nicklas\Documents\Citavi%205\Projects\Thesis\Citavi%20Attachments\Marcus%20Yam%20-%20Oculus%20Rift.jpg" TargetMode="External"/><Relationship Id="rId41" Type="http://schemas.openxmlformats.org/officeDocument/2006/relationships/image" Target="media/image22.emf"/><Relationship Id="rId54" Type="http://schemas.openxmlformats.org/officeDocument/2006/relationships/image" Target="media/image34.emf"/><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3.emf"/><Relationship Id="rId88" Type="http://schemas.openxmlformats.org/officeDocument/2006/relationships/image" Target="media/image68.emf"/><Relationship Id="rId91" Type="http://schemas.openxmlformats.org/officeDocument/2006/relationships/image" Target="media/image71.emf"/><Relationship Id="rId96" Type="http://schemas.openxmlformats.org/officeDocument/2006/relationships/image" Target="media/image7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0.png"/><Relationship Id="rId28" Type="http://schemas.openxmlformats.org/officeDocument/2006/relationships/image" Target="file:///C:\Users\Nicklas\Documents\Citavi%205\Projects\Thesis\Citavi%20Attachments\ZEISS%20VR%20One%20(2).jpg" TargetMode="External"/><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7.png"/><Relationship Id="rId10" Type="http://schemas.openxmlformats.org/officeDocument/2006/relationships/header" Target="header3.xml"/><Relationship Id="rId31" Type="http://schemas.openxmlformats.org/officeDocument/2006/relationships/image" Target="media/image15.jpeg"/><Relationship Id="rId44" Type="http://schemas.openxmlformats.org/officeDocument/2006/relationships/image" Target="media/image25.png"/><Relationship Id="rId52" Type="http://schemas.openxmlformats.org/officeDocument/2006/relationships/image" Target="file:///C:\Users\Nicklas\Documents\Citavi%205\Projects\Thesis\Citavi%20Attachments\Punktwertekorridore%20auf%20einer%2010er-Skala.PNG" TargetMode="External"/><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emf"/><Relationship Id="rId94" Type="http://schemas.openxmlformats.org/officeDocument/2006/relationships/image" Target="media/image74.emf"/><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file:///C:\Users\Nicklas\Documents\Citavi%205\Projects\Thesis\Citavi%20Attachments\VR%20vs.%20standard%203D.PNG" TargetMode="External"/><Relationship Id="rId18" Type="http://schemas.openxmlformats.org/officeDocument/2006/relationships/image" Target="file:///C:\Users\Nicklas\Documents\Citavi%205\Projects\Thesis\Citavi%20Attachments\Schneid%2001.jpg" TargetMode="External"/><Relationship Id="rId39" Type="http://schemas.openxmlformats.org/officeDocument/2006/relationships/image" Target="file:///C:\Users\Nicklas\Documents\Citavi%205\Projects\Thesis\Citavi%20Attachments\Peters,%20Zelewski%20-%20Analyt.jpg" TargetMode="External"/><Relationship Id="rId34" Type="http://schemas.openxmlformats.org/officeDocument/2006/relationships/image" Target="file:///C:\Users\Nicklas\Documents\Citavi%205\Projects\Thesis\Citavi%20Attachments\K&#252;hnapfel%202014%20-%20Nutzwert.jpg" TargetMode="External"/><Relationship Id="rId50" Type="http://schemas.openxmlformats.org/officeDocument/2006/relationships/image" Target="media/image31.pn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7.emf"/><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file:///C:\Users\Nicklas\Documents\Citavi%205\Projects\Thesis\Citavi%20Attachments\ZAAK%20Dark%20Shader%20-%20Cardboard%20Kits%20Europe.PNG" TargetMode="External"/><Relationship Id="rId40" Type="http://schemas.openxmlformats.org/officeDocument/2006/relationships/image" Target="media/image21.emf"/><Relationship Id="rId45" Type="http://schemas.openxmlformats.org/officeDocument/2006/relationships/image" Target="media/image26.png"/><Relationship Id="rId66" Type="http://schemas.openxmlformats.org/officeDocument/2006/relationships/image" Target="media/image46.png"/><Relationship Id="rId87" Type="http://schemas.openxmlformats.org/officeDocument/2006/relationships/image" Target="media/image67.emf"/><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8.jpeg"/><Relationship Id="rId14" Type="http://schemas.openxmlformats.org/officeDocument/2006/relationships/image" Target="media/image4.jpeg"/><Relationship Id="rId30" Type="http://schemas.openxmlformats.org/officeDocument/2006/relationships/image" Target="media/image14.jpeg"/><Relationship Id="rId35" Type="http://schemas.openxmlformats.org/officeDocument/2006/relationships/image" Target="media/image17.emf"/><Relationship Id="rId56" Type="http://schemas.openxmlformats.org/officeDocument/2006/relationships/image" Target="media/image36.png"/><Relationship Id="rId77" Type="http://schemas.openxmlformats.org/officeDocument/2006/relationships/image" Target="media/image57.png"/><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52.png"/><Relationship Id="rId93" Type="http://schemas.openxmlformats.org/officeDocument/2006/relationships/image" Target="media/image73.emf"/><Relationship Id="rId98" Type="http://schemas.openxmlformats.org/officeDocument/2006/relationships/image" Target="media/image78.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2EFB17-5AE0-4BC6-9B7C-C198DD362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8</Pages>
  <Words>99261</Words>
  <Characters>625349</Characters>
  <Application>Microsoft Office Word</Application>
  <DocSecurity>0</DocSecurity>
  <Lines>5211</Lines>
  <Paragraphs>14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3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4ll mau5</dc:creator>
  <cp:keywords/>
  <dc:description/>
  <cp:lastModifiedBy>Nicklas Trier</cp:lastModifiedBy>
  <cp:revision>2</cp:revision>
  <cp:lastPrinted>2016-06-09T14:10:00Z</cp:lastPrinted>
  <dcterms:created xsi:type="dcterms:W3CDTF">2016-06-09T14:12:00Z</dcterms:created>
  <dcterms:modified xsi:type="dcterms:W3CDTF">2016-06-0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faeea74f-36b1-4b86-9ad6-3c08528c4df9</vt:lpwstr>
  </property>
  <property fmtid="{D5CDD505-2E9C-101B-9397-08002B2CF9AE}" pid="4" name="CitaviDocumentProperty_6">
    <vt:lpwstr>True</vt:lpwstr>
  </property>
  <property fmtid="{D5CDD505-2E9C-101B-9397-08002B2CF9AE}" pid="5" name="CitaviDocumentProperty_8">
    <vt:lpwstr>C:\Users\Nicklas\Documents\Citavi 5\Projects\Thesis\Thesis.ctv5</vt:lpwstr>
  </property>
  <property fmtid="{D5CDD505-2E9C-101B-9397-08002B2CF9AE}" pid="6" name="CitaviDocumentProperty_1">
    <vt:lpwstr>5.2.0.8</vt:lpwstr>
  </property>
</Properties>
</file>